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rsidR="00E36621" w:rsidRDefault="00BD0784" w:rsidP="00E36621">
      <w:pPr>
        <w:pStyle w:val="ab"/>
      </w:pPr>
      <w:r>
        <w:rPr>
          <w:noProof/>
          <w:lang w:eastAsia="ru-RU"/>
        </w:rPr>
        <mc:AlternateContent>
          <mc:Choice Requires="wps">
            <w:drawing>
              <wp:anchor distT="0" distB="0" distL="114300" distR="114300" simplePos="0" relativeHeight="251658240" behindDoc="1" locked="0" layoutInCell="1" allowOverlap="1" wp14:anchorId="39A74D2F">
                <wp:simplePos x="0" y="0"/>
                <wp:positionH relativeFrom="column">
                  <wp:posOffset>-737235</wp:posOffset>
                </wp:positionH>
                <wp:positionV relativeFrom="paragraph">
                  <wp:posOffset>-386715</wp:posOffset>
                </wp:positionV>
                <wp:extent cx="6886575" cy="10020300"/>
                <wp:effectExtent l="0" t="0" r="0" b="0"/>
                <wp:wrapNone/>
                <wp:docPr id="3" name="Прямоугольник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886575" cy="10020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86CF8" w:rsidRDefault="00086CF8" w:rsidP="00E36621"/>
                          <w:p w:rsidR="00086CF8" w:rsidRDefault="00086CF8" w:rsidP="00E36621"/>
                          <w:p w:rsidR="00086CF8" w:rsidRPr="009B79B9" w:rsidRDefault="00086CF8" w:rsidP="00E36621"/>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9A74D2F" id="Прямоугольник 16" o:spid="_x0000_s1026" style="position:absolute;margin-left:-58.05pt;margin-top:-30.45pt;width:542.25pt;height:78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" stroked="f">
                <v:path arrowok="t"/>
                <v:textbox>
                  <w:txbxContent>
                    <w:p w14:paraId="20D45F31" w14:textId="77777777" w:rsidR="00086CF8" w:rsidRDefault="00086CF8" w:rsidP="00E36621"/>
                    <w:p w14:paraId="0E549720" w14:textId="77777777" w:rsidR="00086CF8" w:rsidRDefault="00086CF8" w:rsidP="00E36621"/>
                    <w:p w14:paraId="5E365335" w14:textId="77777777" w:rsidR="00086CF8" w:rsidRPr="009B79B9" w:rsidRDefault="00086CF8" w:rsidP="00E36621"/>
                  </w:txbxContent>
                </v:textbox>
              </v:rect>
            </w:pict>
          </mc:Fallback>
        </mc:AlternateContent>
      </w:r>
      <w:r>
        <w:rPr>
          <w:noProof/>
          <w:lang w:eastAsia="ru-RU"/>
        </w:rPr>
        <mc:AlternateContent>
          <mc:Choice Requires="wps">
            <w:drawing>
              <wp:anchor distT="0" distB="0" distL="114300" distR="114300" simplePos="0" relativeHeight="251657216" behindDoc="1" locked="0" layoutInCell="1" allowOverlap="1" wp14:anchorId="60921020">
                <wp:simplePos x="0" y="0"/>
                <wp:positionH relativeFrom="page">
                  <wp:posOffset>-35560</wp:posOffset>
                </wp:positionH>
                <wp:positionV relativeFrom="paragraph">
                  <wp:posOffset>-962660</wp:posOffset>
                </wp:positionV>
                <wp:extent cx="7601585" cy="11021060"/>
                <wp:effectExtent l="0" t="0" r="0" b="0"/>
                <wp:wrapNone/>
                <wp:docPr id="15" name="Прямоугольник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01585" cy="11021060"/>
                        </a:xfrm>
                        <a:prstGeom prst="rect">
                          <a:avLst/>
                        </a:prstGeom>
                        <a:solidFill>
                          <a:srgbClr val="0B595D">
                            <a:alpha val="10196"/>
                          </a:srgbClr>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6CF4C99" id="Прямоугольник 15" o:spid="_x0000_s1026" style="position:absolute;margin-left:-2.8pt;margin-top:-75.8pt;width:598.55pt;height:867.8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" fillcolor="#0b595d" stroked="f">
                <v:fill opacity="6682f"/>
                <w10:wrap anchorx="page"/>
              </v:rect>
            </w:pict>
          </mc:Fallback>
        </mc:AlternateContent>
      </w:r>
    </w:p>
    <w:p w:rsidR="00E36621" w:rsidRDefault="00E36621" w:rsidP="00E36621">
      <w:pPr>
        <w:pStyle w:val="ab"/>
      </w:pPr>
    </w:p>
    <w:p w:rsidR="00E36621" w:rsidRDefault="00E36621" w:rsidP="00E36621"/>
    <w:tbl>
      <w:tblPr>
        <w:tblpPr w:leftFromText="180" w:rightFromText="180" w:vertAnchor="page" w:horzAnchor="margin" w:tblpY="2575"/>
        <w:tblW w:w="9525"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4531"/>
        <w:gridCol w:w="4994"/>
      </w:tblGrid>
      <w:tr w:rsidR="00397360" w:rsidRPr="00DC5C3F" w:rsidTr="003B0273">
        <w:trPr>
          <w:trHeight w:val="2690"/>
        </w:trPr>
        <w:tc>
          <w:tcPr>
            <w:tcW w:w="9525" w:type="dxa"/>
            <w:gridSpan w:val="2"/>
          </w:tcPr>
          <w:p w:rsidR="00397360" w:rsidRDefault="00397360" w:rsidP="00B57859">
            <w:pPr>
              <w:tabs>
                <w:tab w:val="left" w:pos="6135"/>
              </w:tabs>
              <w:jc w:val="center"/>
              <w:rPr>
                <w:b/>
                <w:bCs/>
                <w:color w:val="808080"/>
              </w:rPr>
            </w:pPr>
          </w:p>
          <w:p w:rsidR="00397360" w:rsidRDefault="00397360" w:rsidP="00397360">
            <w:pPr>
              <w:tabs>
                <w:tab w:val="left" w:pos="6135"/>
              </w:tabs>
              <w:jc w:val="center"/>
              <w:rPr>
                <w:b/>
                <w:bCs/>
                <w:noProof/>
                <w:color w:val="767171"/>
                <w:lang w:eastAsia="ru-RU"/>
              </w:rPr>
            </w:pPr>
            <w:r w:rsidRPr="009B79B9">
              <w:rPr>
                <w:b/>
                <w:bCs/>
                <w:color w:val="808080"/>
              </w:rPr>
              <w:t xml:space="preserve">Клинические </w:t>
            </w:r>
            <w:r w:rsidRPr="009B79B9">
              <w:rPr>
                <w:b/>
                <w:bCs/>
                <w:noProof/>
                <w:color w:val="767171"/>
                <w:lang w:eastAsia="ru-RU"/>
              </w:rPr>
              <w:t>рекомендации</w:t>
            </w:r>
          </w:p>
          <w:p w:rsidR="00397360" w:rsidRDefault="00397360" w:rsidP="00397360">
            <w:pPr>
              <w:tabs>
                <w:tab w:val="left" w:pos="6135"/>
              </w:tabs>
              <w:jc w:val="center"/>
              <w:rPr>
                <w:b/>
                <w:color w:val="000000"/>
                <w:sz w:val="44"/>
                <w:szCs w:val="44"/>
              </w:rPr>
            </w:pPr>
            <w:r>
              <w:rPr>
                <w:b/>
                <w:bCs/>
                <w:noProof/>
                <w:color w:val="767171"/>
                <w:lang w:eastAsia="ru-RU"/>
              </w:rPr>
              <w:br/>
            </w:r>
            <w:r w:rsidRPr="00A032F4">
              <w:rPr>
                <w:b/>
                <w:color w:val="000000"/>
                <w:sz w:val="44"/>
                <w:szCs w:val="44"/>
              </w:rPr>
              <w:t>Хронический лимфо</w:t>
            </w:r>
            <w:r>
              <w:rPr>
                <w:b/>
                <w:color w:val="000000"/>
                <w:sz w:val="44"/>
                <w:szCs w:val="44"/>
              </w:rPr>
              <w:t xml:space="preserve">цитарный </w:t>
            </w:r>
            <w:r w:rsidRPr="00A032F4">
              <w:rPr>
                <w:b/>
                <w:color w:val="000000"/>
                <w:sz w:val="44"/>
                <w:szCs w:val="44"/>
              </w:rPr>
              <w:t xml:space="preserve">лейкоз / </w:t>
            </w:r>
            <w:r w:rsidRPr="00A032F4">
              <w:rPr>
                <w:b/>
                <w:color w:val="000000"/>
                <w:sz w:val="44"/>
                <w:szCs w:val="44"/>
              </w:rPr>
              <w:br/>
              <w:t>лимфома из малых лимфоцитов</w:t>
            </w:r>
          </w:p>
          <w:p w:rsidR="00DB46A1" w:rsidRPr="009B79B9" w:rsidRDefault="00DB46A1" w:rsidP="00397360">
            <w:pPr>
              <w:tabs>
                <w:tab w:val="left" w:pos="6135"/>
              </w:tabs>
              <w:jc w:val="center"/>
              <w:rPr>
                <w:b/>
                <w:bCs/>
                <w:sz w:val="28"/>
                <w:szCs w:val="28"/>
              </w:rPr>
            </w:pPr>
          </w:p>
        </w:tc>
      </w:tr>
      <w:tr w:rsidR="00E36621" w:rsidRPr="00DC5C3F" w:rsidTr="003B0273">
        <w:trPr>
          <w:trHeight w:val="815"/>
        </w:trPr>
        <w:tc>
          <w:tcPr>
            <w:tcW w:w="4531" w:type="dxa"/>
          </w:tcPr>
          <w:p w:rsidR="00E36621" w:rsidRPr="00DC5C3F" w:rsidRDefault="00E36621" w:rsidP="00B57859">
            <w:pPr>
              <w:tabs>
                <w:tab w:val="left" w:pos="6135"/>
              </w:tabs>
              <w:spacing w:line="276" w:lineRule="auto"/>
              <w:jc w:val="right"/>
              <w:rPr>
                <w:szCs w:val="28"/>
              </w:rPr>
            </w:pPr>
            <w:r w:rsidRPr="00DC5C3F">
              <w:rPr>
                <w:color w:val="808080"/>
                <w:szCs w:val="28"/>
              </w:rPr>
              <w:t xml:space="preserve">Кодирование по Международной статистической классификации болезней и проблем, связанных со здоровьем: </w:t>
            </w:r>
          </w:p>
          <w:p w:rsidR="00E36621" w:rsidRPr="00DC5C3F" w:rsidRDefault="00E36621" w:rsidP="00B57859">
            <w:pPr>
              <w:pStyle w:val="af2"/>
              <w:spacing w:line="276" w:lineRule="auto"/>
              <w:jc w:val="right"/>
              <w:rPr>
                <w:sz w:val="24"/>
                <w:szCs w:val="28"/>
              </w:rPr>
            </w:pPr>
          </w:p>
        </w:tc>
        <w:tc>
          <w:tcPr>
            <w:tcW w:w="4994" w:type="dxa"/>
          </w:tcPr>
          <w:p w:rsidR="00E36621" w:rsidRPr="00397360" w:rsidRDefault="00E36621" w:rsidP="00397360">
            <w:pPr>
              <w:tabs>
                <w:tab w:val="left" w:pos="6135"/>
              </w:tabs>
              <w:spacing w:line="276" w:lineRule="auto"/>
              <w:jc w:val="left"/>
              <w:rPr>
                <w:bCs/>
                <w:szCs w:val="24"/>
              </w:rPr>
            </w:pPr>
            <w:r w:rsidRPr="00397360">
              <w:rPr>
                <w:rStyle w:val="pop-slug-vol"/>
                <w:bCs/>
                <w:szCs w:val="24"/>
              </w:rPr>
              <w:t>C91.1</w:t>
            </w:r>
          </w:p>
        </w:tc>
      </w:tr>
      <w:tr w:rsidR="00E36621" w:rsidRPr="00DC5C3F" w:rsidTr="003B0273">
        <w:trPr>
          <w:trHeight w:val="583"/>
        </w:trPr>
        <w:tc>
          <w:tcPr>
            <w:tcW w:w="4531" w:type="dxa"/>
          </w:tcPr>
          <w:p w:rsidR="00E36621" w:rsidRPr="00DC5C3F" w:rsidRDefault="00E36621" w:rsidP="00B57859">
            <w:pPr>
              <w:tabs>
                <w:tab w:val="left" w:pos="6135"/>
              </w:tabs>
              <w:spacing w:line="276" w:lineRule="auto"/>
              <w:jc w:val="right"/>
              <w:rPr>
                <w:color w:val="808080"/>
                <w:szCs w:val="28"/>
              </w:rPr>
            </w:pPr>
            <w:r w:rsidRPr="00DC5C3F">
              <w:rPr>
                <w:rStyle w:val="pop-slug-vol"/>
                <w:color w:val="767171"/>
                <w:szCs w:val="28"/>
              </w:rPr>
              <w:t>Возрастная группа:</w:t>
            </w:r>
            <w:r w:rsidR="00DD3D1E">
              <w:rPr>
                <w:rStyle w:val="pop-slug-vol"/>
                <w:b/>
                <w:color w:val="767171"/>
                <w:szCs w:val="28"/>
              </w:rPr>
              <w:t xml:space="preserve"> </w:t>
            </w:r>
          </w:p>
        </w:tc>
        <w:tc>
          <w:tcPr>
            <w:tcW w:w="4994" w:type="dxa"/>
          </w:tcPr>
          <w:p w:rsidR="00E36621" w:rsidRPr="00397360" w:rsidRDefault="00E36621" w:rsidP="00397360">
            <w:pPr>
              <w:tabs>
                <w:tab w:val="left" w:pos="6135"/>
              </w:tabs>
              <w:spacing w:line="276" w:lineRule="auto"/>
              <w:jc w:val="left"/>
              <w:rPr>
                <w:color w:val="808080"/>
                <w:szCs w:val="28"/>
              </w:rPr>
            </w:pPr>
            <w:r w:rsidRPr="00397360">
              <w:t>взрослые</w:t>
            </w:r>
          </w:p>
        </w:tc>
      </w:tr>
      <w:tr w:rsidR="00E36621" w:rsidRPr="00DC5C3F" w:rsidTr="003B0273">
        <w:trPr>
          <w:trHeight w:val="608"/>
        </w:trPr>
        <w:tc>
          <w:tcPr>
            <w:tcW w:w="4531" w:type="dxa"/>
          </w:tcPr>
          <w:p w:rsidR="00E36621" w:rsidRPr="00DC5C3F" w:rsidRDefault="00E36621" w:rsidP="00B57859">
            <w:pPr>
              <w:tabs>
                <w:tab w:val="left" w:pos="6135"/>
              </w:tabs>
              <w:spacing w:line="276" w:lineRule="auto"/>
              <w:jc w:val="right"/>
              <w:rPr>
                <w:color w:val="808080"/>
                <w:szCs w:val="28"/>
              </w:rPr>
            </w:pPr>
            <w:r w:rsidRPr="00DC5C3F">
              <w:rPr>
                <w:color w:val="808080"/>
              </w:rPr>
              <w:t>Год утверждения:</w:t>
            </w:r>
          </w:p>
        </w:tc>
        <w:tc>
          <w:tcPr>
            <w:tcW w:w="4994" w:type="dxa"/>
          </w:tcPr>
          <w:p w:rsidR="00E36621" w:rsidRPr="00397360" w:rsidRDefault="00E36621" w:rsidP="00397360">
            <w:pPr>
              <w:tabs>
                <w:tab w:val="left" w:pos="6135"/>
              </w:tabs>
              <w:spacing w:line="276" w:lineRule="auto"/>
              <w:jc w:val="left"/>
            </w:pPr>
          </w:p>
        </w:tc>
      </w:tr>
      <w:tr w:rsidR="00E36621" w:rsidRPr="00DC5C3F" w:rsidTr="003B0273">
        <w:trPr>
          <w:trHeight w:val="501"/>
        </w:trPr>
        <w:tc>
          <w:tcPr>
            <w:tcW w:w="9525" w:type="dxa"/>
            <w:gridSpan w:val="2"/>
          </w:tcPr>
          <w:p w:rsidR="00E36621" w:rsidRPr="00DC5C3F" w:rsidRDefault="00E36621" w:rsidP="00B57859">
            <w:pPr>
              <w:tabs>
                <w:tab w:val="left" w:pos="6135"/>
              </w:tabs>
              <w:rPr>
                <w:color w:val="FF0000"/>
                <w:sz w:val="20"/>
                <w:szCs w:val="20"/>
              </w:rPr>
            </w:pPr>
            <w:r w:rsidRPr="00DC5C3F">
              <w:rPr>
                <w:color w:val="808080"/>
              </w:rPr>
              <w:t>Разработчик</w:t>
            </w:r>
            <w:r>
              <w:rPr>
                <w:color w:val="808080"/>
              </w:rPr>
              <w:t>и</w:t>
            </w:r>
            <w:r w:rsidRPr="00DC5C3F">
              <w:rPr>
                <w:color w:val="808080"/>
              </w:rPr>
              <w:t xml:space="preserve"> клинической рекомендации:</w:t>
            </w:r>
            <w:r w:rsidRPr="00DC5C3F">
              <w:rPr>
                <w:color w:val="FF0000"/>
                <w:sz w:val="20"/>
                <w:szCs w:val="20"/>
              </w:rPr>
              <w:t xml:space="preserve"> </w:t>
            </w:r>
          </w:p>
        </w:tc>
      </w:tr>
      <w:tr w:rsidR="00E36621" w:rsidRPr="00DC5C3F" w:rsidTr="003B0273">
        <w:trPr>
          <w:trHeight w:val="4170"/>
        </w:trPr>
        <w:tc>
          <w:tcPr>
            <w:tcW w:w="9525" w:type="dxa"/>
            <w:gridSpan w:val="2"/>
          </w:tcPr>
          <w:p w:rsidR="00E36621" w:rsidRDefault="00E36621" w:rsidP="00BE7488">
            <w:pPr>
              <w:pStyle w:val="a"/>
              <w:numPr>
                <w:ilvl w:val="0"/>
                <w:numId w:val="19"/>
              </w:numPr>
              <w:spacing w:before="0"/>
            </w:pPr>
            <w:r w:rsidRPr="004F4212">
              <w:t>Ассоциация онкологов России</w:t>
            </w:r>
          </w:p>
          <w:p w:rsidR="00E36621" w:rsidRPr="00E36621" w:rsidRDefault="00E36621" w:rsidP="00BE7488">
            <w:pPr>
              <w:pStyle w:val="a"/>
              <w:numPr>
                <w:ilvl w:val="0"/>
                <w:numId w:val="19"/>
              </w:numPr>
              <w:spacing w:before="0"/>
            </w:pPr>
            <w:r w:rsidRPr="004F4212">
              <w:t>Национальное гематологическое общество</w:t>
            </w:r>
          </w:p>
          <w:p w:rsidR="00E36621" w:rsidRPr="004F4212" w:rsidRDefault="00E36621" w:rsidP="00BE7488">
            <w:pPr>
              <w:pStyle w:val="a"/>
              <w:numPr>
                <w:ilvl w:val="0"/>
                <w:numId w:val="19"/>
              </w:numPr>
              <w:spacing w:before="0"/>
            </w:pPr>
            <w:r w:rsidRPr="004F4212">
              <w:t>Российское общество онкогематологов</w:t>
            </w:r>
          </w:p>
          <w:p w:rsidR="00E36621" w:rsidRPr="00DC5C3F" w:rsidRDefault="00E36621" w:rsidP="00B57859">
            <w:pPr>
              <w:pStyle w:val="ab"/>
              <w:rPr>
                <w:b/>
                <w:sz w:val="28"/>
              </w:rPr>
            </w:pPr>
          </w:p>
        </w:tc>
      </w:tr>
    </w:tbl>
    <w:p w:rsidR="00217639" w:rsidRPr="0030568B" w:rsidRDefault="00E36621" w:rsidP="0030568B">
      <w:pPr>
        <w:pStyle w:val="1"/>
        <w:rPr>
          <w:bCs/>
          <w:sz w:val="24"/>
          <w:szCs w:val="24"/>
        </w:rPr>
      </w:pPr>
      <w:r>
        <w:br w:type="page"/>
      </w:r>
      <w:bookmarkStart w:id="1" w:name="_Toc24546422"/>
      <w:bookmarkStart w:id="2" w:name="_Toc23601709"/>
      <w:r w:rsidR="00217639" w:rsidRPr="0030568B">
        <w:rPr>
          <w:bCs/>
          <w:sz w:val="24"/>
          <w:szCs w:val="24"/>
        </w:rPr>
        <w:lastRenderedPageBreak/>
        <w:t>Оглавление</w:t>
      </w:r>
      <w:bookmarkEnd w:id="1"/>
      <w:bookmarkEnd w:id="2"/>
    </w:p>
    <w:p w:rsidR="00397360" w:rsidRPr="00397360" w:rsidRDefault="00397360" w:rsidP="00397360">
      <w:pPr>
        <w:jc w:val="center"/>
        <w:rPr>
          <w:b/>
        </w:rPr>
      </w:pPr>
    </w:p>
    <w:p w:rsidR="00C0589B" w:rsidRDefault="000B0AC3">
      <w:pPr>
        <w:pStyle w:val="12"/>
        <w:tabs>
          <w:tab w:val="right" w:leader="dot" w:pos="9345"/>
        </w:tabs>
        <w:rPr>
          <w:rFonts w:asciiTheme="minorHAnsi" w:eastAsiaTheme="minorEastAsia" w:hAnsiTheme="minorHAnsi" w:cstheme="minorBidi"/>
          <w:noProof/>
          <w:szCs w:val="24"/>
          <w:lang w:eastAsia="ru-RU"/>
        </w:rPr>
      </w:pPr>
      <w:r>
        <w:rPr>
          <w:b/>
          <w:bCs/>
        </w:rPr>
        <w:fldChar w:fldCharType="begin"/>
      </w:r>
      <w:r w:rsidR="00437AD9">
        <w:rPr>
          <w:b/>
          <w:bCs/>
        </w:rPr>
        <w:instrText xml:space="preserve"> TOC \o "1-2" \h \z \u </w:instrText>
      </w:r>
      <w:r>
        <w:rPr>
          <w:b/>
          <w:bCs/>
        </w:rPr>
        <w:fldChar w:fldCharType="separate"/>
      </w:r>
      <w:hyperlink w:anchor="_Toc24546422" w:history="1">
        <w:r w:rsidR="00C0589B" w:rsidRPr="00D23F55">
          <w:rPr>
            <w:rStyle w:val="af0"/>
            <w:bCs/>
            <w:noProof/>
          </w:rPr>
          <w:t>Оглавление</w:t>
        </w:r>
        <w:r w:rsidR="00C0589B">
          <w:rPr>
            <w:noProof/>
            <w:webHidden/>
          </w:rPr>
          <w:tab/>
        </w:r>
        <w:r>
          <w:rPr>
            <w:noProof/>
            <w:webHidden/>
          </w:rPr>
          <w:fldChar w:fldCharType="begin"/>
        </w:r>
        <w:r w:rsidR="00C0589B">
          <w:rPr>
            <w:noProof/>
            <w:webHidden/>
          </w:rPr>
          <w:instrText xml:space="preserve"> PAGEREF _Toc24546422 \h </w:instrText>
        </w:r>
        <w:r>
          <w:rPr>
            <w:noProof/>
            <w:webHidden/>
          </w:rPr>
        </w:r>
        <w:r>
          <w:rPr>
            <w:noProof/>
            <w:webHidden/>
          </w:rPr>
          <w:fldChar w:fldCharType="separate"/>
        </w:r>
        <w:r w:rsidR="00C0589B">
          <w:rPr>
            <w:noProof/>
            <w:webHidden/>
          </w:rPr>
          <w:t>2</w:t>
        </w:r>
        <w:r>
          <w:rPr>
            <w:noProof/>
            <w:webHidden/>
          </w:rPr>
          <w:fldChar w:fldCharType="end"/>
        </w:r>
      </w:hyperlink>
    </w:p>
    <w:p w:rsidR="00C0589B" w:rsidRDefault="00737A16">
      <w:pPr>
        <w:pStyle w:val="12"/>
        <w:tabs>
          <w:tab w:val="right" w:leader="dot" w:pos="9345"/>
        </w:tabs>
        <w:rPr>
          <w:rFonts w:asciiTheme="minorHAnsi" w:eastAsiaTheme="minorEastAsia" w:hAnsiTheme="minorHAnsi" w:cstheme="minorBidi"/>
          <w:noProof/>
          <w:szCs w:val="24"/>
          <w:lang w:eastAsia="ru-RU"/>
        </w:rPr>
      </w:pPr>
      <w:hyperlink w:anchor="_Toc24546423" w:history="1">
        <w:r w:rsidR="00C0589B" w:rsidRPr="00D23F55">
          <w:rPr>
            <w:rStyle w:val="af0"/>
            <w:noProof/>
          </w:rPr>
          <w:t>Список сокращений</w:t>
        </w:r>
        <w:r w:rsidR="00C0589B">
          <w:rPr>
            <w:noProof/>
            <w:webHidden/>
          </w:rPr>
          <w:tab/>
        </w:r>
        <w:r w:rsidR="000B0AC3">
          <w:rPr>
            <w:noProof/>
            <w:webHidden/>
          </w:rPr>
          <w:fldChar w:fldCharType="begin"/>
        </w:r>
        <w:r w:rsidR="00C0589B">
          <w:rPr>
            <w:noProof/>
            <w:webHidden/>
          </w:rPr>
          <w:instrText xml:space="preserve"> PAGEREF _Toc24546423 \h </w:instrText>
        </w:r>
        <w:r w:rsidR="000B0AC3">
          <w:rPr>
            <w:noProof/>
            <w:webHidden/>
          </w:rPr>
        </w:r>
        <w:r w:rsidR="000B0AC3">
          <w:rPr>
            <w:noProof/>
            <w:webHidden/>
          </w:rPr>
          <w:fldChar w:fldCharType="separate"/>
        </w:r>
        <w:r w:rsidR="00C0589B">
          <w:rPr>
            <w:noProof/>
            <w:webHidden/>
          </w:rPr>
          <w:t>5</w:t>
        </w:r>
        <w:r w:rsidR="000B0AC3">
          <w:rPr>
            <w:noProof/>
            <w:webHidden/>
          </w:rPr>
          <w:fldChar w:fldCharType="end"/>
        </w:r>
      </w:hyperlink>
    </w:p>
    <w:p w:rsidR="00C0589B" w:rsidRDefault="00737A16">
      <w:pPr>
        <w:pStyle w:val="12"/>
        <w:tabs>
          <w:tab w:val="right" w:leader="dot" w:pos="9345"/>
        </w:tabs>
        <w:rPr>
          <w:rFonts w:asciiTheme="minorHAnsi" w:eastAsiaTheme="minorEastAsia" w:hAnsiTheme="minorHAnsi" w:cstheme="minorBidi"/>
          <w:noProof/>
          <w:szCs w:val="24"/>
          <w:lang w:eastAsia="ru-RU"/>
        </w:rPr>
      </w:pPr>
      <w:hyperlink w:anchor="_Toc24546424" w:history="1">
        <w:r w:rsidR="00C0589B" w:rsidRPr="00D23F55">
          <w:rPr>
            <w:rStyle w:val="af0"/>
            <w:noProof/>
          </w:rPr>
          <w:t>Термины и определения</w:t>
        </w:r>
        <w:r w:rsidR="00C0589B">
          <w:rPr>
            <w:noProof/>
            <w:webHidden/>
          </w:rPr>
          <w:tab/>
        </w:r>
        <w:r w:rsidR="000B0AC3">
          <w:rPr>
            <w:noProof/>
            <w:webHidden/>
          </w:rPr>
          <w:fldChar w:fldCharType="begin"/>
        </w:r>
        <w:r w:rsidR="00C0589B">
          <w:rPr>
            <w:noProof/>
            <w:webHidden/>
          </w:rPr>
          <w:instrText xml:space="preserve"> PAGEREF _Toc24546424 \h </w:instrText>
        </w:r>
        <w:r w:rsidR="000B0AC3">
          <w:rPr>
            <w:noProof/>
            <w:webHidden/>
          </w:rPr>
        </w:r>
        <w:r w:rsidR="000B0AC3">
          <w:rPr>
            <w:noProof/>
            <w:webHidden/>
          </w:rPr>
          <w:fldChar w:fldCharType="separate"/>
        </w:r>
        <w:r w:rsidR="00C0589B">
          <w:rPr>
            <w:noProof/>
            <w:webHidden/>
          </w:rPr>
          <w:t>7</w:t>
        </w:r>
        <w:r w:rsidR="000B0AC3">
          <w:rPr>
            <w:noProof/>
            <w:webHidden/>
          </w:rPr>
          <w:fldChar w:fldCharType="end"/>
        </w:r>
      </w:hyperlink>
    </w:p>
    <w:p w:rsidR="00C0589B" w:rsidRDefault="00737A16">
      <w:pPr>
        <w:pStyle w:val="12"/>
        <w:tabs>
          <w:tab w:val="right" w:leader="dot" w:pos="9345"/>
        </w:tabs>
        <w:rPr>
          <w:rFonts w:asciiTheme="minorHAnsi" w:eastAsiaTheme="minorEastAsia" w:hAnsiTheme="minorHAnsi" w:cstheme="minorBidi"/>
          <w:noProof/>
          <w:szCs w:val="24"/>
          <w:lang w:eastAsia="ru-RU"/>
        </w:rPr>
      </w:pPr>
      <w:hyperlink w:anchor="_Toc24546425" w:history="1">
        <w:r w:rsidR="00C0589B" w:rsidRPr="00D23F55">
          <w:rPr>
            <w:rStyle w:val="af0"/>
            <w:noProof/>
          </w:rPr>
          <w:t>1. Краткая информация по заболеванию или состоянию  (группе заболеваний или состояний)</w:t>
        </w:r>
        <w:r w:rsidR="00C0589B">
          <w:rPr>
            <w:noProof/>
            <w:webHidden/>
          </w:rPr>
          <w:tab/>
        </w:r>
        <w:r w:rsidR="000B0AC3">
          <w:rPr>
            <w:noProof/>
            <w:webHidden/>
          </w:rPr>
          <w:fldChar w:fldCharType="begin"/>
        </w:r>
        <w:r w:rsidR="00C0589B">
          <w:rPr>
            <w:noProof/>
            <w:webHidden/>
          </w:rPr>
          <w:instrText xml:space="preserve"> PAGEREF _Toc24546425 \h </w:instrText>
        </w:r>
        <w:r w:rsidR="000B0AC3">
          <w:rPr>
            <w:noProof/>
            <w:webHidden/>
          </w:rPr>
        </w:r>
        <w:r w:rsidR="000B0AC3">
          <w:rPr>
            <w:noProof/>
            <w:webHidden/>
          </w:rPr>
          <w:fldChar w:fldCharType="separate"/>
        </w:r>
        <w:r w:rsidR="00C0589B">
          <w:rPr>
            <w:noProof/>
            <w:webHidden/>
          </w:rPr>
          <w:t>8</w:t>
        </w:r>
        <w:r w:rsidR="000B0AC3">
          <w:rPr>
            <w:noProof/>
            <w:webHidden/>
          </w:rPr>
          <w:fldChar w:fldCharType="end"/>
        </w:r>
      </w:hyperlink>
    </w:p>
    <w:p w:rsidR="00C0589B" w:rsidRDefault="00737A16">
      <w:pPr>
        <w:pStyle w:val="21"/>
        <w:tabs>
          <w:tab w:val="right" w:leader="dot" w:pos="9345"/>
        </w:tabs>
        <w:rPr>
          <w:rFonts w:asciiTheme="minorHAnsi" w:eastAsiaTheme="minorEastAsia" w:hAnsiTheme="minorHAnsi" w:cstheme="minorBidi"/>
          <w:noProof/>
          <w:szCs w:val="24"/>
          <w:lang w:eastAsia="ru-RU"/>
        </w:rPr>
      </w:pPr>
      <w:hyperlink w:anchor="_Toc24546426" w:history="1">
        <w:r w:rsidR="00C0589B" w:rsidRPr="00D23F55">
          <w:rPr>
            <w:rStyle w:val="af0"/>
            <w:noProof/>
          </w:rPr>
          <w:t>1.1. Определени</w:t>
        </w:r>
        <w:r w:rsidR="00C0589B" w:rsidRPr="00D23F55">
          <w:rPr>
            <w:rStyle w:val="af0"/>
            <w:noProof/>
            <w:shd w:val="clear" w:color="auto" w:fill="FFFFFF"/>
          </w:rPr>
          <w:t>е заболевания или состояния (группы заболеваний или состояний)</w:t>
        </w:r>
        <w:r w:rsidR="00C0589B">
          <w:rPr>
            <w:noProof/>
            <w:webHidden/>
          </w:rPr>
          <w:tab/>
        </w:r>
        <w:r w:rsidR="000B0AC3">
          <w:rPr>
            <w:noProof/>
            <w:webHidden/>
          </w:rPr>
          <w:fldChar w:fldCharType="begin"/>
        </w:r>
        <w:r w:rsidR="00C0589B">
          <w:rPr>
            <w:noProof/>
            <w:webHidden/>
          </w:rPr>
          <w:instrText xml:space="preserve"> PAGEREF _Toc24546426 \h </w:instrText>
        </w:r>
        <w:r w:rsidR="000B0AC3">
          <w:rPr>
            <w:noProof/>
            <w:webHidden/>
          </w:rPr>
        </w:r>
        <w:r w:rsidR="000B0AC3">
          <w:rPr>
            <w:noProof/>
            <w:webHidden/>
          </w:rPr>
          <w:fldChar w:fldCharType="separate"/>
        </w:r>
        <w:r w:rsidR="00C0589B">
          <w:rPr>
            <w:noProof/>
            <w:webHidden/>
          </w:rPr>
          <w:t>8</w:t>
        </w:r>
        <w:r w:rsidR="000B0AC3">
          <w:rPr>
            <w:noProof/>
            <w:webHidden/>
          </w:rPr>
          <w:fldChar w:fldCharType="end"/>
        </w:r>
      </w:hyperlink>
    </w:p>
    <w:p w:rsidR="00C0589B" w:rsidRDefault="00737A16">
      <w:pPr>
        <w:pStyle w:val="21"/>
        <w:tabs>
          <w:tab w:val="right" w:leader="dot" w:pos="9345"/>
        </w:tabs>
        <w:rPr>
          <w:rFonts w:asciiTheme="minorHAnsi" w:eastAsiaTheme="minorEastAsia" w:hAnsiTheme="minorHAnsi" w:cstheme="minorBidi"/>
          <w:noProof/>
          <w:szCs w:val="24"/>
          <w:lang w:eastAsia="ru-RU"/>
        </w:rPr>
      </w:pPr>
      <w:hyperlink w:anchor="_Toc24546427" w:history="1">
        <w:r w:rsidR="00C0589B" w:rsidRPr="00D23F55">
          <w:rPr>
            <w:rStyle w:val="af0"/>
            <w:noProof/>
          </w:rPr>
          <w:t>1.2. Этиология и патогенез заболевания или состояния (группы заболеваний или состояний)</w:t>
        </w:r>
        <w:r w:rsidR="00C0589B">
          <w:rPr>
            <w:noProof/>
            <w:webHidden/>
          </w:rPr>
          <w:tab/>
        </w:r>
        <w:r w:rsidR="000B0AC3">
          <w:rPr>
            <w:noProof/>
            <w:webHidden/>
          </w:rPr>
          <w:fldChar w:fldCharType="begin"/>
        </w:r>
        <w:r w:rsidR="00C0589B">
          <w:rPr>
            <w:noProof/>
            <w:webHidden/>
          </w:rPr>
          <w:instrText xml:space="preserve"> PAGEREF _Toc24546427 \h </w:instrText>
        </w:r>
        <w:r w:rsidR="000B0AC3">
          <w:rPr>
            <w:noProof/>
            <w:webHidden/>
          </w:rPr>
        </w:r>
        <w:r w:rsidR="000B0AC3">
          <w:rPr>
            <w:noProof/>
            <w:webHidden/>
          </w:rPr>
          <w:fldChar w:fldCharType="separate"/>
        </w:r>
        <w:r w:rsidR="00C0589B">
          <w:rPr>
            <w:noProof/>
            <w:webHidden/>
          </w:rPr>
          <w:t>8</w:t>
        </w:r>
        <w:r w:rsidR="000B0AC3">
          <w:rPr>
            <w:noProof/>
            <w:webHidden/>
          </w:rPr>
          <w:fldChar w:fldCharType="end"/>
        </w:r>
      </w:hyperlink>
    </w:p>
    <w:p w:rsidR="00C0589B" w:rsidRDefault="00737A16">
      <w:pPr>
        <w:pStyle w:val="21"/>
        <w:tabs>
          <w:tab w:val="right" w:leader="dot" w:pos="9345"/>
        </w:tabs>
        <w:rPr>
          <w:rFonts w:asciiTheme="minorHAnsi" w:eastAsiaTheme="minorEastAsia" w:hAnsiTheme="minorHAnsi" w:cstheme="minorBidi"/>
          <w:noProof/>
          <w:szCs w:val="24"/>
          <w:lang w:eastAsia="ru-RU"/>
        </w:rPr>
      </w:pPr>
      <w:hyperlink w:anchor="_Toc24546428" w:history="1">
        <w:r w:rsidR="00C0589B" w:rsidRPr="00D23F55">
          <w:rPr>
            <w:rStyle w:val="af0"/>
            <w:noProof/>
          </w:rPr>
          <w:t>1.3. Эпидемиология заболевания или состояния (группы заболеваний или состояний)</w:t>
        </w:r>
        <w:r w:rsidR="00C0589B">
          <w:rPr>
            <w:noProof/>
            <w:webHidden/>
          </w:rPr>
          <w:tab/>
        </w:r>
        <w:r w:rsidR="000B0AC3">
          <w:rPr>
            <w:noProof/>
            <w:webHidden/>
          </w:rPr>
          <w:fldChar w:fldCharType="begin"/>
        </w:r>
        <w:r w:rsidR="00C0589B">
          <w:rPr>
            <w:noProof/>
            <w:webHidden/>
          </w:rPr>
          <w:instrText xml:space="preserve"> PAGEREF _Toc24546428 \h </w:instrText>
        </w:r>
        <w:r w:rsidR="000B0AC3">
          <w:rPr>
            <w:noProof/>
            <w:webHidden/>
          </w:rPr>
        </w:r>
        <w:r w:rsidR="000B0AC3">
          <w:rPr>
            <w:noProof/>
            <w:webHidden/>
          </w:rPr>
          <w:fldChar w:fldCharType="separate"/>
        </w:r>
        <w:r w:rsidR="00C0589B">
          <w:rPr>
            <w:noProof/>
            <w:webHidden/>
          </w:rPr>
          <w:t>9</w:t>
        </w:r>
        <w:r w:rsidR="000B0AC3">
          <w:rPr>
            <w:noProof/>
            <w:webHidden/>
          </w:rPr>
          <w:fldChar w:fldCharType="end"/>
        </w:r>
      </w:hyperlink>
    </w:p>
    <w:p w:rsidR="00C0589B" w:rsidRDefault="00737A16">
      <w:pPr>
        <w:pStyle w:val="21"/>
        <w:tabs>
          <w:tab w:val="right" w:leader="dot" w:pos="9345"/>
        </w:tabs>
        <w:rPr>
          <w:rFonts w:asciiTheme="minorHAnsi" w:eastAsiaTheme="minorEastAsia" w:hAnsiTheme="minorHAnsi" w:cstheme="minorBidi"/>
          <w:noProof/>
          <w:szCs w:val="24"/>
          <w:lang w:eastAsia="ru-RU"/>
        </w:rPr>
      </w:pPr>
      <w:hyperlink w:anchor="_Toc24546429" w:history="1">
        <w:r w:rsidR="00C0589B" w:rsidRPr="00D23F55">
          <w:rPr>
            <w:rStyle w:val="af0"/>
            <w:noProof/>
          </w:rPr>
          <w:t>1.4. 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C0589B">
          <w:rPr>
            <w:noProof/>
            <w:webHidden/>
          </w:rPr>
          <w:tab/>
        </w:r>
        <w:r w:rsidR="000B0AC3">
          <w:rPr>
            <w:noProof/>
            <w:webHidden/>
          </w:rPr>
          <w:fldChar w:fldCharType="begin"/>
        </w:r>
        <w:r w:rsidR="00C0589B">
          <w:rPr>
            <w:noProof/>
            <w:webHidden/>
          </w:rPr>
          <w:instrText xml:space="preserve"> PAGEREF _Toc24546429 \h </w:instrText>
        </w:r>
        <w:r w:rsidR="000B0AC3">
          <w:rPr>
            <w:noProof/>
            <w:webHidden/>
          </w:rPr>
        </w:r>
        <w:r w:rsidR="000B0AC3">
          <w:rPr>
            <w:noProof/>
            <w:webHidden/>
          </w:rPr>
          <w:fldChar w:fldCharType="separate"/>
        </w:r>
        <w:r w:rsidR="00C0589B">
          <w:rPr>
            <w:noProof/>
            <w:webHidden/>
          </w:rPr>
          <w:t>9</w:t>
        </w:r>
        <w:r w:rsidR="000B0AC3">
          <w:rPr>
            <w:noProof/>
            <w:webHidden/>
          </w:rPr>
          <w:fldChar w:fldCharType="end"/>
        </w:r>
      </w:hyperlink>
    </w:p>
    <w:p w:rsidR="00C0589B" w:rsidRDefault="00737A16">
      <w:pPr>
        <w:pStyle w:val="21"/>
        <w:tabs>
          <w:tab w:val="right" w:leader="dot" w:pos="9345"/>
        </w:tabs>
        <w:rPr>
          <w:rFonts w:asciiTheme="minorHAnsi" w:eastAsiaTheme="minorEastAsia" w:hAnsiTheme="minorHAnsi" w:cstheme="minorBidi"/>
          <w:noProof/>
          <w:szCs w:val="24"/>
          <w:lang w:eastAsia="ru-RU"/>
        </w:rPr>
      </w:pPr>
      <w:hyperlink w:anchor="_Toc24546430" w:history="1">
        <w:r w:rsidR="00C0589B" w:rsidRPr="00D23F55">
          <w:rPr>
            <w:rStyle w:val="af0"/>
            <w:noProof/>
          </w:rPr>
          <w:t>1.5. Классификация заболевания или состояния (группы заболеваний или состояний)</w:t>
        </w:r>
        <w:r w:rsidR="00C0589B">
          <w:rPr>
            <w:noProof/>
            <w:webHidden/>
          </w:rPr>
          <w:tab/>
        </w:r>
        <w:r w:rsidR="000B0AC3">
          <w:rPr>
            <w:noProof/>
            <w:webHidden/>
          </w:rPr>
          <w:fldChar w:fldCharType="begin"/>
        </w:r>
        <w:r w:rsidR="00C0589B">
          <w:rPr>
            <w:noProof/>
            <w:webHidden/>
          </w:rPr>
          <w:instrText xml:space="preserve"> PAGEREF _Toc24546430 \h </w:instrText>
        </w:r>
        <w:r w:rsidR="000B0AC3">
          <w:rPr>
            <w:noProof/>
            <w:webHidden/>
          </w:rPr>
        </w:r>
        <w:r w:rsidR="000B0AC3">
          <w:rPr>
            <w:noProof/>
            <w:webHidden/>
          </w:rPr>
          <w:fldChar w:fldCharType="separate"/>
        </w:r>
        <w:r w:rsidR="00C0589B">
          <w:rPr>
            <w:noProof/>
            <w:webHidden/>
          </w:rPr>
          <w:t>9</w:t>
        </w:r>
        <w:r w:rsidR="000B0AC3">
          <w:rPr>
            <w:noProof/>
            <w:webHidden/>
          </w:rPr>
          <w:fldChar w:fldCharType="end"/>
        </w:r>
      </w:hyperlink>
    </w:p>
    <w:p w:rsidR="00C0589B" w:rsidRDefault="00737A16">
      <w:pPr>
        <w:pStyle w:val="21"/>
        <w:tabs>
          <w:tab w:val="right" w:leader="dot" w:pos="9345"/>
        </w:tabs>
        <w:rPr>
          <w:rFonts w:asciiTheme="minorHAnsi" w:eastAsiaTheme="minorEastAsia" w:hAnsiTheme="minorHAnsi" w:cstheme="minorBidi"/>
          <w:noProof/>
          <w:szCs w:val="24"/>
          <w:lang w:eastAsia="ru-RU"/>
        </w:rPr>
      </w:pPr>
      <w:hyperlink w:anchor="_Toc24546431" w:history="1">
        <w:r w:rsidR="00C0589B" w:rsidRPr="00D23F55">
          <w:rPr>
            <w:rStyle w:val="af0"/>
            <w:bCs/>
            <w:noProof/>
          </w:rPr>
          <w:t>1.6. Клиническая картина заболевания или состояния (группы заболеваний или состояний)</w:t>
        </w:r>
        <w:r w:rsidR="00C0589B">
          <w:rPr>
            <w:noProof/>
            <w:webHidden/>
          </w:rPr>
          <w:tab/>
        </w:r>
        <w:r w:rsidR="000B0AC3">
          <w:rPr>
            <w:noProof/>
            <w:webHidden/>
          </w:rPr>
          <w:fldChar w:fldCharType="begin"/>
        </w:r>
        <w:r w:rsidR="00C0589B">
          <w:rPr>
            <w:noProof/>
            <w:webHidden/>
          </w:rPr>
          <w:instrText xml:space="preserve"> PAGEREF _Toc24546431 \h </w:instrText>
        </w:r>
        <w:r w:rsidR="000B0AC3">
          <w:rPr>
            <w:noProof/>
            <w:webHidden/>
          </w:rPr>
        </w:r>
        <w:r w:rsidR="000B0AC3">
          <w:rPr>
            <w:noProof/>
            <w:webHidden/>
          </w:rPr>
          <w:fldChar w:fldCharType="separate"/>
        </w:r>
        <w:r w:rsidR="00C0589B">
          <w:rPr>
            <w:noProof/>
            <w:webHidden/>
          </w:rPr>
          <w:t>11</w:t>
        </w:r>
        <w:r w:rsidR="000B0AC3">
          <w:rPr>
            <w:noProof/>
            <w:webHidden/>
          </w:rPr>
          <w:fldChar w:fldCharType="end"/>
        </w:r>
      </w:hyperlink>
    </w:p>
    <w:p w:rsidR="00C0589B" w:rsidRDefault="00737A16">
      <w:pPr>
        <w:pStyle w:val="12"/>
        <w:tabs>
          <w:tab w:val="right" w:leader="dot" w:pos="9345"/>
        </w:tabs>
        <w:rPr>
          <w:rFonts w:asciiTheme="minorHAnsi" w:eastAsiaTheme="minorEastAsia" w:hAnsiTheme="minorHAnsi" w:cstheme="minorBidi"/>
          <w:noProof/>
          <w:szCs w:val="24"/>
          <w:lang w:eastAsia="ru-RU"/>
        </w:rPr>
      </w:pPr>
      <w:hyperlink w:anchor="_Toc24546432" w:history="1">
        <w:r w:rsidR="00C0589B" w:rsidRPr="00D23F55">
          <w:rPr>
            <w:rStyle w:val="af0"/>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C0589B">
          <w:rPr>
            <w:noProof/>
            <w:webHidden/>
          </w:rPr>
          <w:tab/>
        </w:r>
        <w:r w:rsidR="000B0AC3">
          <w:rPr>
            <w:noProof/>
            <w:webHidden/>
          </w:rPr>
          <w:fldChar w:fldCharType="begin"/>
        </w:r>
        <w:r w:rsidR="00C0589B">
          <w:rPr>
            <w:noProof/>
            <w:webHidden/>
          </w:rPr>
          <w:instrText xml:space="preserve"> PAGEREF _Toc24546432 \h </w:instrText>
        </w:r>
        <w:r w:rsidR="000B0AC3">
          <w:rPr>
            <w:noProof/>
            <w:webHidden/>
          </w:rPr>
        </w:r>
        <w:r w:rsidR="000B0AC3">
          <w:rPr>
            <w:noProof/>
            <w:webHidden/>
          </w:rPr>
          <w:fldChar w:fldCharType="separate"/>
        </w:r>
        <w:r w:rsidR="00C0589B">
          <w:rPr>
            <w:noProof/>
            <w:webHidden/>
          </w:rPr>
          <w:t>11</w:t>
        </w:r>
        <w:r w:rsidR="000B0AC3">
          <w:rPr>
            <w:noProof/>
            <w:webHidden/>
          </w:rPr>
          <w:fldChar w:fldCharType="end"/>
        </w:r>
      </w:hyperlink>
    </w:p>
    <w:p w:rsidR="00C0589B" w:rsidRDefault="00737A16">
      <w:pPr>
        <w:pStyle w:val="21"/>
        <w:tabs>
          <w:tab w:val="right" w:leader="dot" w:pos="9345"/>
        </w:tabs>
        <w:rPr>
          <w:rFonts w:asciiTheme="minorHAnsi" w:eastAsiaTheme="minorEastAsia" w:hAnsiTheme="minorHAnsi" w:cstheme="minorBidi"/>
          <w:noProof/>
          <w:szCs w:val="24"/>
          <w:lang w:eastAsia="ru-RU"/>
        </w:rPr>
      </w:pPr>
      <w:hyperlink w:anchor="_Toc24546433" w:history="1">
        <w:r w:rsidR="00C0589B" w:rsidRPr="00D23F55">
          <w:rPr>
            <w:rStyle w:val="af0"/>
            <w:noProof/>
          </w:rPr>
          <w:t>2.1. Жалобы и анамнез</w:t>
        </w:r>
        <w:r w:rsidR="00C0589B">
          <w:rPr>
            <w:noProof/>
            <w:webHidden/>
          </w:rPr>
          <w:tab/>
        </w:r>
        <w:r w:rsidR="000B0AC3">
          <w:rPr>
            <w:noProof/>
            <w:webHidden/>
          </w:rPr>
          <w:fldChar w:fldCharType="begin"/>
        </w:r>
        <w:r w:rsidR="00C0589B">
          <w:rPr>
            <w:noProof/>
            <w:webHidden/>
          </w:rPr>
          <w:instrText xml:space="preserve"> PAGEREF _Toc24546433 \h </w:instrText>
        </w:r>
        <w:r w:rsidR="000B0AC3">
          <w:rPr>
            <w:noProof/>
            <w:webHidden/>
          </w:rPr>
        </w:r>
        <w:r w:rsidR="000B0AC3">
          <w:rPr>
            <w:noProof/>
            <w:webHidden/>
          </w:rPr>
          <w:fldChar w:fldCharType="separate"/>
        </w:r>
        <w:r w:rsidR="00C0589B">
          <w:rPr>
            <w:noProof/>
            <w:webHidden/>
          </w:rPr>
          <w:t>12</w:t>
        </w:r>
        <w:r w:rsidR="000B0AC3">
          <w:rPr>
            <w:noProof/>
            <w:webHidden/>
          </w:rPr>
          <w:fldChar w:fldCharType="end"/>
        </w:r>
      </w:hyperlink>
    </w:p>
    <w:p w:rsidR="00C0589B" w:rsidRDefault="00737A16">
      <w:pPr>
        <w:pStyle w:val="21"/>
        <w:tabs>
          <w:tab w:val="right" w:leader="dot" w:pos="9345"/>
        </w:tabs>
        <w:rPr>
          <w:rFonts w:asciiTheme="minorHAnsi" w:eastAsiaTheme="minorEastAsia" w:hAnsiTheme="minorHAnsi" w:cstheme="minorBidi"/>
          <w:noProof/>
          <w:szCs w:val="24"/>
          <w:lang w:eastAsia="ru-RU"/>
        </w:rPr>
      </w:pPr>
      <w:hyperlink w:anchor="_Toc24546434" w:history="1">
        <w:r w:rsidR="00C0589B" w:rsidRPr="00D23F55">
          <w:rPr>
            <w:rStyle w:val="af0"/>
            <w:noProof/>
          </w:rPr>
          <w:t>2.2. Физикальное обследование</w:t>
        </w:r>
        <w:r w:rsidR="00C0589B">
          <w:rPr>
            <w:noProof/>
            <w:webHidden/>
          </w:rPr>
          <w:tab/>
        </w:r>
        <w:r w:rsidR="000B0AC3">
          <w:rPr>
            <w:noProof/>
            <w:webHidden/>
          </w:rPr>
          <w:fldChar w:fldCharType="begin"/>
        </w:r>
        <w:r w:rsidR="00C0589B">
          <w:rPr>
            <w:noProof/>
            <w:webHidden/>
          </w:rPr>
          <w:instrText xml:space="preserve"> PAGEREF _Toc24546434 \h </w:instrText>
        </w:r>
        <w:r w:rsidR="000B0AC3">
          <w:rPr>
            <w:noProof/>
            <w:webHidden/>
          </w:rPr>
        </w:r>
        <w:r w:rsidR="000B0AC3">
          <w:rPr>
            <w:noProof/>
            <w:webHidden/>
          </w:rPr>
          <w:fldChar w:fldCharType="separate"/>
        </w:r>
        <w:r w:rsidR="00C0589B">
          <w:rPr>
            <w:noProof/>
            <w:webHidden/>
          </w:rPr>
          <w:t>12</w:t>
        </w:r>
        <w:r w:rsidR="000B0AC3">
          <w:rPr>
            <w:noProof/>
            <w:webHidden/>
          </w:rPr>
          <w:fldChar w:fldCharType="end"/>
        </w:r>
      </w:hyperlink>
    </w:p>
    <w:p w:rsidR="00C0589B" w:rsidRDefault="00737A16">
      <w:pPr>
        <w:pStyle w:val="21"/>
        <w:tabs>
          <w:tab w:val="right" w:leader="dot" w:pos="9345"/>
        </w:tabs>
        <w:rPr>
          <w:rFonts w:asciiTheme="minorHAnsi" w:eastAsiaTheme="minorEastAsia" w:hAnsiTheme="minorHAnsi" w:cstheme="minorBidi"/>
          <w:noProof/>
          <w:szCs w:val="24"/>
          <w:lang w:eastAsia="ru-RU"/>
        </w:rPr>
      </w:pPr>
      <w:hyperlink w:anchor="_Toc24546435" w:history="1">
        <w:r w:rsidR="00C0589B" w:rsidRPr="00D23F55">
          <w:rPr>
            <w:rStyle w:val="af0"/>
            <w:noProof/>
          </w:rPr>
          <w:t>2.3. Лабораторные диагностические исследования</w:t>
        </w:r>
        <w:r w:rsidR="00C0589B">
          <w:rPr>
            <w:noProof/>
            <w:webHidden/>
          </w:rPr>
          <w:tab/>
        </w:r>
        <w:r w:rsidR="000B0AC3">
          <w:rPr>
            <w:noProof/>
            <w:webHidden/>
          </w:rPr>
          <w:fldChar w:fldCharType="begin"/>
        </w:r>
        <w:r w:rsidR="00C0589B">
          <w:rPr>
            <w:noProof/>
            <w:webHidden/>
          </w:rPr>
          <w:instrText xml:space="preserve"> PAGEREF _Toc24546435 \h </w:instrText>
        </w:r>
        <w:r w:rsidR="000B0AC3">
          <w:rPr>
            <w:noProof/>
            <w:webHidden/>
          </w:rPr>
        </w:r>
        <w:r w:rsidR="000B0AC3">
          <w:rPr>
            <w:noProof/>
            <w:webHidden/>
          </w:rPr>
          <w:fldChar w:fldCharType="separate"/>
        </w:r>
        <w:r w:rsidR="00C0589B">
          <w:rPr>
            <w:noProof/>
            <w:webHidden/>
          </w:rPr>
          <w:t>13</w:t>
        </w:r>
        <w:r w:rsidR="000B0AC3">
          <w:rPr>
            <w:noProof/>
            <w:webHidden/>
          </w:rPr>
          <w:fldChar w:fldCharType="end"/>
        </w:r>
      </w:hyperlink>
    </w:p>
    <w:p w:rsidR="00C0589B" w:rsidRDefault="00737A16">
      <w:pPr>
        <w:pStyle w:val="21"/>
        <w:tabs>
          <w:tab w:val="right" w:leader="dot" w:pos="9345"/>
        </w:tabs>
        <w:rPr>
          <w:rFonts w:asciiTheme="minorHAnsi" w:eastAsiaTheme="minorEastAsia" w:hAnsiTheme="minorHAnsi" w:cstheme="minorBidi"/>
          <w:noProof/>
          <w:szCs w:val="24"/>
          <w:lang w:eastAsia="ru-RU"/>
        </w:rPr>
      </w:pPr>
      <w:hyperlink w:anchor="_Toc24546436" w:history="1">
        <w:r w:rsidR="00C0589B" w:rsidRPr="00D23F55">
          <w:rPr>
            <w:rStyle w:val="af0"/>
            <w:noProof/>
          </w:rPr>
          <w:t>2.4. Инструментальные диагностические исследования</w:t>
        </w:r>
        <w:r w:rsidR="00C0589B">
          <w:rPr>
            <w:noProof/>
            <w:webHidden/>
          </w:rPr>
          <w:tab/>
        </w:r>
        <w:r w:rsidR="000B0AC3">
          <w:rPr>
            <w:noProof/>
            <w:webHidden/>
          </w:rPr>
          <w:fldChar w:fldCharType="begin"/>
        </w:r>
        <w:r w:rsidR="00C0589B">
          <w:rPr>
            <w:noProof/>
            <w:webHidden/>
          </w:rPr>
          <w:instrText xml:space="preserve"> PAGEREF _Toc24546436 \h </w:instrText>
        </w:r>
        <w:r w:rsidR="000B0AC3">
          <w:rPr>
            <w:noProof/>
            <w:webHidden/>
          </w:rPr>
        </w:r>
        <w:r w:rsidR="000B0AC3">
          <w:rPr>
            <w:noProof/>
            <w:webHidden/>
          </w:rPr>
          <w:fldChar w:fldCharType="separate"/>
        </w:r>
        <w:r w:rsidR="00C0589B">
          <w:rPr>
            <w:noProof/>
            <w:webHidden/>
          </w:rPr>
          <w:t>19</w:t>
        </w:r>
        <w:r w:rsidR="000B0AC3">
          <w:rPr>
            <w:noProof/>
            <w:webHidden/>
          </w:rPr>
          <w:fldChar w:fldCharType="end"/>
        </w:r>
      </w:hyperlink>
    </w:p>
    <w:p w:rsidR="00C0589B" w:rsidRDefault="00737A16">
      <w:pPr>
        <w:pStyle w:val="21"/>
        <w:tabs>
          <w:tab w:val="right" w:leader="dot" w:pos="9345"/>
        </w:tabs>
        <w:rPr>
          <w:rFonts w:asciiTheme="minorHAnsi" w:eastAsiaTheme="minorEastAsia" w:hAnsiTheme="minorHAnsi" w:cstheme="minorBidi"/>
          <w:noProof/>
          <w:szCs w:val="24"/>
          <w:lang w:eastAsia="ru-RU"/>
        </w:rPr>
      </w:pPr>
      <w:hyperlink w:anchor="_Toc24546437" w:history="1">
        <w:r w:rsidR="00C0589B" w:rsidRPr="00D23F55">
          <w:rPr>
            <w:rStyle w:val="af0"/>
            <w:noProof/>
          </w:rPr>
          <w:t>2.5. Иные диагностические исследования</w:t>
        </w:r>
        <w:r w:rsidR="00C0589B">
          <w:rPr>
            <w:noProof/>
            <w:webHidden/>
          </w:rPr>
          <w:tab/>
        </w:r>
        <w:r w:rsidR="000B0AC3">
          <w:rPr>
            <w:noProof/>
            <w:webHidden/>
          </w:rPr>
          <w:fldChar w:fldCharType="begin"/>
        </w:r>
        <w:r w:rsidR="00C0589B">
          <w:rPr>
            <w:noProof/>
            <w:webHidden/>
          </w:rPr>
          <w:instrText xml:space="preserve"> PAGEREF _Toc24546437 \h </w:instrText>
        </w:r>
        <w:r w:rsidR="000B0AC3">
          <w:rPr>
            <w:noProof/>
            <w:webHidden/>
          </w:rPr>
        </w:r>
        <w:r w:rsidR="000B0AC3">
          <w:rPr>
            <w:noProof/>
            <w:webHidden/>
          </w:rPr>
          <w:fldChar w:fldCharType="separate"/>
        </w:r>
        <w:r w:rsidR="00C0589B">
          <w:rPr>
            <w:noProof/>
            <w:webHidden/>
          </w:rPr>
          <w:t>20</w:t>
        </w:r>
        <w:r w:rsidR="000B0AC3">
          <w:rPr>
            <w:noProof/>
            <w:webHidden/>
          </w:rPr>
          <w:fldChar w:fldCharType="end"/>
        </w:r>
      </w:hyperlink>
    </w:p>
    <w:p w:rsidR="00C0589B" w:rsidRDefault="00737A16">
      <w:pPr>
        <w:pStyle w:val="12"/>
        <w:tabs>
          <w:tab w:val="right" w:leader="dot" w:pos="9345"/>
        </w:tabs>
        <w:rPr>
          <w:rFonts w:asciiTheme="minorHAnsi" w:eastAsiaTheme="minorEastAsia" w:hAnsiTheme="minorHAnsi" w:cstheme="minorBidi"/>
          <w:noProof/>
          <w:szCs w:val="24"/>
          <w:lang w:eastAsia="ru-RU"/>
        </w:rPr>
      </w:pPr>
      <w:hyperlink w:anchor="_Toc24546438" w:history="1">
        <w:r w:rsidR="00C0589B" w:rsidRPr="00D23F55">
          <w:rPr>
            <w:rStyle w:val="af0"/>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C0589B">
          <w:rPr>
            <w:noProof/>
            <w:webHidden/>
          </w:rPr>
          <w:tab/>
        </w:r>
        <w:r w:rsidR="000B0AC3">
          <w:rPr>
            <w:noProof/>
            <w:webHidden/>
          </w:rPr>
          <w:fldChar w:fldCharType="begin"/>
        </w:r>
        <w:r w:rsidR="00C0589B">
          <w:rPr>
            <w:noProof/>
            <w:webHidden/>
          </w:rPr>
          <w:instrText xml:space="preserve"> PAGEREF _Toc24546438 \h </w:instrText>
        </w:r>
        <w:r w:rsidR="000B0AC3">
          <w:rPr>
            <w:noProof/>
            <w:webHidden/>
          </w:rPr>
        </w:r>
        <w:r w:rsidR="000B0AC3">
          <w:rPr>
            <w:noProof/>
            <w:webHidden/>
          </w:rPr>
          <w:fldChar w:fldCharType="separate"/>
        </w:r>
        <w:r w:rsidR="00C0589B">
          <w:rPr>
            <w:noProof/>
            <w:webHidden/>
          </w:rPr>
          <w:t>21</w:t>
        </w:r>
        <w:r w:rsidR="000B0AC3">
          <w:rPr>
            <w:noProof/>
            <w:webHidden/>
          </w:rPr>
          <w:fldChar w:fldCharType="end"/>
        </w:r>
      </w:hyperlink>
    </w:p>
    <w:p w:rsidR="00C0589B" w:rsidRDefault="00737A16">
      <w:pPr>
        <w:pStyle w:val="21"/>
        <w:tabs>
          <w:tab w:val="right" w:leader="dot" w:pos="9345"/>
        </w:tabs>
        <w:rPr>
          <w:rFonts w:asciiTheme="minorHAnsi" w:eastAsiaTheme="minorEastAsia" w:hAnsiTheme="minorHAnsi" w:cstheme="minorBidi"/>
          <w:noProof/>
          <w:szCs w:val="24"/>
          <w:lang w:eastAsia="ru-RU"/>
        </w:rPr>
      </w:pPr>
      <w:hyperlink w:anchor="_Toc24546439" w:history="1">
        <w:r w:rsidR="00C0589B" w:rsidRPr="00D23F55">
          <w:rPr>
            <w:rStyle w:val="af0"/>
            <w:noProof/>
          </w:rPr>
          <w:t>3.1. Показания к началу терапии В-клеточного ХЛЛ</w:t>
        </w:r>
        <w:r w:rsidR="00C0589B">
          <w:rPr>
            <w:noProof/>
            <w:webHidden/>
          </w:rPr>
          <w:tab/>
        </w:r>
        <w:r w:rsidR="000B0AC3">
          <w:rPr>
            <w:noProof/>
            <w:webHidden/>
          </w:rPr>
          <w:fldChar w:fldCharType="begin"/>
        </w:r>
        <w:r w:rsidR="00C0589B">
          <w:rPr>
            <w:noProof/>
            <w:webHidden/>
          </w:rPr>
          <w:instrText xml:space="preserve"> PAGEREF _Toc24546439 \h </w:instrText>
        </w:r>
        <w:r w:rsidR="000B0AC3">
          <w:rPr>
            <w:noProof/>
            <w:webHidden/>
          </w:rPr>
        </w:r>
        <w:r w:rsidR="000B0AC3">
          <w:rPr>
            <w:noProof/>
            <w:webHidden/>
          </w:rPr>
          <w:fldChar w:fldCharType="separate"/>
        </w:r>
        <w:r w:rsidR="00C0589B">
          <w:rPr>
            <w:noProof/>
            <w:webHidden/>
          </w:rPr>
          <w:t>21</w:t>
        </w:r>
        <w:r w:rsidR="000B0AC3">
          <w:rPr>
            <w:noProof/>
            <w:webHidden/>
          </w:rPr>
          <w:fldChar w:fldCharType="end"/>
        </w:r>
      </w:hyperlink>
    </w:p>
    <w:p w:rsidR="00C0589B" w:rsidRDefault="00737A16">
      <w:pPr>
        <w:pStyle w:val="21"/>
        <w:tabs>
          <w:tab w:val="right" w:leader="dot" w:pos="9345"/>
        </w:tabs>
        <w:rPr>
          <w:rFonts w:asciiTheme="minorHAnsi" w:eastAsiaTheme="minorEastAsia" w:hAnsiTheme="minorHAnsi" w:cstheme="minorBidi"/>
          <w:noProof/>
          <w:szCs w:val="24"/>
          <w:lang w:eastAsia="ru-RU"/>
        </w:rPr>
      </w:pPr>
      <w:hyperlink w:anchor="_Toc24546440" w:history="1">
        <w:r w:rsidR="00C0589B" w:rsidRPr="00D23F55">
          <w:rPr>
            <w:rStyle w:val="af0"/>
            <w:noProof/>
          </w:rPr>
          <w:t>3.2. Первая линия лечения ХЛЛ</w:t>
        </w:r>
        <w:r w:rsidR="00C0589B">
          <w:rPr>
            <w:noProof/>
            <w:webHidden/>
          </w:rPr>
          <w:tab/>
        </w:r>
        <w:r w:rsidR="000B0AC3">
          <w:rPr>
            <w:noProof/>
            <w:webHidden/>
          </w:rPr>
          <w:fldChar w:fldCharType="begin"/>
        </w:r>
        <w:r w:rsidR="00C0589B">
          <w:rPr>
            <w:noProof/>
            <w:webHidden/>
          </w:rPr>
          <w:instrText xml:space="preserve"> PAGEREF _Toc24546440 \h </w:instrText>
        </w:r>
        <w:r w:rsidR="000B0AC3">
          <w:rPr>
            <w:noProof/>
            <w:webHidden/>
          </w:rPr>
        </w:r>
        <w:r w:rsidR="000B0AC3">
          <w:rPr>
            <w:noProof/>
            <w:webHidden/>
          </w:rPr>
          <w:fldChar w:fldCharType="separate"/>
        </w:r>
        <w:r w:rsidR="00C0589B">
          <w:rPr>
            <w:noProof/>
            <w:webHidden/>
          </w:rPr>
          <w:t>21</w:t>
        </w:r>
        <w:r w:rsidR="000B0AC3">
          <w:rPr>
            <w:noProof/>
            <w:webHidden/>
          </w:rPr>
          <w:fldChar w:fldCharType="end"/>
        </w:r>
      </w:hyperlink>
    </w:p>
    <w:p w:rsidR="00C0589B" w:rsidRDefault="00737A16">
      <w:pPr>
        <w:pStyle w:val="21"/>
        <w:tabs>
          <w:tab w:val="right" w:leader="dot" w:pos="9345"/>
        </w:tabs>
        <w:rPr>
          <w:rFonts w:asciiTheme="minorHAnsi" w:eastAsiaTheme="minorEastAsia" w:hAnsiTheme="minorHAnsi" w:cstheme="minorBidi"/>
          <w:noProof/>
          <w:szCs w:val="24"/>
          <w:lang w:eastAsia="ru-RU"/>
        </w:rPr>
      </w:pPr>
      <w:hyperlink w:anchor="_Toc24546441" w:history="1">
        <w:r w:rsidR="00C0589B" w:rsidRPr="00D23F55">
          <w:rPr>
            <w:rStyle w:val="af0"/>
            <w:noProof/>
          </w:rPr>
          <w:t>3.3. Выбор терапии ХЛЛ 2-й и последующих линий</w:t>
        </w:r>
        <w:r w:rsidR="00C0589B">
          <w:rPr>
            <w:noProof/>
            <w:webHidden/>
          </w:rPr>
          <w:tab/>
        </w:r>
        <w:r w:rsidR="000B0AC3">
          <w:rPr>
            <w:noProof/>
            <w:webHidden/>
          </w:rPr>
          <w:fldChar w:fldCharType="begin"/>
        </w:r>
        <w:r w:rsidR="00C0589B">
          <w:rPr>
            <w:noProof/>
            <w:webHidden/>
          </w:rPr>
          <w:instrText xml:space="preserve"> PAGEREF _Toc24546441 \h </w:instrText>
        </w:r>
        <w:r w:rsidR="000B0AC3">
          <w:rPr>
            <w:noProof/>
            <w:webHidden/>
          </w:rPr>
        </w:r>
        <w:r w:rsidR="000B0AC3">
          <w:rPr>
            <w:noProof/>
            <w:webHidden/>
          </w:rPr>
          <w:fldChar w:fldCharType="separate"/>
        </w:r>
        <w:r w:rsidR="00C0589B">
          <w:rPr>
            <w:noProof/>
            <w:webHidden/>
          </w:rPr>
          <w:t>29</w:t>
        </w:r>
        <w:r w:rsidR="000B0AC3">
          <w:rPr>
            <w:noProof/>
            <w:webHidden/>
          </w:rPr>
          <w:fldChar w:fldCharType="end"/>
        </w:r>
      </w:hyperlink>
    </w:p>
    <w:p w:rsidR="00C0589B" w:rsidRDefault="00737A16">
      <w:pPr>
        <w:pStyle w:val="21"/>
        <w:tabs>
          <w:tab w:val="right" w:leader="dot" w:pos="9345"/>
        </w:tabs>
        <w:rPr>
          <w:rFonts w:asciiTheme="minorHAnsi" w:eastAsiaTheme="minorEastAsia" w:hAnsiTheme="minorHAnsi" w:cstheme="minorBidi"/>
          <w:noProof/>
          <w:szCs w:val="24"/>
          <w:lang w:eastAsia="ru-RU"/>
        </w:rPr>
      </w:pPr>
      <w:hyperlink w:anchor="_Toc24546442" w:history="1">
        <w:r w:rsidR="00C0589B" w:rsidRPr="00D23F55">
          <w:rPr>
            <w:rStyle w:val="af0"/>
            <w:noProof/>
          </w:rPr>
          <w:t>3.4. Сопутствующая и сопроводительная терапия</w:t>
        </w:r>
        <w:r w:rsidR="00C0589B">
          <w:rPr>
            <w:noProof/>
            <w:webHidden/>
          </w:rPr>
          <w:tab/>
        </w:r>
        <w:r w:rsidR="000B0AC3">
          <w:rPr>
            <w:noProof/>
            <w:webHidden/>
          </w:rPr>
          <w:fldChar w:fldCharType="begin"/>
        </w:r>
        <w:r w:rsidR="00C0589B">
          <w:rPr>
            <w:noProof/>
            <w:webHidden/>
          </w:rPr>
          <w:instrText xml:space="preserve"> PAGEREF _Toc24546442 \h </w:instrText>
        </w:r>
        <w:r w:rsidR="000B0AC3">
          <w:rPr>
            <w:noProof/>
            <w:webHidden/>
          </w:rPr>
        </w:r>
        <w:r w:rsidR="000B0AC3">
          <w:rPr>
            <w:noProof/>
            <w:webHidden/>
          </w:rPr>
          <w:fldChar w:fldCharType="separate"/>
        </w:r>
        <w:r w:rsidR="00C0589B">
          <w:rPr>
            <w:noProof/>
            <w:webHidden/>
          </w:rPr>
          <w:t>32</w:t>
        </w:r>
        <w:r w:rsidR="000B0AC3">
          <w:rPr>
            <w:noProof/>
            <w:webHidden/>
          </w:rPr>
          <w:fldChar w:fldCharType="end"/>
        </w:r>
      </w:hyperlink>
    </w:p>
    <w:p w:rsidR="00C0589B" w:rsidRDefault="00737A16">
      <w:pPr>
        <w:pStyle w:val="21"/>
        <w:tabs>
          <w:tab w:val="right" w:leader="dot" w:pos="9345"/>
        </w:tabs>
        <w:rPr>
          <w:rFonts w:asciiTheme="minorHAnsi" w:eastAsiaTheme="minorEastAsia" w:hAnsiTheme="minorHAnsi" w:cstheme="minorBidi"/>
          <w:noProof/>
          <w:szCs w:val="24"/>
          <w:lang w:eastAsia="ru-RU"/>
        </w:rPr>
      </w:pPr>
      <w:hyperlink w:anchor="_Toc24546443" w:history="1">
        <w:r w:rsidR="00C0589B" w:rsidRPr="00D23F55">
          <w:rPr>
            <w:rStyle w:val="af0"/>
            <w:noProof/>
          </w:rPr>
          <w:t>3.5. Оценка ответа на лечение</w:t>
        </w:r>
        <w:r w:rsidR="00C0589B">
          <w:rPr>
            <w:noProof/>
            <w:webHidden/>
          </w:rPr>
          <w:tab/>
        </w:r>
        <w:r w:rsidR="000B0AC3">
          <w:rPr>
            <w:noProof/>
            <w:webHidden/>
          </w:rPr>
          <w:fldChar w:fldCharType="begin"/>
        </w:r>
        <w:r w:rsidR="00C0589B">
          <w:rPr>
            <w:noProof/>
            <w:webHidden/>
          </w:rPr>
          <w:instrText xml:space="preserve"> PAGEREF _Toc24546443 \h </w:instrText>
        </w:r>
        <w:r w:rsidR="000B0AC3">
          <w:rPr>
            <w:noProof/>
            <w:webHidden/>
          </w:rPr>
        </w:r>
        <w:r w:rsidR="000B0AC3">
          <w:rPr>
            <w:noProof/>
            <w:webHidden/>
          </w:rPr>
          <w:fldChar w:fldCharType="separate"/>
        </w:r>
        <w:r w:rsidR="00C0589B">
          <w:rPr>
            <w:noProof/>
            <w:webHidden/>
          </w:rPr>
          <w:t>33</w:t>
        </w:r>
        <w:r w:rsidR="000B0AC3">
          <w:rPr>
            <w:noProof/>
            <w:webHidden/>
          </w:rPr>
          <w:fldChar w:fldCharType="end"/>
        </w:r>
      </w:hyperlink>
    </w:p>
    <w:p w:rsidR="00C0589B" w:rsidRDefault="00737A16">
      <w:pPr>
        <w:pStyle w:val="21"/>
        <w:tabs>
          <w:tab w:val="right" w:leader="dot" w:pos="9345"/>
        </w:tabs>
        <w:rPr>
          <w:rFonts w:asciiTheme="minorHAnsi" w:eastAsiaTheme="minorEastAsia" w:hAnsiTheme="minorHAnsi" w:cstheme="minorBidi"/>
          <w:noProof/>
          <w:szCs w:val="24"/>
          <w:lang w:eastAsia="ru-RU"/>
        </w:rPr>
      </w:pPr>
      <w:hyperlink w:anchor="_Toc24546444" w:history="1">
        <w:r w:rsidR="00C0589B" w:rsidRPr="00D23F55">
          <w:rPr>
            <w:rStyle w:val="af0"/>
            <w:noProof/>
          </w:rPr>
          <w:t>3.6 Обезболивание</w:t>
        </w:r>
        <w:r w:rsidR="00C0589B">
          <w:rPr>
            <w:noProof/>
            <w:webHidden/>
          </w:rPr>
          <w:tab/>
        </w:r>
        <w:r w:rsidR="000B0AC3">
          <w:rPr>
            <w:noProof/>
            <w:webHidden/>
          </w:rPr>
          <w:fldChar w:fldCharType="begin"/>
        </w:r>
        <w:r w:rsidR="00C0589B">
          <w:rPr>
            <w:noProof/>
            <w:webHidden/>
          </w:rPr>
          <w:instrText xml:space="preserve"> PAGEREF _Toc24546444 \h </w:instrText>
        </w:r>
        <w:r w:rsidR="000B0AC3">
          <w:rPr>
            <w:noProof/>
            <w:webHidden/>
          </w:rPr>
        </w:r>
        <w:r w:rsidR="000B0AC3">
          <w:rPr>
            <w:noProof/>
            <w:webHidden/>
          </w:rPr>
          <w:fldChar w:fldCharType="separate"/>
        </w:r>
        <w:r w:rsidR="00C0589B">
          <w:rPr>
            <w:noProof/>
            <w:webHidden/>
          </w:rPr>
          <w:t>34</w:t>
        </w:r>
        <w:r w:rsidR="000B0AC3">
          <w:rPr>
            <w:noProof/>
            <w:webHidden/>
          </w:rPr>
          <w:fldChar w:fldCharType="end"/>
        </w:r>
      </w:hyperlink>
    </w:p>
    <w:p w:rsidR="00C0589B" w:rsidRDefault="00737A16">
      <w:pPr>
        <w:pStyle w:val="12"/>
        <w:tabs>
          <w:tab w:val="right" w:leader="dot" w:pos="9345"/>
        </w:tabs>
        <w:rPr>
          <w:rFonts w:asciiTheme="minorHAnsi" w:eastAsiaTheme="minorEastAsia" w:hAnsiTheme="minorHAnsi" w:cstheme="minorBidi"/>
          <w:noProof/>
          <w:szCs w:val="24"/>
          <w:lang w:eastAsia="ru-RU"/>
        </w:rPr>
      </w:pPr>
      <w:hyperlink w:anchor="_Toc24546445" w:history="1">
        <w:r w:rsidR="00C0589B" w:rsidRPr="00D23F55">
          <w:rPr>
            <w:rStyle w:val="af0"/>
            <w:noProof/>
          </w:rPr>
          <w:t>4. Медицинская реабилитация, медицинские показания  и противопоказания к применению методов реабилитации</w:t>
        </w:r>
        <w:r w:rsidR="00C0589B">
          <w:rPr>
            <w:noProof/>
            <w:webHidden/>
          </w:rPr>
          <w:tab/>
        </w:r>
        <w:r w:rsidR="000B0AC3">
          <w:rPr>
            <w:noProof/>
            <w:webHidden/>
          </w:rPr>
          <w:fldChar w:fldCharType="begin"/>
        </w:r>
        <w:r w:rsidR="00C0589B">
          <w:rPr>
            <w:noProof/>
            <w:webHidden/>
          </w:rPr>
          <w:instrText xml:space="preserve"> PAGEREF _Toc24546445 \h </w:instrText>
        </w:r>
        <w:r w:rsidR="000B0AC3">
          <w:rPr>
            <w:noProof/>
            <w:webHidden/>
          </w:rPr>
        </w:r>
        <w:r w:rsidR="000B0AC3">
          <w:rPr>
            <w:noProof/>
            <w:webHidden/>
          </w:rPr>
          <w:fldChar w:fldCharType="separate"/>
        </w:r>
        <w:r w:rsidR="00C0589B">
          <w:rPr>
            <w:noProof/>
            <w:webHidden/>
          </w:rPr>
          <w:t>34</w:t>
        </w:r>
        <w:r w:rsidR="000B0AC3">
          <w:rPr>
            <w:noProof/>
            <w:webHidden/>
          </w:rPr>
          <w:fldChar w:fldCharType="end"/>
        </w:r>
      </w:hyperlink>
    </w:p>
    <w:p w:rsidR="00C0589B" w:rsidRDefault="00737A16">
      <w:pPr>
        <w:pStyle w:val="12"/>
        <w:tabs>
          <w:tab w:val="right" w:leader="dot" w:pos="9345"/>
        </w:tabs>
        <w:rPr>
          <w:rFonts w:asciiTheme="minorHAnsi" w:eastAsiaTheme="minorEastAsia" w:hAnsiTheme="minorHAnsi" w:cstheme="minorBidi"/>
          <w:noProof/>
          <w:szCs w:val="24"/>
          <w:lang w:eastAsia="ru-RU"/>
        </w:rPr>
      </w:pPr>
      <w:hyperlink w:anchor="_Toc24546446" w:history="1">
        <w:r w:rsidR="00C0589B" w:rsidRPr="00D23F55">
          <w:rPr>
            <w:rStyle w:val="af0"/>
            <w:noProof/>
          </w:rPr>
          <w:t>5. Профилактика и диспансерное наблюдение,  медицинские показания и противопоказания  к применению методов профилактики</w:t>
        </w:r>
        <w:r w:rsidR="00C0589B">
          <w:rPr>
            <w:noProof/>
            <w:webHidden/>
          </w:rPr>
          <w:tab/>
        </w:r>
        <w:r w:rsidR="000B0AC3">
          <w:rPr>
            <w:noProof/>
            <w:webHidden/>
          </w:rPr>
          <w:fldChar w:fldCharType="begin"/>
        </w:r>
        <w:r w:rsidR="00C0589B">
          <w:rPr>
            <w:noProof/>
            <w:webHidden/>
          </w:rPr>
          <w:instrText xml:space="preserve"> PAGEREF _Toc24546446 \h </w:instrText>
        </w:r>
        <w:r w:rsidR="000B0AC3">
          <w:rPr>
            <w:noProof/>
            <w:webHidden/>
          </w:rPr>
        </w:r>
        <w:r w:rsidR="000B0AC3">
          <w:rPr>
            <w:noProof/>
            <w:webHidden/>
          </w:rPr>
          <w:fldChar w:fldCharType="separate"/>
        </w:r>
        <w:r w:rsidR="00C0589B">
          <w:rPr>
            <w:noProof/>
            <w:webHidden/>
          </w:rPr>
          <w:t>35</w:t>
        </w:r>
        <w:r w:rsidR="000B0AC3">
          <w:rPr>
            <w:noProof/>
            <w:webHidden/>
          </w:rPr>
          <w:fldChar w:fldCharType="end"/>
        </w:r>
      </w:hyperlink>
    </w:p>
    <w:p w:rsidR="00C0589B" w:rsidRDefault="00737A16">
      <w:pPr>
        <w:pStyle w:val="12"/>
        <w:tabs>
          <w:tab w:val="right" w:leader="dot" w:pos="9345"/>
        </w:tabs>
        <w:rPr>
          <w:rFonts w:asciiTheme="minorHAnsi" w:eastAsiaTheme="minorEastAsia" w:hAnsiTheme="minorHAnsi" w:cstheme="minorBidi"/>
          <w:noProof/>
          <w:szCs w:val="24"/>
          <w:lang w:eastAsia="ru-RU"/>
        </w:rPr>
      </w:pPr>
      <w:hyperlink w:anchor="_Toc24546447" w:history="1">
        <w:r w:rsidR="00C0589B" w:rsidRPr="00D23F55">
          <w:rPr>
            <w:rStyle w:val="af0"/>
            <w:noProof/>
          </w:rPr>
          <w:t>6. Организация оказания медицинской помощи</w:t>
        </w:r>
        <w:r w:rsidR="00C0589B">
          <w:rPr>
            <w:noProof/>
            <w:webHidden/>
          </w:rPr>
          <w:tab/>
        </w:r>
        <w:r w:rsidR="000B0AC3">
          <w:rPr>
            <w:noProof/>
            <w:webHidden/>
          </w:rPr>
          <w:fldChar w:fldCharType="begin"/>
        </w:r>
        <w:r w:rsidR="00C0589B">
          <w:rPr>
            <w:noProof/>
            <w:webHidden/>
          </w:rPr>
          <w:instrText xml:space="preserve"> PAGEREF _Toc24546447 \h </w:instrText>
        </w:r>
        <w:r w:rsidR="000B0AC3">
          <w:rPr>
            <w:noProof/>
            <w:webHidden/>
          </w:rPr>
        </w:r>
        <w:r w:rsidR="000B0AC3">
          <w:rPr>
            <w:noProof/>
            <w:webHidden/>
          </w:rPr>
          <w:fldChar w:fldCharType="separate"/>
        </w:r>
        <w:r w:rsidR="00C0589B">
          <w:rPr>
            <w:noProof/>
            <w:webHidden/>
          </w:rPr>
          <w:t>35</w:t>
        </w:r>
        <w:r w:rsidR="000B0AC3">
          <w:rPr>
            <w:noProof/>
            <w:webHidden/>
          </w:rPr>
          <w:fldChar w:fldCharType="end"/>
        </w:r>
      </w:hyperlink>
    </w:p>
    <w:p w:rsidR="00C0589B" w:rsidRDefault="00737A16">
      <w:pPr>
        <w:pStyle w:val="12"/>
        <w:tabs>
          <w:tab w:val="right" w:leader="dot" w:pos="9345"/>
        </w:tabs>
        <w:rPr>
          <w:rFonts w:asciiTheme="minorHAnsi" w:eastAsiaTheme="minorEastAsia" w:hAnsiTheme="minorHAnsi" w:cstheme="minorBidi"/>
          <w:noProof/>
          <w:szCs w:val="24"/>
          <w:lang w:eastAsia="ru-RU"/>
        </w:rPr>
      </w:pPr>
      <w:hyperlink w:anchor="_Toc24546448" w:history="1">
        <w:r w:rsidR="00C0589B" w:rsidRPr="00D23F55">
          <w:rPr>
            <w:rStyle w:val="af0"/>
            <w:rFonts w:eastAsia="GalsLightC"/>
            <w:noProof/>
          </w:rPr>
          <w:t>7. Дополнительная информация (в том числе факторы, влияющие на исход заболевания или состояния)</w:t>
        </w:r>
        <w:r w:rsidR="00C0589B">
          <w:rPr>
            <w:noProof/>
            <w:webHidden/>
          </w:rPr>
          <w:tab/>
        </w:r>
        <w:r w:rsidR="000B0AC3">
          <w:rPr>
            <w:noProof/>
            <w:webHidden/>
          </w:rPr>
          <w:fldChar w:fldCharType="begin"/>
        </w:r>
        <w:r w:rsidR="00C0589B">
          <w:rPr>
            <w:noProof/>
            <w:webHidden/>
          </w:rPr>
          <w:instrText xml:space="preserve"> PAGEREF _Toc24546448 \h </w:instrText>
        </w:r>
        <w:r w:rsidR="000B0AC3">
          <w:rPr>
            <w:noProof/>
            <w:webHidden/>
          </w:rPr>
        </w:r>
        <w:r w:rsidR="000B0AC3">
          <w:rPr>
            <w:noProof/>
            <w:webHidden/>
          </w:rPr>
          <w:fldChar w:fldCharType="separate"/>
        </w:r>
        <w:r w:rsidR="00C0589B">
          <w:rPr>
            <w:noProof/>
            <w:webHidden/>
          </w:rPr>
          <w:t>38</w:t>
        </w:r>
        <w:r w:rsidR="000B0AC3">
          <w:rPr>
            <w:noProof/>
            <w:webHidden/>
          </w:rPr>
          <w:fldChar w:fldCharType="end"/>
        </w:r>
      </w:hyperlink>
    </w:p>
    <w:p w:rsidR="00C0589B" w:rsidRDefault="00737A16">
      <w:pPr>
        <w:pStyle w:val="21"/>
        <w:tabs>
          <w:tab w:val="right" w:leader="dot" w:pos="9345"/>
        </w:tabs>
        <w:rPr>
          <w:rFonts w:asciiTheme="minorHAnsi" w:eastAsiaTheme="minorEastAsia" w:hAnsiTheme="minorHAnsi" w:cstheme="minorBidi"/>
          <w:noProof/>
          <w:szCs w:val="24"/>
          <w:lang w:eastAsia="ru-RU"/>
        </w:rPr>
      </w:pPr>
      <w:hyperlink w:anchor="_Toc24546449" w:history="1">
        <w:r w:rsidR="00C0589B" w:rsidRPr="00D23F55">
          <w:rPr>
            <w:rStyle w:val="af0"/>
            <w:noProof/>
          </w:rPr>
          <w:t>7.1. Стадирование лимфомы из малых лимфоцитов</w:t>
        </w:r>
        <w:r w:rsidR="00C0589B">
          <w:rPr>
            <w:noProof/>
            <w:webHidden/>
          </w:rPr>
          <w:tab/>
        </w:r>
        <w:r w:rsidR="000B0AC3">
          <w:rPr>
            <w:noProof/>
            <w:webHidden/>
          </w:rPr>
          <w:fldChar w:fldCharType="begin"/>
        </w:r>
        <w:r w:rsidR="00C0589B">
          <w:rPr>
            <w:noProof/>
            <w:webHidden/>
          </w:rPr>
          <w:instrText xml:space="preserve"> PAGEREF _Toc24546449 \h </w:instrText>
        </w:r>
        <w:r w:rsidR="000B0AC3">
          <w:rPr>
            <w:noProof/>
            <w:webHidden/>
          </w:rPr>
        </w:r>
        <w:r w:rsidR="000B0AC3">
          <w:rPr>
            <w:noProof/>
            <w:webHidden/>
          </w:rPr>
          <w:fldChar w:fldCharType="separate"/>
        </w:r>
        <w:r w:rsidR="00C0589B">
          <w:rPr>
            <w:noProof/>
            <w:webHidden/>
          </w:rPr>
          <w:t>38</w:t>
        </w:r>
        <w:r w:rsidR="000B0AC3">
          <w:rPr>
            <w:noProof/>
            <w:webHidden/>
          </w:rPr>
          <w:fldChar w:fldCharType="end"/>
        </w:r>
      </w:hyperlink>
    </w:p>
    <w:p w:rsidR="00C0589B" w:rsidRDefault="00737A16">
      <w:pPr>
        <w:pStyle w:val="21"/>
        <w:tabs>
          <w:tab w:val="right" w:leader="dot" w:pos="9345"/>
        </w:tabs>
        <w:rPr>
          <w:rFonts w:asciiTheme="minorHAnsi" w:eastAsiaTheme="minorEastAsia" w:hAnsiTheme="minorHAnsi" w:cstheme="minorBidi"/>
          <w:noProof/>
          <w:szCs w:val="24"/>
          <w:lang w:eastAsia="ru-RU"/>
        </w:rPr>
      </w:pPr>
      <w:hyperlink w:anchor="_Toc24546450" w:history="1">
        <w:r w:rsidR="00C0589B" w:rsidRPr="00D23F55">
          <w:rPr>
            <w:rStyle w:val="af0"/>
            <w:noProof/>
          </w:rPr>
          <w:t>7.2. Общая выживаемость пациентов в группах по МПИ</w:t>
        </w:r>
        <w:r w:rsidR="00C0589B">
          <w:rPr>
            <w:noProof/>
            <w:webHidden/>
          </w:rPr>
          <w:tab/>
        </w:r>
        <w:r w:rsidR="000B0AC3">
          <w:rPr>
            <w:noProof/>
            <w:webHidden/>
          </w:rPr>
          <w:fldChar w:fldCharType="begin"/>
        </w:r>
        <w:r w:rsidR="00C0589B">
          <w:rPr>
            <w:noProof/>
            <w:webHidden/>
          </w:rPr>
          <w:instrText xml:space="preserve"> PAGEREF _Toc24546450 \h </w:instrText>
        </w:r>
        <w:r w:rsidR="000B0AC3">
          <w:rPr>
            <w:noProof/>
            <w:webHidden/>
          </w:rPr>
        </w:r>
        <w:r w:rsidR="000B0AC3">
          <w:rPr>
            <w:noProof/>
            <w:webHidden/>
          </w:rPr>
          <w:fldChar w:fldCharType="separate"/>
        </w:r>
        <w:r w:rsidR="00C0589B">
          <w:rPr>
            <w:noProof/>
            <w:webHidden/>
          </w:rPr>
          <w:t>40</w:t>
        </w:r>
        <w:r w:rsidR="000B0AC3">
          <w:rPr>
            <w:noProof/>
            <w:webHidden/>
          </w:rPr>
          <w:fldChar w:fldCharType="end"/>
        </w:r>
      </w:hyperlink>
    </w:p>
    <w:p w:rsidR="00C0589B" w:rsidRDefault="00737A16">
      <w:pPr>
        <w:pStyle w:val="21"/>
        <w:tabs>
          <w:tab w:val="right" w:leader="dot" w:pos="9345"/>
        </w:tabs>
        <w:rPr>
          <w:rFonts w:asciiTheme="minorHAnsi" w:eastAsiaTheme="minorEastAsia" w:hAnsiTheme="minorHAnsi" w:cstheme="minorBidi"/>
          <w:noProof/>
          <w:szCs w:val="24"/>
          <w:lang w:eastAsia="ru-RU"/>
        </w:rPr>
      </w:pPr>
      <w:hyperlink w:anchor="_Toc24546451" w:history="1">
        <w:r w:rsidR="00C0589B" w:rsidRPr="00D23F55">
          <w:rPr>
            <w:rStyle w:val="af0"/>
            <w:noProof/>
          </w:rPr>
          <w:t>7.3. Оценка ответа на лечение при ХЛЛ</w:t>
        </w:r>
        <w:r w:rsidR="00C0589B">
          <w:rPr>
            <w:noProof/>
            <w:webHidden/>
          </w:rPr>
          <w:tab/>
        </w:r>
        <w:r w:rsidR="000B0AC3">
          <w:rPr>
            <w:noProof/>
            <w:webHidden/>
          </w:rPr>
          <w:fldChar w:fldCharType="begin"/>
        </w:r>
        <w:r w:rsidR="00C0589B">
          <w:rPr>
            <w:noProof/>
            <w:webHidden/>
          </w:rPr>
          <w:instrText xml:space="preserve"> PAGEREF _Toc24546451 \h </w:instrText>
        </w:r>
        <w:r w:rsidR="000B0AC3">
          <w:rPr>
            <w:noProof/>
            <w:webHidden/>
          </w:rPr>
        </w:r>
        <w:r w:rsidR="000B0AC3">
          <w:rPr>
            <w:noProof/>
            <w:webHidden/>
          </w:rPr>
          <w:fldChar w:fldCharType="separate"/>
        </w:r>
        <w:r w:rsidR="00C0589B">
          <w:rPr>
            <w:noProof/>
            <w:webHidden/>
          </w:rPr>
          <w:t>40</w:t>
        </w:r>
        <w:r w:rsidR="000B0AC3">
          <w:rPr>
            <w:noProof/>
            <w:webHidden/>
          </w:rPr>
          <w:fldChar w:fldCharType="end"/>
        </w:r>
      </w:hyperlink>
    </w:p>
    <w:p w:rsidR="00C0589B" w:rsidRDefault="00737A16">
      <w:pPr>
        <w:pStyle w:val="12"/>
        <w:tabs>
          <w:tab w:val="right" w:leader="dot" w:pos="9345"/>
        </w:tabs>
        <w:rPr>
          <w:rFonts w:asciiTheme="minorHAnsi" w:eastAsiaTheme="minorEastAsia" w:hAnsiTheme="minorHAnsi" w:cstheme="minorBidi"/>
          <w:noProof/>
          <w:szCs w:val="24"/>
          <w:lang w:eastAsia="ru-RU"/>
        </w:rPr>
      </w:pPr>
      <w:hyperlink w:anchor="_Toc24546452" w:history="1">
        <w:r w:rsidR="00C0589B" w:rsidRPr="00D23F55">
          <w:rPr>
            <w:rStyle w:val="af0"/>
            <w:noProof/>
          </w:rPr>
          <w:t>Критерии оценки качества медицинской помощи</w:t>
        </w:r>
        <w:r w:rsidR="00C0589B">
          <w:rPr>
            <w:noProof/>
            <w:webHidden/>
          </w:rPr>
          <w:tab/>
        </w:r>
        <w:r w:rsidR="000B0AC3">
          <w:rPr>
            <w:noProof/>
            <w:webHidden/>
          </w:rPr>
          <w:fldChar w:fldCharType="begin"/>
        </w:r>
        <w:r w:rsidR="00C0589B">
          <w:rPr>
            <w:noProof/>
            <w:webHidden/>
          </w:rPr>
          <w:instrText xml:space="preserve"> PAGEREF _Toc24546452 \h </w:instrText>
        </w:r>
        <w:r w:rsidR="000B0AC3">
          <w:rPr>
            <w:noProof/>
            <w:webHidden/>
          </w:rPr>
        </w:r>
        <w:r w:rsidR="000B0AC3">
          <w:rPr>
            <w:noProof/>
            <w:webHidden/>
          </w:rPr>
          <w:fldChar w:fldCharType="separate"/>
        </w:r>
        <w:r w:rsidR="00C0589B">
          <w:rPr>
            <w:noProof/>
            <w:webHidden/>
          </w:rPr>
          <w:t>41</w:t>
        </w:r>
        <w:r w:rsidR="000B0AC3">
          <w:rPr>
            <w:noProof/>
            <w:webHidden/>
          </w:rPr>
          <w:fldChar w:fldCharType="end"/>
        </w:r>
      </w:hyperlink>
    </w:p>
    <w:p w:rsidR="00C0589B" w:rsidRDefault="00737A16">
      <w:pPr>
        <w:pStyle w:val="12"/>
        <w:tabs>
          <w:tab w:val="right" w:leader="dot" w:pos="9345"/>
        </w:tabs>
        <w:rPr>
          <w:rFonts w:asciiTheme="minorHAnsi" w:eastAsiaTheme="minorEastAsia" w:hAnsiTheme="minorHAnsi" w:cstheme="minorBidi"/>
          <w:noProof/>
          <w:szCs w:val="24"/>
          <w:lang w:eastAsia="ru-RU"/>
        </w:rPr>
      </w:pPr>
      <w:hyperlink w:anchor="_Toc24546453" w:history="1">
        <w:r w:rsidR="00C0589B" w:rsidRPr="00D23F55">
          <w:rPr>
            <w:rStyle w:val="af0"/>
            <w:noProof/>
          </w:rPr>
          <w:t>Список литературы</w:t>
        </w:r>
        <w:r w:rsidR="00C0589B">
          <w:rPr>
            <w:noProof/>
            <w:webHidden/>
          </w:rPr>
          <w:tab/>
        </w:r>
        <w:r w:rsidR="000B0AC3">
          <w:rPr>
            <w:noProof/>
            <w:webHidden/>
          </w:rPr>
          <w:fldChar w:fldCharType="begin"/>
        </w:r>
        <w:r w:rsidR="00C0589B">
          <w:rPr>
            <w:noProof/>
            <w:webHidden/>
          </w:rPr>
          <w:instrText xml:space="preserve"> PAGEREF _Toc24546453 \h </w:instrText>
        </w:r>
        <w:r w:rsidR="000B0AC3">
          <w:rPr>
            <w:noProof/>
            <w:webHidden/>
          </w:rPr>
        </w:r>
        <w:r w:rsidR="000B0AC3">
          <w:rPr>
            <w:noProof/>
            <w:webHidden/>
          </w:rPr>
          <w:fldChar w:fldCharType="separate"/>
        </w:r>
        <w:r w:rsidR="00C0589B">
          <w:rPr>
            <w:noProof/>
            <w:webHidden/>
          </w:rPr>
          <w:t>42</w:t>
        </w:r>
        <w:r w:rsidR="000B0AC3">
          <w:rPr>
            <w:noProof/>
            <w:webHidden/>
          </w:rPr>
          <w:fldChar w:fldCharType="end"/>
        </w:r>
      </w:hyperlink>
    </w:p>
    <w:p w:rsidR="00C0589B" w:rsidRDefault="00737A16">
      <w:pPr>
        <w:pStyle w:val="12"/>
        <w:tabs>
          <w:tab w:val="right" w:leader="dot" w:pos="9345"/>
        </w:tabs>
        <w:rPr>
          <w:rFonts w:asciiTheme="minorHAnsi" w:eastAsiaTheme="minorEastAsia" w:hAnsiTheme="minorHAnsi" w:cstheme="minorBidi"/>
          <w:noProof/>
          <w:szCs w:val="24"/>
          <w:lang w:eastAsia="ru-RU"/>
        </w:rPr>
      </w:pPr>
      <w:hyperlink w:anchor="_Toc24546454" w:history="1">
        <w:r w:rsidR="00C0589B" w:rsidRPr="00D23F55">
          <w:rPr>
            <w:rStyle w:val="af0"/>
            <w:noProof/>
          </w:rPr>
          <w:t>Приложение А1. Состав рабочей группы по разработке  и пересмотру клинических рекомендаций</w:t>
        </w:r>
        <w:r w:rsidR="00C0589B">
          <w:rPr>
            <w:noProof/>
            <w:webHidden/>
          </w:rPr>
          <w:tab/>
        </w:r>
        <w:r w:rsidR="000B0AC3">
          <w:rPr>
            <w:noProof/>
            <w:webHidden/>
          </w:rPr>
          <w:fldChar w:fldCharType="begin"/>
        </w:r>
        <w:r w:rsidR="00C0589B">
          <w:rPr>
            <w:noProof/>
            <w:webHidden/>
          </w:rPr>
          <w:instrText xml:space="preserve"> PAGEREF _Toc24546454 \h </w:instrText>
        </w:r>
        <w:r w:rsidR="000B0AC3">
          <w:rPr>
            <w:noProof/>
            <w:webHidden/>
          </w:rPr>
        </w:r>
        <w:r w:rsidR="000B0AC3">
          <w:rPr>
            <w:noProof/>
            <w:webHidden/>
          </w:rPr>
          <w:fldChar w:fldCharType="separate"/>
        </w:r>
        <w:r w:rsidR="00C0589B">
          <w:rPr>
            <w:noProof/>
            <w:webHidden/>
          </w:rPr>
          <w:t>47</w:t>
        </w:r>
        <w:r w:rsidR="000B0AC3">
          <w:rPr>
            <w:noProof/>
            <w:webHidden/>
          </w:rPr>
          <w:fldChar w:fldCharType="end"/>
        </w:r>
      </w:hyperlink>
    </w:p>
    <w:p w:rsidR="00C0589B" w:rsidRDefault="00737A16">
      <w:pPr>
        <w:pStyle w:val="12"/>
        <w:tabs>
          <w:tab w:val="right" w:leader="dot" w:pos="9345"/>
        </w:tabs>
        <w:rPr>
          <w:rFonts w:asciiTheme="minorHAnsi" w:eastAsiaTheme="minorEastAsia" w:hAnsiTheme="minorHAnsi" w:cstheme="minorBidi"/>
          <w:noProof/>
          <w:szCs w:val="24"/>
          <w:lang w:eastAsia="ru-RU"/>
        </w:rPr>
      </w:pPr>
      <w:hyperlink w:anchor="_Toc24546455" w:history="1">
        <w:r w:rsidR="00C0589B" w:rsidRPr="00D23F55">
          <w:rPr>
            <w:rStyle w:val="af0"/>
            <w:noProof/>
          </w:rPr>
          <w:t>Приложение А2. Методология разработки клинических рекомендаций</w:t>
        </w:r>
        <w:r w:rsidR="00C0589B">
          <w:rPr>
            <w:noProof/>
            <w:webHidden/>
          </w:rPr>
          <w:tab/>
        </w:r>
        <w:r w:rsidR="000B0AC3">
          <w:rPr>
            <w:noProof/>
            <w:webHidden/>
          </w:rPr>
          <w:fldChar w:fldCharType="begin"/>
        </w:r>
        <w:r w:rsidR="00C0589B">
          <w:rPr>
            <w:noProof/>
            <w:webHidden/>
          </w:rPr>
          <w:instrText xml:space="preserve"> PAGEREF _Toc24546455 \h </w:instrText>
        </w:r>
        <w:r w:rsidR="000B0AC3">
          <w:rPr>
            <w:noProof/>
            <w:webHidden/>
          </w:rPr>
        </w:r>
        <w:r w:rsidR="000B0AC3">
          <w:rPr>
            <w:noProof/>
            <w:webHidden/>
          </w:rPr>
          <w:fldChar w:fldCharType="separate"/>
        </w:r>
        <w:r w:rsidR="00C0589B">
          <w:rPr>
            <w:noProof/>
            <w:webHidden/>
          </w:rPr>
          <w:t>49</w:t>
        </w:r>
        <w:r w:rsidR="000B0AC3">
          <w:rPr>
            <w:noProof/>
            <w:webHidden/>
          </w:rPr>
          <w:fldChar w:fldCharType="end"/>
        </w:r>
      </w:hyperlink>
    </w:p>
    <w:p w:rsidR="00C0589B" w:rsidRDefault="00737A16">
      <w:pPr>
        <w:pStyle w:val="12"/>
        <w:tabs>
          <w:tab w:val="right" w:leader="dot" w:pos="9345"/>
        </w:tabs>
        <w:rPr>
          <w:rFonts w:asciiTheme="minorHAnsi" w:eastAsiaTheme="minorEastAsia" w:hAnsiTheme="minorHAnsi" w:cstheme="minorBidi"/>
          <w:noProof/>
          <w:szCs w:val="24"/>
          <w:lang w:eastAsia="ru-RU"/>
        </w:rPr>
      </w:pPr>
      <w:hyperlink w:anchor="_Toc24546456" w:history="1">
        <w:r w:rsidR="00C0589B" w:rsidRPr="00D23F55">
          <w:rPr>
            <w:rStyle w:val="af0"/>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C0589B">
          <w:rPr>
            <w:noProof/>
            <w:webHidden/>
          </w:rPr>
          <w:tab/>
        </w:r>
        <w:r w:rsidR="000B0AC3">
          <w:rPr>
            <w:noProof/>
            <w:webHidden/>
          </w:rPr>
          <w:fldChar w:fldCharType="begin"/>
        </w:r>
        <w:r w:rsidR="00C0589B">
          <w:rPr>
            <w:noProof/>
            <w:webHidden/>
          </w:rPr>
          <w:instrText xml:space="preserve"> PAGEREF _Toc24546456 \h </w:instrText>
        </w:r>
        <w:r w:rsidR="000B0AC3">
          <w:rPr>
            <w:noProof/>
            <w:webHidden/>
          </w:rPr>
        </w:r>
        <w:r w:rsidR="000B0AC3">
          <w:rPr>
            <w:noProof/>
            <w:webHidden/>
          </w:rPr>
          <w:fldChar w:fldCharType="separate"/>
        </w:r>
        <w:r w:rsidR="00C0589B">
          <w:rPr>
            <w:noProof/>
            <w:webHidden/>
          </w:rPr>
          <w:t>52</w:t>
        </w:r>
        <w:r w:rsidR="000B0AC3">
          <w:rPr>
            <w:noProof/>
            <w:webHidden/>
          </w:rPr>
          <w:fldChar w:fldCharType="end"/>
        </w:r>
      </w:hyperlink>
    </w:p>
    <w:p w:rsidR="00C0589B" w:rsidRDefault="00737A16">
      <w:pPr>
        <w:pStyle w:val="21"/>
        <w:tabs>
          <w:tab w:val="right" w:leader="dot" w:pos="9345"/>
        </w:tabs>
        <w:rPr>
          <w:rFonts w:asciiTheme="minorHAnsi" w:eastAsiaTheme="minorEastAsia" w:hAnsiTheme="minorHAnsi" w:cstheme="minorBidi"/>
          <w:noProof/>
          <w:szCs w:val="24"/>
          <w:lang w:eastAsia="ru-RU"/>
        </w:rPr>
      </w:pPr>
      <w:hyperlink w:anchor="_Toc24546457" w:history="1">
        <w:r w:rsidR="00C0589B" w:rsidRPr="00D23F55">
          <w:rPr>
            <w:rStyle w:val="af0"/>
            <w:noProof/>
          </w:rPr>
          <w:t>Приложение А3.1. Значение маркеров вируса гепатита В при ХЛЛ</w:t>
        </w:r>
        <w:r w:rsidR="00C0589B">
          <w:rPr>
            <w:noProof/>
            <w:webHidden/>
          </w:rPr>
          <w:tab/>
        </w:r>
        <w:r w:rsidR="000B0AC3">
          <w:rPr>
            <w:noProof/>
            <w:webHidden/>
          </w:rPr>
          <w:fldChar w:fldCharType="begin"/>
        </w:r>
        <w:r w:rsidR="00C0589B">
          <w:rPr>
            <w:noProof/>
            <w:webHidden/>
          </w:rPr>
          <w:instrText xml:space="preserve"> PAGEREF _Toc24546457 \h </w:instrText>
        </w:r>
        <w:r w:rsidR="000B0AC3">
          <w:rPr>
            <w:noProof/>
            <w:webHidden/>
          </w:rPr>
        </w:r>
        <w:r w:rsidR="000B0AC3">
          <w:rPr>
            <w:noProof/>
            <w:webHidden/>
          </w:rPr>
          <w:fldChar w:fldCharType="separate"/>
        </w:r>
        <w:r w:rsidR="00C0589B">
          <w:rPr>
            <w:noProof/>
            <w:webHidden/>
          </w:rPr>
          <w:t>52</w:t>
        </w:r>
        <w:r w:rsidR="000B0AC3">
          <w:rPr>
            <w:noProof/>
            <w:webHidden/>
          </w:rPr>
          <w:fldChar w:fldCharType="end"/>
        </w:r>
      </w:hyperlink>
    </w:p>
    <w:p w:rsidR="00C0589B" w:rsidRDefault="00737A16">
      <w:pPr>
        <w:pStyle w:val="21"/>
        <w:tabs>
          <w:tab w:val="right" w:leader="dot" w:pos="9345"/>
        </w:tabs>
        <w:rPr>
          <w:rFonts w:asciiTheme="minorHAnsi" w:eastAsiaTheme="minorEastAsia" w:hAnsiTheme="minorHAnsi" w:cstheme="minorBidi"/>
          <w:noProof/>
          <w:szCs w:val="24"/>
          <w:lang w:eastAsia="ru-RU"/>
        </w:rPr>
      </w:pPr>
      <w:hyperlink w:anchor="_Toc24546458" w:history="1">
        <w:r w:rsidR="00C0589B" w:rsidRPr="00D23F55">
          <w:rPr>
            <w:rStyle w:val="af0"/>
            <w:bCs/>
            <w:noProof/>
          </w:rPr>
          <w:t xml:space="preserve">Приложение А3.2. </w:t>
        </w:r>
        <w:r w:rsidR="00C0589B" w:rsidRPr="00D23F55">
          <w:rPr>
            <w:rStyle w:val="af0"/>
            <w:noProof/>
          </w:rPr>
          <w:t>Показания к началу лечения ХЛЛ/ЛМЛ</w:t>
        </w:r>
        <w:r w:rsidR="00C0589B">
          <w:rPr>
            <w:noProof/>
            <w:webHidden/>
          </w:rPr>
          <w:tab/>
        </w:r>
        <w:r w:rsidR="000B0AC3">
          <w:rPr>
            <w:noProof/>
            <w:webHidden/>
          </w:rPr>
          <w:fldChar w:fldCharType="begin"/>
        </w:r>
        <w:r w:rsidR="00C0589B">
          <w:rPr>
            <w:noProof/>
            <w:webHidden/>
          </w:rPr>
          <w:instrText xml:space="preserve"> PAGEREF _Toc24546458 \h </w:instrText>
        </w:r>
        <w:r w:rsidR="000B0AC3">
          <w:rPr>
            <w:noProof/>
            <w:webHidden/>
          </w:rPr>
        </w:r>
        <w:r w:rsidR="000B0AC3">
          <w:rPr>
            <w:noProof/>
            <w:webHidden/>
          </w:rPr>
          <w:fldChar w:fldCharType="separate"/>
        </w:r>
        <w:r w:rsidR="00C0589B">
          <w:rPr>
            <w:noProof/>
            <w:webHidden/>
          </w:rPr>
          <w:t>53</w:t>
        </w:r>
        <w:r w:rsidR="000B0AC3">
          <w:rPr>
            <w:noProof/>
            <w:webHidden/>
          </w:rPr>
          <w:fldChar w:fldCharType="end"/>
        </w:r>
      </w:hyperlink>
    </w:p>
    <w:p w:rsidR="00C0589B" w:rsidRDefault="00737A16">
      <w:pPr>
        <w:pStyle w:val="21"/>
        <w:tabs>
          <w:tab w:val="right" w:leader="dot" w:pos="9345"/>
        </w:tabs>
        <w:rPr>
          <w:rFonts w:asciiTheme="minorHAnsi" w:eastAsiaTheme="minorEastAsia" w:hAnsiTheme="minorHAnsi" w:cstheme="minorBidi"/>
          <w:noProof/>
          <w:szCs w:val="24"/>
          <w:lang w:eastAsia="ru-RU"/>
        </w:rPr>
      </w:pPr>
      <w:hyperlink w:anchor="_Toc24546459" w:history="1">
        <w:r w:rsidR="00C0589B" w:rsidRPr="00D23F55">
          <w:rPr>
            <w:rStyle w:val="af0"/>
            <w:noProof/>
          </w:rPr>
          <w:t>Приложение А3.3. Режимы лекарственного лечения ХЛЛ</w:t>
        </w:r>
        <w:r w:rsidR="00C0589B">
          <w:rPr>
            <w:noProof/>
            <w:webHidden/>
          </w:rPr>
          <w:tab/>
        </w:r>
        <w:r w:rsidR="000B0AC3">
          <w:rPr>
            <w:noProof/>
            <w:webHidden/>
          </w:rPr>
          <w:fldChar w:fldCharType="begin"/>
        </w:r>
        <w:r w:rsidR="00C0589B">
          <w:rPr>
            <w:noProof/>
            <w:webHidden/>
          </w:rPr>
          <w:instrText xml:space="preserve"> PAGEREF _Toc24546459 \h </w:instrText>
        </w:r>
        <w:r w:rsidR="000B0AC3">
          <w:rPr>
            <w:noProof/>
            <w:webHidden/>
          </w:rPr>
        </w:r>
        <w:r w:rsidR="000B0AC3">
          <w:rPr>
            <w:noProof/>
            <w:webHidden/>
          </w:rPr>
          <w:fldChar w:fldCharType="separate"/>
        </w:r>
        <w:r w:rsidR="00C0589B">
          <w:rPr>
            <w:noProof/>
            <w:webHidden/>
          </w:rPr>
          <w:t>53</w:t>
        </w:r>
        <w:r w:rsidR="000B0AC3">
          <w:rPr>
            <w:noProof/>
            <w:webHidden/>
          </w:rPr>
          <w:fldChar w:fldCharType="end"/>
        </w:r>
      </w:hyperlink>
    </w:p>
    <w:p w:rsidR="00C0589B" w:rsidRDefault="00737A16">
      <w:pPr>
        <w:pStyle w:val="12"/>
        <w:tabs>
          <w:tab w:val="right" w:leader="dot" w:pos="9345"/>
        </w:tabs>
        <w:rPr>
          <w:rFonts w:asciiTheme="minorHAnsi" w:eastAsiaTheme="minorEastAsia" w:hAnsiTheme="minorHAnsi" w:cstheme="minorBidi"/>
          <w:noProof/>
          <w:szCs w:val="24"/>
          <w:lang w:eastAsia="ru-RU"/>
        </w:rPr>
      </w:pPr>
      <w:hyperlink w:anchor="_Toc24546460" w:history="1">
        <w:r w:rsidR="00C0589B" w:rsidRPr="00D23F55">
          <w:rPr>
            <w:rStyle w:val="af0"/>
            <w:noProof/>
          </w:rPr>
          <w:t>Приложение Б. Алгоритмы действий врача</w:t>
        </w:r>
        <w:r w:rsidR="00C0589B">
          <w:rPr>
            <w:noProof/>
            <w:webHidden/>
          </w:rPr>
          <w:tab/>
        </w:r>
        <w:r w:rsidR="000B0AC3">
          <w:rPr>
            <w:noProof/>
            <w:webHidden/>
          </w:rPr>
          <w:fldChar w:fldCharType="begin"/>
        </w:r>
        <w:r w:rsidR="00C0589B">
          <w:rPr>
            <w:noProof/>
            <w:webHidden/>
          </w:rPr>
          <w:instrText xml:space="preserve"> PAGEREF _Toc24546460 \h </w:instrText>
        </w:r>
        <w:r w:rsidR="000B0AC3">
          <w:rPr>
            <w:noProof/>
            <w:webHidden/>
          </w:rPr>
        </w:r>
        <w:r w:rsidR="000B0AC3">
          <w:rPr>
            <w:noProof/>
            <w:webHidden/>
          </w:rPr>
          <w:fldChar w:fldCharType="separate"/>
        </w:r>
        <w:r w:rsidR="00C0589B">
          <w:rPr>
            <w:noProof/>
            <w:webHidden/>
          </w:rPr>
          <w:t>56</w:t>
        </w:r>
        <w:r w:rsidR="000B0AC3">
          <w:rPr>
            <w:noProof/>
            <w:webHidden/>
          </w:rPr>
          <w:fldChar w:fldCharType="end"/>
        </w:r>
      </w:hyperlink>
    </w:p>
    <w:p w:rsidR="00C0589B" w:rsidRDefault="00737A16">
      <w:pPr>
        <w:pStyle w:val="21"/>
        <w:tabs>
          <w:tab w:val="right" w:leader="dot" w:pos="9345"/>
        </w:tabs>
        <w:rPr>
          <w:rFonts w:asciiTheme="minorHAnsi" w:eastAsiaTheme="minorEastAsia" w:hAnsiTheme="minorHAnsi" w:cstheme="minorBidi"/>
          <w:noProof/>
          <w:szCs w:val="24"/>
          <w:lang w:eastAsia="ru-RU"/>
        </w:rPr>
      </w:pPr>
      <w:hyperlink w:anchor="_Toc24546461" w:history="1">
        <w:r w:rsidR="00C0589B" w:rsidRPr="00D23F55">
          <w:rPr>
            <w:rStyle w:val="af0"/>
            <w:noProof/>
          </w:rPr>
          <w:t>Приложение Б1. Алгоритм выбора первой линии терапии пациента с ХЛЛ/ЛМЛ</w:t>
        </w:r>
        <w:r w:rsidR="00C0589B">
          <w:rPr>
            <w:noProof/>
            <w:webHidden/>
          </w:rPr>
          <w:tab/>
        </w:r>
        <w:r w:rsidR="000B0AC3">
          <w:rPr>
            <w:noProof/>
            <w:webHidden/>
          </w:rPr>
          <w:fldChar w:fldCharType="begin"/>
        </w:r>
        <w:r w:rsidR="00C0589B">
          <w:rPr>
            <w:noProof/>
            <w:webHidden/>
          </w:rPr>
          <w:instrText xml:space="preserve"> PAGEREF _Toc24546461 \h </w:instrText>
        </w:r>
        <w:r w:rsidR="000B0AC3">
          <w:rPr>
            <w:noProof/>
            <w:webHidden/>
          </w:rPr>
        </w:r>
        <w:r w:rsidR="000B0AC3">
          <w:rPr>
            <w:noProof/>
            <w:webHidden/>
          </w:rPr>
          <w:fldChar w:fldCharType="separate"/>
        </w:r>
        <w:r w:rsidR="00C0589B">
          <w:rPr>
            <w:noProof/>
            <w:webHidden/>
          </w:rPr>
          <w:t>56</w:t>
        </w:r>
        <w:r w:rsidR="000B0AC3">
          <w:rPr>
            <w:noProof/>
            <w:webHidden/>
          </w:rPr>
          <w:fldChar w:fldCharType="end"/>
        </w:r>
      </w:hyperlink>
    </w:p>
    <w:p w:rsidR="00C0589B" w:rsidRDefault="00737A16">
      <w:pPr>
        <w:pStyle w:val="21"/>
        <w:tabs>
          <w:tab w:val="right" w:leader="dot" w:pos="9345"/>
        </w:tabs>
        <w:rPr>
          <w:rFonts w:asciiTheme="minorHAnsi" w:eastAsiaTheme="minorEastAsia" w:hAnsiTheme="minorHAnsi" w:cstheme="minorBidi"/>
          <w:noProof/>
          <w:szCs w:val="24"/>
          <w:lang w:eastAsia="ru-RU"/>
        </w:rPr>
      </w:pPr>
      <w:hyperlink w:anchor="_Toc24546462" w:history="1">
        <w:r w:rsidR="00C0589B" w:rsidRPr="00D23F55">
          <w:rPr>
            <w:rStyle w:val="af0"/>
            <w:noProof/>
          </w:rPr>
          <w:t>Приложение Б2. Алгоритм выбора терапии рецидива ХЛЛ/ЛМЛ</w:t>
        </w:r>
        <w:r w:rsidR="00C0589B">
          <w:rPr>
            <w:noProof/>
            <w:webHidden/>
          </w:rPr>
          <w:tab/>
        </w:r>
        <w:r w:rsidR="000B0AC3">
          <w:rPr>
            <w:noProof/>
            <w:webHidden/>
          </w:rPr>
          <w:fldChar w:fldCharType="begin"/>
        </w:r>
        <w:r w:rsidR="00C0589B">
          <w:rPr>
            <w:noProof/>
            <w:webHidden/>
          </w:rPr>
          <w:instrText xml:space="preserve"> PAGEREF _Toc24546462 \h </w:instrText>
        </w:r>
        <w:r w:rsidR="000B0AC3">
          <w:rPr>
            <w:noProof/>
            <w:webHidden/>
          </w:rPr>
        </w:r>
        <w:r w:rsidR="000B0AC3">
          <w:rPr>
            <w:noProof/>
            <w:webHidden/>
          </w:rPr>
          <w:fldChar w:fldCharType="separate"/>
        </w:r>
        <w:r w:rsidR="00C0589B">
          <w:rPr>
            <w:noProof/>
            <w:webHidden/>
          </w:rPr>
          <w:t>57</w:t>
        </w:r>
        <w:r w:rsidR="000B0AC3">
          <w:rPr>
            <w:noProof/>
            <w:webHidden/>
          </w:rPr>
          <w:fldChar w:fldCharType="end"/>
        </w:r>
      </w:hyperlink>
    </w:p>
    <w:p w:rsidR="00C0589B" w:rsidRDefault="00737A16">
      <w:pPr>
        <w:pStyle w:val="12"/>
        <w:tabs>
          <w:tab w:val="right" w:leader="dot" w:pos="9345"/>
        </w:tabs>
        <w:rPr>
          <w:rFonts w:asciiTheme="minorHAnsi" w:eastAsiaTheme="minorEastAsia" w:hAnsiTheme="minorHAnsi" w:cstheme="minorBidi"/>
          <w:noProof/>
          <w:szCs w:val="24"/>
          <w:lang w:eastAsia="ru-RU"/>
        </w:rPr>
      </w:pPr>
      <w:hyperlink w:anchor="_Toc24546463" w:history="1">
        <w:r w:rsidR="00C0589B" w:rsidRPr="00D23F55">
          <w:rPr>
            <w:rStyle w:val="af0"/>
            <w:noProof/>
          </w:rPr>
          <w:t>Приложение В. Информация для пациентов</w:t>
        </w:r>
        <w:r w:rsidR="00C0589B">
          <w:rPr>
            <w:noProof/>
            <w:webHidden/>
          </w:rPr>
          <w:tab/>
        </w:r>
        <w:r w:rsidR="000B0AC3">
          <w:rPr>
            <w:noProof/>
            <w:webHidden/>
          </w:rPr>
          <w:fldChar w:fldCharType="begin"/>
        </w:r>
        <w:r w:rsidR="00C0589B">
          <w:rPr>
            <w:noProof/>
            <w:webHidden/>
          </w:rPr>
          <w:instrText xml:space="preserve"> PAGEREF _Toc24546463 \h </w:instrText>
        </w:r>
        <w:r w:rsidR="000B0AC3">
          <w:rPr>
            <w:noProof/>
            <w:webHidden/>
          </w:rPr>
        </w:r>
        <w:r w:rsidR="000B0AC3">
          <w:rPr>
            <w:noProof/>
            <w:webHidden/>
          </w:rPr>
          <w:fldChar w:fldCharType="separate"/>
        </w:r>
        <w:r w:rsidR="00C0589B">
          <w:rPr>
            <w:noProof/>
            <w:webHidden/>
          </w:rPr>
          <w:t>58</w:t>
        </w:r>
        <w:r w:rsidR="000B0AC3">
          <w:rPr>
            <w:noProof/>
            <w:webHidden/>
          </w:rPr>
          <w:fldChar w:fldCharType="end"/>
        </w:r>
      </w:hyperlink>
    </w:p>
    <w:p w:rsidR="00C0589B" w:rsidRDefault="00737A16">
      <w:pPr>
        <w:pStyle w:val="12"/>
        <w:tabs>
          <w:tab w:val="right" w:leader="dot" w:pos="9345"/>
        </w:tabs>
        <w:rPr>
          <w:rFonts w:asciiTheme="minorHAnsi" w:eastAsiaTheme="minorEastAsia" w:hAnsiTheme="minorHAnsi" w:cstheme="minorBidi"/>
          <w:noProof/>
          <w:szCs w:val="24"/>
          <w:lang w:eastAsia="ru-RU"/>
        </w:rPr>
      </w:pPr>
      <w:hyperlink w:anchor="_Toc24546464" w:history="1">
        <w:r w:rsidR="00C0589B" w:rsidRPr="00D23F55">
          <w:rPr>
            <w:rStyle w:val="af0"/>
            <w:noProof/>
          </w:rPr>
          <w:t>Приложение Г. Шкалы оценки, вопросники  и другие оценочные инструменты состояния пациента, приведенные в клинических рекомендациях</w:t>
        </w:r>
        <w:r w:rsidR="00C0589B">
          <w:rPr>
            <w:noProof/>
            <w:webHidden/>
          </w:rPr>
          <w:tab/>
        </w:r>
        <w:r w:rsidR="000B0AC3">
          <w:rPr>
            <w:noProof/>
            <w:webHidden/>
          </w:rPr>
          <w:fldChar w:fldCharType="begin"/>
        </w:r>
        <w:r w:rsidR="00C0589B">
          <w:rPr>
            <w:noProof/>
            <w:webHidden/>
          </w:rPr>
          <w:instrText xml:space="preserve"> PAGEREF _Toc24546464 \h </w:instrText>
        </w:r>
        <w:r w:rsidR="000B0AC3">
          <w:rPr>
            <w:noProof/>
            <w:webHidden/>
          </w:rPr>
        </w:r>
        <w:r w:rsidR="000B0AC3">
          <w:rPr>
            <w:noProof/>
            <w:webHidden/>
          </w:rPr>
          <w:fldChar w:fldCharType="separate"/>
        </w:r>
        <w:r w:rsidR="00C0589B">
          <w:rPr>
            <w:noProof/>
            <w:webHidden/>
          </w:rPr>
          <w:t>60</w:t>
        </w:r>
        <w:r w:rsidR="000B0AC3">
          <w:rPr>
            <w:noProof/>
            <w:webHidden/>
          </w:rPr>
          <w:fldChar w:fldCharType="end"/>
        </w:r>
      </w:hyperlink>
    </w:p>
    <w:p w:rsidR="00C0589B" w:rsidRDefault="00737A16">
      <w:pPr>
        <w:pStyle w:val="21"/>
        <w:tabs>
          <w:tab w:val="right" w:leader="dot" w:pos="9345"/>
        </w:tabs>
        <w:rPr>
          <w:rFonts w:asciiTheme="minorHAnsi" w:eastAsiaTheme="minorEastAsia" w:hAnsiTheme="minorHAnsi" w:cstheme="minorBidi"/>
          <w:noProof/>
          <w:szCs w:val="24"/>
          <w:lang w:eastAsia="ru-RU"/>
        </w:rPr>
      </w:pPr>
      <w:hyperlink w:anchor="_Toc24546465" w:history="1">
        <w:r w:rsidR="00C0589B" w:rsidRPr="00D23F55">
          <w:rPr>
            <w:rStyle w:val="af0"/>
            <w:noProof/>
          </w:rPr>
          <w:t xml:space="preserve">Приложение Г1. Шкала оценки общего состояния пациента </w:t>
        </w:r>
        <w:r w:rsidR="00C0589B" w:rsidRPr="00D23F55">
          <w:rPr>
            <w:rStyle w:val="af0"/>
            <w:noProof/>
            <w:lang w:val="en-US"/>
          </w:rPr>
          <w:t>ECOG</w:t>
        </w:r>
        <w:r w:rsidR="00C0589B">
          <w:rPr>
            <w:noProof/>
            <w:webHidden/>
          </w:rPr>
          <w:tab/>
        </w:r>
        <w:r w:rsidR="000B0AC3">
          <w:rPr>
            <w:noProof/>
            <w:webHidden/>
          </w:rPr>
          <w:fldChar w:fldCharType="begin"/>
        </w:r>
        <w:r w:rsidR="00C0589B">
          <w:rPr>
            <w:noProof/>
            <w:webHidden/>
          </w:rPr>
          <w:instrText xml:space="preserve"> PAGEREF _Toc24546465 \h </w:instrText>
        </w:r>
        <w:r w:rsidR="000B0AC3">
          <w:rPr>
            <w:noProof/>
            <w:webHidden/>
          </w:rPr>
        </w:r>
        <w:r w:rsidR="000B0AC3">
          <w:rPr>
            <w:noProof/>
            <w:webHidden/>
          </w:rPr>
          <w:fldChar w:fldCharType="separate"/>
        </w:r>
        <w:r w:rsidR="00C0589B">
          <w:rPr>
            <w:noProof/>
            <w:webHidden/>
          </w:rPr>
          <w:t>60</w:t>
        </w:r>
        <w:r w:rsidR="000B0AC3">
          <w:rPr>
            <w:noProof/>
            <w:webHidden/>
          </w:rPr>
          <w:fldChar w:fldCharType="end"/>
        </w:r>
      </w:hyperlink>
    </w:p>
    <w:p w:rsidR="00217639" w:rsidRDefault="000B0AC3" w:rsidP="000B2A21">
      <w:pPr>
        <w:jc w:val="left"/>
      </w:pPr>
      <w:r>
        <w:rPr>
          <w:b/>
          <w:bCs/>
        </w:rPr>
        <w:fldChar w:fldCharType="end"/>
      </w:r>
    </w:p>
    <w:p w:rsidR="004D7374" w:rsidRDefault="00E36621" w:rsidP="00BE6A1C">
      <w:pPr>
        <w:pStyle w:val="1"/>
      </w:pPr>
      <w:bookmarkStart w:id="3" w:name="_Toc520213121"/>
      <w:r>
        <w:br w:type="page"/>
      </w:r>
      <w:bookmarkStart w:id="4" w:name="_Toc24546423"/>
      <w:bookmarkStart w:id="5" w:name="_Toc23601710"/>
      <w:r w:rsidR="004D7374">
        <w:lastRenderedPageBreak/>
        <w:t>Список сокращений</w:t>
      </w:r>
      <w:bookmarkEnd w:id="3"/>
      <w:bookmarkEnd w:id="4"/>
      <w:bookmarkEnd w:id="5"/>
    </w:p>
    <w:p w:rsidR="007629D4" w:rsidRDefault="007629D4" w:rsidP="00927936">
      <w:pPr>
        <w:spacing w:line="336" w:lineRule="auto"/>
        <w:contextualSpacing/>
      </w:pPr>
      <w:r>
        <w:t>АЛТ – аланинаминотрансфераза</w:t>
      </w:r>
    </w:p>
    <w:p w:rsidR="007629D4" w:rsidRDefault="007629D4" w:rsidP="00927936">
      <w:pPr>
        <w:spacing w:line="336" w:lineRule="auto"/>
        <w:contextualSpacing/>
      </w:pPr>
      <w:r>
        <w:t>АСТ – аспартатаминотрансфераза</w:t>
      </w:r>
    </w:p>
    <w:p w:rsidR="00F46609" w:rsidRDefault="00F46609" w:rsidP="00927936">
      <w:pPr>
        <w:spacing w:line="336" w:lineRule="auto"/>
        <w:contextualSpacing/>
      </w:pPr>
      <w:r>
        <w:t>АЧТВ – активированное частичное тромбопластиновое время</w:t>
      </w:r>
    </w:p>
    <w:p w:rsidR="004D7374" w:rsidRDefault="004D7374" w:rsidP="00927936">
      <w:pPr>
        <w:spacing w:line="336" w:lineRule="auto"/>
        <w:contextualSpacing/>
      </w:pPr>
      <w:r>
        <w:t>ВБП – выживаемость без прогрессирования</w:t>
      </w:r>
    </w:p>
    <w:p w:rsidR="004D7374" w:rsidRDefault="004D7374" w:rsidP="00927936">
      <w:pPr>
        <w:spacing w:line="336" w:lineRule="auto"/>
        <w:contextualSpacing/>
      </w:pPr>
      <w:r>
        <w:t>ДИ – доверительный интервал</w:t>
      </w:r>
    </w:p>
    <w:p w:rsidR="005554E5" w:rsidRDefault="005554E5" w:rsidP="00927936">
      <w:pPr>
        <w:spacing w:line="336" w:lineRule="auto"/>
        <w:contextualSpacing/>
      </w:pPr>
      <w:r>
        <w:t>КТ – компьютерная томография</w:t>
      </w:r>
    </w:p>
    <w:p w:rsidR="004D7374" w:rsidRDefault="004D7374" w:rsidP="00927936">
      <w:pPr>
        <w:spacing w:line="336" w:lineRule="auto"/>
        <w:contextualSpacing/>
      </w:pPr>
      <w:r>
        <w:t>ЛМЛ – лимфома из малых лимфоцитов</w:t>
      </w:r>
    </w:p>
    <w:p w:rsidR="000C05AF" w:rsidRDefault="000C05AF" w:rsidP="00927936">
      <w:pPr>
        <w:spacing w:line="336" w:lineRule="auto"/>
        <w:contextualSpacing/>
      </w:pPr>
      <w:r>
        <w:t>МВКЛ – моноклональный В-клеточный лимфоцитоз</w:t>
      </w:r>
    </w:p>
    <w:p w:rsidR="00F46609" w:rsidRDefault="00F46609" w:rsidP="00927936">
      <w:pPr>
        <w:spacing w:line="336" w:lineRule="auto"/>
        <w:contextualSpacing/>
      </w:pPr>
      <w:r>
        <w:t>МНО – международное нормализованное отношение</w:t>
      </w:r>
    </w:p>
    <w:p w:rsidR="004D7374" w:rsidRDefault="004D7374" w:rsidP="00927936">
      <w:pPr>
        <w:spacing w:line="336" w:lineRule="auto"/>
        <w:contextualSpacing/>
      </w:pPr>
      <w:r>
        <w:t>МОБ – минимальная остаточная болезнь</w:t>
      </w:r>
    </w:p>
    <w:p w:rsidR="004D7374" w:rsidRDefault="004D7374" w:rsidP="00927936">
      <w:pPr>
        <w:spacing w:line="336" w:lineRule="auto"/>
        <w:contextualSpacing/>
      </w:pPr>
      <w:r>
        <w:t>МПИ – международный прогностический индекс</w:t>
      </w:r>
    </w:p>
    <w:p w:rsidR="004D7374" w:rsidRDefault="004D7374" w:rsidP="00927936">
      <w:pPr>
        <w:spacing w:line="336" w:lineRule="auto"/>
        <w:contextualSpacing/>
      </w:pPr>
      <w:r>
        <w:t>ОВ – общая выживаемость</w:t>
      </w:r>
    </w:p>
    <w:p w:rsidR="001F4A9B" w:rsidRDefault="001F4A9B" w:rsidP="00927936">
      <w:pPr>
        <w:spacing w:line="336" w:lineRule="auto"/>
        <w:contextualSpacing/>
      </w:pPr>
      <w:r>
        <w:t>ОР – отношение рисков</w:t>
      </w:r>
    </w:p>
    <w:p w:rsidR="000F2499" w:rsidRDefault="000F2499" w:rsidP="00927936">
      <w:pPr>
        <w:spacing w:line="336" w:lineRule="auto"/>
        <w:contextualSpacing/>
      </w:pPr>
      <w:r>
        <w:t>УЗИ – ультразвуковое исследование</w:t>
      </w:r>
    </w:p>
    <w:p w:rsidR="004D7374" w:rsidRDefault="004D7374" w:rsidP="00927936">
      <w:pPr>
        <w:spacing w:line="336" w:lineRule="auto"/>
        <w:contextualSpacing/>
      </w:pPr>
      <w:r w:rsidRPr="00D012C9">
        <w:t>ХЛЛ –</w:t>
      </w:r>
      <w:r w:rsidR="005208EC">
        <w:t xml:space="preserve">хронический </w:t>
      </w:r>
      <w:r w:rsidR="00A223BC" w:rsidRPr="00D012C9">
        <w:t>лимфоцитарный лейкоз</w:t>
      </w:r>
    </w:p>
    <w:p w:rsidR="00E36621" w:rsidRDefault="00E36621" w:rsidP="00E36621">
      <w:pPr>
        <w:spacing w:line="336" w:lineRule="auto"/>
        <w:contextualSpacing/>
      </w:pPr>
      <w:r>
        <w:t>Chl-G – режим иммунохимиотерапии, включающий обинутузумаб** и хлорамб</w:t>
      </w:r>
      <w:r w:rsidR="00AA4B03">
        <w:t xml:space="preserve">уцил** (схемы режимов лечения </w:t>
      </w:r>
      <w:r>
        <w:t xml:space="preserve">см. </w:t>
      </w:r>
      <w:r w:rsidR="00AA4B03">
        <w:t xml:space="preserve">в </w:t>
      </w:r>
      <w:r>
        <w:t>приложени</w:t>
      </w:r>
      <w:r w:rsidR="00AA4B03">
        <w:t>и</w:t>
      </w:r>
      <w:r>
        <w:t xml:space="preserve"> А3.3)</w:t>
      </w:r>
    </w:p>
    <w:p w:rsidR="00E36621" w:rsidRDefault="00E36621" w:rsidP="00E36621">
      <w:pPr>
        <w:spacing w:line="336" w:lineRule="auto"/>
        <w:contextualSpacing/>
      </w:pPr>
      <w:r>
        <w:t>Chl-R</w:t>
      </w:r>
      <w:r w:rsidRPr="00F842BB">
        <w:t xml:space="preserve"> – </w:t>
      </w:r>
      <w:r>
        <w:t xml:space="preserve">режим иммунохимиотерапии, включающий ритуксимаб** и хлорамбуцил** (схемы режимов лечения см. </w:t>
      </w:r>
      <w:r w:rsidR="00AA4B03">
        <w:t>в приложении</w:t>
      </w:r>
      <w:r>
        <w:t xml:space="preserve"> А3.3)</w:t>
      </w:r>
    </w:p>
    <w:p w:rsidR="00E36621" w:rsidRDefault="00E36621" w:rsidP="00E36621">
      <w:pPr>
        <w:spacing w:line="336" w:lineRule="auto"/>
        <w:contextualSpacing/>
      </w:pPr>
      <w:r>
        <w:t xml:space="preserve">CTC – общие критерии токсичности </w:t>
      </w:r>
    </w:p>
    <w:p w:rsidR="00E36621" w:rsidRDefault="00E36621" w:rsidP="00E36621">
      <w:pPr>
        <w:spacing w:line="336" w:lineRule="auto"/>
        <w:contextualSpacing/>
      </w:pPr>
      <w:r>
        <w:t>FCR – режим иммунохимиотерапии, включающий ритуксимаб**, флударабин** и циклофосфамид** (</w:t>
      </w:r>
      <w:r w:rsidR="00AA4B03">
        <w:t xml:space="preserve">схемы режимов лечения см. в приложении </w:t>
      </w:r>
      <w:r>
        <w:t xml:space="preserve">А3.3) </w:t>
      </w:r>
    </w:p>
    <w:p w:rsidR="00E36621" w:rsidRDefault="00E36621" w:rsidP="00E36621">
      <w:pPr>
        <w:spacing w:line="336" w:lineRule="auto"/>
        <w:contextualSpacing/>
      </w:pPr>
      <w:r>
        <w:t>FCR-Lite – режим иммунохимиотерапии, включающий ритуксимаб**, флударабин** и циклофосфамид** с редукцией доз цитостатических препаратов (</w:t>
      </w:r>
      <w:r w:rsidR="00AA4B03">
        <w:t xml:space="preserve">схемы режимов лечения см. в приложении </w:t>
      </w:r>
      <w:r>
        <w:t>А3.3)</w:t>
      </w:r>
    </w:p>
    <w:p w:rsidR="00830499" w:rsidRDefault="00830499" w:rsidP="00E36621">
      <w:pPr>
        <w:spacing w:line="336" w:lineRule="auto"/>
        <w:contextualSpacing/>
      </w:pPr>
      <w:r w:rsidRPr="00830499">
        <w:t xml:space="preserve">FISH </w:t>
      </w:r>
      <w:r>
        <w:t>– ф</w:t>
      </w:r>
      <w:r w:rsidRPr="00830499">
        <w:t>луоресц</w:t>
      </w:r>
      <w:r>
        <w:t>ентная гибридизаа</w:t>
      </w:r>
      <w:r w:rsidRPr="00830499">
        <w:t xml:space="preserve">ция </w:t>
      </w:r>
      <w:r w:rsidRPr="00830499">
        <w:rPr>
          <w:i/>
        </w:rPr>
        <w:t>in situ</w:t>
      </w:r>
      <w:r w:rsidRPr="00830499">
        <w:t xml:space="preserve"> </w:t>
      </w:r>
    </w:p>
    <w:p w:rsidR="00E36621" w:rsidRDefault="00E36621" w:rsidP="00E36621">
      <w:pPr>
        <w:spacing w:line="336" w:lineRule="auto"/>
        <w:contextualSpacing/>
      </w:pPr>
      <w:r>
        <w:t>IGHV – вариабельные участки тяжелых цепей иммуноглобулинов</w:t>
      </w:r>
    </w:p>
    <w:p w:rsidR="007F5246" w:rsidRDefault="007F5246" w:rsidP="007F5246">
      <w:pPr>
        <w:spacing w:line="336" w:lineRule="auto"/>
        <w:contextualSpacing/>
      </w:pPr>
      <w:r>
        <w:t>IWCLL</w:t>
      </w:r>
      <w:r w:rsidRPr="00397360">
        <w:t xml:space="preserve"> – Международн</w:t>
      </w:r>
      <w:r>
        <w:t>ая</w:t>
      </w:r>
      <w:r w:rsidRPr="00397360">
        <w:t xml:space="preserve"> рабоч</w:t>
      </w:r>
      <w:r>
        <w:t>ая</w:t>
      </w:r>
      <w:r w:rsidRPr="00397360">
        <w:t xml:space="preserve"> групп</w:t>
      </w:r>
      <w:r>
        <w:t>а по изучению хронического лимфоцитарного лейкоза</w:t>
      </w:r>
    </w:p>
    <w:p w:rsidR="00E36621" w:rsidRDefault="00E36621" w:rsidP="00E36621">
      <w:pPr>
        <w:spacing w:line="336" w:lineRule="auto"/>
        <w:contextualSpacing/>
      </w:pPr>
      <w:r>
        <w:t>RB – режим иммунохимиотерапии, включающий ритуксимаб** и бендамустин (</w:t>
      </w:r>
      <w:r w:rsidR="00AA4B03">
        <w:t xml:space="preserve">схемы режимов лечения см. в приложении </w:t>
      </w:r>
      <w:r>
        <w:t>А3.3)</w:t>
      </w:r>
    </w:p>
    <w:p w:rsidR="00E36621" w:rsidRDefault="00E36621" w:rsidP="00E36621">
      <w:pPr>
        <w:spacing w:line="336" w:lineRule="auto"/>
        <w:contextualSpacing/>
      </w:pPr>
      <w:r>
        <w:t>R-CD – режим иммунохимиотерапии, включающий ритуксимаб**, циклофосфамид** и дексаметазон** (</w:t>
      </w:r>
      <w:r w:rsidR="00AA4B03">
        <w:t xml:space="preserve">схемы режимов лечения см. в приложении </w:t>
      </w:r>
      <w:r>
        <w:t>А3.3)</w:t>
      </w:r>
    </w:p>
    <w:p w:rsidR="00E36621" w:rsidRDefault="00E36621" w:rsidP="00E36621">
      <w:pPr>
        <w:spacing w:line="336" w:lineRule="auto"/>
        <w:contextualSpacing/>
      </w:pPr>
      <w:r>
        <w:lastRenderedPageBreak/>
        <w:t>R-FCM – режим иммунохимиотерапии, включающий ритуксимаб**, флударабин**, циклофосфамид** и митоксантрон** (</w:t>
      </w:r>
      <w:r w:rsidR="00AA4B03">
        <w:t xml:space="preserve">схемы режимов лечения см. в приложении </w:t>
      </w:r>
      <w:r>
        <w:t>А3.3)</w:t>
      </w:r>
    </w:p>
    <w:p w:rsidR="0030568B" w:rsidRDefault="00E36621" w:rsidP="0030568B">
      <w:pPr>
        <w:spacing w:line="336" w:lineRule="auto"/>
        <w:contextualSpacing/>
        <w:jc w:val="left"/>
      </w:pPr>
      <w:r>
        <w:t>R-HDMP – режим иммунохимиотерапии, включающий ритуксимаб** и метил</w:t>
      </w:r>
      <w:r w:rsidR="007F5246">
        <w:softHyphen/>
      </w:r>
      <w:r>
        <w:t>преднизолон** (</w:t>
      </w:r>
      <w:r w:rsidR="00AA4B03">
        <w:t xml:space="preserve">схемы режимов лечения см. в приложении </w:t>
      </w:r>
      <w:r>
        <w:t>А3.3)</w:t>
      </w:r>
      <w:bookmarkStart w:id="6" w:name="_Toc520213122"/>
    </w:p>
    <w:p w:rsidR="004D7374" w:rsidRPr="00B91BC4" w:rsidRDefault="00E36621" w:rsidP="005A463A">
      <w:pPr>
        <w:pStyle w:val="1"/>
        <w:rPr>
          <w:rStyle w:val="10"/>
          <w:rFonts w:eastAsia="Calibri"/>
          <w:sz w:val="24"/>
          <w:szCs w:val="24"/>
        </w:rPr>
      </w:pPr>
      <w:r>
        <w:br w:type="page"/>
      </w:r>
      <w:bookmarkStart w:id="7" w:name="_Toc24546424"/>
      <w:bookmarkStart w:id="8" w:name="_Toc23601711"/>
      <w:r w:rsidR="004D7374" w:rsidRPr="00EF27D9">
        <w:rPr>
          <w:rStyle w:val="10"/>
          <w:rFonts w:eastAsia="Calibri"/>
          <w:b/>
          <w:sz w:val="24"/>
        </w:rPr>
        <w:lastRenderedPageBreak/>
        <w:t>Термины и определения</w:t>
      </w:r>
      <w:bookmarkEnd w:id="6"/>
      <w:bookmarkEnd w:id="7"/>
      <w:bookmarkEnd w:id="8"/>
    </w:p>
    <w:p w:rsidR="004D7374" w:rsidRDefault="004D7374" w:rsidP="00B93B9E">
      <w:pPr>
        <w:ind w:firstLine="709"/>
        <w:contextualSpacing/>
      </w:pPr>
      <w:r w:rsidRPr="004D7374">
        <w:rPr>
          <w:b/>
        </w:rPr>
        <w:t>ECOG</w:t>
      </w:r>
      <w:r>
        <w:t xml:space="preserve"> – оценка общего состояния пациента по шкале, разработанной Восточной объединенной онкологической группой (Eastern</w:t>
      </w:r>
      <w:r w:rsidR="008F42D8">
        <w:t xml:space="preserve"> </w:t>
      </w:r>
      <w:r>
        <w:t>Cooperative</w:t>
      </w:r>
      <w:r w:rsidR="008F42D8">
        <w:t xml:space="preserve"> </w:t>
      </w:r>
      <w:r>
        <w:t>Oncology</w:t>
      </w:r>
      <w:r w:rsidR="008F42D8">
        <w:t xml:space="preserve"> </w:t>
      </w:r>
      <w:r>
        <w:t xml:space="preserve">Group) </w:t>
      </w:r>
      <w:r w:rsidR="00F07AA9">
        <w:t>(</w:t>
      </w:r>
      <w:r>
        <w:t>см.</w:t>
      </w:r>
      <w:r w:rsidR="00F07AA9">
        <w:t> </w:t>
      </w:r>
      <w:r>
        <w:t>приложение Г1</w:t>
      </w:r>
      <w:r w:rsidR="00F07AA9">
        <w:t>)</w:t>
      </w:r>
      <w:r>
        <w:t>.</w:t>
      </w:r>
    </w:p>
    <w:p w:rsidR="00873DA3" w:rsidRPr="003147A2" w:rsidRDefault="00873DA3" w:rsidP="00B93B9E">
      <w:pPr>
        <w:ind w:firstLine="709"/>
        <w:contextualSpacing/>
      </w:pPr>
      <w:r>
        <w:rPr>
          <w:b/>
        </w:rPr>
        <w:t xml:space="preserve">В-симптомы </w:t>
      </w:r>
      <w:r w:rsidRPr="003147A2">
        <w:t xml:space="preserve">– </w:t>
      </w:r>
      <w:r w:rsidR="003B230C" w:rsidRPr="003147A2">
        <w:t>неспецифические</w:t>
      </w:r>
      <w:r w:rsidRPr="003147A2">
        <w:t xml:space="preserve"> симптомы опухолевой интоксикации, включающие лихорадку </w:t>
      </w:r>
      <w:r w:rsidR="00F07AA9">
        <w:t xml:space="preserve">(температуру тела </w:t>
      </w:r>
      <w:r w:rsidRPr="00602B3B">
        <w:t>выше 38°С</w:t>
      </w:r>
      <w:r w:rsidR="00F07AA9">
        <w:t>)</w:t>
      </w:r>
      <w:r w:rsidRPr="00602B3B">
        <w:t xml:space="preserve"> </w:t>
      </w:r>
      <w:r w:rsidR="004A1FA5">
        <w:t xml:space="preserve">более 2 </w:t>
      </w:r>
      <w:r w:rsidR="00F07AA9">
        <w:t>нед.</w:t>
      </w:r>
      <w:r w:rsidR="004A1FA5">
        <w:t xml:space="preserve"> подряд</w:t>
      </w:r>
      <w:r w:rsidR="00F07AA9">
        <w:t xml:space="preserve"> без признаков воспаления, ночные профузные поты,</w:t>
      </w:r>
      <w:r w:rsidRPr="003147A2">
        <w:t xml:space="preserve"> похудание на 10</w:t>
      </w:r>
      <w:r w:rsidR="00DD3D1E">
        <w:t xml:space="preserve"> %</w:t>
      </w:r>
      <w:r w:rsidRPr="003147A2">
        <w:t xml:space="preserve"> массы тела за последние 6 мес.</w:t>
      </w:r>
    </w:p>
    <w:p w:rsidR="004D7374" w:rsidRDefault="004D7374" w:rsidP="00B93B9E">
      <w:pPr>
        <w:ind w:firstLine="709"/>
        <w:contextualSpacing/>
      </w:pPr>
      <w:r w:rsidRPr="004D7374">
        <w:rPr>
          <w:b/>
        </w:rPr>
        <w:t>Лимфома из малых лимфоцитов</w:t>
      </w:r>
      <w:r>
        <w:t xml:space="preserve"> – это В-клеточная опухол</w:t>
      </w:r>
      <w:r w:rsidR="005208EC">
        <w:t>ь</w:t>
      </w:r>
      <w:r>
        <w:t xml:space="preserve"> из </w:t>
      </w:r>
      <w:r w:rsidR="005208EC">
        <w:t>малых В-лимфоцитов с иммунофенотипом хронического лимфоцитарного лейкоза</w:t>
      </w:r>
      <w:r w:rsidR="00032FC0">
        <w:t>, характери</w:t>
      </w:r>
      <w:r w:rsidR="00F07AA9">
        <w:softHyphen/>
      </w:r>
      <w:r w:rsidR="00032FC0">
        <w:t>зу</w:t>
      </w:r>
      <w:r w:rsidR="00CC2A3D">
        <w:t>ющаяся</w:t>
      </w:r>
      <w:r w:rsidR="00032FC0">
        <w:t xml:space="preserve"> </w:t>
      </w:r>
      <w:r w:rsidR="00032FC0" w:rsidRPr="00032FC0">
        <w:t>наличи</w:t>
      </w:r>
      <w:r w:rsidR="00032FC0">
        <w:t>ем</w:t>
      </w:r>
      <w:r w:rsidR="00032FC0" w:rsidRPr="00032FC0">
        <w:t xml:space="preserve"> лимфаденопатии и/или спленомегалии с содержанием В-лимфоцитов в периферической крови </w:t>
      </w:r>
      <w:r w:rsidR="00CC2A3D">
        <w:t>≤</w:t>
      </w:r>
      <w:r w:rsidR="00032FC0" w:rsidRPr="00032FC0">
        <w:t>5</w:t>
      </w:r>
      <w:r w:rsidR="003F71E8">
        <w:t xml:space="preserve"> </w:t>
      </w:r>
      <w:r w:rsidR="000648CB">
        <w:t>×</w:t>
      </w:r>
      <w:r w:rsidR="003F71E8">
        <w:t xml:space="preserve"> </w:t>
      </w:r>
      <w:r w:rsidR="00032FC0">
        <w:t>10</w:t>
      </w:r>
      <w:r w:rsidR="00032FC0" w:rsidRPr="00D449BB">
        <w:rPr>
          <w:vertAlign w:val="superscript"/>
        </w:rPr>
        <w:t>9</w:t>
      </w:r>
      <w:r w:rsidR="00032FC0">
        <w:t>/л</w:t>
      </w:r>
      <w:r w:rsidR="00032FC0" w:rsidRPr="00007106">
        <w:t xml:space="preserve"> </w:t>
      </w:r>
      <w:r w:rsidR="000137B7">
        <w:t>без морфологических признаков поражения костного мозга</w:t>
      </w:r>
      <w:r w:rsidR="00D449BB" w:rsidRPr="00D449BB">
        <w:t>.</w:t>
      </w:r>
    </w:p>
    <w:p w:rsidR="003F71E8" w:rsidRPr="003F71E8" w:rsidRDefault="003F71E8" w:rsidP="00B93B9E">
      <w:pPr>
        <w:ind w:firstLine="709"/>
        <w:contextualSpacing/>
        <w:rPr>
          <w:iCs/>
        </w:rPr>
      </w:pPr>
      <w:r w:rsidRPr="003F71E8">
        <w:rPr>
          <w:b/>
          <w:bCs/>
          <w:iCs/>
        </w:rPr>
        <w:t>Синдром Рихтера</w:t>
      </w:r>
      <w:r w:rsidRPr="003F71E8">
        <w:rPr>
          <w:iCs/>
        </w:rPr>
        <w:t xml:space="preserve"> </w:t>
      </w:r>
      <w:r>
        <w:rPr>
          <w:iCs/>
        </w:rPr>
        <w:t>–</w:t>
      </w:r>
      <w:r w:rsidRPr="003F71E8">
        <w:rPr>
          <w:iCs/>
        </w:rPr>
        <w:t xml:space="preserve"> появление крупноклеточной лимфомы на фоне </w:t>
      </w:r>
      <w:r w:rsidR="000648CB">
        <w:t>хронического лимфоцитарного лейкоза</w:t>
      </w:r>
      <w:r>
        <w:rPr>
          <w:iCs/>
        </w:rPr>
        <w:t>.</w:t>
      </w:r>
      <w:r w:rsidRPr="003F71E8">
        <w:rPr>
          <w:iCs/>
        </w:rPr>
        <w:t xml:space="preserve"> </w:t>
      </w:r>
    </w:p>
    <w:p w:rsidR="003F71E8" w:rsidRPr="003F71E8" w:rsidRDefault="003F71E8" w:rsidP="00B93B9E">
      <w:pPr>
        <w:ind w:firstLine="709"/>
        <w:contextualSpacing/>
        <w:rPr>
          <w:iCs/>
        </w:rPr>
      </w:pPr>
      <w:r w:rsidRPr="003F71E8">
        <w:rPr>
          <w:b/>
          <w:bCs/>
          <w:iCs/>
        </w:rPr>
        <w:t>Ходжкинская трансформация</w:t>
      </w:r>
      <w:r>
        <w:rPr>
          <w:iCs/>
        </w:rPr>
        <w:t xml:space="preserve"> – </w:t>
      </w:r>
      <w:r w:rsidRPr="003F71E8">
        <w:rPr>
          <w:iCs/>
        </w:rPr>
        <w:t xml:space="preserve">появление лимфомы Ходжкина на фоне </w:t>
      </w:r>
      <w:r w:rsidR="000648CB">
        <w:t>хронического лимфоцитарного лейкоза</w:t>
      </w:r>
      <w:r w:rsidRPr="003F71E8">
        <w:rPr>
          <w:iCs/>
        </w:rPr>
        <w:t>.</w:t>
      </w:r>
    </w:p>
    <w:p w:rsidR="004D7374" w:rsidRPr="00007106" w:rsidRDefault="004D7374" w:rsidP="00B93B9E">
      <w:pPr>
        <w:ind w:firstLine="709"/>
        <w:contextualSpacing/>
      </w:pPr>
      <w:r w:rsidRPr="004D7374">
        <w:rPr>
          <w:b/>
        </w:rPr>
        <w:t xml:space="preserve">Хронический </w:t>
      </w:r>
      <w:r w:rsidR="00A223BC" w:rsidRPr="00D449BB">
        <w:rPr>
          <w:b/>
        </w:rPr>
        <w:t>лимфоцитарный лейкоз</w:t>
      </w:r>
      <w:r w:rsidR="00A223BC">
        <w:t xml:space="preserve"> </w:t>
      </w:r>
      <w:r>
        <w:t xml:space="preserve">– это опухоль из </w:t>
      </w:r>
      <w:r w:rsidR="005208EC">
        <w:t>малых В-лимфоцитов</w:t>
      </w:r>
      <w:r>
        <w:t xml:space="preserve">, характеризующаяся </w:t>
      </w:r>
      <w:r w:rsidR="00CC2A3D">
        <w:t>пролиферацией и</w:t>
      </w:r>
      <w:r w:rsidR="00883FF1">
        <w:t xml:space="preserve"> накоплением </w:t>
      </w:r>
      <w:r w:rsidR="00CC2A3D">
        <w:t xml:space="preserve">аберрантных лимфоидных </w:t>
      </w:r>
      <w:r w:rsidR="00883FF1">
        <w:t xml:space="preserve">клеток в костном мозге, </w:t>
      </w:r>
      <w:r w:rsidR="00CC2A3D">
        <w:t>кр</w:t>
      </w:r>
      <w:r w:rsidR="00883FF1">
        <w:t>ови, лимфоидных тк</w:t>
      </w:r>
      <w:r w:rsidR="000648CB">
        <w:t>анях;</w:t>
      </w:r>
      <w:r w:rsidR="00883FF1">
        <w:t xml:space="preserve"> </w:t>
      </w:r>
      <w:r w:rsidR="00CC2A3D">
        <w:t xml:space="preserve">критерием </w:t>
      </w:r>
      <w:r w:rsidR="000648CB">
        <w:t>по</w:t>
      </w:r>
      <w:r w:rsidR="00CC2A3D">
        <w:t xml:space="preserve">становки диагноза является обнаружение </w:t>
      </w:r>
      <w:r w:rsidR="005208EC">
        <w:t>абсолютн</w:t>
      </w:r>
      <w:r w:rsidR="00CC2A3D">
        <w:t>ого</w:t>
      </w:r>
      <w:r w:rsidR="005208EC">
        <w:t xml:space="preserve"> В-клеточн</w:t>
      </w:r>
      <w:r w:rsidR="000648CB">
        <w:t>ого лимфоцитоза</w:t>
      </w:r>
      <w:r>
        <w:t xml:space="preserve"> в крови (&gt;</w:t>
      </w:r>
      <w:r w:rsidR="00032FC0" w:rsidRPr="00032FC0">
        <w:t>5</w:t>
      </w:r>
      <w:r w:rsidR="000648CB">
        <w:t xml:space="preserve"> × </w:t>
      </w:r>
      <w:r w:rsidR="00032FC0" w:rsidRPr="00032FC0">
        <w:t>10</w:t>
      </w:r>
      <w:r w:rsidR="00032FC0" w:rsidRPr="00BA5245">
        <w:rPr>
          <w:vertAlign w:val="superscript"/>
        </w:rPr>
        <w:t>9</w:t>
      </w:r>
      <w:r w:rsidR="00032FC0" w:rsidRPr="00032FC0">
        <w:t xml:space="preserve">/л </w:t>
      </w:r>
      <w:r>
        <w:t>моноклональных В-лимфоцитов)</w:t>
      </w:r>
      <w:r w:rsidR="00F63CEF">
        <w:t>.</w:t>
      </w:r>
      <w:r w:rsidR="005208EC">
        <w:t xml:space="preserve"> </w:t>
      </w:r>
      <w:r w:rsidR="000648CB" w:rsidRPr="000648CB">
        <w:t>Хронический лимфоцитарный лейкоз</w:t>
      </w:r>
      <w:r w:rsidR="00CC2A3D" w:rsidRPr="000648CB">
        <w:t xml:space="preserve"> </w:t>
      </w:r>
      <w:r w:rsidR="00CC2A3D" w:rsidRPr="00F63CEF">
        <w:t xml:space="preserve">и </w:t>
      </w:r>
      <w:r w:rsidR="000648CB">
        <w:t>л</w:t>
      </w:r>
      <w:r w:rsidR="000648CB" w:rsidRPr="000648CB">
        <w:t>имфома из малых лимфоцитов</w:t>
      </w:r>
      <w:r w:rsidR="00CC2A3D" w:rsidRPr="000648CB">
        <w:t xml:space="preserve"> </w:t>
      </w:r>
      <w:r w:rsidR="00CC2A3D" w:rsidRPr="00F63CEF">
        <w:t>представляют собой различные проявления одного и того же заболевания.</w:t>
      </w:r>
      <w:r w:rsidR="000648CB">
        <w:t xml:space="preserve"> </w:t>
      </w:r>
    </w:p>
    <w:p w:rsidR="008D44A6" w:rsidRPr="004753EB" w:rsidRDefault="003A1E47" w:rsidP="00B93B9E">
      <w:pPr>
        <w:ind w:firstLine="709"/>
        <w:contextualSpacing/>
      </w:pPr>
      <w:r w:rsidRPr="003147A2">
        <w:rPr>
          <w:b/>
        </w:rPr>
        <w:t>Трансформация</w:t>
      </w:r>
      <w:r w:rsidR="00DD3D1E">
        <w:rPr>
          <w:b/>
        </w:rPr>
        <w:t xml:space="preserve"> </w:t>
      </w:r>
      <w:r w:rsidR="004753EB">
        <w:t xml:space="preserve">– развитие диффузной В-клеточной крупноклеточной лимфомы или лимфомы Ходжкина на фоне </w:t>
      </w:r>
      <w:r w:rsidR="000648CB">
        <w:t>х</w:t>
      </w:r>
      <w:r w:rsidR="000648CB" w:rsidRPr="000648CB">
        <w:t>роническ</w:t>
      </w:r>
      <w:r w:rsidR="000648CB">
        <w:t>ого</w:t>
      </w:r>
      <w:r w:rsidR="000648CB" w:rsidRPr="000648CB">
        <w:t xml:space="preserve"> лимфоцитарн</w:t>
      </w:r>
      <w:r w:rsidR="000648CB">
        <w:t>ого</w:t>
      </w:r>
      <w:r w:rsidR="000648CB" w:rsidRPr="000648CB">
        <w:t xml:space="preserve"> лейкоз</w:t>
      </w:r>
      <w:r w:rsidR="000648CB">
        <w:t>а</w:t>
      </w:r>
      <w:r w:rsidR="000648CB" w:rsidRPr="000648CB">
        <w:t xml:space="preserve"> </w:t>
      </w:r>
      <w:r w:rsidR="000648CB" w:rsidRPr="00F63CEF">
        <w:t>и</w:t>
      </w:r>
      <w:r w:rsidR="000648CB">
        <w:t>ли</w:t>
      </w:r>
      <w:r w:rsidR="000648CB" w:rsidRPr="00F63CEF">
        <w:t xml:space="preserve"> </w:t>
      </w:r>
      <w:r w:rsidR="000648CB">
        <w:t>л</w:t>
      </w:r>
      <w:r w:rsidR="000648CB" w:rsidRPr="000648CB">
        <w:t>имфом</w:t>
      </w:r>
      <w:r w:rsidR="000648CB">
        <w:t>ы</w:t>
      </w:r>
      <w:r w:rsidR="000648CB" w:rsidRPr="000648CB">
        <w:t xml:space="preserve"> из малых лимфоцитов</w:t>
      </w:r>
      <w:r w:rsidR="004753EB">
        <w:t xml:space="preserve">. </w:t>
      </w:r>
    </w:p>
    <w:p w:rsidR="00032009" w:rsidRDefault="00032009" w:rsidP="00032009"/>
    <w:p w:rsidR="004D7374" w:rsidRDefault="004D7374" w:rsidP="004D7374">
      <w:pPr>
        <w:ind w:firstLine="709"/>
      </w:pPr>
    </w:p>
    <w:p w:rsidR="00B11FF3" w:rsidRDefault="00B11FF3" w:rsidP="004D7374">
      <w:pPr>
        <w:ind w:firstLine="709"/>
      </w:pPr>
    </w:p>
    <w:p w:rsidR="00B11FF3" w:rsidRDefault="00B11FF3" w:rsidP="004D7374">
      <w:pPr>
        <w:ind w:firstLine="709"/>
      </w:pPr>
    </w:p>
    <w:p w:rsidR="00B11FF3" w:rsidRDefault="00B11FF3" w:rsidP="004D7374">
      <w:pPr>
        <w:ind w:firstLine="709"/>
      </w:pPr>
    </w:p>
    <w:p w:rsidR="00B11FF3" w:rsidRDefault="00B11FF3" w:rsidP="004D7374">
      <w:pPr>
        <w:ind w:firstLine="709"/>
      </w:pPr>
    </w:p>
    <w:p w:rsidR="00B11FF3" w:rsidRDefault="00B11FF3" w:rsidP="004D7374">
      <w:pPr>
        <w:ind w:firstLine="709"/>
      </w:pPr>
    </w:p>
    <w:p w:rsidR="00DC3895" w:rsidRPr="00437AD9" w:rsidRDefault="001C2A64" w:rsidP="00BE6A1C">
      <w:pPr>
        <w:pStyle w:val="1"/>
      </w:pPr>
      <w:bookmarkStart w:id="9" w:name="_Toc24546425"/>
      <w:bookmarkStart w:id="10" w:name="_Toc23601712"/>
      <w:r>
        <w:lastRenderedPageBreak/>
        <w:t xml:space="preserve">1. </w:t>
      </w:r>
      <w:r w:rsidR="00DC3895" w:rsidRPr="00437AD9">
        <w:t xml:space="preserve">Краткая информация по заболеванию или состоянию </w:t>
      </w:r>
      <w:r w:rsidR="00BE6A1C">
        <w:br/>
      </w:r>
      <w:r w:rsidR="00DC3895" w:rsidRPr="00437AD9">
        <w:t>(группе заболеваний или состояний)</w:t>
      </w:r>
      <w:bookmarkEnd w:id="9"/>
      <w:bookmarkEnd w:id="10"/>
    </w:p>
    <w:p w:rsidR="004D7374" w:rsidRPr="0030568B" w:rsidRDefault="004D7374" w:rsidP="00594D35">
      <w:pPr>
        <w:pStyle w:val="2"/>
        <w:rPr>
          <w:szCs w:val="24"/>
        </w:rPr>
      </w:pPr>
      <w:bookmarkStart w:id="11" w:name="_Toc24546426"/>
      <w:bookmarkStart w:id="12" w:name="_Toc23601713"/>
      <w:r w:rsidRPr="0030568B">
        <w:rPr>
          <w:szCs w:val="24"/>
        </w:rPr>
        <w:t>1.1</w:t>
      </w:r>
      <w:r w:rsidR="00397360" w:rsidRPr="0030568B">
        <w:rPr>
          <w:szCs w:val="24"/>
        </w:rPr>
        <w:t>.</w:t>
      </w:r>
      <w:r w:rsidRPr="0030568B">
        <w:rPr>
          <w:szCs w:val="24"/>
        </w:rPr>
        <w:t xml:space="preserve"> Определени</w:t>
      </w:r>
      <w:r w:rsidR="00BE6A1C" w:rsidRPr="0030568B">
        <w:rPr>
          <w:shd w:val="clear" w:color="auto" w:fill="FFFFFF"/>
        </w:rPr>
        <w:t>е</w:t>
      </w:r>
      <w:r w:rsidR="0030568B" w:rsidRPr="0030568B">
        <w:rPr>
          <w:shd w:val="clear" w:color="auto" w:fill="FFFFFF"/>
        </w:rPr>
        <w:t xml:space="preserve"> заболевания или состояния (группы заболеваний или состояний)</w:t>
      </w:r>
      <w:bookmarkEnd w:id="11"/>
      <w:bookmarkEnd w:id="12"/>
    </w:p>
    <w:p w:rsidR="004D7374" w:rsidRDefault="007F15BE" w:rsidP="00B93B9E">
      <w:pPr>
        <w:ind w:firstLine="709"/>
        <w:contextualSpacing/>
      </w:pPr>
      <w:r>
        <w:t>Хронический лимфо</w:t>
      </w:r>
      <w:r w:rsidR="007D1103">
        <w:t xml:space="preserve">цитарный </w:t>
      </w:r>
      <w:r>
        <w:t>лейкоз (ХЛЛ)</w:t>
      </w:r>
      <w:r w:rsidR="000648CB">
        <w:t xml:space="preserve"> и </w:t>
      </w:r>
      <w:r w:rsidR="004D7374">
        <w:t>лимфома из малых лимфоцитов (ЛМЛ)</w:t>
      </w:r>
      <w:r w:rsidR="00DD3D1E">
        <w:t> </w:t>
      </w:r>
      <w:r w:rsidR="004D7374">
        <w:t xml:space="preserve">– это В-клеточные опухоли из </w:t>
      </w:r>
      <w:r w:rsidR="005208EC">
        <w:t>малых В-лимфоцитов</w:t>
      </w:r>
      <w:r w:rsidR="004D7374">
        <w:t xml:space="preserve">. </w:t>
      </w:r>
      <w:r w:rsidR="005208EC">
        <w:t>ХЛЛ</w:t>
      </w:r>
      <w:r w:rsidR="000648CB">
        <w:t xml:space="preserve"> и </w:t>
      </w:r>
      <w:r w:rsidR="005208EC">
        <w:t>ЛМЛ</w:t>
      </w:r>
      <w:r w:rsidR="004D7374">
        <w:t xml:space="preserve"> биологически </w:t>
      </w:r>
      <w:r w:rsidR="004D7374" w:rsidRPr="004A1FA5">
        <w:t xml:space="preserve">представляют собой </w:t>
      </w:r>
      <w:r w:rsidR="000137B7">
        <w:t>одну</w:t>
      </w:r>
      <w:r w:rsidR="00194677">
        <w:t xml:space="preserve"> нозологическую </w:t>
      </w:r>
      <w:r w:rsidR="000137B7">
        <w:t>форму.</w:t>
      </w:r>
      <w:r w:rsidR="00DD3D1E">
        <w:t xml:space="preserve"> </w:t>
      </w:r>
      <w:r w:rsidR="004D7374" w:rsidRPr="004A1FA5">
        <w:t xml:space="preserve">Отличие между ними </w:t>
      </w:r>
      <w:r w:rsidR="000648CB">
        <w:t xml:space="preserve">состоит </w:t>
      </w:r>
      <w:r w:rsidR="004D7374" w:rsidRPr="004A1FA5">
        <w:t xml:space="preserve">в том, что при ХЛЛ в крови </w:t>
      </w:r>
      <w:r w:rsidR="000648CB">
        <w:t>наблюдается</w:t>
      </w:r>
      <w:r w:rsidR="004D7374" w:rsidRPr="004A1FA5">
        <w:t xml:space="preserve"> значительный лимфоцитоз (</w:t>
      </w:r>
      <w:r w:rsidR="004A1FA5" w:rsidRPr="004A1FA5">
        <w:t>≥</w:t>
      </w:r>
      <w:r w:rsidR="004D7374" w:rsidRPr="004A1FA5">
        <w:t xml:space="preserve">5000 моноклональных </w:t>
      </w:r>
      <w:r w:rsidR="000648CB">
        <w:br/>
      </w:r>
      <w:r w:rsidR="004D7374" w:rsidRPr="004A1FA5">
        <w:t>В-лимфоцитов), тогда как при</w:t>
      </w:r>
      <w:r w:rsidR="004D7374">
        <w:t xml:space="preserve"> ЛМЛ </w:t>
      </w:r>
      <w:r w:rsidR="00194677">
        <w:t xml:space="preserve">выявляется поражение лимфатических узлов, селезенки, </w:t>
      </w:r>
      <w:r w:rsidR="000648CB">
        <w:t xml:space="preserve">но </w:t>
      </w:r>
      <w:r w:rsidR="000137B7">
        <w:t xml:space="preserve">содержание клональных В-клеток в крови </w:t>
      </w:r>
      <w:r w:rsidR="000137B7" w:rsidRPr="000137B7">
        <w:t>≤5</w:t>
      </w:r>
      <w:r w:rsidR="007D1103">
        <w:t> </w:t>
      </w:r>
      <w:r w:rsidR="00DD3D1E">
        <w:t>×</w:t>
      </w:r>
      <w:r w:rsidR="007D1103">
        <w:t> </w:t>
      </w:r>
      <w:r w:rsidR="000137B7" w:rsidRPr="000137B7">
        <w:t>10</w:t>
      </w:r>
      <w:r w:rsidR="000137B7" w:rsidRPr="000137B7">
        <w:rPr>
          <w:vertAlign w:val="superscript"/>
        </w:rPr>
        <w:t>9</w:t>
      </w:r>
      <w:r w:rsidR="000137B7" w:rsidRPr="000137B7">
        <w:t>/л</w:t>
      </w:r>
      <w:r w:rsidR="000137B7">
        <w:t>, отсутствуют морфологически</w:t>
      </w:r>
      <w:r w:rsidR="000648CB">
        <w:t>е</w:t>
      </w:r>
      <w:r w:rsidR="000137B7">
        <w:t xml:space="preserve"> признак</w:t>
      </w:r>
      <w:r w:rsidR="000648CB">
        <w:t>и</w:t>
      </w:r>
      <w:r w:rsidR="000137B7">
        <w:t xml:space="preserve"> поражения костного мозга.</w:t>
      </w:r>
    </w:p>
    <w:p w:rsidR="004D7374" w:rsidRPr="0030568B" w:rsidRDefault="004D7374" w:rsidP="00B93B9E">
      <w:pPr>
        <w:pStyle w:val="2"/>
        <w:contextualSpacing/>
        <w:rPr>
          <w:szCs w:val="24"/>
        </w:rPr>
      </w:pPr>
      <w:bookmarkStart w:id="13" w:name="_Toc24546427"/>
      <w:bookmarkStart w:id="14" w:name="_Toc23601714"/>
      <w:r w:rsidRPr="0030568B">
        <w:rPr>
          <w:szCs w:val="24"/>
        </w:rPr>
        <w:t>1.2</w:t>
      </w:r>
      <w:r w:rsidR="00397360" w:rsidRPr="0030568B">
        <w:rPr>
          <w:szCs w:val="24"/>
        </w:rPr>
        <w:t>.</w:t>
      </w:r>
      <w:r w:rsidRPr="0030568B">
        <w:rPr>
          <w:szCs w:val="24"/>
        </w:rPr>
        <w:t xml:space="preserve"> Этиология и патогенез</w:t>
      </w:r>
      <w:r w:rsidR="000F2A44" w:rsidRPr="0030568B">
        <w:rPr>
          <w:szCs w:val="24"/>
        </w:rPr>
        <w:t xml:space="preserve"> </w:t>
      </w:r>
      <w:r w:rsidR="0030568B" w:rsidRPr="0030568B">
        <w:rPr>
          <w:szCs w:val="24"/>
        </w:rPr>
        <w:t>заболевания или состояния (группы заболеваний или состояний)</w:t>
      </w:r>
      <w:bookmarkEnd w:id="13"/>
      <w:bookmarkEnd w:id="14"/>
    </w:p>
    <w:p w:rsidR="001A7FF4" w:rsidRPr="0016638B" w:rsidRDefault="000648CB" w:rsidP="001A7FF4">
      <w:pPr>
        <w:ind w:firstLine="709"/>
      </w:pPr>
      <w:r>
        <w:t>Молекулярный патогенез ХЛЛ –</w:t>
      </w:r>
      <w:r w:rsidR="00C75BCD" w:rsidRPr="0016638B">
        <w:t xml:space="preserve"> комплексный многоступенчатый процесс, который приводит к репликации клона В-лимфоцитов</w:t>
      </w:r>
      <w:r w:rsidR="008C3A74" w:rsidRPr="0016638B">
        <w:t xml:space="preserve"> </w:t>
      </w:r>
      <w:r w:rsidR="000B0AC3" w:rsidRPr="0016638B">
        <w:fldChar w:fldCharType="begin" w:fldLock="1"/>
      </w:r>
      <w:r w:rsidR="001A7FF4" w:rsidRPr="0016638B">
        <w:instrText>ADDIN CSL_CITATION {"citationItems":[{"id":"ITEM-1","itemData":{"DOI":"10.1016/j.semcancer.2010.08.004","ISSN":"1044579X","abstract":"The key molecule for normal B cells is the surface Ig (sIg) of the B-cell receptor, which influences cell behaviour, even after neoplastic transformation. During B-cell maturation, sIg accumulates somatic mutations in the Ig variable region (V) genes and tumours retain these patterns, thereby revealing the point of differentiation of the B cell of origin. The importance of origin is strikingly illustrated in CLL where the two major subsets with distinctive clinical behaviour express either unmutated (U) or mutated (M) V genes. Biased selection of VDJ genes also occurs in CLL, allowing further identification of the normal B-cell counterparts, with U-CLL apparently derived from circulating naïve B cells. Surface IgM of CLL is functional, with evidence for ongoing interaction with antigen in vivo. Signalling connects to cell survival, proliferation and migration, key determinants of tumour cell behaviour. Probing of B-cell receptor-mediated signalling pathways, either constitutively activated or open for activation, reveals dynamic, possibly repetitive, stimulatory events, likely to occur in tissue sites. Subtle differences in signal responsiveness between U-CLL or M-CLL subsets, together with microenvironmental factors, may explain clinical outcome. Knowledge of the critical signalling pathways should reveal the steps vulnerable to inhibition and allow development of a new range of therapeutic drugs, targeted particularly against the more aggressive subset, U-CLL. © 2010 Elsevier Ltd.","author":[{"dropping-particle":"","family":"Packham","given":"Graham","non-dropping-particle":"","parse-names":false,"suffix":""},{"dropping-particle":"","family":"Stevenson","given":"Freda","non-dropping-particle":"","parse-names":false,"suffix":""}],"container-title":"Seminars in Cancer Biology","id":"ITEM-1","issue":"6","issued":{"date-parts":[["2010","12"]]},"page":"391-399","title":"The role of the B-cell receptor in the pathogenesis of chronic lymphocytic leukaemia","type":"article","volume":"20"},"uris":["http://www.mendeley.com/documents/?uuid=830522e0-49cb-3380-a41f-4db8c7d9791e"]},{"id":"ITEM-2","itemData":{"DOI":"10.1158/0008-5472.CAN-14-0630","ISSN":"15387445","abstract":"Over the last decade, immunogenetic analysis of B-cell receptor immunoglobulins (BcR IG) has proved instrumental in dissecting chronic lymphocytic leukemia (CLL) pathogenesis. Initially, it was the finding that the level of somatic hypermutations in rearranged IG heavy-chain genes could define two CLL subtypes associated with a different clinical course that drew attention. As the years ensued, this not only continued to hold strong, but also revealed an unprecedented BcR restriction (aptly coined as \" stereotypy\"), thus cementing the idea that antigenic elements select the leukemic clones. With all this in mind, in the present review, we focus on the CLL BcR IG, a molecule that clearly lies at the heart of disease pathogenesis, and attempt to distil from past and emerging biologic knowledge the most relevant aspects in the context of the immunogenetics of CLL, while at the same time provoking questions that remain unanswered. We juxtapose CLL with mutated BcR IGs against CLL with unmutated BcR IGs due to their striking clinicobiologic differences; however, when considering ontogeny, common derivation of the two mutational subtypes cannot be excluded. The issue of stereotypy is intertwined throughout and we also raise the subject of isotype-switched CLL, which, despite its rarity, contributes intriguing ontogenetic hints. © 2014 AACR.","author":[{"dropping-particle":"","family":"Vardi","given":"Anna","non-dropping-particle":"","parse-names":false,"suffix":""},{"dropping-particle":"","family":"Agathangelidis","given":"Andreas","non-dropping-particle":"","parse-names":false,"suffix":""},{"dropping-particle":"","family":"Sutton","given":"Lesley Ann","non-dropping-particle":"","parse-names":false,"suffix":""},{"dropping-particle":"","family":"Ghia","given":"Paolo","non-dropping-particle":"","parse-names":false,"suffix":""},{"dropping-particle":"","family":"Rosenquist","given":"Richard","non-dropping-particle":"","parse-names":false,"suffix":""},{"dropping-particle":"","family":"Stamatopoulos","given":"Kostas","non-dropping-particle":"","parse-names":false,"suffix":""}],"container-title":"Cancer Research","id":"ITEM-2","issue":"16","issued":{"date-parts":[["2014","8","15"]]},"page":"4211-4216","publisher":"American Association for Cancer Research Inc.","title":"Immunogenetic studies of chronic lymphocytic leukemia: Revelations and speculations about ontogeny and clinical evolution","type":"article","volume":"74"},"uris":["http://www.mendeley.com/documents/?uuid=bbd755e8-35f4-3510-87ba-154469cdeb86"]},{"id":"ITEM-3","itemData":{"DOI":"10.1182/blood-2007-07-099564","ISSN":"00064971","abstract":"Somatic hypermutation (SHM) features in a series of 1967 immunoglobulin heavy chain gene (IGH) rearrangements obtained from patients with chronic lymphocytic leukemia (CLL) were examined and compared with IGH sequences from non-CLL B cells available in public databases. SHM analysis was performed for all 1290 CLL sequences in this cohort with less than 100% identity to germ line. At the cohort level, SHM patterns were typical of a canonical SHM process. However, important differences emerged from the analysis of certain subgroups of CLL sequences defined by: (1) IGHV gene usage, (2) presence of stereotyped heavy chain complementarity-determining region 3 (HCDR3) sequences, and (3) mutational load. Recurrent, \"stereotyped\" amino acid changes occurred across the entire IGHV region in CLL subsets carrying stereotyped HCDR3 sequences, especially those expressing the IGHV3-21 and IGHV4-34 genes. These mutations are underrepresented among non-CLL sequences and thus can be considered as CLL-biased. Furthermore, it was shown that even a low level of mutations may be functionally relevant, given that stereotyped amino acid changes can be found in subsets of minimally mutated cases. The precise targeting and distinctive features of somatic hypermutation (SHM) in selected subgroups of CLL patients provide further evidence for selection by specific antigenic element(s). © 2008 by The American Society of Hematology.","author":[{"dropping-particle":"","family":"Murray","given":"Fiona","non-dropping-particle":"","parse-names":false,"suffix":""},{"dropping-particle":"","family":"Darzentas","given":"Nikos","non-dropping-particle":"","parse-names":false,"suffix":""},{"dropping-particle":"","family":"Hadzidimitriou","given":"Anastasia","non-dropping-particle":"","parse-names":false,"suffix":""},{"dropping-particle":"","family":"Tobin","given":"Gerard","non-dropping-particle":"","parse-names":false,"suffix":""},{"dropping-particle":"","family":"Boudjogra","given":"Myriam","non-dropping-particle":"","parse-names":false,"suffix":""},{"dropping-particle":"","family":"Scielzo","given":"Cristina","non-dropping-particle":"","parse-names":false,"suffix":""},{"dropping-particle":"","family":"Laoutaris","given":"Nikolaos","non-dropping-particle":"","parse-names":false,"suffix":""},{"dropping-particle":"","family":"Karlsson","given":"Karin","non-dropping-particle":"","parse-names":false,"suffix":""},{"dropping-particle":"","family":"Baran-Marzsak","given":"Fanny","non-dropping-particle":"","parse-names":false,"suffix":""},{"dropping-particle":"","family":"Tsaftaris","given":"Athanasios","non-dropping-particle":"","parse-names":false,"suffix":""},{"dropping-particle":"","family":"Moreno","given":"Carol","non-dropping-particle":"","parse-names":false,"suffix":""},{"dropping-particle":"","family":"Anagnostopoulos","given":"Achilles","non-dropping-particle":"","parse-names":false,"suffix":""},{"dropping-particle":"","family":"Caligaris-Cappio","given":"Federico","non-dropping-particle":"","parse-names":false,"suffix":""},{"dropping-particle":"","family":"Vaur","given":"Dominique","non-dropping-particle":"","parse-names":false,"suffix":""},{"dropping-particle":"","family":"Ouzounis","given":"Christos","non-dropping-particle":"","parse-names":false,"suffix":""},{"dropping-particle":"","family":"Belessi","given":"Chrysoula","non-dropping-particle":"","parse-names":false,"suffix":""},{"dropping-particle":"","family":"Ghia","given":"Paolo","non-dropping-particle":"","parse-names":false,"suffix":""},{"dropping-particle":"","family":"Davi","given":"Fred","non-dropping-particle":"","parse-names":false,"suffix":""},{"dropping-particle":"","family":"Rosenquist","given":"Richard","non-dropping-particle":"","parse-names":false,"suffix":""},{"dropping-particle":"","family":"Stamatopoulos","given":"Kostas","non-dropping-particle":"","parse-names":false,"suffix":""}],"container-title":"Blood","id":"ITEM-3","issue":"3","issued":{"date-parts":[["2008"]]},"page":"1524-1533","title":"Stereotyped patterns of somatic hypermutation in subsets of patients with chronic lymphocytic leukemia: Implications for the role of antigen selection in leukemogenesis","type":"article-journal","volume":"111"},"uris":["http://www.mendeley.com/documents/?uuid=a3b1e906-374a-3e1e-a5fc-aca74df7bc47"]}],"mendeley":{"formattedCitation":"[1–3]","plainTextFormattedCitation":"[1–3]","previouslyFormattedCitation":"[1–3]"},"properties":{"noteIndex":0},"schema":"https://github.com/citation-style-language/schema/raw/master/csl-citation.json"}</w:instrText>
      </w:r>
      <w:r w:rsidR="000B0AC3" w:rsidRPr="0016638B">
        <w:fldChar w:fldCharType="separate"/>
      </w:r>
      <w:r w:rsidR="008C3A74" w:rsidRPr="0016638B">
        <w:rPr>
          <w:noProof/>
        </w:rPr>
        <w:t>[1–3]</w:t>
      </w:r>
      <w:r w:rsidR="000B0AC3" w:rsidRPr="0016638B">
        <w:fldChar w:fldCharType="end"/>
      </w:r>
      <w:r w:rsidR="00C75BCD" w:rsidRPr="0016638B">
        <w:t>. Почти во всех случаях хроническому лимфолейкозу предшествует моноклональный В-клеточный лимфоцитоз (МВКЛ), который обнаруживается высокоточными методами иммунофенотипирования у 5</w:t>
      </w:r>
      <w:r w:rsidR="007D1103" w:rsidRPr="0016638B">
        <w:t>–</w:t>
      </w:r>
      <w:r w:rsidR="00C75BCD" w:rsidRPr="0016638B">
        <w:t>15</w:t>
      </w:r>
      <w:r w:rsidR="00DD3D1E">
        <w:t xml:space="preserve"> %</w:t>
      </w:r>
      <w:r w:rsidR="00C75BCD" w:rsidRPr="0016638B">
        <w:t xml:space="preserve"> лиц старше </w:t>
      </w:r>
      <w:r w:rsidR="008C3A74" w:rsidRPr="0016638B">
        <w:t>4</w:t>
      </w:r>
      <w:r w:rsidR="00C75BCD" w:rsidRPr="0016638B">
        <w:t>0 лет</w:t>
      </w:r>
      <w:r w:rsidR="008C3A74" w:rsidRPr="0016638B">
        <w:t xml:space="preserve">, </w:t>
      </w:r>
      <w:r w:rsidR="001A7FF4" w:rsidRPr="0016638B">
        <w:t>риск развития</w:t>
      </w:r>
      <w:r w:rsidR="008C3A74" w:rsidRPr="0016638B">
        <w:t xml:space="preserve"> МВКЛ увеличивается с возрастом</w:t>
      </w:r>
      <w:r w:rsidR="001A7FF4" w:rsidRPr="0016638B">
        <w:t xml:space="preserve"> </w:t>
      </w:r>
      <w:r w:rsidR="000B0AC3" w:rsidRPr="0016638B">
        <w:fldChar w:fldCharType="begin" w:fldLock="1"/>
      </w:r>
      <w:r w:rsidR="00A33FC0" w:rsidRPr="0016638B">
        <w:instrText xml:space="preserve">ADDIN CSL_CITATION {"citationItems":[{"id":"ITEM-1","itemData":{"DOI":"10.1182/blood-2015-02-585059","ISSN":"15280020","abstract":"Monoclonal B lymphocytosis (MBL) is defined as the presence of a clonal B-cell population in the peripheral blood with fewer than 5 × 10(9)/L B-cells and no other signs of a lymphoproliferative disorder. The majority of cases of MBL have the immunophenotype of chronic lymphocytic leukemia (CLL). MBL can be categorized as either low count or high count based on whether the B-cell count is above or below 0.5 × 10(9)/L. Low-count MBL can be detected in </w:instrText>
      </w:r>
      <w:r w:rsidR="00A33FC0" w:rsidRPr="0016638B">
        <w:rPr>
          <w:rFonts w:ascii="Cambria Math" w:hAnsi="Cambria Math" w:cs="Cambria Math"/>
        </w:rPr>
        <w:instrText>∼</w:instrText>
      </w:r>
      <w:r w:rsidR="00A33FC0" w:rsidRPr="0016638B">
        <w:instrText>5% of adults over the age of 40 years when assessed using standard-sensitivity flow cytometry assays. A number of biological and genetic characteristics distinguish low-count from high-count MBL. Whereas low-count MBL rarely progresses to CLL, high-count MBL progresses to CLL requiring therapy at a rate of 1% to 2% per year. High-count MBL is distinguished from Rai 0 CLL based on whether the B-cell count is above or below 5 × 10(9)/L. Although individuals with both high-count MBL and CLL Rai stage 0 are at increased risk of infections and second cancers, the risk of progression requiring treatment and the potential to shorten life expectancy are greater for CLL. This review highlights challenging questions regarding the classification, risk stratification, management, and supportive care of patients with MBL and CLL.","author":[{"dropping-particle":"","family":"Strati","given":"Paolo","non-dropping-particle":"","parse-names":false,"suffix":""},{"dropping-particle":"","family":"Shanafelt","given":"Tait D.","non-dropping-particle":"","parse-names":false,"suffix":""}],"container-title":"Blood","id":"ITEM-1","issue":"4","issued":{"date-parts":[["2015","7","23"]]},"page":"454-462","publisher":"American Society of Hematology","title":"Monoclonal B-cell lymphocytosis and early-stage chronic lymphocytic leukemia: Diagnosis, natural history, and risk stratification","type":"article","volume":"126"},"uris":["http://www.mendeley.com/documents/?uuid=1aa8dff9-435e-3b9c-aa07-bacd9e18cc38"]}],"mendeley":{"formattedCitation":"[4]","plainTextFormattedCitation":"[4]","previouslyFormattedCitation":"[4]"},"properties":{"noteIndex":0},"schema":"https://github.com/citation-style-language/schema/raw/master/csl-citation.json"}</w:instrText>
      </w:r>
      <w:r w:rsidR="000B0AC3" w:rsidRPr="0016638B">
        <w:fldChar w:fldCharType="separate"/>
      </w:r>
      <w:r w:rsidR="001A7FF4" w:rsidRPr="0016638B">
        <w:rPr>
          <w:noProof/>
        </w:rPr>
        <w:t>[4]</w:t>
      </w:r>
      <w:r w:rsidR="000B0AC3" w:rsidRPr="0016638B">
        <w:fldChar w:fldCharType="end"/>
      </w:r>
      <w:r w:rsidR="00C75BCD" w:rsidRPr="0016638B">
        <w:t xml:space="preserve">. МВКЛ инициируется комплексом факторов, </w:t>
      </w:r>
      <w:r w:rsidR="00BA284D">
        <w:t xml:space="preserve">который </w:t>
      </w:r>
      <w:r w:rsidR="00C75BCD" w:rsidRPr="0016638B">
        <w:t>включа</w:t>
      </w:r>
      <w:r w:rsidR="00BA284D">
        <w:t>ет</w:t>
      </w:r>
      <w:r w:rsidR="00C75BCD" w:rsidRPr="0016638B">
        <w:t xml:space="preserve"> мутации ряда генов, антигенн</w:t>
      </w:r>
      <w:r w:rsidR="00BA284D">
        <w:t>ую</w:t>
      </w:r>
      <w:r w:rsidR="00C75BCD" w:rsidRPr="0016638B">
        <w:t xml:space="preserve"> стимуляци</w:t>
      </w:r>
      <w:r w:rsidR="00BA284D">
        <w:t>ю</w:t>
      </w:r>
      <w:r w:rsidR="00C75BCD" w:rsidRPr="0016638B">
        <w:t>, сигнал</w:t>
      </w:r>
      <w:r w:rsidR="00BA284D">
        <w:t>ы</w:t>
      </w:r>
      <w:r w:rsidR="00BA284D" w:rsidRPr="00BA284D">
        <w:t xml:space="preserve"> </w:t>
      </w:r>
      <w:r w:rsidR="00BA284D">
        <w:t xml:space="preserve">от </w:t>
      </w:r>
      <w:r w:rsidR="00BA284D" w:rsidRPr="0016638B">
        <w:t>микроокружен</w:t>
      </w:r>
      <w:r w:rsidR="00BA284D">
        <w:t>ия</w:t>
      </w:r>
      <w:r w:rsidR="00C75BCD" w:rsidRPr="0016638B">
        <w:t>, эпигенетически</w:t>
      </w:r>
      <w:r w:rsidR="00BA284D">
        <w:t>е</w:t>
      </w:r>
      <w:r w:rsidR="00C75BCD" w:rsidRPr="0016638B">
        <w:t xml:space="preserve"> модификации и, наконец, цитогенетически</w:t>
      </w:r>
      <w:r w:rsidR="00BA284D">
        <w:t>е</w:t>
      </w:r>
      <w:r w:rsidR="00C75BCD" w:rsidRPr="0016638B">
        <w:t xml:space="preserve"> нарушения. В результате появляется клон лимфоцитов с фенотипом клеток ХЛЛ. </w:t>
      </w:r>
      <w:r w:rsidR="00BA284D">
        <w:t>У</w:t>
      </w:r>
      <w:r w:rsidR="00C75BCD" w:rsidRPr="0016638B">
        <w:t>ч</w:t>
      </w:r>
      <w:r w:rsidR="00BA284D">
        <w:t>и</w:t>
      </w:r>
      <w:r w:rsidR="00C75BCD" w:rsidRPr="0016638B">
        <w:t>т</w:t>
      </w:r>
      <w:r w:rsidR="00BA284D">
        <w:t>ывая</w:t>
      </w:r>
      <w:r w:rsidR="00C75BCD" w:rsidRPr="0016638B">
        <w:t xml:space="preserve"> многократно преобладающ</w:t>
      </w:r>
      <w:r w:rsidR="00BA284D">
        <w:t>ую</w:t>
      </w:r>
      <w:r w:rsidR="00C75BCD" w:rsidRPr="0016638B">
        <w:t xml:space="preserve"> частот</w:t>
      </w:r>
      <w:r w:rsidR="00BA284D">
        <w:t>у</w:t>
      </w:r>
      <w:r w:rsidR="00C75BCD" w:rsidRPr="0016638B">
        <w:t xml:space="preserve"> МВКЛ, </w:t>
      </w:r>
      <w:r w:rsidR="00BA284D" w:rsidRPr="0016638B">
        <w:t>к развитию ХЛЛ</w:t>
      </w:r>
      <w:r w:rsidR="00BA284D" w:rsidRPr="00BA284D">
        <w:t xml:space="preserve"> </w:t>
      </w:r>
      <w:r w:rsidR="00BA284D" w:rsidRPr="0016638B">
        <w:t xml:space="preserve">приводят </w:t>
      </w:r>
      <w:r w:rsidR="00C75BCD" w:rsidRPr="0016638B">
        <w:t xml:space="preserve">дополнительные генетические нарушения </w:t>
      </w:r>
      <w:r w:rsidR="00BA284D" w:rsidRPr="0016638B">
        <w:t xml:space="preserve">в </w:t>
      </w:r>
      <w:r w:rsidR="00BA284D">
        <w:t>1</w:t>
      </w:r>
      <w:r w:rsidR="00BA284D" w:rsidRPr="0016638B">
        <w:t xml:space="preserve"> из </w:t>
      </w:r>
      <w:r w:rsidR="00BA284D">
        <w:t>100</w:t>
      </w:r>
      <w:r w:rsidR="00BA284D" w:rsidRPr="0016638B">
        <w:t xml:space="preserve"> случаев МВКЛ</w:t>
      </w:r>
      <w:r w:rsidR="00C75BCD" w:rsidRPr="0016638B">
        <w:t>.</w:t>
      </w:r>
      <w:r w:rsidR="00DD3D1E">
        <w:t xml:space="preserve"> </w:t>
      </w:r>
      <w:r w:rsidR="001F5994" w:rsidRPr="0016638B">
        <w:t xml:space="preserve">Клетки ХЛЛ существенно влияют на микроокружение, инициируя </w:t>
      </w:r>
      <w:r w:rsidR="00BA284D">
        <w:t>появление</w:t>
      </w:r>
      <w:r w:rsidR="001F5994" w:rsidRPr="0016638B">
        <w:t xml:space="preserve"> </w:t>
      </w:r>
      <w:r w:rsidR="001A7FF4" w:rsidRPr="0016638B">
        <w:t xml:space="preserve">особого микроокружения </w:t>
      </w:r>
      <w:r w:rsidR="001F5994" w:rsidRPr="0016638B">
        <w:t>и даже специали</w:t>
      </w:r>
      <w:r w:rsidR="00BA284D">
        <w:softHyphen/>
      </w:r>
      <w:r w:rsidR="001F5994" w:rsidRPr="0016638B">
        <w:t>зированных клеток (</w:t>
      </w:r>
      <w:r w:rsidR="001F5994" w:rsidRPr="0016638B">
        <w:rPr>
          <w:lang w:val="en-US"/>
        </w:rPr>
        <w:t>nurse</w:t>
      </w:r>
      <w:r w:rsidR="001F5994" w:rsidRPr="0016638B">
        <w:t>-</w:t>
      </w:r>
      <w:r w:rsidR="001F5994" w:rsidRPr="0016638B">
        <w:rPr>
          <w:lang w:val="en-US"/>
        </w:rPr>
        <w:t>like</w:t>
      </w:r>
      <w:r w:rsidR="001F5994" w:rsidRPr="0016638B">
        <w:t xml:space="preserve"> </w:t>
      </w:r>
      <w:r w:rsidR="001F5994" w:rsidRPr="0016638B">
        <w:rPr>
          <w:lang w:val="en-US"/>
        </w:rPr>
        <w:t>cells</w:t>
      </w:r>
      <w:r w:rsidR="001F5994" w:rsidRPr="0016638B">
        <w:t>), которые определяют их клональную экспансию и дают возможность переживать генотоксические стрессы</w:t>
      </w:r>
      <w:r w:rsidR="00C75BCD" w:rsidRPr="0016638B">
        <w:t>. Время и химиотерапия приводят к клональной эволюции с накоплением генетических нарушений, которые делают клетки ХЛЛ все более автономными, быстро</w:t>
      </w:r>
      <w:r w:rsidR="00BA284D">
        <w:t xml:space="preserve"> </w:t>
      </w:r>
      <w:r w:rsidR="00C75BCD" w:rsidRPr="0016638B">
        <w:t xml:space="preserve">делящимися и рефракторными к терапии. </w:t>
      </w:r>
    </w:p>
    <w:p w:rsidR="00C75BCD" w:rsidRPr="0016638B" w:rsidRDefault="00C75BCD" w:rsidP="001A7FF4">
      <w:pPr>
        <w:ind w:firstLine="709"/>
      </w:pPr>
      <w:r w:rsidRPr="0016638B">
        <w:t>Клетки ХЛЛ/ЛМЛ экспрессируют В-клеточные антигенные рецепторы с ограниченным репертуаром специфичности. Постоянная передача сигнала через эти рецепторы и характер этой передачи явля</w:t>
      </w:r>
      <w:r w:rsidR="00A33FC0" w:rsidRPr="0016638B">
        <w:t>ю</w:t>
      </w:r>
      <w:r w:rsidRPr="0016638B">
        <w:t xml:space="preserve">тся ключевым фактором, определяющим жизнеспособность клеток ХЛЛ и также характер </w:t>
      </w:r>
      <w:r w:rsidR="00BA284D">
        <w:t>развития</w:t>
      </w:r>
      <w:r w:rsidRPr="0016638B">
        <w:t xml:space="preserve"> </w:t>
      </w:r>
      <w:r w:rsidR="001F5994" w:rsidRPr="0016638B">
        <w:t>этой опухоли</w:t>
      </w:r>
      <w:r w:rsidRPr="0016638B">
        <w:t xml:space="preserve">. Предполагается, </w:t>
      </w:r>
      <w:r w:rsidR="001F5994" w:rsidRPr="0016638B">
        <w:lastRenderedPageBreak/>
        <w:t xml:space="preserve">что </w:t>
      </w:r>
      <w:r w:rsidRPr="0016638B">
        <w:t>сигнальный путь В-клеточного рецептора не зависит от антигенов, но осуществляется автономно, возможно при взаимодействии клеток ХЛЛ друг с другом</w:t>
      </w:r>
      <w:r w:rsidR="00A33FC0" w:rsidRPr="0016638B">
        <w:t xml:space="preserve"> </w:t>
      </w:r>
      <w:r w:rsidR="000B0AC3" w:rsidRPr="0016638B">
        <w:fldChar w:fldCharType="begin" w:fldLock="1"/>
      </w:r>
      <w:r w:rsidR="00015814">
        <w:instrText>ADDIN CSL_CITATION {"citationItems":[{"id":"ITEM-1","itemData":{"DOI":"10.1146/annurev-pathol-020712-163955","ISSN":"1553-4006","author":[{"dropping-particle":"","family":"Zhang","given":"Suping","non-dropping-particle":"","parse-names":false,"suffix":""},{"dropping-particle":"","family":"Kipps","given":"Thomas J.","non-dropping-particle":"","parse-names":false,"suffix":""}],"container-title":"Annual Review of Pathology: Mechanisms of Disease","id":"ITEM-1","issue":"1","issued":{"date-parts":[["2014","1","24"]]},"page":"103-118","title":"The Pathogenesis of Chronic Lymphocytic Leukemia","type":"article-journal","volume":"9"},"uris":["http://www.mendeley.com/documents/?uuid=c287baf8-912e-3bba-833c-73547f391e3f"]},{"id":"ITEM-2","itemData":{"DOI":"10.1016/j.it.2013.07.002","ISSN":"14714906","abstract":"B cell receptor (BCR) signaling plays an important pathogenic role in chronic lymphocytic leukemia (CLL) and B cell lymphomas, based on structural restrictions of the BCR, and BCR-dependent survival and growth of the malignant B cells. In CLL and lymphoma subtypes, ligand-independent ('tonic') and ligand-dependent BCR signaling have been characterized, which can involve mutations of BCR pathway components or be triggered by (auto)antigens present in the tissue microenvironment. In CLL, based on high response rates and durable remissions in early-stage clinical trials, there is rapid clinical development of inhibitors targeting BCR-associated kinases [Bruton's tyrosine kinase (BTK), phosphoinositide 3-kinase (PI3K)δ], which will change treatment paradigms in CLL and other B cell malignancies. Here, we discuss the evolution of this field, from BCR-related prognostic markers, to mechanisms of BCR activation, and targeting of BCR-associated kinases, the emerging Achilles' heel in CLL pathogenesis. © 2013 Elsevier Ltd.","author":[{"dropping-particle":"","family":"Burger","given":"Jan A.","non-dropping-particle":"","parse-names":false,"suffix":""},{"dropping-particle":"","family":"Chiorazzi","given":"Nicholas","non-dropping-particle":"","parse-names":false,"suffix":""}],"container-title":"Trends in Immunology","id":"ITEM-2","issue":"12","issued":{"date-parts":[["2013","12"]]},"page":"592-601","title":"B cell receptor signaling in chronic lymphocytic leukemia","type":"article","volume":"34"},"uris":["http://www.mendeley.com/documents/?uuid=d59ab3e3-a06f-38a9-b8d4-6417066cbe46"]}],"mendeley":{"formattedCitation":"[5,6]","plainTextFormattedCitation":"[5,6]","previouslyFormattedCitation":"[5,6]"},"properties":{"noteIndex":0},"schema":"https://github.com/citation-style-language/schema/raw/master/csl-citation.json"}</w:instrText>
      </w:r>
      <w:r w:rsidR="000B0AC3" w:rsidRPr="0016638B">
        <w:fldChar w:fldCharType="separate"/>
      </w:r>
      <w:r w:rsidR="00015814" w:rsidRPr="00015814">
        <w:rPr>
          <w:noProof/>
        </w:rPr>
        <w:t>[5,6]</w:t>
      </w:r>
      <w:r w:rsidR="000B0AC3" w:rsidRPr="0016638B">
        <w:fldChar w:fldCharType="end"/>
      </w:r>
      <w:r w:rsidRPr="0016638B">
        <w:t>.</w:t>
      </w:r>
    </w:p>
    <w:p w:rsidR="004D7374" w:rsidRPr="0030568B" w:rsidRDefault="004D7374" w:rsidP="00B93B9E">
      <w:pPr>
        <w:pStyle w:val="2"/>
        <w:contextualSpacing/>
        <w:rPr>
          <w:szCs w:val="24"/>
        </w:rPr>
      </w:pPr>
      <w:bookmarkStart w:id="15" w:name="_Toc24546428"/>
      <w:bookmarkStart w:id="16" w:name="_Toc23601715"/>
      <w:r w:rsidRPr="0030568B">
        <w:rPr>
          <w:szCs w:val="24"/>
        </w:rPr>
        <w:t>1.3</w:t>
      </w:r>
      <w:r w:rsidR="00397360" w:rsidRPr="0030568B">
        <w:rPr>
          <w:szCs w:val="24"/>
        </w:rPr>
        <w:t>.</w:t>
      </w:r>
      <w:r w:rsidRPr="0030568B">
        <w:rPr>
          <w:szCs w:val="24"/>
        </w:rPr>
        <w:t xml:space="preserve"> Эпидемиология</w:t>
      </w:r>
      <w:r w:rsidR="0030568B" w:rsidRPr="0030568B">
        <w:rPr>
          <w:szCs w:val="24"/>
        </w:rPr>
        <w:t xml:space="preserve"> заболевания или состояния (группы заболеваний или состояний)</w:t>
      </w:r>
      <w:bookmarkEnd w:id="15"/>
      <w:bookmarkEnd w:id="16"/>
    </w:p>
    <w:p w:rsidR="004D7374" w:rsidRDefault="004D7374" w:rsidP="00B93B9E">
      <w:pPr>
        <w:ind w:firstLine="709"/>
        <w:contextualSpacing/>
      </w:pPr>
      <w:r>
        <w:t>ХЛЛ – самый частый вид лейкоз</w:t>
      </w:r>
      <w:r w:rsidR="0015009B">
        <w:t>а</w:t>
      </w:r>
      <w:r>
        <w:t xml:space="preserve"> у взро</w:t>
      </w:r>
      <w:r w:rsidR="00DD3D1E">
        <w:t xml:space="preserve">слых. В европейских странах заболеваемость им </w:t>
      </w:r>
      <w:r>
        <w:t xml:space="preserve">составляет </w:t>
      </w:r>
      <w:r w:rsidR="0088552E" w:rsidRPr="0016638B">
        <w:t>5</w:t>
      </w:r>
      <w:r w:rsidR="00DD3D1E">
        <w:t xml:space="preserve"> случаев на </w:t>
      </w:r>
      <w:r>
        <w:t xml:space="preserve">100 </w:t>
      </w:r>
      <w:r w:rsidR="00DD3D1E">
        <w:t xml:space="preserve">тыс. человек </w:t>
      </w:r>
      <w:r>
        <w:t>в год</w:t>
      </w:r>
      <w:r w:rsidR="00025CCB">
        <w:t xml:space="preserve">. </w:t>
      </w:r>
      <w:r w:rsidR="00DD3D1E">
        <w:t>З</w:t>
      </w:r>
      <w:r w:rsidR="00025CCB">
        <w:t>аболеваемост</w:t>
      </w:r>
      <w:r w:rsidR="00DD3D1E">
        <w:t>ь</w:t>
      </w:r>
      <w:r w:rsidR="00025CCB">
        <w:t xml:space="preserve"> увеличивается с возрастом</w:t>
      </w:r>
      <w:r>
        <w:t xml:space="preserve">. У лиц старше </w:t>
      </w:r>
      <w:r w:rsidR="00025CCB">
        <w:t>7</w:t>
      </w:r>
      <w:r>
        <w:t xml:space="preserve">0 лет она составляет </w:t>
      </w:r>
      <w:r w:rsidR="00DD3D1E">
        <w:t xml:space="preserve">более </w:t>
      </w:r>
      <w:r w:rsidR="00025CCB">
        <w:t>2</w:t>
      </w:r>
      <w:r>
        <w:t>0</w:t>
      </w:r>
      <w:r w:rsidR="00DD3D1E">
        <w:t xml:space="preserve"> случаев на </w:t>
      </w:r>
      <w:r>
        <w:t xml:space="preserve">100 </w:t>
      </w:r>
      <w:r w:rsidR="00DD3D1E">
        <w:t xml:space="preserve">тыс. человек </w:t>
      </w:r>
      <w:r>
        <w:t xml:space="preserve">в год. Медиана возраста на момент установления диагноза в европейских странах – 69 лет </w:t>
      </w:r>
      <w:r w:rsidR="000B0AC3">
        <w:fldChar w:fldCharType="begin" w:fldLock="1"/>
      </w:r>
      <w:r w:rsidR="000F2A44">
        <w:instrText>ADDIN CSL_CITATION {"citationItems":[{"id":"ITEM-1","itemData":{"DOI":"10.1182/blood-2005-06-2508","ISSN":"00064971","abstract":"Because the causes of most lymphoid neoplasms remain unknown, comparison of incidence patterns by disease subtype may provide critical clues for future etiologic investigations. We therefore conducted a comprehensive assessment of 114,548 lymphoid neoplasms diagnosed during 1992-2001 in 12 Surveillance, Epidemiology, and End Results (SEER) registries according to the internationally recognized World Health Organization (WHO) lymphoma classification introduced in 2001. Cases coded in International Classification of Diseases for Oncology, Second Edition (ICD-O-2), were converted to ICD-O-3 for WHO subtype assignment. Age-specific and age-adjusted rates were compared by sex and race (white, black, Asian). Age-adjusted trends in incidence were estimated by sex and race using weighted least squares log-linear regression. Diverse incidence patterns and trends were observed by lymphoid neoplasm subtype and population. In the elderly (75 years or older), rates of diffuse large B-cell lymphoma (DLBCL) and follicular lymphoma increased 1.4% and 1.8% per year, respectively, whereas rates of chronic lymphocytic leukemia/small lymphocytic lymphoma (CLL/SLL) declined 2.1% per year. Although whites bear the highest incidence burden for most lymphoid neoplasm subtypes, most notably for hairy cell leukemia and follicular lymphoma, black predominance was observed for plasma cell and T-cell neoplasms. Asians have considerably lower rates than whites and blacks for CLL/SLL and Hodgkin lymphoma. We conclude that the striking differences in incidence patterns by histologic subtype strongly suggest that there is etiologic heterogeneity among lymphoid neoplasms and support the pursuit of epidemiologic analysis by subtype.","author":[{"dropping-particle":"","family":"Morton","given":"Lindsay M.","non-dropping-particle":"","parse-names":false,"suffix":""},{"dropping-particle":"","family":"Wang","given":"Sophia S.","non-dropping-particle":"","parse-names":false,"suffix":""},{"dropping-particle":"","family":"Devesa","given":"Susan S.","non-dropping-particle":"","parse-names":false,"suffix":""},{"dropping-particle":"","family":"Hartge","given":"Patricia","non-dropping-particle":"","parse-names":false,"suffix":""},{"dropping-particle":"","family":"Weisenburger","given":"Dennis D.","non-dropping-particle":"","parse-names":false,"suffix":""},{"dropping-particle":"","family":"Linet","given":"Martha S.","non-dropping-particle":"","parse-names":false,"suffix":""}],"container-title":"Blood","id":"ITEM-1","issue":"1","issued":{"date-parts":[["2006","1","1"]]},"page":"265-276","title":"Lymphoma incidence patterns by WHO subtype in the United States, 1992-2001","type":"article-journal","volume":"107"},"uris":["http://www.mendeley.com/documents/?uuid=15802976-4224-3b4f-ba66-28fa4b9804dd"]},{"id":"ITEM-2","itemData":{"DOI":"10.1111/j.1600-0609.2008.01114.x","ISSN":"09024441","abstract":"OBJECTIVE: Whilst Chronic lymphocytic leukaemia (CLL) is considered a rare disease, to our knowledge, the current prevalence of CLL within the European Union (EU) member states is not published. Understanding the number of individuals with CLL is vital to assess disease burden within the wider population. METHODS: Using 2002 data from the International Agency for Research on Cancer, we estimated the number of individuals with CLL (ICD-10 C91.1) from those reported for all leukaemias (C91-95) and extrapolated the figures by the population increase within the EU between 2002 and 2006, the last year with fully updated community population estimates. One- and 5-yr partial prevalence estimates are reported (i.e. the number of individuals still living 1-5 yr post-diagnosis). We then applied proportional estimates from the literature to assess those requiring immediate treatment, those under observation and their likely progression rates. RESULTS: We found that within the 27 EU states plus Iceland, Norway and Lichtenstein, 1- and 5-yr CLL partial prevalence estimates totalled approximately 13,952 and 46,633 individuals respectively in 2006. By applying Binet staging to the 1-yr estimate, 40% of patients will be stage B/C and require immediate treatment. Thus, 5581 individuals may be treated within the first year of diagnosis. Of the 60% (8371) under observation, by 5 yr up to 33% (2763) may have more advanced disease with increased risk of mortality. CONCLUSION: Whilst CLL is a rare disease, the number of individuals burdened by the disease within the EU is considerable and thousands of patients require treatment and physician care, which has cost implications for member states.","author":[{"dropping-particle":"","family":"Watson","given":"Louise","non-dropping-particle":"","parse-names":false,"suffix":""},{"dropping-particle":"","family":"Wyld","given":"Peter","non-dropping-particle":"","parse-names":false,"suffix":""},{"dropping-particle":"","family":"Catovsky","given":"Daniel","non-dropping-particle":"","parse-names":false,"suffix":""}],"container-title":"European Journal of Haematology","id":"ITEM-2","issue":"4","issued":{"date-parts":[["2008","10"]]},"page":"253-258","title":"Disease burden of chronic lymphocytic leukaemia within the European Union","type":"article-journal","volume":"81"},"uris":["http://www.mendeley.com/documents/?uuid=5d69840b-b298-33cd-b84e-f36114e4d3de"]},{"id":"ITEM-3","itemData":{"PMID":"17237035","author":[{"dropping-particle":"","family":"Jemal","given":"A.","non-dropping-particle":"","parse-names":false,"suffix":""},{"dropping-particle":"","family":"Siegel","given":"R.","non-dropping-particle":"","parse-names":false,"suffix":""},{"dropping-particle":"","family":"Ward","given":"E.","non-dropping-particle":"","parse-names":false,"suffix":""},{"dropping-particle":"","family":"Murray","given":"T.","non-dropping-particle":"","parse-names":false,"suffix":""},{"dropping-particle":"","family":"Xu","given":"J.","non-dropping-particle":"","parse-names":false,"suffix":""},{"dropping-particle":"","family":"Thun","given":"M.J.","non-dropping-particle":"","parse-names":false,"suffix":""}],"container-title":"CA: a cancer journal for clinicians","id":"ITEM-3","issue":"1","issued":{"date-parts":[["2007"]]},"page":"43-66","title":"Cancer statistics, 2007.","type":"article-journal","volume":"57"},"uris":["http://www.mendeley.com/documents/?uuid=e874d4ce-8762-484d-907a-6fc171df76ab"]},{"id":"ITEM-4","itemData":{"DOI":"10.1111/j.1365-2141.2007.06856.x","ISSN":"00071048","abstract":"The 2001 World Health Organization classification scheme considers B-cell chronic lymphocytic leukaemia (CLL) and small lymphocytic lymphoma (SLL) in an aggregate category (CLL/SLL) because of shared clinicopathological features. We have estimated age-adjusted incidence rates (IRs) of CLL and SLL in the population-based Surveillance, Epidemiology and End Results Program in the United States to analyse patterns of CLL and SLL separately and jointly. Age-standardized to the 2000 US population, overall IRs were 3.83 per 100 000 person-years for CLL (n = 15 676) and 1.31 for SLL (n = 5382) during 1993-2004. Incidence of the combined entity, CLL/SLL, was 90% higher among males compared to females, and the male:female IR ratio was significantly higher for CLL (1.98) than for SLL (1.67). CLL/SLL IRs were 25% and 77% lower among Blacks and Asian/Pacific Islanders, respectively, compared to Whites. A significant reporting delay was evident for CLL but not for SLL, so that CLL/SLL temporal trends must be interpreted cautiously. CLL and SLL IRs increased exponentially with age among all gender/race groups, with CLL IRs increasing more steeply with advancing age than SLL. Avenues of future research include assessment of delayed- and under-reporting to cancer registries and exploration of race, gender, and age effects in epidemiological studies.","author":[{"dropping-particle":"","family":"Dores","given":"Graça M.","non-dropping-particle":"","parse-names":false,"suffix":""},{"dropping-particle":"","family":"Anderson","given":"William F.","non-dropping-particle":"","parse-names":false,"suffix":""},{"dropping-particle":"","family":"Curtis","given":"Rochelle E.","non-dropping-particle":"","parse-names":false,"suffix":""},{"dropping-particle":"","family":"Landgren","given":"Ola","non-dropping-particle":"","parse-names":false,"suffix":""},{"dropping-particle":"","family":"Ostroumova","given":"Evgenia","non-dropping-particle":"","parse-names":false,"suffix":""},{"dropping-particle":"","family":"Bluhm","given":"Elizabeth C.","non-dropping-particle":"","parse-names":false,"suffix":""},{"dropping-particle":"","family":"Rabkin","given":"Charles S.","non-dropping-particle":"","parse-names":false,"suffix":""},{"dropping-particle":"","family":"Devesa","given":"Susan S.","non-dropping-particle":"","parse-names":false,"suffix":""},{"dropping-particle":"","family":"Linet","given":"Martha S.","non-dropping-particle":"","parse-names":false,"suffix":""}],"container-title":"British Journal of Haematology","id":"ITEM-4","issue":"5","issued":{"date-parts":[["2007","12"]]},"page":"809-819","title":"Chronic lymphocytic leukaemia and small lymphocytic lymphoma: Overview of the descriptive epidemiology","type":"article-journal","volume":"139"},"uris":["http://www.mendeley.com/documents/?uuid=c627013b-6902-38d0-b3c8-4a4075d2576c"]}],"mendeley":{"formattedCitation":"[7–10]","plainTextFormattedCitation":"[7–10]","previouslyFormattedCitation":"[7–10]"},"properties":{"noteIndex":0},"schema":"https://github.com/citation-style-language/schema/raw/master/csl-citation.json"}</w:instrText>
      </w:r>
      <w:r w:rsidR="000B0AC3">
        <w:fldChar w:fldCharType="separate"/>
      </w:r>
      <w:r w:rsidR="000F2A44" w:rsidRPr="000F2A44">
        <w:rPr>
          <w:noProof/>
        </w:rPr>
        <w:t>[7–10]</w:t>
      </w:r>
      <w:r w:rsidR="000B0AC3">
        <w:fldChar w:fldCharType="end"/>
      </w:r>
      <w:r>
        <w:t xml:space="preserve">. </w:t>
      </w:r>
      <w:r w:rsidRPr="00D012C9">
        <w:t>В Российской Федерации ХЛЛ выявляется реже: в 201</w:t>
      </w:r>
      <w:r w:rsidR="000F2A44">
        <w:t>7</w:t>
      </w:r>
      <w:r w:rsidRPr="00D012C9">
        <w:t xml:space="preserve"> г. заболеваемость составила 2,95</w:t>
      </w:r>
      <w:r w:rsidR="00DD3D1E">
        <w:t xml:space="preserve"> случая на </w:t>
      </w:r>
      <w:r w:rsidRPr="00D012C9">
        <w:t xml:space="preserve">100 </w:t>
      </w:r>
      <w:r w:rsidR="00DD3D1E">
        <w:t>тыс. человек</w:t>
      </w:r>
      <w:r w:rsidRPr="00D012C9">
        <w:t xml:space="preserve">, медиана возраста на момент установления диагноза </w:t>
      </w:r>
      <w:r w:rsidR="00BA284D">
        <w:t>–</w:t>
      </w:r>
      <w:r w:rsidRPr="00D012C9">
        <w:t xml:space="preserve"> 68 лет</w:t>
      </w:r>
      <w:r w:rsidR="000F2A44" w:rsidRPr="000F2A44">
        <w:t xml:space="preserve"> </w:t>
      </w:r>
      <w:r w:rsidR="000B0AC3">
        <w:fldChar w:fldCharType="begin" w:fldLock="1"/>
      </w:r>
      <w:r w:rsidR="00DE62FF">
        <w:instrText>ADDIN CSL_CITATION {"citationItems":[{"id":"ITEM-1","itemData":{"id":"ITEM-1","issued":{"date-parts":[["2018"]]},"publisher":"М.: МНИОИ им. П.А. Герцена – филиал ФГБУ «НМИЦ радиологии» Минздрава России","title":"Злокачественные новообразования в России в 2017 году (заболеваемость и смертность). Под ред. А.Д. Каприна, В.В. Старинского, Г.В. Петровой.","type":"book"},"uris":["http://www.mendeley.com/documents/?uuid=68874f7e-083c-49ca-8143-de3506a11a73"]}],"mendeley":{"formattedCitation":"[11]","plainTextFormattedCitation":"[11]","previouslyFormattedCitation":"[11]"},"properties":{"noteIndex":0},"schema":"https://github.com/citation-style-language/schema/raw/master/csl-citation.json"}</w:instrText>
      </w:r>
      <w:r w:rsidR="000B0AC3">
        <w:fldChar w:fldCharType="separate"/>
      </w:r>
      <w:r w:rsidR="000F2A44" w:rsidRPr="000F2A44">
        <w:rPr>
          <w:noProof/>
        </w:rPr>
        <w:t>[11]</w:t>
      </w:r>
      <w:r w:rsidR="000B0AC3">
        <w:fldChar w:fldCharType="end"/>
      </w:r>
      <w:r>
        <w:t>.</w:t>
      </w:r>
    </w:p>
    <w:p w:rsidR="004D7374" w:rsidRPr="0030568B" w:rsidRDefault="004D7374" w:rsidP="00B93B9E">
      <w:pPr>
        <w:pStyle w:val="2"/>
        <w:contextualSpacing/>
        <w:rPr>
          <w:szCs w:val="24"/>
        </w:rPr>
      </w:pPr>
      <w:bookmarkStart w:id="17" w:name="_Toc24546429"/>
      <w:bookmarkStart w:id="18" w:name="_Toc23601716"/>
      <w:r w:rsidRPr="0030568B">
        <w:rPr>
          <w:szCs w:val="24"/>
        </w:rPr>
        <w:t>1.4</w:t>
      </w:r>
      <w:r w:rsidR="00397360" w:rsidRPr="0030568B">
        <w:rPr>
          <w:szCs w:val="24"/>
        </w:rPr>
        <w:t>.</w:t>
      </w:r>
      <w:r w:rsidRPr="0030568B">
        <w:rPr>
          <w:szCs w:val="24"/>
        </w:rPr>
        <w:t xml:space="preserve"> </w:t>
      </w:r>
      <w:r w:rsidR="0030568B" w:rsidRPr="0030568B">
        <w:rPr>
          <w:szCs w:val="24"/>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17"/>
      <w:bookmarkEnd w:id="18"/>
    </w:p>
    <w:p w:rsidR="00A032F4" w:rsidRDefault="004D7374" w:rsidP="00BE6A1C">
      <w:r w:rsidRPr="00931A0F">
        <w:t>С91.1</w:t>
      </w:r>
      <w:r w:rsidR="006422C1" w:rsidRPr="006422C1">
        <w:t xml:space="preserve"> – </w:t>
      </w:r>
      <w:r w:rsidR="00BA284D">
        <w:t>Х</w:t>
      </w:r>
      <w:r w:rsidR="006422C1">
        <w:t>ронический лимфоцитарный лейкоз</w:t>
      </w:r>
    </w:p>
    <w:p w:rsidR="004D7374" w:rsidRPr="00211CEE" w:rsidRDefault="004D7374" w:rsidP="00211CEE">
      <w:pPr>
        <w:pStyle w:val="2"/>
        <w:contextualSpacing/>
        <w:rPr>
          <w:szCs w:val="24"/>
        </w:rPr>
      </w:pPr>
      <w:bookmarkStart w:id="19" w:name="_Toc24546430"/>
      <w:bookmarkStart w:id="20" w:name="_Toc23601717"/>
      <w:r w:rsidRPr="00211CEE">
        <w:rPr>
          <w:szCs w:val="24"/>
        </w:rPr>
        <w:t>1.5</w:t>
      </w:r>
      <w:r w:rsidR="00397360" w:rsidRPr="00907D07">
        <w:rPr>
          <w:szCs w:val="24"/>
        </w:rPr>
        <w:t>.</w:t>
      </w:r>
      <w:r w:rsidRPr="00211CEE">
        <w:rPr>
          <w:szCs w:val="24"/>
        </w:rPr>
        <w:t xml:space="preserve"> </w:t>
      </w:r>
      <w:r w:rsidR="00DE62FF" w:rsidRPr="00DE62FF">
        <w:rPr>
          <w:szCs w:val="24"/>
        </w:rPr>
        <w:t>Классификация</w:t>
      </w:r>
      <w:r w:rsidR="0030568B">
        <w:rPr>
          <w:szCs w:val="24"/>
        </w:rPr>
        <w:t xml:space="preserve"> </w:t>
      </w:r>
      <w:r w:rsidR="0030568B" w:rsidRPr="0030568B">
        <w:rPr>
          <w:szCs w:val="24"/>
        </w:rPr>
        <w:t>заболевания или состояния (группы заболеваний или состояний)</w:t>
      </w:r>
      <w:bookmarkEnd w:id="19"/>
      <w:bookmarkEnd w:id="20"/>
    </w:p>
    <w:p w:rsidR="004D7374" w:rsidRPr="00E0632F" w:rsidRDefault="004D7374" w:rsidP="00B93B9E">
      <w:pPr>
        <w:ind w:firstLine="709"/>
        <w:contextualSpacing/>
      </w:pPr>
      <w:r>
        <w:t>ХЛЛ может классифицироваться по стадиям</w:t>
      </w:r>
      <w:r w:rsidR="006422C1">
        <w:t xml:space="preserve"> (см. раздел 1.5.1 Стадирование)</w:t>
      </w:r>
      <w:r>
        <w:t>, а также по группам риска</w:t>
      </w:r>
      <w:r w:rsidR="006422C1">
        <w:t xml:space="preserve"> (см. раздел 1.5.2 Определение групп риска)</w:t>
      </w:r>
      <w:r w:rsidR="00DE62FF">
        <w:t xml:space="preserve"> </w:t>
      </w:r>
      <w:r w:rsidR="000B0AC3">
        <w:fldChar w:fldCharType="begin" w:fldLock="1"/>
      </w:r>
      <w:r w:rsidR="006D166E">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mendeley":{"formattedCitation":"[12]","plainTextFormattedCitation":"[12]","previouslyFormattedCitation":"[12]"},"properties":{"noteIndex":0},"schema":"https://github.com/citation-style-language/schema/raw/master/csl-citation.json"}</w:instrText>
      </w:r>
      <w:r w:rsidR="000B0AC3">
        <w:fldChar w:fldCharType="separate"/>
      </w:r>
      <w:r w:rsidR="00DE62FF" w:rsidRPr="00DE62FF">
        <w:rPr>
          <w:noProof/>
        </w:rPr>
        <w:t>[12]</w:t>
      </w:r>
      <w:r w:rsidR="000B0AC3">
        <w:fldChar w:fldCharType="end"/>
      </w:r>
      <w:r w:rsidR="006422C1">
        <w:t>.</w:t>
      </w:r>
      <w:r w:rsidR="00DE62FF" w:rsidRPr="00E0632F">
        <w:t xml:space="preserve"> </w:t>
      </w:r>
    </w:p>
    <w:p w:rsidR="004D7374" w:rsidRPr="00397360" w:rsidRDefault="004D7374" w:rsidP="00371E34">
      <w:pPr>
        <w:pStyle w:val="3"/>
        <w:rPr>
          <w:u w:val="single"/>
        </w:rPr>
      </w:pPr>
      <w:r w:rsidRPr="00397360">
        <w:rPr>
          <w:u w:val="single"/>
        </w:rPr>
        <w:t>1.5.1</w:t>
      </w:r>
      <w:r w:rsidR="00397360" w:rsidRPr="00397360">
        <w:rPr>
          <w:u w:val="single"/>
        </w:rPr>
        <w:t>.</w:t>
      </w:r>
      <w:r w:rsidRPr="00397360">
        <w:rPr>
          <w:u w:val="single"/>
        </w:rPr>
        <w:t xml:space="preserve"> Стадирование</w:t>
      </w:r>
      <w:r w:rsidR="0030568B">
        <w:rPr>
          <w:u w:val="single"/>
        </w:rPr>
        <w:t xml:space="preserve"> </w:t>
      </w:r>
    </w:p>
    <w:p w:rsidR="004D7374" w:rsidRDefault="004D7374" w:rsidP="00B93B9E">
      <w:pPr>
        <w:ind w:firstLine="709"/>
        <w:contextualSpacing/>
      </w:pPr>
      <w:r>
        <w:t>Стадию ХЛЛ устанавливают на основании физикального исследования и анализа крови по критериям J.L. Binet (табл. 1)</w:t>
      </w:r>
      <w:r w:rsidR="006D166E" w:rsidRPr="00E0632F">
        <w:t xml:space="preserve"> </w:t>
      </w:r>
      <w:r w:rsidR="000B0AC3">
        <w:fldChar w:fldCharType="begin" w:fldLock="1"/>
      </w:r>
      <w:r w:rsidR="006D166E">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mendeley":{"formattedCitation":"[12]","plainTextFormattedCitation":"[12]","previouslyFormattedCitation":"[12]"},"properties":{"noteIndex":0},"schema":"https://github.com/citation-style-language/schema/raw/master/csl-citation.json"}</w:instrText>
      </w:r>
      <w:r w:rsidR="000B0AC3">
        <w:fldChar w:fldCharType="separate"/>
      </w:r>
      <w:r w:rsidR="006D166E" w:rsidRPr="00DE62FF">
        <w:rPr>
          <w:noProof/>
        </w:rPr>
        <w:t>[12]</w:t>
      </w:r>
      <w:r w:rsidR="000B0AC3">
        <w:fldChar w:fldCharType="end"/>
      </w:r>
      <w:r>
        <w:t>. Компьютерная томография</w:t>
      </w:r>
      <w:r w:rsidR="00AA4B03">
        <w:t xml:space="preserve"> (КТ)</w:t>
      </w:r>
      <w:r>
        <w:t xml:space="preserve">, рентгеновское и </w:t>
      </w:r>
      <w:r w:rsidR="000F2499">
        <w:t>ультразвуковое исследование</w:t>
      </w:r>
      <w:r>
        <w:t xml:space="preserve"> </w:t>
      </w:r>
      <w:r w:rsidR="000C05AF">
        <w:t xml:space="preserve">(УЗИ) </w:t>
      </w:r>
      <w:r>
        <w:t xml:space="preserve">для установления стадии не требуется. Стадия констатируется на текущий момент, указывается в диагнозе и </w:t>
      </w:r>
      <w:r w:rsidR="000F2499">
        <w:t>служит ориентиром при определении</w:t>
      </w:r>
      <w:r>
        <w:t xml:space="preserve"> показани</w:t>
      </w:r>
      <w:r w:rsidR="000F2499">
        <w:t>й</w:t>
      </w:r>
      <w:r>
        <w:t xml:space="preserve"> к терапии. </w:t>
      </w:r>
    </w:p>
    <w:p w:rsidR="003B3C73" w:rsidRPr="003B3C73" w:rsidRDefault="003B3C73" w:rsidP="003B3C73">
      <w:pPr>
        <w:spacing w:after="240"/>
        <w:ind w:firstLine="567"/>
        <w:rPr>
          <w:bCs/>
          <w:lang w:eastAsia="ru-RU"/>
        </w:rPr>
      </w:pPr>
      <w:r w:rsidRPr="0083297F">
        <w:rPr>
          <w:bCs/>
          <w:lang w:eastAsia="ru-RU"/>
        </w:rPr>
        <w:t xml:space="preserve">Стадирование </w:t>
      </w:r>
      <w:r>
        <w:rPr>
          <w:bCs/>
          <w:lang w:eastAsia="ru-RU"/>
        </w:rPr>
        <w:t xml:space="preserve">ЛМЛ </w:t>
      </w:r>
      <w:r w:rsidRPr="0083297F">
        <w:rPr>
          <w:bCs/>
          <w:lang w:eastAsia="ru-RU"/>
        </w:rPr>
        <w:t xml:space="preserve">осуществляется по результатам обследования в соответствии с критериями классификации </w:t>
      </w:r>
      <w:r w:rsidRPr="0083297F">
        <w:rPr>
          <w:bCs/>
          <w:lang w:val="en-US" w:eastAsia="ru-RU"/>
        </w:rPr>
        <w:t>Ann</w:t>
      </w:r>
      <w:r w:rsidRPr="0083297F">
        <w:rPr>
          <w:bCs/>
          <w:lang w:eastAsia="ru-RU"/>
        </w:rPr>
        <w:t xml:space="preserve"> </w:t>
      </w:r>
      <w:r w:rsidRPr="0083297F">
        <w:rPr>
          <w:bCs/>
          <w:lang w:val="en-US" w:eastAsia="ru-RU"/>
        </w:rPr>
        <w:t>Arbor</w:t>
      </w:r>
      <w:r w:rsidRPr="0083297F">
        <w:rPr>
          <w:bCs/>
          <w:lang w:eastAsia="ru-RU"/>
        </w:rPr>
        <w:t xml:space="preserve"> (</w:t>
      </w:r>
      <w:r>
        <w:rPr>
          <w:bCs/>
          <w:lang w:eastAsia="ru-RU"/>
        </w:rPr>
        <w:t>см.</w:t>
      </w:r>
      <w:r w:rsidR="00145A85">
        <w:rPr>
          <w:bCs/>
          <w:lang w:eastAsia="ru-RU"/>
        </w:rPr>
        <w:t xml:space="preserve"> раздел 7.1 данных рекомендаций</w:t>
      </w:r>
      <w:r w:rsidRPr="0083297F">
        <w:rPr>
          <w:bCs/>
          <w:lang w:eastAsia="ru-RU"/>
        </w:rPr>
        <w:t>)</w:t>
      </w:r>
      <w:r>
        <w:rPr>
          <w:bCs/>
          <w:lang w:eastAsia="ru-RU"/>
        </w:rPr>
        <w:t xml:space="preserve"> </w:t>
      </w:r>
      <w:r w:rsidR="000B0AC3">
        <w:rPr>
          <w:bCs/>
          <w:lang w:eastAsia="ru-RU"/>
        </w:rPr>
        <w:fldChar w:fldCharType="begin" w:fldLock="1"/>
      </w:r>
      <w:r>
        <w:rPr>
          <w:bCs/>
          <w:lang w:eastAsia="ru-RU"/>
        </w:rPr>
        <w:instrText>ADDIN CSL_CITATION {"citationItems":[{"id":"ITEM-1","itemData":{"DOI":"10.3322/canjclin.55.6.368","ISSN":"0007-9235","abstract":"Non-Hodgkin Lymphomas are always treatable and frequently curable malignancies. However, choosing the most appropriate therapy requires accurate diagnosis and a careful staging evaluation. New patients with non-Hodgkin Lymphoma should have their tumors classified using the World Health Organization classification. The specific choice of therapy is dependent on a careful staging evaluation. Patients with non-Hodgkin Lymphoma are assigned an anatomic stage using the Ann Arbor system. However, patients should also be classified using the International Prognostic Index. New insights into the biology of the lymphomas in the coming years might well improve our ability to evaluate patients and choose therapy.","author":[{"dropping-particle":"","family":"Armitage","given":"J. O.","non-dropping-particle":"","parse-names":false,"suffix":""}],"container-title":"CA: A Cancer Journal for Clinicians","id":"ITEM-1","issue":"6","issued":{"date-parts":[["2005","11","1"]]},"page":"368-376","publisher":"Wiley","title":"Staging Non-Hodgkin Lymphoma","type":"article-journal","volume":"55"},"uris":["http://www.mendeley.com/documents/?uuid=45b3a54f-f97c-3777-9073-4f78aaeb0610"]}],"mendeley":{"formattedCitation":"[13]","plainTextFormattedCitation":"[13]","previouslyFormattedCitation":"[13]"},"properties":{"noteIndex":0},"schema":"https://github.com/citation-style-language/schema/raw/master/csl-citation.json"}</w:instrText>
      </w:r>
      <w:r w:rsidR="000B0AC3">
        <w:rPr>
          <w:bCs/>
          <w:lang w:eastAsia="ru-RU"/>
        </w:rPr>
        <w:fldChar w:fldCharType="separate"/>
      </w:r>
      <w:r w:rsidRPr="006D166E">
        <w:rPr>
          <w:bCs/>
          <w:noProof/>
          <w:lang w:eastAsia="ru-RU"/>
        </w:rPr>
        <w:t>[13]</w:t>
      </w:r>
      <w:r w:rsidR="000B0AC3">
        <w:rPr>
          <w:bCs/>
          <w:lang w:eastAsia="ru-RU"/>
        </w:rPr>
        <w:fldChar w:fldCharType="end"/>
      </w:r>
      <w:r w:rsidRPr="0083297F">
        <w:rPr>
          <w:bCs/>
          <w:lang w:eastAsia="ru-RU"/>
        </w:rPr>
        <w:t>.</w:t>
      </w:r>
      <w:r w:rsidRPr="0083297F">
        <w:rPr>
          <w:bCs/>
          <w:color w:val="FF0000"/>
          <w:lang w:eastAsia="ru-RU"/>
        </w:rPr>
        <w:t xml:space="preserve"> </w:t>
      </w:r>
    </w:p>
    <w:p w:rsidR="004D7374" w:rsidRPr="00371E34" w:rsidRDefault="004D7374" w:rsidP="00371E34">
      <w:pPr>
        <w:contextualSpacing/>
        <w:rPr>
          <w:b/>
        </w:rPr>
      </w:pPr>
      <w:r w:rsidRPr="00371E34">
        <w:rPr>
          <w:b/>
        </w:rPr>
        <w:t xml:space="preserve">Таблица 1. Стадии </w:t>
      </w:r>
      <w:r w:rsidR="00371E34">
        <w:rPr>
          <w:b/>
        </w:rPr>
        <w:t>хронического</w:t>
      </w:r>
      <w:r w:rsidR="00371E34" w:rsidRPr="00371E34">
        <w:rPr>
          <w:b/>
        </w:rPr>
        <w:t xml:space="preserve"> лимфоцитарн</w:t>
      </w:r>
      <w:r w:rsidR="00371E34">
        <w:rPr>
          <w:b/>
        </w:rPr>
        <w:t>ого</w:t>
      </w:r>
      <w:r w:rsidR="00371E34" w:rsidRPr="00371E34">
        <w:rPr>
          <w:b/>
        </w:rPr>
        <w:t xml:space="preserve"> лейкоз</w:t>
      </w:r>
      <w:r w:rsidR="00371E34">
        <w:rPr>
          <w:b/>
        </w:rPr>
        <w:t>а</w:t>
      </w:r>
      <w:r w:rsidRPr="00371E34">
        <w:rPr>
          <w:b/>
        </w:rPr>
        <w:t xml:space="preserve"> по Binet</w:t>
      </w:r>
    </w:p>
    <w:tbl>
      <w:tblPr>
        <w:tblW w:w="9329" w:type="dxa"/>
        <w:tblCellMar>
          <w:top w:w="15" w:type="dxa"/>
          <w:left w:w="15" w:type="dxa"/>
          <w:bottom w:w="15" w:type="dxa"/>
          <w:right w:w="15" w:type="dxa"/>
        </w:tblCellMar>
        <w:tblLook w:val="04A0" w:firstRow="1" w:lastRow="0" w:firstColumn="1" w:lastColumn="0" w:noHBand="0" w:noVBand="1"/>
      </w:tblPr>
      <w:tblGrid>
        <w:gridCol w:w="917"/>
        <w:gridCol w:w="4222"/>
        <w:gridCol w:w="2268"/>
        <w:gridCol w:w="1922"/>
      </w:tblGrid>
      <w:tr w:rsidR="00B11FF3" w:rsidRPr="00371E34" w:rsidTr="000F2499">
        <w:tc>
          <w:tcPr>
            <w:tcW w:w="0" w:type="auto"/>
            <w:tcBorders>
              <w:top w:val="single" w:sz="6" w:space="0" w:color="000000"/>
              <w:left w:val="single" w:sz="6" w:space="0" w:color="000000"/>
              <w:bottom w:val="single" w:sz="6" w:space="0" w:color="000000"/>
              <w:right w:val="single" w:sz="6" w:space="0" w:color="000000"/>
            </w:tcBorders>
            <w:tcMar>
              <w:left w:w="57" w:type="dxa"/>
            </w:tcMar>
            <w:vAlign w:val="center"/>
            <w:hideMark/>
          </w:tcPr>
          <w:p w:rsidR="00B11FF3" w:rsidRPr="00371E34" w:rsidRDefault="00B11FF3" w:rsidP="003B3C73">
            <w:pPr>
              <w:pStyle w:val="11"/>
              <w:spacing w:before="40" w:beforeAutospacing="0" w:after="40" w:afterAutospacing="0" w:line="240" w:lineRule="auto"/>
              <w:jc w:val="center"/>
              <w:rPr>
                <w:b/>
              </w:rPr>
            </w:pPr>
            <w:r w:rsidRPr="00371E34">
              <w:rPr>
                <w:b/>
              </w:rPr>
              <w:t>Стадия</w:t>
            </w:r>
          </w:p>
        </w:tc>
        <w:tc>
          <w:tcPr>
            <w:tcW w:w="4222" w:type="dxa"/>
            <w:tcBorders>
              <w:top w:val="single" w:sz="6" w:space="0" w:color="000000"/>
              <w:left w:val="single" w:sz="6" w:space="0" w:color="000000"/>
              <w:bottom w:val="single" w:sz="6" w:space="0" w:color="000000"/>
              <w:right w:val="single" w:sz="6" w:space="0" w:color="000000"/>
            </w:tcBorders>
            <w:tcMar>
              <w:left w:w="57" w:type="dxa"/>
            </w:tcMar>
            <w:vAlign w:val="center"/>
            <w:hideMark/>
          </w:tcPr>
          <w:p w:rsidR="00B11FF3" w:rsidRPr="00371E34" w:rsidRDefault="00B11FF3" w:rsidP="003B3C73">
            <w:pPr>
              <w:pStyle w:val="11"/>
              <w:spacing w:before="40" w:beforeAutospacing="0" w:after="40" w:afterAutospacing="0" w:line="240" w:lineRule="auto"/>
              <w:jc w:val="center"/>
              <w:rPr>
                <w:b/>
              </w:rPr>
            </w:pPr>
            <w:r w:rsidRPr="00371E34">
              <w:rPr>
                <w:b/>
              </w:rPr>
              <w:t>Характеристика</w:t>
            </w:r>
          </w:p>
        </w:tc>
        <w:tc>
          <w:tcPr>
            <w:tcW w:w="2268" w:type="dxa"/>
            <w:tcBorders>
              <w:top w:val="single" w:sz="6" w:space="0" w:color="000000"/>
              <w:left w:val="single" w:sz="6" w:space="0" w:color="000000"/>
              <w:bottom w:val="single" w:sz="6" w:space="0" w:color="000000"/>
              <w:right w:val="single" w:sz="6" w:space="0" w:color="000000"/>
            </w:tcBorders>
            <w:tcMar>
              <w:left w:w="57" w:type="dxa"/>
            </w:tcMar>
            <w:vAlign w:val="center"/>
            <w:hideMark/>
          </w:tcPr>
          <w:p w:rsidR="00B11FF3" w:rsidRPr="00371E34" w:rsidRDefault="00B11FF3" w:rsidP="003B3C73">
            <w:pPr>
              <w:pStyle w:val="11"/>
              <w:spacing w:before="40" w:beforeAutospacing="0" w:after="40" w:afterAutospacing="0" w:line="240" w:lineRule="auto"/>
              <w:jc w:val="center"/>
              <w:rPr>
                <w:b/>
              </w:rPr>
            </w:pPr>
            <w:r w:rsidRPr="00371E34">
              <w:rPr>
                <w:b/>
              </w:rPr>
              <w:t>Медиана выживаемости, мес.</w:t>
            </w:r>
          </w:p>
        </w:tc>
        <w:tc>
          <w:tcPr>
            <w:tcW w:w="0" w:type="auto"/>
            <w:tcBorders>
              <w:top w:val="single" w:sz="6" w:space="0" w:color="000000"/>
              <w:left w:val="single" w:sz="6" w:space="0" w:color="000000"/>
              <w:bottom w:val="single" w:sz="6" w:space="0" w:color="000000"/>
              <w:right w:val="single" w:sz="6" w:space="0" w:color="000000"/>
            </w:tcBorders>
            <w:tcMar>
              <w:left w:w="57" w:type="dxa"/>
            </w:tcMar>
            <w:vAlign w:val="center"/>
            <w:hideMark/>
          </w:tcPr>
          <w:p w:rsidR="00B11FF3" w:rsidRPr="00371E34" w:rsidRDefault="00371E34" w:rsidP="003B3C73">
            <w:pPr>
              <w:pStyle w:val="11"/>
              <w:spacing w:before="40" w:beforeAutospacing="0" w:after="40" w:afterAutospacing="0" w:line="240" w:lineRule="auto"/>
              <w:jc w:val="center"/>
              <w:rPr>
                <w:b/>
              </w:rPr>
            </w:pPr>
            <w:r>
              <w:rPr>
                <w:b/>
              </w:rPr>
              <w:t>Доля</w:t>
            </w:r>
            <w:r w:rsidR="00B11FF3" w:rsidRPr="00371E34">
              <w:rPr>
                <w:b/>
              </w:rPr>
              <w:t xml:space="preserve"> </w:t>
            </w:r>
            <w:r w:rsidR="00573998">
              <w:rPr>
                <w:b/>
              </w:rPr>
              <w:t>пациентов</w:t>
            </w:r>
            <w:r w:rsidR="00573998" w:rsidRPr="00371E34">
              <w:rPr>
                <w:b/>
              </w:rPr>
              <w:t xml:space="preserve"> </w:t>
            </w:r>
            <w:r w:rsidR="000F2499">
              <w:rPr>
                <w:b/>
              </w:rPr>
              <w:br/>
            </w:r>
            <w:r w:rsidR="00B11FF3" w:rsidRPr="00371E34">
              <w:rPr>
                <w:b/>
              </w:rPr>
              <w:t>в дебюте</w:t>
            </w:r>
            <w:r>
              <w:rPr>
                <w:b/>
              </w:rPr>
              <w:t>, %</w:t>
            </w:r>
          </w:p>
        </w:tc>
      </w:tr>
      <w:tr w:rsidR="00B11FF3" w:rsidRPr="005B4606" w:rsidTr="000F2499">
        <w:tc>
          <w:tcPr>
            <w:tcW w:w="0" w:type="auto"/>
            <w:tcBorders>
              <w:top w:val="single" w:sz="6" w:space="0" w:color="000000"/>
              <w:left w:val="single" w:sz="6" w:space="0" w:color="000000"/>
              <w:bottom w:val="single" w:sz="6" w:space="0" w:color="000000"/>
              <w:right w:val="single" w:sz="6" w:space="0" w:color="000000"/>
            </w:tcBorders>
            <w:tcMar>
              <w:left w:w="57" w:type="dxa"/>
            </w:tcMar>
            <w:vAlign w:val="center"/>
            <w:hideMark/>
          </w:tcPr>
          <w:p w:rsidR="00B11FF3" w:rsidRPr="00AB6521" w:rsidRDefault="00B11FF3" w:rsidP="003B3C73">
            <w:pPr>
              <w:pStyle w:val="11"/>
              <w:spacing w:before="40" w:beforeAutospacing="0" w:after="40" w:afterAutospacing="0" w:line="240" w:lineRule="auto"/>
            </w:pPr>
            <w:r w:rsidRPr="00AB6521">
              <w:t>A</w:t>
            </w:r>
          </w:p>
        </w:tc>
        <w:tc>
          <w:tcPr>
            <w:tcW w:w="4222" w:type="dxa"/>
            <w:tcBorders>
              <w:top w:val="single" w:sz="6" w:space="0" w:color="000000"/>
              <w:left w:val="single" w:sz="6" w:space="0" w:color="000000"/>
              <w:bottom w:val="single" w:sz="6" w:space="0" w:color="000000"/>
              <w:right w:val="single" w:sz="6" w:space="0" w:color="000000"/>
            </w:tcBorders>
            <w:tcMar>
              <w:left w:w="57" w:type="dxa"/>
            </w:tcMar>
            <w:vAlign w:val="center"/>
            <w:hideMark/>
          </w:tcPr>
          <w:p w:rsidR="00B11FF3" w:rsidRPr="00AB6521" w:rsidRDefault="00B11FF3" w:rsidP="003B3C73">
            <w:pPr>
              <w:pStyle w:val="11"/>
              <w:spacing w:before="40" w:beforeAutospacing="0" w:after="40" w:afterAutospacing="0" w:line="240" w:lineRule="auto"/>
            </w:pPr>
            <w:r>
              <w:t>Гемоглобин</w:t>
            </w:r>
            <w:r w:rsidR="00371E34">
              <w:t xml:space="preserve"> </w:t>
            </w:r>
            <w:r w:rsidRPr="00AB6521">
              <w:t xml:space="preserve">&gt;100 г/л, </w:t>
            </w:r>
            <w:r w:rsidR="00371E34">
              <w:br/>
            </w:r>
            <w:r w:rsidRPr="00AB6521">
              <w:t>тромбоциты &gt;100 × 10</w:t>
            </w:r>
            <w:r w:rsidRPr="00AB6521">
              <w:rPr>
                <w:vertAlign w:val="superscript"/>
              </w:rPr>
              <w:t>9</w:t>
            </w:r>
            <w:r w:rsidRPr="00AB6521">
              <w:t xml:space="preserve">/л, </w:t>
            </w:r>
            <w:r w:rsidR="00371E34">
              <w:br/>
            </w:r>
            <w:r w:rsidRPr="00AB6521">
              <w:t>поражено &lt;3 лимфатических областей*</w:t>
            </w:r>
          </w:p>
        </w:tc>
        <w:tc>
          <w:tcPr>
            <w:tcW w:w="2268" w:type="dxa"/>
            <w:tcBorders>
              <w:top w:val="single" w:sz="6" w:space="0" w:color="000000"/>
              <w:left w:val="single" w:sz="6" w:space="0" w:color="000000"/>
              <w:bottom w:val="single" w:sz="6" w:space="0" w:color="000000"/>
              <w:right w:val="single" w:sz="6" w:space="0" w:color="000000"/>
            </w:tcBorders>
            <w:tcMar>
              <w:left w:w="57" w:type="dxa"/>
            </w:tcMar>
            <w:vAlign w:val="center"/>
            <w:hideMark/>
          </w:tcPr>
          <w:p w:rsidR="00B11FF3" w:rsidRPr="00D012C9" w:rsidRDefault="00B11FF3" w:rsidP="003B3C73">
            <w:pPr>
              <w:pStyle w:val="11"/>
              <w:spacing w:before="40" w:beforeAutospacing="0" w:after="40" w:afterAutospacing="0" w:line="240" w:lineRule="auto"/>
              <w:jc w:val="center"/>
            </w:pPr>
            <w:r w:rsidRPr="00D012C9">
              <w:t>&gt;120</w:t>
            </w:r>
          </w:p>
        </w:tc>
        <w:tc>
          <w:tcPr>
            <w:tcW w:w="0" w:type="auto"/>
            <w:tcBorders>
              <w:top w:val="single" w:sz="6" w:space="0" w:color="000000"/>
              <w:left w:val="single" w:sz="6" w:space="0" w:color="000000"/>
              <w:bottom w:val="single" w:sz="6" w:space="0" w:color="000000"/>
              <w:right w:val="single" w:sz="6" w:space="0" w:color="000000"/>
            </w:tcBorders>
            <w:tcMar>
              <w:left w:w="57" w:type="dxa"/>
            </w:tcMar>
            <w:vAlign w:val="center"/>
            <w:hideMark/>
          </w:tcPr>
          <w:p w:rsidR="00B11FF3" w:rsidRPr="00D012C9" w:rsidRDefault="00B11FF3" w:rsidP="003B3C73">
            <w:pPr>
              <w:pStyle w:val="11"/>
              <w:spacing w:before="40" w:beforeAutospacing="0" w:after="40" w:afterAutospacing="0" w:line="240" w:lineRule="auto"/>
              <w:jc w:val="center"/>
            </w:pPr>
            <w:r w:rsidRPr="00D012C9">
              <w:t>60</w:t>
            </w:r>
          </w:p>
        </w:tc>
      </w:tr>
      <w:tr w:rsidR="00B11FF3" w:rsidRPr="005B4606" w:rsidTr="000F2499">
        <w:tc>
          <w:tcPr>
            <w:tcW w:w="0" w:type="auto"/>
            <w:tcBorders>
              <w:top w:val="single" w:sz="6" w:space="0" w:color="000000"/>
              <w:left w:val="single" w:sz="6" w:space="0" w:color="000000"/>
              <w:bottom w:val="single" w:sz="6" w:space="0" w:color="000000"/>
              <w:right w:val="single" w:sz="6" w:space="0" w:color="000000"/>
            </w:tcBorders>
            <w:tcMar>
              <w:left w:w="57" w:type="dxa"/>
            </w:tcMar>
            <w:vAlign w:val="center"/>
            <w:hideMark/>
          </w:tcPr>
          <w:p w:rsidR="00B11FF3" w:rsidRPr="00AB6521" w:rsidRDefault="00B11FF3" w:rsidP="003B3C73">
            <w:pPr>
              <w:pStyle w:val="11"/>
              <w:spacing w:before="40" w:beforeAutospacing="0" w:after="40" w:afterAutospacing="0" w:line="240" w:lineRule="auto"/>
            </w:pPr>
            <w:r w:rsidRPr="00AB6521">
              <w:t>B</w:t>
            </w:r>
          </w:p>
        </w:tc>
        <w:tc>
          <w:tcPr>
            <w:tcW w:w="4222" w:type="dxa"/>
            <w:tcBorders>
              <w:top w:val="single" w:sz="6" w:space="0" w:color="000000"/>
              <w:left w:val="single" w:sz="6" w:space="0" w:color="000000"/>
              <w:bottom w:val="single" w:sz="6" w:space="0" w:color="000000"/>
              <w:right w:val="single" w:sz="6" w:space="0" w:color="000000"/>
            </w:tcBorders>
            <w:tcMar>
              <w:left w:w="57" w:type="dxa"/>
            </w:tcMar>
            <w:vAlign w:val="center"/>
            <w:hideMark/>
          </w:tcPr>
          <w:p w:rsidR="00B11FF3" w:rsidRPr="00AB6521" w:rsidRDefault="00B11FF3" w:rsidP="003B3C73">
            <w:pPr>
              <w:pStyle w:val="11"/>
              <w:spacing w:before="40" w:beforeAutospacing="0" w:after="40" w:afterAutospacing="0" w:line="240" w:lineRule="auto"/>
            </w:pPr>
            <w:r>
              <w:t>Гемоглобин</w:t>
            </w:r>
            <w:r w:rsidR="000F2499">
              <w:t xml:space="preserve"> </w:t>
            </w:r>
            <w:r w:rsidRPr="00AB6521">
              <w:t xml:space="preserve">&gt;100 г/л, </w:t>
            </w:r>
            <w:r w:rsidR="00371E34">
              <w:br/>
            </w:r>
            <w:r w:rsidRPr="00AB6521">
              <w:t>тромбоциты &gt;100 × 10</w:t>
            </w:r>
            <w:r w:rsidRPr="00AB6521">
              <w:rPr>
                <w:vertAlign w:val="superscript"/>
              </w:rPr>
              <w:t>9</w:t>
            </w:r>
            <w:r w:rsidRPr="00AB6521">
              <w:t xml:space="preserve">/л, </w:t>
            </w:r>
            <w:r w:rsidR="000F2499">
              <w:br/>
            </w:r>
            <w:r w:rsidRPr="00AB6521">
              <w:lastRenderedPageBreak/>
              <w:t xml:space="preserve">поражено </w:t>
            </w:r>
            <w:r w:rsidRPr="00D012C9">
              <w:t>&gt;3</w:t>
            </w:r>
            <w:r w:rsidRPr="00AB6521">
              <w:t xml:space="preserve"> лимфатических областей*</w:t>
            </w:r>
          </w:p>
        </w:tc>
        <w:tc>
          <w:tcPr>
            <w:tcW w:w="2268" w:type="dxa"/>
            <w:tcBorders>
              <w:top w:val="single" w:sz="6" w:space="0" w:color="000000"/>
              <w:left w:val="single" w:sz="6" w:space="0" w:color="000000"/>
              <w:bottom w:val="single" w:sz="6" w:space="0" w:color="000000"/>
              <w:right w:val="single" w:sz="6" w:space="0" w:color="000000"/>
            </w:tcBorders>
            <w:tcMar>
              <w:left w:w="57" w:type="dxa"/>
            </w:tcMar>
            <w:vAlign w:val="center"/>
            <w:hideMark/>
          </w:tcPr>
          <w:p w:rsidR="00B11FF3" w:rsidRPr="00D012C9" w:rsidRDefault="00B11FF3" w:rsidP="003B3C73">
            <w:pPr>
              <w:pStyle w:val="11"/>
              <w:spacing w:before="40" w:beforeAutospacing="0" w:after="40" w:afterAutospacing="0" w:line="240" w:lineRule="auto"/>
              <w:jc w:val="center"/>
            </w:pPr>
            <w:r w:rsidRPr="00D012C9">
              <w:lastRenderedPageBreak/>
              <w:t>61</w:t>
            </w:r>
          </w:p>
        </w:tc>
        <w:tc>
          <w:tcPr>
            <w:tcW w:w="0" w:type="auto"/>
            <w:tcBorders>
              <w:top w:val="single" w:sz="6" w:space="0" w:color="000000"/>
              <w:left w:val="single" w:sz="6" w:space="0" w:color="000000"/>
              <w:bottom w:val="single" w:sz="6" w:space="0" w:color="000000"/>
              <w:right w:val="single" w:sz="6" w:space="0" w:color="000000"/>
            </w:tcBorders>
            <w:tcMar>
              <w:left w:w="57" w:type="dxa"/>
            </w:tcMar>
            <w:vAlign w:val="center"/>
            <w:hideMark/>
          </w:tcPr>
          <w:p w:rsidR="00B11FF3" w:rsidRPr="00D012C9" w:rsidRDefault="00B11FF3" w:rsidP="003B3C73">
            <w:pPr>
              <w:pStyle w:val="11"/>
              <w:spacing w:before="40" w:beforeAutospacing="0" w:after="40" w:afterAutospacing="0" w:line="240" w:lineRule="auto"/>
              <w:jc w:val="center"/>
            </w:pPr>
            <w:r w:rsidRPr="00D012C9">
              <w:t>30</w:t>
            </w:r>
          </w:p>
        </w:tc>
      </w:tr>
      <w:tr w:rsidR="00B11FF3" w:rsidRPr="005B4606" w:rsidTr="000F2499">
        <w:tc>
          <w:tcPr>
            <w:tcW w:w="0" w:type="auto"/>
            <w:tcBorders>
              <w:top w:val="single" w:sz="6" w:space="0" w:color="000000"/>
              <w:left w:val="single" w:sz="6" w:space="0" w:color="000000"/>
              <w:bottom w:val="single" w:sz="6" w:space="0" w:color="000000"/>
              <w:right w:val="single" w:sz="6" w:space="0" w:color="000000"/>
            </w:tcBorders>
            <w:tcMar>
              <w:left w:w="57" w:type="dxa"/>
            </w:tcMar>
            <w:vAlign w:val="center"/>
            <w:hideMark/>
          </w:tcPr>
          <w:p w:rsidR="00B11FF3" w:rsidRPr="00AB6521" w:rsidRDefault="00B11FF3" w:rsidP="003B3C73">
            <w:pPr>
              <w:pStyle w:val="11"/>
              <w:spacing w:before="40" w:beforeAutospacing="0" w:after="40" w:afterAutospacing="0" w:line="240" w:lineRule="auto"/>
            </w:pPr>
            <w:r w:rsidRPr="00AB6521">
              <w:lastRenderedPageBreak/>
              <w:t>C</w:t>
            </w:r>
          </w:p>
        </w:tc>
        <w:tc>
          <w:tcPr>
            <w:tcW w:w="4222" w:type="dxa"/>
            <w:tcBorders>
              <w:top w:val="single" w:sz="6" w:space="0" w:color="000000"/>
              <w:left w:val="single" w:sz="6" w:space="0" w:color="000000"/>
              <w:bottom w:val="single" w:sz="6" w:space="0" w:color="000000"/>
              <w:right w:val="single" w:sz="6" w:space="0" w:color="000000"/>
            </w:tcBorders>
            <w:tcMar>
              <w:left w:w="57" w:type="dxa"/>
            </w:tcMar>
            <w:vAlign w:val="center"/>
            <w:hideMark/>
          </w:tcPr>
          <w:p w:rsidR="00B11FF3" w:rsidRPr="00AB6521" w:rsidRDefault="000F2499" w:rsidP="003B3C73">
            <w:pPr>
              <w:pStyle w:val="11"/>
              <w:spacing w:before="40" w:beforeAutospacing="0" w:after="40" w:afterAutospacing="0" w:line="240" w:lineRule="auto"/>
            </w:pPr>
            <w:r>
              <w:t>Гемоглобин &lt;</w:t>
            </w:r>
            <w:r w:rsidR="00B11FF3" w:rsidRPr="00AB6521">
              <w:t xml:space="preserve">100 г/л </w:t>
            </w:r>
            <w:r>
              <w:br/>
            </w:r>
            <w:r w:rsidR="00B11FF3" w:rsidRPr="00AB6521">
              <w:rPr>
                <w:rStyle w:val="a4"/>
              </w:rPr>
              <w:t xml:space="preserve">или </w:t>
            </w:r>
            <w:r>
              <w:rPr>
                <w:rStyle w:val="a4"/>
              </w:rPr>
              <w:br/>
            </w:r>
            <w:r>
              <w:t>уровень тромбоцитов &lt;</w:t>
            </w:r>
            <w:r w:rsidR="00B11FF3" w:rsidRPr="00AB6521">
              <w:t>100</w:t>
            </w:r>
            <w:r w:rsidR="000648CB">
              <w:t xml:space="preserve"> × </w:t>
            </w:r>
            <w:r w:rsidR="00B11FF3" w:rsidRPr="00AB6521">
              <w:t>10</w:t>
            </w:r>
            <w:r w:rsidR="00B11FF3" w:rsidRPr="00AB6521">
              <w:rPr>
                <w:vertAlign w:val="superscript"/>
              </w:rPr>
              <w:t>9</w:t>
            </w:r>
            <w:r w:rsidR="00B11FF3" w:rsidRPr="00AB6521">
              <w:t>/л</w:t>
            </w:r>
          </w:p>
        </w:tc>
        <w:tc>
          <w:tcPr>
            <w:tcW w:w="2268" w:type="dxa"/>
            <w:tcBorders>
              <w:top w:val="single" w:sz="6" w:space="0" w:color="000000"/>
              <w:left w:val="single" w:sz="6" w:space="0" w:color="000000"/>
              <w:bottom w:val="single" w:sz="6" w:space="0" w:color="000000"/>
              <w:right w:val="single" w:sz="6" w:space="0" w:color="000000"/>
            </w:tcBorders>
            <w:tcMar>
              <w:left w:w="57" w:type="dxa"/>
            </w:tcMar>
            <w:vAlign w:val="center"/>
            <w:hideMark/>
          </w:tcPr>
          <w:p w:rsidR="00B11FF3" w:rsidRPr="00D012C9" w:rsidRDefault="00B11FF3" w:rsidP="003B3C73">
            <w:pPr>
              <w:pStyle w:val="11"/>
              <w:spacing w:before="40" w:beforeAutospacing="0" w:after="40" w:afterAutospacing="0" w:line="240" w:lineRule="auto"/>
              <w:jc w:val="center"/>
            </w:pPr>
            <w:r w:rsidRPr="00D012C9">
              <w:t>32</w:t>
            </w:r>
          </w:p>
        </w:tc>
        <w:tc>
          <w:tcPr>
            <w:tcW w:w="0" w:type="auto"/>
            <w:tcBorders>
              <w:top w:val="single" w:sz="6" w:space="0" w:color="000000"/>
              <w:left w:val="single" w:sz="6" w:space="0" w:color="000000"/>
              <w:bottom w:val="single" w:sz="6" w:space="0" w:color="000000"/>
              <w:right w:val="single" w:sz="6" w:space="0" w:color="000000"/>
            </w:tcBorders>
            <w:tcMar>
              <w:left w:w="57" w:type="dxa"/>
            </w:tcMar>
            <w:vAlign w:val="center"/>
            <w:hideMark/>
          </w:tcPr>
          <w:p w:rsidR="00B11FF3" w:rsidRPr="00D012C9" w:rsidRDefault="00B11FF3" w:rsidP="003B3C73">
            <w:pPr>
              <w:pStyle w:val="11"/>
              <w:spacing w:before="40" w:beforeAutospacing="0" w:after="40" w:afterAutospacing="0" w:line="240" w:lineRule="auto"/>
              <w:jc w:val="center"/>
            </w:pPr>
            <w:r w:rsidRPr="00D012C9">
              <w:t>10</w:t>
            </w:r>
          </w:p>
        </w:tc>
      </w:tr>
    </w:tbl>
    <w:p w:rsidR="004D7374" w:rsidRDefault="004D7374" w:rsidP="000F2499">
      <w:pPr>
        <w:spacing w:before="120"/>
      </w:pPr>
      <w:r w:rsidRPr="000F2499">
        <w:rPr>
          <w:spacing w:val="-2"/>
        </w:rPr>
        <w:t>*Лимфатические области:</w:t>
      </w:r>
      <w:r w:rsidR="000F2499" w:rsidRPr="000F2499">
        <w:rPr>
          <w:spacing w:val="-2"/>
        </w:rPr>
        <w:t xml:space="preserve"> </w:t>
      </w:r>
      <w:r w:rsidR="00C20509">
        <w:rPr>
          <w:spacing w:val="-2"/>
        </w:rPr>
        <w:t xml:space="preserve">шейные лимфатические </w:t>
      </w:r>
      <w:r w:rsidRPr="000F2499">
        <w:rPr>
          <w:spacing w:val="-2"/>
        </w:rPr>
        <w:t>узлы</w:t>
      </w:r>
      <w:r w:rsidR="000F2499" w:rsidRPr="000F2499">
        <w:rPr>
          <w:spacing w:val="-2"/>
        </w:rPr>
        <w:t xml:space="preserve">, </w:t>
      </w:r>
      <w:r w:rsidRPr="000F2499">
        <w:rPr>
          <w:spacing w:val="-2"/>
        </w:rPr>
        <w:t xml:space="preserve">подмышечные </w:t>
      </w:r>
      <w:r w:rsidR="00C20509">
        <w:rPr>
          <w:spacing w:val="-2"/>
        </w:rPr>
        <w:t xml:space="preserve">лимфатические </w:t>
      </w:r>
      <w:r w:rsidR="00C20509" w:rsidRPr="000F2499">
        <w:rPr>
          <w:spacing w:val="-2"/>
        </w:rPr>
        <w:t xml:space="preserve">узлы </w:t>
      </w:r>
      <w:r w:rsidRPr="000F2499">
        <w:rPr>
          <w:spacing w:val="-2"/>
        </w:rPr>
        <w:t xml:space="preserve">(c </w:t>
      </w:r>
      <w:r w:rsidR="000F2499" w:rsidRPr="000F2499">
        <w:rPr>
          <w:spacing w:val="-2"/>
        </w:rPr>
        <w:t>1</w:t>
      </w:r>
      <w:r w:rsidRPr="000F2499">
        <w:rPr>
          <w:spacing w:val="-2"/>
        </w:rPr>
        <w:t xml:space="preserve"> или </w:t>
      </w:r>
      <w:r w:rsidR="00F07AA9" w:rsidRPr="000F2499">
        <w:rPr>
          <w:spacing w:val="-2"/>
        </w:rPr>
        <w:t>2</w:t>
      </w:r>
      <w:r w:rsidR="000F2499" w:rsidRPr="000F2499">
        <w:rPr>
          <w:spacing w:val="-2"/>
        </w:rPr>
        <w:t xml:space="preserve"> сторон),</w:t>
      </w:r>
      <w:r w:rsidR="000F2499">
        <w:t xml:space="preserve"> </w:t>
      </w:r>
      <w:r>
        <w:t xml:space="preserve">паховые </w:t>
      </w:r>
      <w:r w:rsidR="00C20509">
        <w:rPr>
          <w:spacing w:val="-2"/>
        </w:rPr>
        <w:t xml:space="preserve">лимфатические </w:t>
      </w:r>
      <w:r w:rsidR="00C20509" w:rsidRPr="000F2499">
        <w:rPr>
          <w:spacing w:val="-2"/>
        </w:rPr>
        <w:t>узлы</w:t>
      </w:r>
      <w:r w:rsidR="00C20509">
        <w:t xml:space="preserve"> </w:t>
      </w:r>
      <w:r>
        <w:t xml:space="preserve">(c </w:t>
      </w:r>
      <w:r w:rsidR="000F2499">
        <w:t>1</w:t>
      </w:r>
      <w:r>
        <w:t xml:space="preserve"> или </w:t>
      </w:r>
      <w:r w:rsidR="00F07AA9">
        <w:t>2</w:t>
      </w:r>
      <w:r w:rsidR="000F2499">
        <w:t xml:space="preserve"> сторон), печень, </w:t>
      </w:r>
      <w:r>
        <w:t>селезенка.</w:t>
      </w:r>
    </w:p>
    <w:p w:rsidR="004D7374" w:rsidRPr="00397360" w:rsidRDefault="004D7374" w:rsidP="00B93B9E">
      <w:pPr>
        <w:contextualSpacing/>
        <w:rPr>
          <w:b/>
          <w:u w:val="single"/>
        </w:rPr>
      </w:pPr>
      <w:r w:rsidRPr="00397360">
        <w:rPr>
          <w:b/>
          <w:u w:val="single"/>
        </w:rPr>
        <w:t>1.5.2</w:t>
      </w:r>
      <w:r w:rsidR="00397360" w:rsidRPr="00397360">
        <w:rPr>
          <w:b/>
          <w:u w:val="single"/>
        </w:rPr>
        <w:t>.</w:t>
      </w:r>
      <w:r w:rsidRPr="00397360">
        <w:rPr>
          <w:b/>
          <w:u w:val="single"/>
        </w:rPr>
        <w:t xml:space="preserve"> Определение групп риска</w:t>
      </w:r>
    </w:p>
    <w:p w:rsidR="004D7374" w:rsidRDefault="004D7374" w:rsidP="00B93B9E">
      <w:pPr>
        <w:ind w:firstLine="709"/>
        <w:contextualSpacing/>
      </w:pPr>
      <w:r>
        <w:t xml:space="preserve">Международный прогностический индекс (МПИ) для ХЛЛ разработан на основании анализа выживаемости 3472 пациентов, включенных в </w:t>
      </w:r>
      <w:r w:rsidR="00371E34">
        <w:t>8</w:t>
      </w:r>
      <w:r w:rsidR="003B3C73">
        <w:t xml:space="preserve"> исследований, которые проведены</w:t>
      </w:r>
      <w:r>
        <w:t xml:space="preserve"> в Европе и США</w:t>
      </w:r>
      <w:r w:rsidR="000E06DC" w:rsidRPr="000E06DC">
        <w:t xml:space="preserve"> </w:t>
      </w:r>
      <w:r w:rsidR="000B0AC3">
        <w:fldChar w:fldCharType="begin" w:fldLock="1"/>
      </w:r>
      <w:r w:rsidR="00B93BEE">
        <w:instrText>ADDIN CSL_CITATION {"citationItems":[{"id":"ITEM-1","itemData":{"DOI":"10.1016/S1470-2045(16)30029-8","ISSN":"14745488","abstract":"Background The management of patients with chronic lymphocytic leukaemia is currently undergoing improvements due to novel therapies and a plethora of biological and genetic variables that add prognostic information to the classic clinical staging systems. We established an international consortium with the aim to create an international prognostic index for chronic lymphocytic leukaemia (CLL-IPI) that integrates the major prognostic parameters. Methods We used results from a systematic search of the Cochrane Haematological Malignancies Group of MEDLINE, Embase, and Central databases for prospective, clinical phase 2 and 3 trials of chronic lymphocytic leukaemia, published between Jan 1, 1950, and Dec 31, 2010, which identified 13 trials. We contacted the principal investigators of these 13 trials, of which eight agreed to include individual patient data. We used the individual patient data from these phase 3 trials from France, Germany, Poland, the UK, and the USA to create the full analysis dataset. The full analysis dataset was randomly divided, using a random sample procedure, into training and internal-validation datasets. We did a univariate analysis and multivariate analyses using 27 baseline factors and overall survival as an endpoint. We assigned weighted risk scores to each factor included in the final multivariable model. We assessed the discriminatory value using C-statistics and also the validity and reproducibility of the CLL-IPI by subgroup analysis. We used two additional datasets from the Mayo Clinic (Rochester, MN, USA; MAYO cohort) and the SCALE Scandinavian population-based case-control study (SCAN cohort) as the external-validation datasets. Findings 3472 treatment-naive patients were included in the full analysis dataset; 2308 were randomly segregated into the training dataset and 1164 into the internal-validation dataset. 838 patients were included in the MAYO cohort and 416 in the SCAN cohort. Median age of patients in the full analysis dataset was 61 years (range 27–86). Five independent prognostic factors were identified in the training dataset: TP53 status (no abnormalities vs del[17p] or TP53 mutation or both), IGHV mutational status (mutated vs unmutated), serum β2-microglobulin concentration (≤3·5 mg/L vs &gt;3·5 mg/L), clinical stage (Binet A or Rai 0 vs Binet B–C or Rai I–IV), and age (≤65 years vs &gt;65 years). Using a weighted grading of the independent factors, a prognostic index was derived that identified four risk groups…","container-title":"The Lancet Oncology","id":"ITEM-1","issue":"6","issued":{"date-parts":[["2016","6","1"]]},"page":"779-790","publisher":"Lancet Publishing Group","title":"An international prognostic index for patients with chronic lymphocytic leukaemia (CLL-IPI): a meta-analysis of individual patient data","type":"article-journal","volume":"17"},"uris":["http://www.mendeley.com/documents/?uuid=851cf2e2-4770-3f5b-9fbb-1429aa36a5b0"]}],"mendeley":{"formattedCitation":"[14]","plainTextFormattedCitation":"[14]","previouslyFormattedCitation":"[14]"},"properties":{"noteIndex":0},"schema":"https://github.com/citation-style-language/schema/raw/master/csl-citation.json"}</w:instrText>
      </w:r>
      <w:r w:rsidR="000B0AC3">
        <w:fldChar w:fldCharType="separate"/>
      </w:r>
      <w:r w:rsidR="000E06DC" w:rsidRPr="000E06DC">
        <w:rPr>
          <w:noProof/>
        </w:rPr>
        <w:t>[14]</w:t>
      </w:r>
      <w:r w:rsidR="000B0AC3">
        <w:fldChar w:fldCharType="end"/>
      </w:r>
      <w:r>
        <w:t xml:space="preserve">. Индекс </w:t>
      </w:r>
      <w:r w:rsidR="003B3C73">
        <w:t>учитывает</w:t>
      </w:r>
      <w:r>
        <w:t xml:space="preserve"> </w:t>
      </w:r>
      <w:r w:rsidR="00371E34">
        <w:t>5</w:t>
      </w:r>
      <w:r>
        <w:t xml:space="preserve"> параметр</w:t>
      </w:r>
      <w:r w:rsidR="003B3C73">
        <w:t>ов</w:t>
      </w:r>
      <w:r>
        <w:t xml:space="preserve">: </w:t>
      </w:r>
    </w:p>
    <w:p w:rsidR="004D7374" w:rsidRDefault="004D7374" w:rsidP="00BE7488">
      <w:pPr>
        <w:pStyle w:val="a"/>
        <w:numPr>
          <w:ilvl w:val="0"/>
          <w:numId w:val="23"/>
        </w:numPr>
        <w:spacing w:before="0"/>
        <w:contextualSpacing/>
      </w:pPr>
      <w:r>
        <w:t xml:space="preserve">наличие del(17p) и/или мутаций </w:t>
      </w:r>
      <w:r w:rsidRPr="003B3C73">
        <w:rPr>
          <w:i/>
        </w:rPr>
        <w:t>TP53</w:t>
      </w:r>
      <w:r>
        <w:t>,</w:t>
      </w:r>
    </w:p>
    <w:p w:rsidR="004D7374" w:rsidRDefault="004D7374" w:rsidP="00BE7488">
      <w:pPr>
        <w:pStyle w:val="a"/>
        <w:numPr>
          <w:ilvl w:val="0"/>
          <w:numId w:val="23"/>
        </w:numPr>
        <w:spacing w:before="0"/>
        <w:contextualSpacing/>
      </w:pPr>
      <w:r>
        <w:t>мутационный статус генов вариабельного региона иммуноглобулинов</w:t>
      </w:r>
      <w:r w:rsidR="00CE6AE9" w:rsidRPr="00397360">
        <w:t xml:space="preserve"> (</w:t>
      </w:r>
      <w:r w:rsidR="00CE6AE9">
        <w:rPr>
          <w:lang w:val="en-US"/>
        </w:rPr>
        <w:t>IGHV</w:t>
      </w:r>
      <w:r w:rsidR="00CE6AE9" w:rsidRPr="00397360">
        <w:t>)</w:t>
      </w:r>
      <w:r>
        <w:t>,</w:t>
      </w:r>
    </w:p>
    <w:p w:rsidR="004D7374" w:rsidRDefault="004D7374" w:rsidP="00BE7488">
      <w:pPr>
        <w:pStyle w:val="a"/>
        <w:numPr>
          <w:ilvl w:val="0"/>
          <w:numId w:val="23"/>
        </w:numPr>
        <w:spacing w:before="0"/>
        <w:contextualSpacing/>
      </w:pPr>
      <w:r>
        <w:t xml:space="preserve">уровень </w:t>
      </w:r>
      <w:r w:rsidR="003B3C73">
        <w:t>β</w:t>
      </w:r>
      <w:r>
        <w:t>2-микроглобулина,</w:t>
      </w:r>
    </w:p>
    <w:p w:rsidR="004D7374" w:rsidRDefault="004D7374" w:rsidP="00BE7488">
      <w:pPr>
        <w:pStyle w:val="a"/>
        <w:numPr>
          <w:ilvl w:val="0"/>
          <w:numId w:val="23"/>
        </w:numPr>
        <w:spacing w:before="0"/>
        <w:contextualSpacing/>
      </w:pPr>
      <w:r>
        <w:t>стади</w:t>
      </w:r>
      <w:r w:rsidR="003B3C73">
        <w:t>ю</w:t>
      </w:r>
      <w:r>
        <w:t>,</w:t>
      </w:r>
    </w:p>
    <w:p w:rsidR="004D7374" w:rsidRDefault="004D7374" w:rsidP="00BE7488">
      <w:pPr>
        <w:pStyle w:val="a"/>
        <w:numPr>
          <w:ilvl w:val="0"/>
          <w:numId w:val="23"/>
        </w:numPr>
        <w:spacing w:before="0"/>
        <w:contextualSpacing/>
      </w:pPr>
      <w:r>
        <w:t xml:space="preserve">возраст пациентов. </w:t>
      </w:r>
    </w:p>
    <w:p w:rsidR="004D7374" w:rsidRDefault="004D7374" w:rsidP="00B93B9E">
      <w:pPr>
        <w:ind w:firstLine="709"/>
        <w:contextualSpacing/>
      </w:pPr>
      <w:r>
        <w:t xml:space="preserve">Каждому из этих </w:t>
      </w:r>
      <w:r w:rsidR="003B3C73">
        <w:t>параметров</w:t>
      </w:r>
      <w:r>
        <w:t xml:space="preserve"> присвоен балл, отражающий отношение рисков </w:t>
      </w:r>
      <w:r w:rsidR="001F4A9B">
        <w:t xml:space="preserve">(ОР) </w:t>
      </w:r>
      <w:r w:rsidR="00912FAC">
        <w:t>прогрессии или смерти (табл.</w:t>
      </w:r>
      <w:r w:rsidR="00AE2EE4">
        <w:t xml:space="preserve"> 2</w:t>
      </w:r>
      <w:r>
        <w:t>). МПИ для ХЛ</w:t>
      </w:r>
      <w:r w:rsidR="003B3C73">
        <w:t>Л позволяет распре</w:t>
      </w:r>
      <w:r>
        <w:t xml:space="preserve">делить пациентов </w:t>
      </w:r>
      <w:r w:rsidR="003B3C73">
        <w:t>по</w:t>
      </w:r>
      <w:r>
        <w:t xml:space="preserve"> </w:t>
      </w:r>
      <w:r w:rsidR="003B3C73">
        <w:t>4 группам</w:t>
      </w:r>
      <w:r>
        <w:t>: с низким риском прогресси</w:t>
      </w:r>
      <w:r w:rsidR="003B3C73">
        <w:t>рования</w:t>
      </w:r>
      <w:r>
        <w:t xml:space="preserve"> (0–1 балл), с промежуточным риском </w:t>
      </w:r>
      <w:r w:rsidR="003B3C73">
        <w:t xml:space="preserve">прогрессирования </w:t>
      </w:r>
      <w:r>
        <w:t xml:space="preserve">(2–3 балла), с высоким риском </w:t>
      </w:r>
      <w:r w:rsidR="003B3C73">
        <w:t xml:space="preserve">прогрессирования </w:t>
      </w:r>
      <w:r>
        <w:t xml:space="preserve">(4–6 баллов) и с очень высоким риском </w:t>
      </w:r>
      <w:r w:rsidR="003B3C73">
        <w:t xml:space="preserve">прогрессирования </w:t>
      </w:r>
      <w:r>
        <w:t>(7–10 баллов). Общая выживаемость (ОВ) в э</w:t>
      </w:r>
      <w:r w:rsidR="00912FAC">
        <w:t xml:space="preserve">тих группах </w:t>
      </w:r>
      <w:r w:rsidR="003B3C73">
        <w:t>приведена</w:t>
      </w:r>
      <w:r w:rsidR="00912FAC">
        <w:t xml:space="preserve"> в</w:t>
      </w:r>
      <w:r w:rsidR="00145A85">
        <w:t xml:space="preserve"> разделе 7.2 данных рекомендаций</w:t>
      </w:r>
      <w:r>
        <w:t xml:space="preserve">. </w:t>
      </w:r>
      <w:r w:rsidR="003B3C73">
        <w:t>Имеются</w:t>
      </w:r>
      <w:r>
        <w:t xml:space="preserve"> данные</w:t>
      </w:r>
      <w:r w:rsidR="003B3C73">
        <w:t xml:space="preserve"> о том</w:t>
      </w:r>
      <w:r>
        <w:t>, что МПИ позволяет стратифицировать пациентов в рецидиве ХЛЛ.</w:t>
      </w:r>
    </w:p>
    <w:p w:rsidR="003B3C73" w:rsidRDefault="003B3C73" w:rsidP="00B93B9E">
      <w:pPr>
        <w:ind w:firstLine="709"/>
        <w:contextualSpacing/>
      </w:pPr>
    </w:p>
    <w:p w:rsidR="004D7374" w:rsidRPr="00B93B9E" w:rsidRDefault="004D7374" w:rsidP="00371E34">
      <w:pPr>
        <w:contextualSpacing/>
        <w:rPr>
          <w:b/>
        </w:rPr>
      </w:pPr>
      <w:r w:rsidRPr="00B93B9E">
        <w:rPr>
          <w:b/>
        </w:rPr>
        <w:t>Таблица 2. Международный прогностический индекс</w:t>
      </w:r>
    </w:p>
    <w:tbl>
      <w:tblPr>
        <w:tblW w:w="515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3898"/>
        <w:gridCol w:w="3321"/>
        <w:gridCol w:w="1519"/>
        <w:gridCol w:w="1140"/>
      </w:tblGrid>
      <w:tr w:rsidR="00B033C3" w:rsidRPr="00371E34" w:rsidTr="00B033C3">
        <w:trPr>
          <w:trHeight w:val="349"/>
        </w:trPr>
        <w:tc>
          <w:tcPr>
            <w:tcW w:w="1973"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vAlign w:val="center"/>
            <w:hideMark/>
          </w:tcPr>
          <w:p w:rsidR="00AE2EE4" w:rsidRPr="00371E34" w:rsidRDefault="00AE2EE4" w:rsidP="003B3C73">
            <w:pPr>
              <w:spacing w:line="240" w:lineRule="auto"/>
              <w:contextualSpacing/>
              <w:jc w:val="center"/>
              <w:rPr>
                <w:b/>
              </w:rPr>
            </w:pPr>
            <w:r w:rsidRPr="00371E34">
              <w:rPr>
                <w:rFonts w:eastAsia="MS PGothic"/>
                <w:b/>
                <w:kern w:val="24"/>
              </w:rPr>
              <w:t>Параметр</w:t>
            </w:r>
          </w:p>
        </w:tc>
        <w:tc>
          <w:tcPr>
            <w:tcW w:w="1681"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vAlign w:val="center"/>
            <w:hideMark/>
          </w:tcPr>
          <w:p w:rsidR="00AE2EE4" w:rsidRPr="00371E34" w:rsidRDefault="003B3C73" w:rsidP="003B3C73">
            <w:pPr>
              <w:spacing w:line="240" w:lineRule="auto"/>
              <w:contextualSpacing/>
              <w:jc w:val="center"/>
              <w:rPr>
                <w:b/>
              </w:rPr>
            </w:pPr>
            <w:r>
              <w:rPr>
                <w:rFonts w:eastAsia="MS PGothic"/>
                <w:b/>
                <w:kern w:val="24"/>
              </w:rPr>
              <w:t>Отрицательное</w:t>
            </w:r>
            <w:r w:rsidR="00AE2EE4" w:rsidRPr="00371E34">
              <w:rPr>
                <w:rFonts w:eastAsia="MS PGothic"/>
                <w:b/>
                <w:kern w:val="24"/>
              </w:rPr>
              <w:t xml:space="preserve"> значение</w:t>
            </w:r>
          </w:p>
        </w:tc>
        <w:tc>
          <w:tcPr>
            <w:tcW w:w="769"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vAlign w:val="center"/>
            <w:hideMark/>
          </w:tcPr>
          <w:p w:rsidR="00AE2EE4" w:rsidRPr="00371E34" w:rsidRDefault="00AE2EE4" w:rsidP="003B3C73">
            <w:pPr>
              <w:spacing w:line="240" w:lineRule="auto"/>
              <w:contextualSpacing/>
              <w:jc w:val="center"/>
              <w:rPr>
                <w:b/>
              </w:rPr>
            </w:pPr>
            <w:r w:rsidRPr="00371E34">
              <w:rPr>
                <w:rFonts w:eastAsia="MS PGothic"/>
                <w:b/>
                <w:kern w:val="24"/>
              </w:rPr>
              <w:t>О</w:t>
            </w:r>
            <w:r w:rsidR="003B3C73">
              <w:rPr>
                <w:rFonts w:eastAsia="MS PGothic"/>
                <w:b/>
                <w:kern w:val="24"/>
              </w:rPr>
              <w:t>тношение рисков</w:t>
            </w:r>
          </w:p>
        </w:tc>
        <w:tc>
          <w:tcPr>
            <w:tcW w:w="577"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vAlign w:val="center"/>
            <w:hideMark/>
          </w:tcPr>
          <w:p w:rsidR="00AE2EE4" w:rsidRPr="00371E34" w:rsidRDefault="00AE2EE4" w:rsidP="003B3C73">
            <w:pPr>
              <w:spacing w:line="240" w:lineRule="auto"/>
              <w:contextualSpacing/>
              <w:jc w:val="center"/>
              <w:rPr>
                <w:b/>
              </w:rPr>
            </w:pPr>
            <w:r w:rsidRPr="00371E34">
              <w:rPr>
                <w:rFonts w:eastAsia="MS PGothic"/>
                <w:b/>
                <w:kern w:val="24"/>
              </w:rPr>
              <w:t>Баллы</w:t>
            </w:r>
          </w:p>
        </w:tc>
      </w:tr>
      <w:tr w:rsidR="00B033C3" w:rsidRPr="005B4606" w:rsidTr="00B033C3">
        <w:trPr>
          <w:trHeight w:val="288"/>
        </w:trPr>
        <w:tc>
          <w:tcPr>
            <w:tcW w:w="1973"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rsidR="00AE2EE4" w:rsidRPr="00AB6521" w:rsidRDefault="00AE2EE4" w:rsidP="003B3C73">
            <w:pPr>
              <w:spacing w:line="240" w:lineRule="auto"/>
              <w:contextualSpacing/>
            </w:pPr>
            <w:r w:rsidRPr="003B3C73">
              <w:rPr>
                <w:rFonts w:eastAsia="MS PGothic"/>
                <w:i/>
                <w:kern w:val="24"/>
              </w:rPr>
              <w:t>TP53</w:t>
            </w:r>
            <w:r w:rsidRPr="00AB6521">
              <w:rPr>
                <w:rFonts w:eastAsia="MS PGothic"/>
                <w:kern w:val="24"/>
              </w:rPr>
              <w:t xml:space="preserve"> (17p)</w:t>
            </w:r>
          </w:p>
        </w:tc>
        <w:tc>
          <w:tcPr>
            <w:tcW w:w="1681"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rsidR="00AE2EE4" w:rsidRPr="00AB6521" w:rsidRDefault="00AE2EE4" w:rsidP="003B3C73">
            <w:pPr>
              <w:spacing w:line="240" w:lineRule="auto"/>
              <w:contextualSpacing/>
            </w:pPr>
            <w:r w:rsidRPr="00AB6521">
              <w:rPr>
                <w:rFonts w:eastAsia="MS PGothic"/>
                <w:kern w:val="24"/>
              </w:rPr>
              <w:t>Делеция/мутация</w:t>
            </w:r>
          </w:p>
        </w:tc>
        <w:tc>
          <w:tcPr>
            <w:tcW w:w="769"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rsidR="00AE2EE4" w:rsidRPr="00AB6521" w:rsidRDefault="00AE2EE4" w:rsidP="003B3C73">
            <w:pPr>
              <w:spacing w:line="240" w:lineRule="auto"/>
              <w:contextualSpacing/>
              <w:jc w:val="center"/>
            </w:pPr>
            <w:r w:rsidRPr="00AB6521">
              <w:rPr>
                <w:rFonts w:eastAsia="MS PGothic"/>
                <w:kern w:val="24"/>
              </w:rPr>
              <w:t>4,2</w:t>
            </w:r>
          </w:p>
        </w:tc>
        <w:tc>
          <w:tcPr>
            <w:tcW w:w="577"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rsidR="00AE2EE4" w:rsidRPr="00AB6521" w:rsidRDefault="00AE2EE4" w:rsidP="003B3C73">
            <w:pPr>
              <w:spacing w:line="240" w:lineRule="auto"/>
              <w:contextualSpacing/>
              <w:jc w:val="center"/>
            </w:pPr>
            <w:r w:rsidRPr="00AB6521">
              <w:rPr>
                <w:rFonts w:eastAsia="MS PGothic"/>
                <w:kern w:val="24"/>
              </w:rPr>
              <w:t>4</w:t>
            </w:r>
          </w:p>
        </w:tc>
      </w:tr>
      <w:tr w:rsidR="00B033C3" w:rsidRPr="005B4606" w:rsidTr="00B033C3">
        <w:trPr>
          <w:trHeight w:val="255"/>
        </w:trPr>
        <w:tc>
          <w:tcPr>
            <w:tcW w:w="1973"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rsidR="00AE2EE4" w:rsidRPr="00AB6521" w:rsidRDefault="00AE2EE4" w:rsidP="003B3C73">
            <w:pPr>
              <w:spacing w:line="240" w:lineRule="auto"/>
              <w:contextualSpacing/>
            </w:pPr>
            <w:r w:rsidRPr="00AB6521">
              <w:rPr>
                <w:rFonts w:eastAsia="MS PGothic"/>
                <w:kern w:val="24"/>
              </w:rPr>
              <w:t xml:space="preserve">Статус </w:t>
            </w:r>
            <w:r w:rsidRPr="00830499">
              <w:rPr>
                <w:rFonts w:eastAsia="MS PGothic"/>
                <w:i/>
                <w:kern w:val="24"/>
              </w:rPr>
              <w:t>IGHV</w:t>
            </w:r>
          </w:p>
        </w:tc>
        <w:tc>
          <w:tcPr>
            <w:tcW w:w="1681"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rsidR="00AE2EE4" w:rsidRPr="00AB6521" w:rsidRDefault="00AE2EE4" w:rsidP="003B3C73">
            <w:pPr>
              <w:spacing w:line="240" w:lineRule="auto"/>
              <w:contextualSpacing/>
            </w:pPr>
            <w:r w:rsidRPr="00AB6521">
              <w:rPr>
                <w:rFonts w:eastAsia="MS PGothic"/>
                <w:kern w:val="24"/>
              </w:rPr>
              <w:t>Без мутаций</w:t>
            </w:r>
          </w:p>
        </w:tc>
        <w:tc>
          <w:tcPr>
            <w:tcW w:w="769"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rsidR="00AE2EE4" w:rsidRPr="00AB6521" w:rsidRDefault="00AE2EE4" w:rsidP="003B3C73">
            <w:pPr>
              <w:spacing w:line="240" w:lineRule="auto"/>
              <w:contextualSpacing/>
              <w:jc w:val="center"/>
            </w:pPr>
            <w:r w:rsidRPr="00AB6521">
              <w:rPr>
                <w:rFonts w:eastAsia="MS PGothic"/>
                <w:kern w:val="24"/>
              </w:rPr>
              <w:t>2,6</w:t>
            </w:r>
          </w:p>
        </w:tc>
        <w:tc>
          <w:tcPr>
            <w:tcW w:w="577"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rsidR="00AE2EE4" w:rsidRPr="00AB6521" w:rsidRDefault="00AE2EE4" w:rsidP="003B3C73">
            <w:pPr>
              <w:spacing w:line="240" w:lineRule="auto"/>
              <w:contextualSpacing/>
              <w:jc w:val="center"/>
            </w:pPr>
            <w:r w:rsidRPr="00AB6521">
              <w:rPr>
                <w:rFonts w:eastAsia="MS PGothic"/>
                <w:kern w:val="24"/>
              </w:rPr>
              <w:t>2</w:t>
            </w:r>
          </w:p>
        </w:tc>
      </w:tr>
      <w:tr w:rsidR="00B033C3" w:rsidRPr="005B4606" w:rsidTr="00B033C3">
        <w:trPr>
          <w:trHeight w:val="13"/>
        </w:trPr>
        <w:tc>
          <w:tcPr>
            <w:tcW w:w="1973"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rsidR="00AE2EE4" w:rsidRPr="00AB6521" w:rsidRDefault="003B3C73" w:rsidP="003B3C73">
            <w:pPr>
              <w:spacing w:line="240" w:lineRule="auto"/>
              <w:contextualSpacing/>
            </w:pPr>
            <w:r>
              <w:rPr>
                <w:rFonts w:eastAsia="MS PGothic"/>
                <w:kern w:val="24"/>
              </w:rPr>
              <w:t xml:space="preserve">Уровень </w:t>
            </w:r>
            <w:r>
              <w:t>β2-микроглобулина</w:t>
            </w:r>
            <w:r w:rsidR="00AE2EE4" w:rsidRPr="00AB6521">
              <w:rPr>
                <w:rFonts w:eastAsia="MS PGothic"/>
                <w:kern w:val="24"/>
              </w:rPr>
              <w:t>, мг/л</w:t>
            </w:r>
          </w:p>
        </w:tc>
        <w:tc>
          <w:tcPr>
            <w:tcW w:w="1681"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rsidR="00AE2EE4" w:rsidRPr="00AB6521" w:rsidRDefault="00AE2EE4" w:rsidP="003B3C73">
            <w:pPr>
              <w:spacing w:line="240" w:lineRule="auto"/>
              <w:contextualSpacing/>
            </w:pPr>
            <w:r w:rsidRPr="00AB6521">
              <w:rPr>
                <w:rFonts w:eastAsia="MS PGothic"/>
                <w:kern w:val="24"/>
              </w:rPr>
              <w:t>&gt;3,5</w:t>
            </w:r>
          </w:p>
        </w:tc>
        <w:tc>
          <w:tcPr>
            <w:tcW w:w="769"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rsidR="00AE2EE4" w:rsidRPr="00AB6521" w:rsidRDefault="00AE2EE4" w:rsidP="003B3C73">
            <w:pPr>
              <w:spacing w:line="240" w:lineRule="auto"/>
              <w:contextualSpacing/>
              <w:jc w:val="center"/>
            </w:pPr>
            <w:r w:rsidRPr="00AB6521">
              <w:rPr>
                <w:rFonts w:eastAsia="MS PGothic"/>
                <w:kern w:val="24"/>
              </w:rPr>
              <w:t>2,0</w:t>
            </w:r>
          </w:p>
        </w:tc>
        <w:tc>
          <w:tcPr>
            <w:tcW w:w="577"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rsidR="00AE2EE4" w:rsidRPr="00AB6521" w:rsidRDefault="00AE2EE4" w:rsidP="003B3C73">
            <w:pPr>
              <w:spacing w:line="240" w:lineRule="auto"/>
              <w:contextualSpacing/>
              <w:jc w:val="center"/>
            </w:pPr>
            <w:r w:rsidRPr="00AB6521">
              <w:rPr>
                <w:rFonts w:eastAsia="MS PGothic"/>
                <w:kern w:val="24"/>
              </w:rPr>
              <w:t>2</w:t>
            </w:r>
          </w:p>
        </w:tc>
      </w:tr>
      <w:tr w:rsidR="00B033C3" w:rsidRPr="005B4606" w:rsidTr="00B033C3">
        <w:trPr>
          <w:trHeight w:val="13"/>
        </w:trPr>
        <w:tc>
          <w:tcPr>
            <w:tcW w:w="1973"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rsidR="00AE2EE4" w:rsidRPr="00AB6521" w:rsidRDefault="00AE2EE4" w:rsidP="003B3C73">
            <w:pPr>
              <w:spacing w:line="240" w:lineRule="auto"/>
              <w:contextualSpacing/>
            </w:pPr>
            <w:r w:rsidRPr="00AB6521">
              <w:rPr>
                <w:rFonts w:eastAsia="MS PGothic"/>
                <w:kern w:val="24"/>
              </w:rPr>
              <w:t>Стадия</w:t>
            </w:r>
          </w:p>
        </w:tc>
        <w:tc>
          <w:tcPr>
            <w:tcW w:w="1681"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rsidR="00AE2EE4" w:rsidRPr="003518E9" w:rsidRDefault="00AE2EE4" w:rsidP="00CE6AE9">
            <w:pPr>
              <w:spacing w:line="240" w:lineRule="auto"/>
              <w:contextualSpacing/>
            </w:pPr>
            <w:r w:rsidRPr="00AB6521">
              <w:rPr>
                <w:rFonts w:eastAsia="MS PGothic"/>
                <w:kern w:val="24"/>
              </w:rPr>
              <w:t>B/С</w:t>
            </w:r>
            <w:r w:rsidR="003518E9">
              <w:rPr>
                <w:rFonts w:eastAsia="MS PGothic"/>
                <w:kern w:val="24"/>
              </w:rPr>
              <w:t xml:space="preserve"> по </w:t>
            </w:r>
            <w:r w:rsidR="003518E9">
              <w:rPr>
                <w:rFonts w:eastAsia="MS PGothic"/>
                <w:kern w:val="24"/>
                <w:lang w:val="en-US"/>
              </w:rPr>
              <w:t>Binet</w:t>
            </w:r>
            <w:r w:rsidR="003518E9" w:rsidRPr="003518E9">
              <w:rPr>
                <w:rFonts w:eastAsia="MS PGothic"/>
                <w:kern w:val="24"/>
              </w:rPr>
              <w:t xml:space="preserve"> </w:t>
            </w:r>
            <w:r w:rsidRPr="00AB6521">
              <w:rPr>
                <w:rFonts w:eastAsia="MS PGothic"/>
                <w:kern w:val="24"/>
              </w:rPr>
              <w:t>и</w:t>
            </w:r>
            <w:r w:rsidR="004B53D6">
              <w:rPr>
                <w:rFonts w:eastAsia="MS PGothic"/>
                <w:kern w:val="24"/>
              </w:rPr>
              <w:t xml:space="preserve">ли </w:t>
            </w:r>
            <w:r w:rsidR="003518E9">
              <w:rPr>
                <w:rFonts w:eastAsia="MS PGothic"/>
                <w:kern w:val="24"/>
                <w:lang w:val="en-US"/>
              </w:rPr>
              <w:t>I</w:t>
            </w:r>
            <w:r w:rsidR="003518E9" w:rsidRPr="003518E9">
              <w:rPr>
                <w:rFonts w:eastAsia="MS PGothic"/>
                <w:kern w:val="24"/>
              </w:rPr>
              <w:t>–</w:t>
            </w:r>
            <w:r w:rsidR="003518E9">
              <w:rPr>
                <w:rFonts w:eastAsia="MS PGothic"/>
                <w:kern w:val="24"/>
                <w:lang w:val="en-US"/>
              </w:rPr>
              <w:t>IV</w:t>
            </w:r>
            <w:r w:rsidR="003518E9" w:rsidRPr="003518E9">
              <w:rPr>
                <w:rFonts w:eastAsia="MS PGothic"/>
                <w:kern w:val="24"/>
              </w:rPr>
              <w:t xml:space="preserve"> </w:t>
            </w:r>
            <w:r w:rsidR="003518E9">
              <w:rPr>
                <w:rFonts w:eastAsia="MS PGothic"/>
                <w:kern w:val="24"/>
              </w:rPr>
              <w:t xml:space="preserve">по </w:t>
            </w:r>
            <w:r w:rsidR="003518E9">
              <w:rPr>
                <w:rFonts w:eastAsia="MS PGothic"/>
                <w:kern w:val="24"/>
                <w:lang w:val="en-US"/>
              </w:rPr>
              <w:t>Rai</w:t>
            </w:r>
          </w:p>
        </w:tc>
        <w:tc>
          <w:tcPr>
            <w:tcW w:w="769"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rsidR="00AE2EE4" w:rsidRPr="00AB6521" w:rsidRDefault="00AE2EE4" w:rsidP="003B3C73">
            <w:pPr>
              <w:spacing w:line="240" w:lineRule="auto"/>
              <w:contextualSpacing/>
              <w:jc w:val="center"/>
            </w:pPr>
            <w:r w:rsidRPr="00AB6521">
              <w:rPr>
                <w:rFonts w:eastAsia="MS PGothic"/>
                <w:kern w:val="24"/>
              </w:rPr>
              <w:t>1,6</w:t>
            </w:r>
          </w:p>
        </w:tc>
        <w:tc>
          <w:tcPr>
            <w:tcW w:w="577"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rsidR="00AE2EE4" w:rsidRPr="00AB6521" w:rsidRDefault="00AE2EE4" w:rsidP="003B3C73">
            <w:pPr>
              <w:spacing w:line="240" w:lineRule="auto"/>
              <w:contextualSpacing/>
              <w:jc w:val="center"/>
            </w:pPr>
            <w:r w:rsidRPr="00AB6521">
              <w:rPr>
                <w:rFonts w:eastAsia="MS PGothic"/>
                <w:kern w:val="24"/>
              </w:rPr>
              <w:t>1</w:t>
            </w:r>
          </w:p>
        </w:tc>
      </w:tr>
      <w:tr w:rsidR="00B033C3" w:rsidRPr="005B4606" w:rsidTr="00B033C3">
        <w:trPr>
          <w:trHeight w:val="273"/>
        </w:trPr>
        <w:tc>
          <w:tcPr>
            <w:tcW w:w="1973"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rsidR="00AE2EE4" w:rsidRPr="00AB6521" w:rsidRDefault="00AE2EE4" w:rsidP="003B3C73">
            <w:pPr>
              <w:spacing w:line="240" w:lineRule="auto"/>
              <w:contextualSpacing/>
            </w:pPr>
            <w:r w:rsidRPr="00AB6521">
              <w:rPr>
                <w:rFonts w:eastAsia="MS PGothic"/>
                <w:kern w:val="24"/>
              </w:rPr>
              <w:t>Возраст</w:t>
            </w:r>
          </w:p>
        </w:tc>
        <w:tc>
          <w:tcPr>
            <w:tcW w:w="1681"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rsidR="00AE2EE4" w:rsidRPr="00AB6521" w:rsidRDefault="00AE2EE4" w:rsidP="003B3C73">
            <w:pPr>
              <w:spacing w:line="240" w:lineRule="auto"/>
              <w:contextualSpacing/>
            </w:pPr>
            <w:r w:rsidRPr="00AB6521">
              <w:rPr>
                <w:rFonts w:eastAsia="MS PGothic"/>
                <w:kern w:val="24"/>
              </w:rPr>
              <w:t>&gt;65 лет</w:t>
            </w:r>
          </w:p>
        </w:tc>
        <w:tc>
          <w:tcPr>
            <w:tcW w:w="769"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rsidR="00AE2EE4" w:rsidRPr="00AB6521" w:rsidRDefault="00AE2EE4" w:rsidP="003B3C73">
            <w:pPr>
              <w:spacing w:line="240" w:lineRule="auto"/>
              <w:contextualSpacing/>
              <w:jc w:val="center"/>
            </w:pPr>
            <w:r w:rsidRPr="00AB6521">
              <w:rPr>
                <w:rFonts w:eastAsia="MS PGothic"/>
                <w:kern w:val="24"/>
              </w:rPr>
              <w:t>1,7</w:t>
            </w:r>
          </w:p>
        </w:tc>
        <w:tc>
          <w:tcPr>
            <w:tcW w:w="577"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rsidR="00AE2EE4" w:rsidRPr="00AB6521" w:rsidRDefault="00AE2EE4" w:rsidP="003B3C73">
            <w:pPr>
              <w:spacing w:line="240" w:lineRule="auto"/>
              <w:contextualSpacing/>
              <w:jc w:val="center"/>
            </w:pPr>
            <w:r w:rsidRPr="00AB6521">
              <w:rPr>
                <w:rFonts w:eastAsia="MS PGothic"/>
                <w:kern w:val="24"/>
              </w:rPr>
              <w:t>1</w:t>
            </w:r>
          </w:p>
        </w:tc>
      </w:tr>
      <w:tr w:rsidR="00B033C3" w:rsidRPr="005B4606" w:rsidTr="00B033C3">
        <w:trPr>
          <w:trHeight w:val="214"/>
        </w:trPr>
        <w:tc>
          <w:tcPr>
            <w:tcW w:w="4423" w:type="pct"/>
            <w:gridSpan w:val="3"/>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hideMark/>
          </w:tcPr>
          <w:p w:rsidR="00AE2EE4" w:rsidRPr="00AB6521" w:rsidRDefault="00AE2EE4" w:rsidP="003B3C73">
            <w:pPr>
              <w:spacing w:line="240" w:lineRule="auto"/>
              <w:contextualSpacing/>
            </w:pPr>
            <w:r w:rsidRPr="00AB6521">
              <w:rPr>
                <w:rFonts w:eastAsia="MS PGothic"/>
                <w:b/>
                <w:bCs/>
                <w:kern w:val="24"/>
              </w:rPr>
              <w:t>Возможные значения шкалы</w:t>
            </w:r>
          </w:p>
        </w:tc>
        <w:tc>
          <w:tcPr>
            <w:tcW w:w="577" w:type="pct"/>
            <w:tcBorders>
              <w:top w:val="single" w:sz="4" w:space="0" w:color="auto"/>
              <w:left w:val="single" w:sz="4" w:space="0" w:color="auto"/>
              <w:bottom w:val="single" w:sz="4" w:space="0" w:color="auto"/>
              <w:right w:val="single" w:sz="4" w:space="0" w:color="auto"/>
            </w:tcBorders>
            <w:shd w:val="clear" w:color="auto" w:fill="auto"/>
            <w:tcMar>
              <w:top w:w="72" w:type="dxa"/>
              <w:left w:w="113" w:type="dxa"/>
              <w:bottom w:w="72" w:type="dxa"/>
              <w:right w:w="113" w:type="dxa"/>
            </w:tcMar>
            <w:vAlign w:val="center"/>
            <w:hideMark/>
          </w:tcPr>
          <w:p w:rsidR="00AE2EE4" w:rsidRPr="00AB6521" w:rsidRDefault="00AE2EE4" w:rsidP="003B3C73">
            <w:pPr>
              <w:spacing w:line="240" w:lineRule="auto"/>
              <w:contextualSpacing/>
              <w:jc w:val="center"/>
            </w:pPr>
            <w:r w:rsidRPr="00AB6521">
              <w:rPr>
                <w:rFonts w:eastAsia="MS PGothic"/>
                <w:b/>
                <w:bCs/>
                <w:kern w:val="24"/>
              </w:rPr>
              <w:t>0–10</w:t>
            </w:r>
          </w:p>
        </w:tc>
      </w:tr>
    </w:tbl>
    <w:p w:rsidR="005438C8" w:rsidRDefault="005438C8" w:rsidP="00CE6AE9">
      <w:bookmarkStart w:id="21" w:name="_Toc531609325"/>
    </w:p>
    <w:p w:rsidR="00BE6F76" w:rsidRPr="0030568B" w:rsidRDefault="00BE6F76" w:rsidP="00B93B9E">
      <w:pPr>
        <w:pStyle w:val="2"/>
        <w:contextualSpacing/>
        <w:rPr>
          <w:bCs/>
          <w:szCs w:val="24"/>
        </w:rPr>
      </w:pPr>
      <w:bookmarkStart w:id="22" w:name="_Toc24546431"/>
      <w:bookmarkStart w:id="23" w:name="_Toc23601718"/>
      <w:r w:rsidRPr="0030568B">
        <w:rPr>
          <w:bCs/>
          <w:szCs w:val="24"/>
        </w:rPr>
        <w:lastRenderedPageBreak/>
        <w:t>1.6</w:t>
      </w:r>
      <w:r w:rsidR="00397360" w:rsidRPr="0030568B">
        <w:rPr>
          <w:bCs/>
          <w:szCs w:val="24"/>
        </w:rPr>
        <w:t>.</w:t>
      </w:r>
      <w:r w:rsidRPr="0030568B">
        <w:rPr>
          <w:bCs/>
          <w:szCs w:val="24"/>
        </w:rPr>
        <w:t xml:space="preserve"> Клиническая картина</w:t>
      </w:r>
      <w:bookmarkEnd w:id="21"/>
      <w:r w:rsidR="0030568B" w:rsidRPr="0030568B">
        <w:rPr>
          <w:bCs/>
          <w:szCs w:val="24"/>
        </w:rPr>
        <w:t xml:space="preserve"> заболевания или состояния (группы заболеваний или состояний)</w:t>
      </w:r>
      <w:bookmarkEnd w:id="22"/>
      <w:bookmarkEnd w:id="23"/>
    </w:p>
    <w:p w:rsidR="00020931" w:rsidRDefault="003322AC" w:rsidP="00504D96">
      <w:pPr>
        <w:ind w:firstLine="709"/>
        <w:contextualSpacing/>
      </w:pPr>
      <w:r w:rsidRPr="003322AC">
        <w:t xml:space="preserve">Заболевание может протекать бессимптомно или проявляться лимфаденопатией, </w:t>
      </w:r>
      <w:r w:rsidR="00E44215">
        <w:t xml:space="preserve">увеличением миндалин, </w:t>
      </w:r>
      <w:r w:rsidRPr="003322AC">
        <w:t>спленомегалией, гепатомегалией и неспецифическими симптомами, обусловленными анемией (утомляемость, недомогание)</w:t>
      </w:r>
      <w:r w:rsidR="00E44215">
        <w:t xml:space="preserve">, </w:t>
      </w:r>
      <w:r w:rsidRPr="003322AC">
        <w:t>иммуносупрессией (</w:t>
      </w:r>
      <w:r w:rsidR="0015009B">
        <w:t>присоединением инфекционных осложнений</w:t>
      </w:r>
      <w:r w:rsidRPr="003322AC">
        <w:t>)</w:t>
      </w:r>
      <w:r w:rsidR="00E44215">
        <w:t>, интоксикацией (В-симптом</w:t>
      </w:r>
      <w:r w:rsidR="00CE6AE9">
        <w:t>ами</w:t>
      </w:r>
      <w:r w:rsidR="00E44215">
        <w:t xml:space="preserve"> – </w:t>
      </w:r>
      <w:r w:rsidR="00CE6AE9">
        <w:t>температурой тела</w:t>
      </w:r>
      <w:r w:rsidR="00E44215" w:rsidRPr="00E44215">
        <w:t xml:space="preserve"> </w:t>
      </w:r>
      <w:r w:rsidR="00CE6AE9" w:rsidRPr="00397360">
        <w:t>&gt;</w:t>
      </w:r>
      <w:r w:rsidR="00E44215" w:rsidRPr="00964C0B">
        <w:t xml:space="preserve">38°С </w:t>
      </w:r>
      <w:r w:rsidR="004A1FA5">
        <w:t xml:space="preserve">более </w:t>
      </w:r>
      <w:r w:rsidR="00504D96">
        <w:t>2 нед.</w:t>
      </w:r>
      <w:r w:rsidR="004A1FA5">
        <w:t xml:space="preserve"> подряд</w:t>
      </w:r>
      <w:r w:rsidR="00E44215" w:rsidRPr="00E44215">
        <w:t xml:space="preserve"> без признаков воспаления</w:t>
      </w:r>
      <w:r w:rsidR="00242EB0">
        <w:t>,</w:t>
      </w:r>
      <w:r w:rsidR="00E44215" w:rsidRPr="00E44215">
        <w:t xml:space="preserve"> ночны</w:t>
      </w:r>
      <w:r w:rsidR="00242EB0">
        <w:t>ми</w:t>
      </w:r>
      <w:r w:rsidR="00E44215" w:rsidRPr="00E44215">
        <w:t xml:space="preserve"> профузны</w:t>
      </w:r>
      <w:r w:rsidR="00242EB0">
        <w:t>ми</w:t>
      </w:r>
      <w:r w:rsidR="00E44215" w:rsidRPr="00E44215">
        <w:t xml:space="preserve"> пот</w:t>
      </w:r>
      <w:r w:rsidR="00242EB0">
        <w:t>ами,</w:t>
      </w:r>
      <w:r w:rsidR="00E44215" w:rsidRPr="00E44215">
        <w:t xml:space="preserve"> похудание</w:t>
      </w:r>
      <w:r w:rsidR="00242EB0">
        <w:t>м</w:t>
      </w:r>
      <w:r w:rsidR="00E44215" w:rsidRPr="00E44215">
        <w:t xml:space="preserve"> на 10</w:t>
      </w:r>
      <w:r w:rsidR="00DD3D1E">
        <w:t xml:space="preserve"> %</w:t>
      </w:r>
      <w:r w:rsidR="00E44215" w:rsidRPr="00E44215">
        <w:t xml:space="preserve"> массы тела за последние 6 мес</w:t>
      </w:r>
      <w:r w:rsidR="00504D96">
        <w:t>.</w:t>
      </w:r>
      <w:r w:rsidR="00E44215" w:rsidRPr="00E44215">
        <w:t>)</w:t>
      </w:r>
      <w:r w:rsidR="00E44215">
        <w:t>.</w:t>
      </w:r>
    </w:p>
    <w:p w:rsidR="001A5F7C" w:rsidRPr="00397360" w:rsidRDefault="004D7374" w:rsidP="00BE6A1C">
      <w:pPr>
        <w:pStyle w:val="1"/>
        <w:rPr>
          <w:sz w:val="24"/>
          <w:szCs w:val="24"/>
        </w:rPr>
      </w:pPr>
      <w:bookmarkStart w:id="24" w:name="_Toc520213124"/>
      <w:bookmarkStart w:id="25" w:name="_Toc24546432"/>
      <w:bookmarkStart w:id="26" w:name="_Toc23601719"/>
      <w:r w:rsidRPr="00397360">
        <w:rPr>
          <w:sz w:val="24"/>
          <w:szCs w:val="24"/>
        </w:rPr>
        <w:t xml:space="preserve">2. </w:t>
      </w:r>
      <w:bookmarkEnd w:id="24"/>
      <w:r w:rsidR="001A5F7C" w:rsidRPr="00397360">
        <w:rPr>
          <w:sz w:val="24"/>
          <w:szCs w:val="24"/>
        </w:rPr>
        <w:t xml:space="preserve">Диагностика заболевания или состояния (группы заболеваний </w:t>
      </w:r>
      <w:r w:rsidR="00242EB0" w:rsidRPr="00397360">
        <w:rPr>
          <w:sz w:val="24"/>
          <w:szCs w:val="24"/>
        </w:rPr>
        <w:br/>
      </w:r>
      <w:r w:rsidR="001A5F7C" w:rsidRPr="00397360">
        <w:rPr>
          <w:sz w:val="24"/>
          <w:szCs w:val="24"/>
        </w:rPr>
        <w:t xml:space="preserve">или состояний), медицинские показания и противопоказания </w:t>
      </w:r>
      <w:r w:rsidR="00242EB0" w:rsidRPr="00397360">
        <w:rPr>
          <w:sz w:val="24"/>
          <w:szCs w:val="24"/>
        </w:rPr>
        <w:br/>
      </w:r>
      <w:r w:rsidR="001A5F7C" w:rsidRPr="00397360">
        <w:rPr>
          <w:sz w:val="24"/>
          <w:szCs w:val="24"/>
        </w:rPr>
        <w:t>к применению методов диагностики</w:t>
      </w:r>
      <w:bookmarkEnd w:id="25"/>
      <w:bookmarkEnd w:id="26"/>
    </w:p>
    <w:p w:rsidR="00B93BEE" w:rsidRPr="00242EB0" w:rsidRDefault="00B93BEE" w:rsidP="00B93BEE">
      <w:pPr>
        <w:rPr>
          <w:b/>
          <w:i/>
        </w:rPr>
      </w:pPr>
      <w:r w:rsidRPr="00242EB0">
        <w:rPr>
          <w:b/>
          <w:i/>
        </w:rPr>
        <w:t>Критерии установл</w:t>
      </w:r>
      <w:r w:rsidR="00242EB0">
        <w:rPr>
          <w:b/>
          <w:i/>
        </w:rPr>
        <w:t>ения диагноза/состояния</w:t>
      </w:r>
    </w:p>
    <w:p w:rsidR="00B93BEE" w:rsidRPr="00242EB0" w:rsidRDefault="00B93BEE" w:rsidP="00B93BEE">
      <w:pPr>
        <w:ind w:firstLine="709"/>
        <w:rPr>
          <w:i/>
        </w:rPr>
      </w:pPr>
      <w:r w:rsidRPr="00242EB0">
        <w:rPr>
          <w:i/>
        </w:rPr>
        <w:t xml:space="preserve">Для постановки диагноза </w:t>
      </w:r>
      <w:r w:rsidR="000648CB" w:rsidRPr="00242EB0">
        <w:rPr>
          <w:i/>
        </w:rPr>
        <w:t xml:space="preserve">ХЛЛ </w:t>
      </w:r>
      <w:r w:rsidRPr="00242EB0">
        <w:rPr>
          <w:i/>
        </w:rPr>
        <w:t xml:space="preserve">требуются общий анализ крови и иммунофенотипическое исследование с использованием многоцветной проточной цитометрии, которое предпочтительнее выполнять по крови. </w:t>
      </w:r>
    </w:p>
    <w:p w:rsidR="00B93BEE" w:rsidRPr="00242EB0" w:rsidRDefault="00B93BEE" w:rsidP="00B93BEE">
      <w:pPr>
        <w:ind w:firstLine="709"/>
        <w:rPr>
          <w:i/>
        </w:rPr>
      </w:pPr>
      <w:r w:rsidRPr="00242EB0">
        <w:rPr>
          <w:i/>
        </w:rPr>
        <w:t>Диагностические критерии ХЛЛ (ВОЗ, 2016)</w:t>
      </w:r>
      <w:r w:rsidRPr="00242EB0">
        <w:rPr>
          <w:i/>
          <w:lang w:val="en-US"/>
        </w:rPr>
        <w:t xml:space="preserve"> </w:t>
      </w:r>
      <w:r w:rsidR="000B0AC3" w:rsidRPr="00242EB0">
        <w:rPr>
          <w:i/>
          <w:lang w:val="en-US"/>
        </w:rPr>
        <w:fldChar w:fldCharType="begin" w:fldLock="1"/>
      </w:r>
      <w:r w:rsidRPr="00242EB0">
        <w:rPr>
          <w:i/>
          <w:lang w:val="en-US"/>
        </w:rPr>
        <w:instrText>ADDIN CSL_CITATION {"citationItems":[{"id":"ITEM-1","itemData":{"DOI":"10.1182/blood-2016-01-643569","ISSN":"15280020","abstract":"A revision of the nearly 8 year old WHO classification of the lymphoid neoplasms and the accompanying monograph is being published. It reflects a consensus among hematopathologists, geneticists and clinicians regarding both updates to current entities as well as the addition of a limited number of new provisional entities. The revision clarifies the diagnosis and management of lesions at the very early stages of lymphomagenesis, refines the diagnostic criteria for some entities, details the expanding genetic/molecular landscape of numerous lymphoid neoplasms and their clinical correlates, and refers to investigations leading to more targeted therapeutic strategies. The major changes are reviewed with an emphasis on the most important advances in our understanding that impact our diagnostic approach, clinical expectations and therapeutic strategies for the lymphoid neoplasms.","author":[{"dropping-particle":"","family":"Swerdlow","given":"Steven H.","non-dropping-particle":"","parse-names":false,"suffix":""},{"dropping-particle":"","family":"Campo","given":"Elias","non-dropping-particle":"","parse-names":false,"suffix":""},{"dropping-particle":"","family":"Pileri","given":"Stefano A.","non-dropping-particle":"","parse-names":false,"suffix":""},{"dropping-particle":"","family":"Lee Harris","given":"Nancy","non-dropping-particle":"","parse-names":false,"suffix":""},{"dropping-particle":"","family":"Stein","given":"Harald","non-dropping-particle":"","parse-names":false,"suffix":""},{"dropping-particle":"","family":"Siebert","given":"Reiner","non-dropping-particle":"","parse-names":false,"suffix":""},{"dropping-particle":"","family":"Advani","given":"Ranjana","non-dropping-particle":"","parse-names":false,"suffix":""},{"dropping-particle":"","family":"Ghielmini","given":"Michele","non-dropping-particle":"","parse-names":false,"suffix":""},{"dropping-particle":"","family":"Salles","given":"Gilles A.","non-dropping-particle":"","parse-names":false,"suffix":""},{"dropping-particle":"","family":"Zelenetz","given":"Andrew D.","non-dropping-particle":"","parse-names":false,"suffix":""},{"dropping-particle":"","family":"Jaffe","given":"Elaine S.","non-dropping-particle":"","parse-names":false,"suffix":""}],"container-title":"Blood","id":"ITEM-1","issued":{"date-parts":[["2016"]]},"title":"The 2016 revision of the World Health Organization classification of lymphoid neoplasms","type":"article"},"uris":["http://www.mendeley.com/documents/?uuid=e8373d60-17a0-36c2-bc08-fd8e30d16159"]}],"mendeley":{"formattedCitation":"[15]","plainTextFormattedCitation":"[15]","previouslyFormattedCitation":"[15]"},"properties":{"noteIndex":0},"schema":"https://github.com/citation-style-language/schema/raw/master/csl-citation.json"}</w:instrText>
      </w:r>
      <w:r w:rsidR="000B0AC3" w:rsidRPr="00242EB0">
        <w:rPr>
          <w:i/>
          <w:lang w:val="en-US"/>
        </w:rPr>
        <w:fldChar w:fldCharType="separate"/>
      </w:r>
      <w:r w:rsidRPr="00242EB0">
        <w:rPr>
          <w:i/>
          <w:noProof/>
          <w:lang w:val="en-US"/>
        </w:rPr>
        <w:t>[15]</w:t>
      </w:r>
      <w:r w:rsidR="000B0AC3" w:rsidRPr="00242EB0">
        <w:rPr>
          <w:i/>
          <w:lang w:val="en-US"/>
        </w:rPr>
        <w:fldChar w:fldCharType="end"/>
      </w:r>
      <w:r w:rsidRPr="00242EB0">
        <w:rPr>
          <w:i/>
        </w:rPr>
        <w:t>:</w:t>
      </w:r>
    </w:p>
    <w:p w:rsidR="00B93BEE" w:rsidRPr="00242EB0" w:rsidRDefault="000648CB" w:rsidP="00BE7488">
      <w:pPr>
        <w:pStyle w:val="a"/>
        <w:numPr>
          <w:ilvl w:val="0"/>
          <w:numId w:val="17"/>
        </w:numPr>
        <w:spacing w:before="0"/>
        <w:rPr>
          <w:i/>
        </w:rPr>
      </w:pPr>
      <w:r w:rsidRPr="00242EB0">
        <w:rPr>
          <w:i/>
        </w:rPr>
        <w:t xml:space="preserve">МВКЛ </w:t>
      </w:r>
      <w:r w:rsidR="00B93BEE" w:rsidRPr="00242EB0">
        <w:rPr>
          <w:i/>
        </w:rPr>
        <w:t>&gt;5</w:t>
      </w:r>
      <w:r w:rsidR="00B93BEE" w:rsidRPr="00242EB0">
        <w:rPr>
          <w:i/>
          <w:lang w:val="en-US"/>
        </w:rPr>
        <w:t> </w:t>
      </w:r>
      <w:r w:rsidR="00B93BEE" w:rsidRPr="00242EB0">
        <w:rPr>
          <w:i/>
        </w:rPr>
        <w:t>000 в 1 мкл крови</w:t>
      </w:r>
      <w:r w:rsidR="00242EB0">
        <w:rPr>
          <w:i/>
        </w:rPr>
        <w:t>;</w:t>
      </w:r>
    </w:p>
    <w:p w:rsidR="00B93BEE" w:rsidRPr="00242EB0" w:rsidRDefault="00242EB0" w:rsidP="00BE7488">
      <w:pPr>
        <w:pStyle w:val="a"/>
        <w:numPr>
          <w:ilvl w:val="0"/>
          <w:numId w:val="17"/>
        </w:numPr>
        <w:spacing w:before="0"/>
        <w:rPr>
          <w:i/>
          <w:lang w:val="en-US"/>
        </w:rPr>
      </w:pPr>
      <w:r>
        <w:rPr>
          <w:i/>
        </w:rPr>
        <w:t>ф</w:t>
      </w:r>
      <w:r w:rsidR="00B93BEE" w:rsidRPr="00242EB0">
        <w:rPr>
          <w:i/>
        </w:rPr>
        <w:t>енотип</w:t>
      </w:r>
      <w:r w:rsidR="00B93BEE" w:rsidRPr="00242EB0">
        <w:rPr>
          <w:i/>
          <w:lang w:val="en-US"/>
        </w:rPr>
        <w:t xml:space="preserve"> </w:t>
      </w:r>
      <w:r w:rsidR="00B93BEE" w:rsidRPr="00242EB0">
        <w:rPr>
          <w:i/>
        </w:rPr>
        <w:t>С</w:t>
      </w:r>
      <w:r w:rsidR="00B93BEE" w:rsidRPr="00242EB0">
        <w:rPr>
          <w:i/>
          <w:lang w:val="en-US"/>
        </w:rPr>
        <w:t>D19+, CD5+, CD23+, CD79b+dim, CD20+dim, CD22+dim, sIg dim, CD81dim, CD160dim</w:t>
      </w:r>
      <w:r w:rsidRPr="00397360">
        <w:rPr>
          <w:i/>
          <w:lang w:val="en-US"/>
        </w:rPr>
        <w:t>;</w:t>
      </w:r>
    </w:p>
    <w:p w:rsidR="00B93BEE" w:rsidRPr="00242EB0" w:rsidRDefault="00242EB0" w:rsidP="00BE7488">
      <w:pPr>
        <w:pStyle w:val="a"/>
        <w:numPr>
          <w:ilvl w:val="0"/>
          <w:numId w:val="17"/>
        </w:numPr>
        <w:spacing w:before="0"/>
        <w:rPr>
          <w:i/>
        </w:rPr>
      </w:pPr>
      <w:r>
        <w:rPr>
          <w:i/>
        </w:rPr>
        <w:t>р</w:t>
      </w:r>
      <w:r w:rsidR="00B93BEE" w:rsidRPr="00242EB0">
        <w:rPr>
          <w:i/>
        </w:rPr>
        <w:t>естрикция легких цепей (каппа либо лямбда)</w:t>
      </w:r>
      <w:r>
        <w:rPr>
          <w:i/>
        </w:rPr>
        <w:t>;</w:t>
      </w:r>
    </w:p>
    <w:p w:rsidR="00B93BEE" w:rsidRPr="00242EB0" w:rsidRDefault="00242EB0" w:rsidP="00BE7488">
      <w:pPr>
        <w:pStyle w:val="a"/>
        <w:numPr>
          <w:ilvl w:val="0"/>
          <w:numId w:val="17"/>
        </w:numPr>
        <w:spacing w:before="0"/>
        <w:rPr>
          <w:i/>
        </w:rPr>
      </w:pPr>
      <w:r>
        <w:rPr>
          <w:i/>
          <w:lang w:val="en-US"/>
        </w:rPr>
        <w:t>&gt;</w:t>
      </w:r>
      <w:r w:rsidR="00B93BEE" w:rsidRPr="00242EB0">
        <w:rPr>
          <w:i/>
        </w:rPr>
        <w:t>30</w:t>
      </w:r>
      <w:r w:rsidR="00DD3D1E" w:rsidRPr="00242EB0">
        <w:rPr>
          <w:i/>
        </w:rPr>
        <w:t xml:space="preserve"> %</w:t>
      </w:r>
      <w:r w:rsidR="00B93BEE" w:rsidRPr="00242EB0">
        <w:rPr>
          <w:i/>
        </w:rPr>
        <w:t xml:space="preserve"> лимфоцитов в костном мозге</w:t>
      </w:r>
      <w:r>
        <w:rPr>
          <w:i/>
        </w:rPr>
        <w:t>;</w:t>
      </w:r>
    </w:p>
    <w:p w:rsidR="00B93BEE" w:rsidRPr="00242EB0" w:rsidRDefault="00242EB0" w:rsidP="00BE7488">
      <w:pPr>
        <w:pStyle w:val="a"/>
        <w:numPr>
          <w:ilvl w:val="0"/>
          <w:numId w:val="17"/>
        </w:numPr>
        <w:spacing w:before="0"/>
        <w:rPr>
          <w:i/>
        </w:rPr>
      </w:pPr>
      <w:r>
        <w:rPr>
          <w:i/>
        </w:rPr>
        <w:t>д</w:t>
      </w:r>
      <w:r w:rsidR="00B93BEE" w:rsidRPr="00242EB0">
        <w:rPr>
          <w:i/>
        </w:rPr>
        <w:t>иагноз ХЛЛ не устанавливается при наличии цитопении или связанных с заболеванием симптомов при</w:t>
      </w:r>
      <w:r>
        <w:rPr>
          <w:i/>
        </w:rPr>
        <w:t xml:space="preserve"> количестве</w:t>
      </w:r>
      <w:r w:rsidR="00B93BEE" w:rsidRPr="00242EB0">
        <w:rPr>
          <w:i/>
        </w:rPr>
        <w:t xml:space="preserve"> </w:t>
      </w:r>
      <w:r w:rsidRPr="00242EB0">
        <w:rPr>
          <w:i/>
        </w:rPr>
        <w:t xml:space="preserve">моноклональных В-лимфоцитов </w:t>
      </w:r>
      <w:r w:rsidR="00B93BEE" w:rsidRPr="00242EB0">
        <w:rPr>
          <w:i/>
        </w:rPr>
        <w:t>&lt;5</w:t>
      </w:r>
      <w:r w:rsidR="00B93BEE" w:rsidRPr="00242EB0">
        <w:rPr>
          <w:i/>
          <w:lang w:val="en-US"/>
        </w:rPr>
        <w:t> </w:t>
      </w:r>
      <w:r w:rsidR="00B93BEE" w:rsidRPr="00242EB0">
        <w:rPr>
          <w:i/>
        </w:rPr>
        <w:t>000/мкл</w:t>
      </w:r>
      <w:r>
        <w:rPr>
          <w:i/>
        </w:rPr>
        <w:t>.</w:t>
      </w:r>
    </w:p>
    <w:p w:rsidR="00B93BEE" w:rsidRPr="00242EB0" w:rsidRDefault="00B93BEE" w:rsidP="00B93BEE">
      <w:pPr>
        <w:ind w:firstLine="709"/>
        <w:rPr>
          <w:i/>
        </w:rPr>
      </w:pPr>
      <w:r w:rsidRPr="00242EB0">
        <w:rPr>
          <w:i/>
        </w:rPr>
        <w:t xml:space="preserve">Диагноз устанавливают при выявлении в крови </w:t>
      </w:r>
      <w:r w:rsidR="00242EB0" w:rsidRPr="00397360">
        <w:rPr>
          <w:i/>
        </w:rPr>
        <w:t>&gt;</w:t>
      </w:r>
      <w:r w:rsidRPr="00242EB0">
        <w:rPr>
          <w:i/>
        </w:rPr>
        <w:t>5</w:t>
      </w:r>
      <w:r w:rsidRPr="00242EB0">
        <w:rPr>
          <w:i/>
          <w:lang w:val="en-US"/>
        </w:rPr>
        <w:t> </w:t>
      </w:r>
      <w:r w:rsidRPr="00242EB0">
        <w:rPr>
          <w:i/>
        </w:rPr>
        <w:t>000 В-лимфоцит</w:t>
      </w:r>
      <w:r w:rsidR="00242EB0">
        <w:rPr>
          <w:i/>
        </w:rPr>
        <w:t>ов в 1 мкл периферической крови</w:t>
      </w:r>
      <w:r w:rsidRPr="00242EB0">
        <w:rPr>
          <w:i/>
        </w:rPr>
        <w:t xml:space="preserve"> при условии, что лимфоцитоз сохраняется более 3 мес. Клональность В-лимфоцитов должна быть подтверждена с помощью иммунофено</w:t>
      </w:r>
      <w:r w:rsidR="00242EB0">
        <w:rPr>
          <w:i/>
        </w:rPr>
        <w:softHyphen/>
      </w:r>
      <w:r w:rsidRPr="00242EB0">
        <w:rPr>
          <w:i/>
        </w:rPr>
        <w:t>типирования.</w:t>
      </w:r>
    </w:p>
    <w:p w:rsidR="00B93BEE" w:rsidRPr="00242EB0" w:rsidRDefault="00B93BEE" w:rsidP="00B93BEE">
      <w:pPr>
        <w:ind w:firstLine="709"/>
        <w:rPr>
          <w:i/>
          <w:iCs/>
        </w:rPr>
      </w:pPr>
      <w:r w:rsidRPr="00242EB0">
        <w:rPr>
          <w:i/>
          <w:iCs/>
        </w:rPr>
        <w:t>ЛМЛ диагностируется при наличии лимфаденопатии, и/или спленомегалии, и/или цитопении, вызванной поражением костного мозга, при условии, что абсолютное число моноклональных В-лимфоцитов в крови не превышает 5</w:t>
      </w:r>
      <w:r w:rsidRPr="00242EB0">
        <w:rPr>
          <w:i/>
          <w:iCs/>
          <w:lang w:val="en-US"/>
        </w:rPr>
        <w:t> </w:t>
      </w:r>
      <w:r w:rsidRPr="00242EB0">
        <w:rPr>
          <w:i/>
          <w:iCs/>
        </w:rPr>
        <w:t>000 в 1 мкл. Иммуно</w:t>
      </w:r>
      <w:r w:rsidR="00242EB0">
        <w:rPr>
          <w:i/>
          <w:iCs/>
        </w:rPr>
        <w:softHyphen/>
      </w:r>
      <w:r w:rsidRPr="00242EB0">
        <w:rPr>
          <w:i/>
          <w:iCs/>
        </w:rPr>
        <w:t xml:space="preserve">гистохимический фенотип опухолевых В-лимфоцитов соответствует ХЛЛ. Диагноз </w:t>
      </w:r>
      <w:r w:rsidRPr="00242EB0">
        <w:rPr>
          <w:i/>
          <w:iCs/>
        </w:rPr>
        <w:lastRenderedPageBreak/>
        <w:t>должен быть подтвержден биопсией лимфатического узла, костного мозга или пораженного органа.</w:t>
      </w:r>
    </w:p>
    <w:p w:rsidR="004D7374" w:rsidRPr="005C7FBA" w:rsidRDefault="00C606B8" w:rsidP="001C2A64">
      <w:pPr>
        <w:pStyle w:val="2"/>
      </w:pPr>
      <w:bookmarkStart w:id="27" w:name="_Toc24546433"/>
      <w:bookmarkStart w:id="28" w:name="_Toc23601720"/>
      <w:r w:rsidRPr="005C7FBA">
        <w:t>2.1. Жалобы и анамнез</w:t>
      </w:r>
      <w:bookmarkEnd w:id="27"/>
      <w:bookmarkEnd w:id="28"/>
    </w:p>
    <w:p w:rsidR="004D7374" w:rsidRPr="00B93BEE" w:rsidRDefault="004E6BF1" w:rsidP="00504D96">
      <w:pPr>
        <w:pStyle w:val="a"/>
      </w:pPr>
      <w:r w:rsidRPr="00504D96">
        <w:t>Всем</w:t>
      </w:r>
      <w:r w:rsidRPr="00B93BEE">
        <w:t xml:space="preserve"> </w:t>
      </w:r>
      <w:r w:rsidR="00B93BEE" w:rsidRPr="00B93BEE">
        <w:t xml:space="preserve">пациентам с подозрением на ХЛЛ, а также всем пациентам с верифицированным ХЛЛ при каждом приеме у гематолога </w:t>
      </w:r>
      <w:r w:rsidR="00B93BEE" w:rsidRPr="00C20509">
        <w:rPr>
          <w:b/>
        </w:rPr>
        <w:t>рекомендуется</w:t>
      </w:r>
      <w:r w:rsidR="00B93BEE" w:rsidRPr="00B93BEE">
        <w:t xml:space="preserve"> сбор анамнеза и жалоб при заболеваниях органов кроветворения и крови для оценки состояния пациента, а также для </w:t>
      </w:r>
      <w:r w:rsidR="00C20509">
        <w:t>выявления</w:t>
      </w:r>
      <w:r w:rsidR="00B93BEE" w:rsidRPr="00B93BEE">
        <w:t xml:space="preserve"> факторов, которые могут оказать влияние на </w:t>
      </w:r>
      <w:r w:rsidR="00C20509">
        <w:t>выбор</w:t>
      </w:r>
      <w:r w:rsidR="00B93BEE" w:rsidRPr="00B93BEE">
        <w:t xml:space="preserve"> лечебной тактики пациента </w:t>
      </w:r>
      <w:r w:rsidR="000B0AC3" w:rsidRPr="00B93BEE">
        <w:fldChar w:fldCharType="begin" w:fldLock="1"/>
      </w:r>
      <w:r w:rsidR="00015814">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2","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79-200","title":"Хронический лимфолейкоз.","type":"chapter"},"uris":["http://www.mendeley.com/documents/?uuid=eabb4618-5f05-4132-a8eb-9c136160a929"]}],"mendeley":{"formattedCitation":"[12,16]","plainTextFormattedCitation":"[12,16]","previouslyFormattedCitation":"[12,16]"},"properties":{"noteIndex":0},"schema":"https://github.com/citation-style-language/schema/raw/master/csl-citation.json"}</w:instrText>
      </w:r>
      <w:r w:rsidR="000B0AC3" w:rsidRPr="00B93BEE">
        <w:fldChar w:fldCharType="separate"/>
      </w:r>
      <w:r w:rsidR="00015814" w:rsidRPr="00015814">
        <w:rPr>
          <w:noProof/>
        </w:rPr>
        <w:t>[12,16]</w:t>
      </w:r>
      <w:r w:rsidR="000B0AC3" w:rsidRPr="00B93BEE">
        <w:fldChar w:fldCharType="end"/>
      </w:r>
      <w:r w:rsidR="00AE2EE4" w:rsidRPr="00B93BEE">
        <w:t>.</w:t>
      </w:r>
    </w:p>
    <w:p w:rsidR="004D7374" w:rsidRPr="00C20509" w:rsidRDefault="005C7FBA" w:rsidP="00504D96">
      <w:pPr>
        <w:contextualSpacing/>
        <w:rPr>
          <w:b/>
          <w:spacing w:val="-4"/>
        </w:rPr>
      </w:pPr>
      <w:r w:rsidRPr="00C20509">
        <w:rPr>
          <w:b/>
          <w:spacing w:val="-4"/>
        </w:rPr>
        <w:t xml:space="preserve">Уровень убедительности рекомендаций </w:t>
      </w:r>
      <w:r w:rsidR="00C20509" w:rsidRPr="00C20509">
        <w:rPr>
          <w:b/>
          <w:spacing w:val="-4"/>
        </w:rPr>
        <w:t xml:space="preserve">– </w:t>
      </w:r>
      <w:r w:rsidRPr="00C20509">
        <w:rPr>
          <w:b/>
          <w:spacing w:val="-4"/>
        </w:rPr>
        <w:t xml:space="preserve">С (уровень достоверности доказательств </w:t>
      </w:r>
      <w:r w:rsidR="00C20509" w:rsidRPr="00C20509">
        <w:rPr>
          <w:b/>
          <w:spacing w:val="-4"/>
        </w:rPr>
        <w:t xml:space="preserve">– </w:t>
      </w:r>
      <w:r w:rsidRPr="00C20509">
        <w:rPr>
          <w:b/>
          <w:spacing w:val="-4"/>
        </w:rPr>
        <w:t>5).</w:t>
      </w:r>
    </w:p>
    <w:p w:rsidR="004D7374" w:rsidRPr="00E01E1F" w:rsidRDefault="004D7374" w:rsidP="00504D96">
      <w:pPr>
        <w:contextualSpacing/>
        <w:rPr>
          <w:i/>
        </w:rPr>
      </w:pPr>
      <w:r w:rsidRPr="00AE2EE4">
        <w:rPr>
          <w:b/>
        </w:rPr>
        <w:t>Комментарии:</w:t>
      </w:r>
      <w:r w:rsidR="001565DE">
        <w:rPr>
          <w:b/>
        </w:rPr>
        <w:t xml:space="preserve"> </w:t>
      </w:r>
      <w:r w:rsidR="00B93BEE" w:rsidRPr="003147A2">
        <w:rPr>
          <w:i/>
        </w:rPr>
        <w:t xml:space="preserve">при </w:t>
      </w:r>
      <w:r w:rsidR="00E01E1F" w:rsidRPr="003147A2">
        <w:rPr>
          <w:i/>
        </w:rPr>
        <w:t>сборе анамнеза необходимо</w:t>
      </w:r>
      <w:r w:rsidR="001565DE">
        <w:rPr>
          <w:i/>
        </w:rPr>
        <w:t xml:space="preserve"> </w:t>
      </w:r>
      <w:r w:rsidR="009B309C">
        <w:rPr>
          <w:i/>
        </w:rPr>
        <w:t xml:space="preserve">уточнить </w:t>
      </w:r>
      <w:r w:rsidR="00CB2DF7">
        <w:rPr>
          <w:i/>
        </w:rPr>
        <w:t xml:space="preserve">наличие </w:t>
      </w:r>
      <w:r w:rsidR="001565DE">
        <w:rPr>
          <w:i/>
        </w:rPr>
        <w:t xml:space="preserve">в </w:t>
      </w:r>
      <w:r w:rsidR="001565DE" w:rsidRPr="003147A2">
        <w:rPr>
          <w:i/>
        </w:rPr>
        <w:t>семейном</w:t>
      </w:r>
      <w:r w:rsidR="009B309C">
        <w:rPr>
          <w:i/>
        </w:rPr>
        <w:t xml:space="preserve"> анамнезе заболеваний органов кроветворения и крови.</w:t>
      </w:r>
      <w:r w:rsidR="001565DE">
        <w:rPr>
          <w:i/>
        </w:rPr>
        <w:t xml:space="preserve"> </w:t>
      </w:r>
      <w:r w:rsidRPr="00E01E1F">
        <w:rPr>
          <w:i/>
        </w:rPr>
        <w:t>Жалобы могут отсутствовать, и тогда признаки заболевания выявляются при случайном о</w:t>
      </w:r>
      <w:r w:rsidR="00AE2EE4" w:rsidRPr="00E01E1F">
        <w:rPr>
          <w:i/>
        </w:rPr>
        <w:t xml:space="preserve">бследовании. Может </w:t>
      </w:r>
      <w:r w:rsidR="00C20509">
        <w:rPr>
          <w:i/>
        </w:rPr>
        <w:t>быть выявлено</w:t>
      </w:r>
      <w:r w:rsidR="00AE2EE4" w:rsidRPr="00E01E1F">
        <w:rPr>
          <w:i/>
        </w:rPr>
        <w:t xml:space="preserve"> </w:t>
      </w:r>
      <w:r w:rsidRPr="00E01E1F">
        <w:rPr>
          <w:i/>
        </w:rPr>
        <w:t>бессимптомное увеличение лимф</w:t>
      </w:r>
      <w:r w:rsidR="00C20509">
        <w:rPr>
          <w:i/>
        </w:rPr>
        <w:t xml:space="preserve">атических </w:t>
      </w:r>
      <w:r w:rsidR="00AE2EE4" w:rsidRPr="00141F87">
        <w:rPr>
          <w:i/>
        </w:rPr>
        <w:t xml:space="preserve">узлов любой локализации. </w:t>
      </w:r>
      <w:r w:rsidRPr="00155FD9">
        <w:rPr>
          <w:i/>
        </w:rPr>
        <w:t>Могут присутст</w:t>
      </w:r>
      <w:r w:rsidR="00C20509">
        <w:rPr>
          <w:i/>
        </w:rPr>
        <w:softHyphen/>
      </w:r>
      <w:r w:rsidRPr="00155FD9">
        <w:rPr>
          <w:i/>
        </w:rPr>
        <w:t xml:space="preserve">вовать любые жалобы, связанные с </w:t>
      </w:r>
      <w:r w:rsidRPr="00CD4CDC">
        <w:rPr>
          <w:i/>
        </w:rPr>
        <w:t>вовлечением органов и тканей.</w:t>
      </w:r>
      <w:r w:rsidR="00E01E1F" w:rsidRPr="00CD4CDC">
        <w:rPr>
          <w:i/>
        </w:rPr>
        <w:t xml:space="preserve"> При сборе жалоб о</w:t>
      </w:r>
      <w:r w:rsidR="00E01E1F" w:rsidRPr="003147A2">
        <w:rPr>
          <w:i/>
        </w:rPr>
        <w:t>соб</w:t>
      </w:r>
      <w:r w:rsidR="00C20509">
        <w:rPr>
          <w:i/>
        </w:rPr>
        <w:t>ое внимание необходимо</w:t>
      </w:r>
      <w:r w:rsidR="00E01E1F" w:rsidRPr="003147A2">
        <w:rPr>
          <w:i/>
        </w:rPr>
        <w:t xml:space="preserve"> </w:t>
      </w:r>
      <w:r w:rsidR="00C20509">
        <w:rPr>
          <w:i/>
        </w:rPr>
        <w:t xml:space="preserve">уделить выявлению </w:t>
      </w:r>
      <w:r w:rsidR="00E01E1F" w:rsidRPr="003147A2">
        <w:rPr>
          <w:i/>
        </w:rPr>
        <w:t>неспецифически</w:t>
      </w:r>
      <w:r w:rsidR="00C20509">
        <w:rPr>
          <w:i/>
        </w:rPr>
        <w:t>х</w:t>
      </w:r>
      <w:r w:rsidR="00E01E1F" w:rsidRPr="003147A2">
        <w:rPr>
          <w:i/>
        </w:rPr>
        <w:t xml:space="preserve"> симптом</w:t>
      </w:r>
      <w:r w:rsidR="00C20509">
        <w:rPr>
          <w:i/>
        </w:rPr>
        <w:t>ов</w:t>
      </w:r>
      <w:r w:rsidR="00E01E1F" w:rsidRPr="003147A2">
        <w:rPr>
          <w:i/>
        </w:rPr>
        <w:t xml:space="preserve"> интоксикации (</w:t>
      </w:r>
      <w:r w:rsidR="00C20509">
        <w:rPr>
          <w:i/>
        </w:rPr>
        <w:t>температуры тела</w:t>
      </w:r>
      <w:r w:rsidR="00E01E1F" w:rsidRPr="003147A2">
        <w:rPr>
          <w:i/>
        </w:rPr>
        <w:t xml:space="preserve"> </w:t>
      </w:r>
      <w:r w:rsidR="00C20509" w:rsidRPr="00397360">
        <w:rPr>
          <w:i/>
        </w:rPr>
        <w:t>&gt;</w:t>
      </w:r>
      <w:r w:rsidR="00E01E1F" w:rsidRPr="00CB1E71">
        <w:rPr>
          <w:i/>
        </w:rPr>
        <w:t xml:space="preserve">38°С </w:t>
      </w:r>
      <w:r w:rsidR="007F43CF">
        <w:rPr>
          <w:i/>
        </w:rPr>
        <w:t xml:space="preserve">более </w:t>
      </w:r>
      <w:r w:rsidR="00F07AA9">
        <w:rPr>
          <w:i/>
        </w:rPr>
        <w:t>2</w:t>
      </w:r>
      <w:r w:rsidR="007F43CF">
        <w:rPr>
          <w:i/>
        </w:rPr>
        <w:t xml:space="preserve"> </w:t>
      </w:r>
      <w:r w:rsidR="00F07AA9">
        <w:rPr>
          <w:i/>
        </w:rPr>
        <w:t>нед.</w:t>
      </w:r>
      <w:r w:rsidR="009B27D2">
        <w:rPr>
          <w:i/>
        </w:rPr>
        <w:t xml:space="preserve"> подряд</w:t>
      </w:r>
      <w:r w:rsidR="00E01E1F" w:rsidRPr="003147A2">
        <w:rPr>
          <w:i/>
        </w:rPr>
        <w:t xml:space="preserve"> без признаков воспаления</w:t>
      </w:r>
      <w:r w:rsidR="00C20509">
        <w:rPr>
          <w:i/>
        </w:rPr>
        <w:t>,</w:t>
      </w:r>
      <w:r w:rsidR="00E01E1F" w:rsidRPr="003147A2">
        <w:rPr>
          <w:i/>
        </w:rPr>
        <w:t xml:space="preserve"> ночны</w:t>
      </w:r>
      <w:r w:rsidR="00C20509">
        <w:rPr>
          <w:i/>
        </w:rPr>
        <w:t>х</w:t>
      </w:r>
      <w:r w:rsidR="00E01E1F" w:rsidRPr="003147A2">
        <w:rPr>
          <w:i/>
        </w:rPr>
        <w:t xml:space="preserve"> профузны</w:t>
      </w:r>
      <w:r w:rsidR="00C20509">
        <w:rPr>
          <w:i/>
        </w:rPr>
        <w:t>х потов</w:t>
      </w:r>
      <w:r w:rsidR="00E01E1F" w:rsidRPr="003147A2">
        <w:rPr>
          <w:i/>
        </w:rPr>
        <w:t>; похудани</w:t>
      </w:r>
      <w:r w:rsidR="00C20509">
        <w:rPr>
          <w:i/>
        </w:rPr>
        <w:t>я</w:t>
      </w:r>
      <w:r w:rsidR="00E01E1F" w:rsidRPr="003147A2">
        <w:rPr>
          <w:i/>
        </w:rPr>
        <w:t xml:space="preserve"> на 10</w:t>
      </w:r>
      <w:r w:rsidR="00DD3D1E">
        <w:rPr>
          <w:i/>
        </w:rPr>
        <w:t xml:space="preserve"> %</w:t>
      </w:r>
      <w:r w:rsidR="00F07AA9">
        <w:rPr>
          <w:i/>
        </w:rPr>
        <w:t xml:space="preserve"> массы тела за последние 6 мес.</w:t>
      </w:r>
      <w:r w:rsidR="00E01E1F" w:rsidRPr="00C20509">
        <w:rPr>
          <w:i/>
        </w:rPr>
        <w:t>)</w:t>
      </w:r>
      <w:r w:rsidR="00931A0F">
        <w:rPr>
          <w:i/>
        </w:rPr>
        <w:t>.</w:t>
      </w:r>
    </w:p>
    <w:p w:rsidR="004D7374" w:rsidRDefault="004D7374" w:rsidP="00B93B9E">
      <w:pPr>
        <w:pStyle w:val="2"/>
        <w:contextualSpacing/>
      </w:pPr>
      <w:bookmarkStart w:id="29" w:name="_Toc24546434"/>
      <w:bookmarkStart w:id="30" w:name="_Toc23601721"/>
      <w:r>
        <w:t>2.2. Физикальное обследование</w:t>
      </w:r>
      <w:bookmarkEnd w:id="29"/>
      <w:bookmarkEnd w:id="30"/>
    </w:p>
    <w:p w:rsidR="004D7374" w:rsidRDefault="00C20509" w:rsidP="00504D96">
      <w:pPr>
        <w:pStyle w:val="a"/>
      </w:pPr>
      <w:r>
        <w:t>В</w:t>
      </w:r>
      <w:r w:rsidR="004D7374">
        <w:t>се</w:t>
      </w:r>
      <w:r>
        <w:t>м</w:t>
      </w:r>
      <w:r w:rsidR="004D7374">
        <w:t xml:space="preserve"> пациент</w:t>
      </w:r>
      <w:r>
        <w:t>ам</w:t>
      </w:r>
      <w:r w:rsidR="004D7374">
        <w:t xml:space="preserve"> с подозрением на ХЛЛ/ЛМЛ или выявленным ХЛЛ/ЛМЛ при первичном или повторном приеме, при контрольных обследованиях и при подозрении на рецидив</w:t>
      </w:r>
      <w:r w:rsidR="000772E3">
        <w:t xml:space="preserve">/прогрессирование </w:t>
      </w:r>
      <w:r w:rsidR="004D7374">
        <w:t xml:space="preserve">заболевания </w:t>
      </w:r>
      <w:r w:rsidR="004D7374" w:rsidRPr="00C20509">
        <w:rPr>
          <w:b/>
        </w:rPr>
        <w:t>рекомендуется</w:t>
      </w:r>
      <w:r w:rsidR="004D7374">
        <w:t xml:space="preserve"> </w:t>
      </w:r>
      <w:bookmarkStart w:id="31" w:name="_Hlk532293045"/>
      <w:r w:rsidR="0089510D">
        <w:t>выполнение</w:t>
      </w:r>
      <w:r w:rsidR="00E14FC2">
        <w:t xml:space="preserve"> визуального </w:t>
      </w:r>
      <w:r>
        <w:t xml:space="preserve">терапевтического </w:t>
      </w:r>
      <w:r w:rsidR="00E14FC2">
        <w:t xml:space="preserve">осмотра, </w:t>
      </w:r>
      <w:r>
        <w:t xml:space="preserve">терапевтической </w:t>
      </w:r>
      <w:r w:rsidR="00E14FC2">
        <w:t xml:space="preserve">пальпации и </w:t>
      </w:r>
      <w:bookmarkEnd w:id="31"/>
      <w:r>
        <w:t xml:space="preserve">терапевтической </w:t>
      </w:r>
      <w:r w:rsidR="000772E3">
        <w:t xml:space="preserve">аускультации </w:t>
      </w:r>
      <w:r w:rsidR="000772E3" w:rsidRPr="00934BAD">
        <w:t>для уточнения распространенности заболевания</w:t>
      </w:r>
      <w:r w:rsidR="004D7374" w:rsidRPr="00934BAD">
        <w:t xml:space="preserve"> </w:t>
      </w:r>
      <w:r w:rsidR="000772E3" w:rsidRPr="00934BAD">
        <w:t>и оценки состояния пациента</w:t>
      </w:r>
      <w:r>
        <w:t>, в том числе отдельных</w:t>
      </w:r>
      <w:r w:rsidR="000772E3" w:rsidRPr="00934BAD">
        <w:t xml:space="preserve"> орган</w:t>
      </w:r>
      <w:r>
        <w:t>ов</w:t>
      </w:r>
      <w:r w:rsidR="000772E3" w:rsidRPr="00934BAD">
        <w:t xml:space="preserve"> и систем</w:t>
      </w:r>
      <w:r w:rsidR="00B93BEE">
        <w:t xml:space="preserve"> </w:t>
      </w:r>
      <w:r w:rsidR="000B0AC3" w:rsidRPr="00B93BEE">
        <w:fldChar w:fldCharType="begin" w:fldLock="1"/>
      </w:r>
      <w:r w:rsidR="00015814">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2","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79-200","title":"Хронический лимфолейкоз.","type":"chapter"},"uris":["http://www.mendeley.com/documents/?uuid=eabb4618-5f05-4132-a8eb-9c136160a929"]}],"mendeley":{"formattedCitation":"[12,16]","plainTextFormattedCitation":"[12,16]","previouslyFormattedCitation":"[12,16]"},"properties":{"noteIndex":0},"schema":"https://github.com/citation-style-language/schema/raw/master/csl-citation.json"}</w:instrText>
      </w:r>
      <w:r w:rsidR="000B0AC3" w:rsidRPr="00B93BEE">
        <w:fldChar w:fldCharType="separate"/>
      </w:r>
      <w:r w:rsidR="00015814" w:rsidRPr="00015814">
        <w:rPr>
          <w:noProof/>
        </w:rPr>
        <w:t>[12,16]</w:t>
      </w:r>
      <w:r w:rsidR="000B0AC3" w:rsidRPr="00B93BEE">
        <w:fldChar w:fldCharType="end"/>
      </w:r>
      <w:r w:rsidR="000772E3" w:rsidRPr="00934BAD">
        <w:t>.</w:t>
      </w:r>
      <w:r w:rsidR="000772E3" w:rsidRPr="000772E3">
        <w:t xml:space="preserve"> </w:t>
      </w:r>
    </w:p>
    <w:p w:rsidR="005C7FBA" w:rsidRPr="008C576B" w:rsidRDefault="005C7FBA" w:rsidP="00504D96">
      <w:pPr>
        <w:contextualSpacing/>
        <w:rPr>
          <w:b/>
          <w:spacing w:val="-4"/>
        </w:rPr>
      </w:pPr>
      <w:r w:rsidRPr="008C576B">
        <w:rPr>
          <w:b/>
          <w:spacing w:val="-4"/>
        </w:rPr>
        <w:t xml:space="preserve">Уровень убедительности рекомендаций </w:t>
      </w:r>
      <w:r w:rsidR="00C20509" w:rsidRPr="008C576B">
        <w:rPr>
          <w:b/>
          <w:spacing w:val="-4"/>
        </w:rPr>
        <w:t xml:space="preserve">– </w:t>
      </w:r>
      <w:r w:rsidRPr="008C576B">
        <w:rPr>
          <w:b/>
          <w:spacing w:val="-4"/>
        </w:rPr>
        <w:t>С (уровень достоверности доказательств</w:t>
      </w:r>
      <w:r w:rsidR="00C20509" w:rsidRPr="008C576B">
        <w:rPr>
          <w:b/>
          <w:spacing w:val="-4"/>
        </w:rPr>
        <w:t xml:space="preserve"> –</w:t>
      </w:r>
      <w:r w:rsidRPr="008C576B">
        <w:rPr>
          <w:b/>
          <w:spacing w:val="-4"/>
        </w:rPr>
        <w:t xml:space="preserve"> 5).</w:t>
      </w:r>
    </w:p>
    <w:p w:rsidR="00E14FC2" w:rsidRPr="003147A2" w:rsidRDefault="00E14FC2" w:rsidP="00504D96">
      <w:pPr>
        <w:contextualSpacing/>
        <w:rPr>
          <w:i/>
        </w:rPr>
      </w:pPr>
      <w:r>
        <w:rPr>
          <w:b/>
        </w:rPr>
        <w:t xml:space="preserve">Комментарий: </w:t>
      </w:r>
      <w:bookmarkStart w:id="32" w:name="_Hlk532293146"/>
      <w:r w:rsidR="00B93BEE">
        <w:rPr>
          <w:i/>
        </w:rPr>
        <w:t xml:space="preserve">при </w:t>
      </w:r>
      <w:r>
        <w:rPr>
          <w:i/>
        </w:rPr>
        <w:t>осмотре необходимо оценить общее состояние пациента по ш</w:t>
      </w:r>
      <w:r w:rsidR="00141F87">
        <w:rPr>
          <w:i/>
        </w:rPr>
        <w:t xml:space="preserve">кале </w:t>
      </w:r>
      <w:r w:rsidR="00141F87">
        <w:rPr>
          <w:i/>
          <w:lang w:val="en-US"/>
        </w:rPr>
        <w:t>ECOG</w:t>
      </w:r>
      <w:r w:rsidR="00141F87">
        <w:rPr>
          <w:i/>
        </w:rPr>
        <w:t xml:space="preserve"> (см. приложение Г</w:t>
      </w:r>
      <w:r w:rsidR="00145A85">
        <w:rPr>
          <w:i/>
        </w:rPr>
        <w:t>1</w:t>
      </w:r>
      <w:r w:rsidR="00141F87">
        <w:rPr>
          <w:i/>
        </w:rPr>
        <w:t>)</w:t>
      </w:r>
      <w:r w:rsidR="00141F87" w:rsidRPr="003147A2">
        <w:rPr>
          <w:i/>
        </w:rPr>
        <w:t xml:space="preserve">, </w:t>
      </w:r>
      <w:r w:rsidR="00141F87">
        <w:rPr>
          <w:i/>
        </w:rPr>
        <w:t>а также осмотреть миндалины и полость рта; пальпация должна включать в себя пальпацию всех доступных групп периферических лимфатических узлов, печени, селезенки.</w:t>
      </w:r>
      <w:bookmarkEnd w:id="32"/>
    </w:p>
    <w:p w:rsidR="004D7374" w:rsidRPr="00AE2EE4" w:rsidRDefault="00BE6A1C" w:rsidP="00B93B9E">
      <w:pPr>
        <w:pStyle w:val="2"/>
        <w:contextualSpacing/>
      </w:pPr>
      <w:bookmarkStart w:id="33" w:name="_Toc24546435"/>
      <w:bookmarkStart w:id="34" w:name="_Toc23601722"/>
      <w:r>
        <w:lastRenderedPageBreak/>
        <w:t xml:space="preserve">2.3. </w:t>
      </w:r>
      <w:r w:rsidR="004D7374">
        <w:t>Лабораторн</w:t>
      </w:r>
      <w:r w:rsidR="00CF20D8">
        <w:t>ые диагностические исследования</w:t>
      </w:r>
      <w:bookmarkEnd w:id="33"/>
      <w:bookmarkEnd w:id="34"/>
    </w:p>
    <w:p w:rsidR="00132B9F" w:rsidRPr="00132B9F" w:rsidRDefault="00132B9F" w:rsidP="00C20509">
      <w:pPr>
        <w:pStyle w:val="3"/>
      </w:pPr>
      <w:r>
        <w:t>2.3.1. Лабораторные исследования для оценки общего состояния пациента</w:t>
      </w:r>
    </w:p>
    <w:p w:rsidR="00C3384D" w:rsidRDefault="00132B9F" w:rsidP="00504D96">
      <w:pPr>
        <w:pStyle w:val="a"/>
      </w:pPr>
      <w:r>
        <w:t xml:space="preserve">Всем </w:t>
      </w:r>
      <w:r w:rsidRPr="00504D96">
        <w:t>пациентам</w:t>
      </w:r>
      <w:r>
        <w:t xml:space="preserve"> с подозрением на ХЛЛ/ЛМЛ или выявленным ХЛЛ/ЛМЛ при первичном или повторном приеме, пр</w:t>
      </w:r>
      <w:r w:rsidR="00F07AA9">
        <w:t>и оценке ремиссии через 2 мес.</w:t>
      </w:r>
      <w:r>
        <w:t xml:space="preserve"> после завершения терапии, при контрольных обследованиях и при подозрении на рецидив заболевания </w:t>
      </w:r>
      <w:r w:rsidRPr="0099679A">
        <w:rPr>
          <w:b/>
        </w:rPr>
        <w:t>рекомендуется</w:t>
      </w:r>
      <w:r>
        <w:rPr>
          <w:b/>
        </w:rPr>
        <w:t xml:space="preserve"> </w:t>
      </w:r>
      <w:r w:rsidR="00C3384D">
        <w:t>выполнить развернутый клинический анализ крови с определением</w:t>
      </w:r>
      <w:r w:rsidR="008C576B">
        <w:t xml:space="preserve"> уровня</w:t>
      </w:r>
      <w:r w:rsidR="00C3384D">
        <w:t xml:space="preserve"> гемоглобина, </w:t>
      </w:r>
      <w:r w:rsidR="00D016A7">
        <w:t xml:space="preserve">количества </w:t>
      </w:r>
      <w:r w:rsidR="00C3384D">
        <w:t xml:space="preserve">эритроцитов, тромбоцитов, лейкоцитов, подсчетом лейкоцитарной формулы и количества ретикулоцитов для верификации диагноза, уточнения активности заболевания, </w:t>
      </w:r>
      <w:r w:rsidR="00D016A7">
        <w:t xml:space="preserve">определения </w:t>
      </w:r>
      <w:r w:rsidR="00C3384D">
        <w:t>возможности проведения терапии и/или (в сл</w:t>
      </w:r>
      <w:r w:rsidR="00D016A7">
        <w:t>учае ранее проведенной терапии) </w:t>
      </w:r>
      <w:r w:rsidR="00C3384D">
        <w:t xml:space="preserve">– развития нежелательных явлений лечения </w:t>
      </w:r>
      <w:r w:rsidR="000B0AC3" w:rsidRPr="00B93BEE">
        <w:fldChar w:fldCharType="begin" w:fldLock="1"/>
      </w:r>
      <w:r w:rsidR="00015814">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2","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79-200","title":"Хронический лимфолейкоз.","type":"chapter"},"uris":["http://www.mendeley.com/documents/?uuid=eabb4618-5f05-4132-a8eb-9c136160a929"]}],"mendeley":{"formattedCitation":"[12,16]","plainTextFormattedCitation":"[12,16]","previouslyFormattedCitation":"[12,16]"},"properties":{"noteIndex":0},"schema":"https://github.com/citation-style-language/schema/raw/master/csl-citation.json"}</w:instrText>
      </w:r>
      <w:r w:rsidR="000B0AC3" w:rsidRPr="00B93BEE">
        <w:fldChar w:fldCharType="separate"/>
      </w:r>
      <w:r w:rsidR="00015814" w:rsidRPr="00015814">
        <w:rPr>
          <w:noProof/>
        </w:rPr>
        <w:t>[12,16]</w:t>
      </w:r>
      <w:r w:rsidR="000B0AC3" w:rsidRPr="00B93BEE">
        <w:fldChar w:fldCharType="end"/>
      </w:r>
      <w:r w:rsidR="00C3384D">
        <w:t>.</w:t>
      </w:r>
    </w:p>
    <w:p w:rsidR="00C3384D" w:rsidRPr="00D016A7" w:rsidRDefault="00C3384D" w:rsidP="00504D96">
      <w:pPr>
        <w:contextualSpacing/>
        <w:rPr>
          <w:b/>
          <w:spacing w:val="-4"/>
        </w:rPr>
      </w:pPr>
      <w:r w:rsidRPr="00D016A7">
        <w:rPr>
          <w:b/>
          <w:spacing w:val="-4"/>
        </w:rPr>
        <w:t xml:space="preserve">Уровень убедительности </w:t>
      </w:r>
      <w:r w:rsidR="00C20509" w:rsidRPr="00D016A7">
        <w:rPr>
          <w:b/>
          <w:spacing w:val="-4"/>
        </w:rPr>
        <w:t xml:space="preserve">рекомендаций – </w:t>
      </w:r>
      <w:r w:rsidRPr="00D016A7">
        <w:rPr>
          <w:b/>
          <w:spacing w:val="-4"/>
        </w:rPr>
        <w:t xml:space="preserve">С (уровень достоверности доказательств </w:t>
      </w:r>
      <w:r w:rsidR="00D016A7" w:rsidRPr="00D016A7">
        <w:rPr>
          <w:b/>
          <w:spacing w:val="-4"/>
        </w:rPr>
        <w:t xml:space="preserve">– </w:t>
      </w:r>
      <w:r w:rsidRPr="00D016A7">
        <w:rPr>
          <w:b/>
          <w:spacing w:val="-4"/>
        </w:rPr>
        <w:t>5).</w:t>
      </w:r>
    </w:p>
    <w:p w:rsidR="00C3384D" w:rsidRDefault="00C3384D" w:rsidP="00504D96">
      <w:pPr>
        <w:contextualSpacing/>
        <w:rPr>
          <w:i/>
        </w:rPr>
      </w:pPr>
      <w:r w:rsidRPr="0099679A">
        <w:rPr>
          <w:b/>
        </w:rPr>
        <w:t>Комментарии:</w:t>
      </w:r>
      <w:r>
        <w:t xml:space="preserve"> </w:t>
      </w:r>
      <w:r w:rsidR="00D016A7">
        <w:rPr>
          <w:i/>
        </w:rPr>
        <w:t>в</w:t>
      </w:r>
      <w:r w:rsidRPr="0099679A">
        <w:rPr>
          <w:i/>
        </w:rPr>
        <w:t xml:space="preserve"> окрашенных препаратах периферической крови клетки ХЛЛ имеют морфологию малых лимфоцитов с узким ободком цитоплазмы, плотным ядром, глыбчатым хроматином, без отчетливого ядрышка. Реже встречается морфология активированных лимфоцитов – с более широким ободком цитоплазмы синего цвета или краевой базофилией. Среди лимфоцитов около 5</w:t>
      </w:r>
      <w:r w:rsidR="00DD3D1E">
        <w:rPr>
          <w:i/>
        </w:rPr>
        <w:t xml:space="preserve"> %</w:t>
      </w:r>
      <w:r w:rsidRPr="0099679A">
        <w:rPr>
          <w:i/>
        </w:rPr>
        <w:t xml:space="preserve"> могут составлять атипичные клетки (с расщепленными, складчатыми ядрами), а также пролимфоциты – более крупные клетки с неравномерно распределенным хроматином в ядре, 1</w:t>
      </w:r>
      <w:r w:rsidR="00D016A7">
        <w:rPr>
          <w:i/>
        </w:rPr>
        <w:t>–</w:t>
      </w:r>
      <w:r w:rsidRPr="0099679A">
        <w:rPr>
          <w:i/>
        </w:rPr>
        <w:t>2 нуклеолами, что не противоречит диагнозу ХЛЛ. Для ХЛЛ характерно выявление в крови разрушенных клеток – теней Гумпрехта. При выявлении более 55</w:t>
      </w:r>
      <w:r w:rsidR="00DD3D1E">
        <w:rPr>
          <w:i/>
        </w:rPr>
        <w:t xml:space="preserve"> %</w:t>
      </w:r>
      <w:r w:rsidRPr="0099679A">
        <w:rPr>
          <w:i/>
        </w:rPr>
        <w:t xml:space="preserve"> пролимфоцитов в крови диагностируют пролимфоцитарный лейкоз, вариант которого (В- или Т-клеточный) устанавливается при иммунофенотипировании</w:t>
      </w:r>
      <w:r>
        <w:rPr>
          <w:i/>
        </w:rPr>
        <w:t xml:space="preserve"> </w:t>
      </w:r>
      <w:r w:rsidR="000B0AC3" w:rsidRPr="00B93BEE">
        <w:fldChar w:fldCharType="begin" w:fldLock="1"/>
      </w:r>
      <w:r w:rsidR="00256713">
        <w:instrText>ADDIN CSL_CITATION {"citationItems":[{"id":"ITEM-1","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179-200","title":"Хронический лимфолейкоз.","type":"chapter"},"uris":["http://www.mendeley.com/documents/?uuid=eabb4618-5f05-4132-a8eb-9c136160a929"]}],"mendeley":{"formattedCitation":"[16]","plainTextFormattedCitation":"[16]","previouslyFormattedCitation":"[16]"},"properties":{"noteIndex":0},"schema":"https://github.com/citation-style-language/schema/raw/master/csl-citation.json"}</w:instrText>
      </w:r>
      <w:r w:rsidR="000B0AC3" w:rsidRPr="00B93BEE">
        <w:fldChar w:fldCharType="separate"/>
      </w:r>
      <w:r w:rsidRPr="00C3384D">
        <w:rPr>
          <w:noProof/>
        </w:rPr>
        <w:t>[16]</w:t>
      </w:r>
      <w:r w:rsidR="000B0AC3" w:rsidRPr="00B93BEE">
        <w:fldChar w:fldCharType="end"/>
      </w:r>
      <w:r w:rsidRPr="0099679A">
        <w:rPr>
          <w:i/>
        </w:rPr>
        <w:t>.</w:t>
      </w:r>
    </w:p>
    <w:p w:rsidR="00132B9F" w:rsidRPr="00256713" w:rsidRDefault="00132B9F" w:rsidP="00504D96">
      <w:pPr>
        <w:pStyle w:val="a"/>
      </w:pPr>
      <w:r w:rsidRPr="00504D96">
        <w:t>Всем</w:t>
      </w:r>
      <w:r>
        <w:t xml:space="preserve"> пациентам с ХЛЛ/ЛМЛ перед проведением противоопухолевой терапии </w:t>
      </w:r>
      <w:r w:rsidR="00256713">
        <w:t xml:space="preserve">для </w:t>
      </w:r>
      <w:r w:rsidR="00D016A7">
        <w:t>оценки</w:t>
      </w:r>
      <w:r w:rsidR="00256713">
        <w:t xml:space="preserve"> общего состояния, определения необходимости проведения </w:t>
      </w:r>
      <w:r w:rsidR="004E6BF1">
        <w:t>сопутствующей</w:t>
      </w:r>
      <w:r w:rsidR="00256713">
        <w:t xml:space="preserve"> или сопроводительной терапии или редукции доз препаратов </w:t>
      </w:r>
      <w:r w:rsidR="00D016A7" w:rsidRPr="00741B6B">
        <w:rPr>
          <w:b/>
        </w:rPr>
        <w:t>рекомендуется</w:t>
      </w:r>
      <w:r w:rsidR="00D016A7">
        <w:rPr>
          <w:b/>
        </w:rPr>
        <w:t xml:space="preserve"> </w:t>
      </w:r>
      <w:r w:rsidR="00256713">
        <w:t>выполнение следующих лабораторных исследований:</w:t>
      </w:r>
    </w:p>
    <w:p w:rsidR="00256713" w:rsidRDefault="00D016A7" w:rsidP="00BE7488">
      <w:pPr>
        <w:pStyle w:val="a"/>
        <w:numPr>
          <w:ilvl w:val="0"/>
          <w:numId w:val="24"/>
        </w:numPr>
        <w:spacing w:before="0"/>
      </w:pPr>
      <w:r>
        <w:t xml:space="preserve">биохимического общетерапевтического </w:t>
      </w:r>
      <w:r w:rsidR="00256713">
        <w:t>анализа крови (</w:t>
      </w:r>
      <w:r>
        <w:t>определ</w:t>
      </w:r>
      <w:r w:rsidR="00C079D2">
        <w:t>яют</w:t>
      </w:r>
      <w:r>
        <w:t xml:space="preserve"> уров</w:t>
      </w:r>
      <w:r w:rsidR="00C079D2">
        <w:t>ень</w:t>
      </w:r>
      <w:r>
        <w:t xml:space="preserve"> </w:t>
      </w:r>
      <w:r w:rsidR="00C079D2">
        <w:t>лактатдегидрогеназы</w:t>
      </w:r>
      <w:r w:rsidR="00256713" w:rsidRPr="00256713">
        <w:t>, мочев</w:t>
      </w:r>
      <w:r w:rsidR="00C079D2">
        <w:t>ой</w:t>
      </w:r>
      <w:r w:rsidR="00256713" w:rsidRPr="00256713">
        <w:t xml:space="preserve"> кислот</w:t>
      </w:r>
      <w:r w:rsidR="00C079D2">
        <w:t>ы</w:t>
      </w:r>
      <w:r w:rsidR="00256713" w:rsidRPr="00256713">
        <w:t>, мочевин</w:t>
      </w:r>
      <w:r w:rsidR="00C079D2">
        <w:t>ы</w:t>
      </w:r>
      <w:r w:rsidR="00256713" w:rsidRPr="00256713">
        <w:t>, креатинин</w:t>
      </w:r>
      <w:r w:rsidR="00C079D2">
        <w:t>а</w:t>
      </w:r>
      <w:r w:rsidR="00256713" w:rsidRPr="00256713">
        <w:t>, общ</w:t>
      </w:r>
      <w:r w:rsidR="00C079D2">
        <w:t>его бел</w:t>
      </w:r>
      <w:r w:rsidR="00256713" w:rsidRPr="00256713">
        <w:t>к</w:t>
      </w:r>
      <w:r w:rsidR="00C079D2">
        <w:t>а</w:t>
      </w:r>
      <w:r w:rsidR="00256713" w:rsidRPr="00256713">
        <w:t>, альбумин</w:t>
      </w:r>
      <w:r w:rsidR="00C079D2">
        <w:t>а</w:t>
      </w:r>
      <w:r w:rsidR="00256713" w:rsidRPr="00256713">
        <w:t>, билирубин</w:t>
      </w:r>
      <w:r w:rsidR="00C079D2">
        <w:t>а</w:t>
      </w:r>
      <w:r w:rsidR="00256713" w:rsidRPr="00256713">
        <w:t xml:space="preserve">, </w:t>
      </w:r>
      <w:r w:rsidR="007629D4" w:rsidRPr="007629D4">
        <w:t>а</w:t>
      </w:r>
      <w:r w:rsidR="007629D4" w:rsidRPr="00475D61">
        <w:t>спартатаминотрансферазы</w:t>
      </w:r>
      <w:r w:rsidR="007629D4" w:rsidRPr="00256713">
        <w:t xml:space="preserve"> </w:t>
      </w:r>
      <w:r w:rsidR="007629D4">
        <w:t>(</w:t>
      </w:r>
      <w:r w:rsidR="00256713" w:rsidRPr="00256713">
        <w:t>АСТ</w:t>
      </w:r>
      <w:r w:rsidR="007629D4">
        <w:t>)</w:t>
      </w:r>
      <w:r w:rsidR="00256713" w:rsidRPr="00256713">
        <w:t xml:space="preserve">, </w:t>
      </w:r>
      <w:r w:rsidR="007629D4" w:rsidRPr="007629D4">
        <w:t>а</w:t>
      </w:r>
      <w:r w:rsidR="007629D4" w:rsidRPr="00475D61">
        <w:t>ланинаминотрансферазы</w:t>
      </w:r>
      <w:r w:rsidR="007629D4" w:rsidRPr="00256713">
        <w:t xml:space="preserve"> </w:t>
      </w:r>
      <w:r w:rsidR="007629D4">
        <w:t>(</w:t>
      </w:r>
      <w:r w:rsidR="00256713" w:rsidRPr="00256713">
        <w:t>АЛТ</w:t>
      </w:r>
      <w:r w:rsidR="007629D4">
        <w:t>)</w:t>
      </w:r>
      <w:r w:rsidR="00256713" w:rsidRPr="00256713">
        <w:t>, щелочн</w:t>
      </w:r>
      <w:r w:rsidR="00C079D2">
        <w:t>ой</w:t>
      </w:r>
      <w:r w:rsidR="00256713" w:rsidRPr="00256713">
        <w:t xml:space="preserve"> фосфатаз</w:t>
      </w:r>
      <w:r w:rsidR="00C079D2">
        <w:t>ы</w:t>
      </w:r>
      <w:r w:rsidR="00256713" w:rsidRPr="00256713">
        <w:t>, кали</w:t>
      </w:r>
      <w:r w:rsidR="00C079D2">
        <w:t>я</w:t>
      </w:r>
      <w:r w:rsidR="00256713" w:rsidRPr="00256713">
        <w:t>, натри</w:t>
      </w:r>
      <w:r w:rsidR="00C079D2">
        <w:t>я</w:t>
      </w:r>
      <w:r w:rsidR="00256713" w:rsidRPr="00256713">
        <w:t>, хлор</w:t>
      </w:r>
      <w:r w:rsidR="00C079D2">
        <w:t>а</w:t>
      </w:r>
      <w:r w:rsidR="00256713" w:rsidRPr="00256713">
        <w:t>, кальци</w:t>
      </w:r>
      <w:r w:rsidR="00C079D2">
        <w:t>я</w:t>
      </w:r>
      <w:r w:rsidR="00256713" w:rsidRPr="00256713">
        <w:t>, β2</w:t>
      </w:r>
      <w:r w:rsidR="00C079D2">
        <w:t>-</w:t>
      </w:r>
      <w:r w:rsidR="00256713" w:rsidRPr="00256713">
        <w:t>микроглобулин</w:t>
      </w:r>
      <w:r w:rsidR="00C079D2">
        <w:t>а</w:t>
      </w:r>
      <w:r w:rsidR="00256713">
        <w:t xml:space="preserve">) </w:t>
      </w:r>
      <w:r w:rsidR="000B0AC3" w:rsidRPr="00B93BEE">
        <w:fldChar w:fldCharType="begin" w:fldLock="1"/>
      </w:r>
      <w:r w:rsidR="00015814">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2","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79-200","title":"Хронический лимфолейкоз.","type":"chapter"},"uris":["http://www.mendeley.com/documents/?uuid=eabb4618-5f05-4132-a8eb-9c136160a929"]}],"mendeley":{"formattedCitation":"[12,16]","plainTextFormattedCitation":"[12,16]","previouslyFormattedCitation":"[12,16]"},"properties":{"noteIndex":0},"schema":"https://github.com/citation-style-language/schema/raw/master/csl-citation.json"}</w:instrText>
      </w:r>
      <w:r w:rsidR="000B0AC3" w:rsidRPr="00B93BEE">
        <w:fldChar w:fldCharType="separate"/>
      </w:r>
      <w:r w:rsidR="00015814" w:rsidRPr="00015814">
        <w:rPr>
          <w:noProof/>
        </w:rPr>
        <w:t>[12,16]</w:t>
      </w:r>
      <w:r w:rsidR="000B0AC3" w:rsidRPr="00B93BEE">
        <w:fldChar w:fldCharType="end"/>
      </w:r>
      <w:r w:rsidR="00256713">
        <w:t>;</w:t>
      </w:r>
    </w:p>
    <w:p w:rsidR="00256713" w:rsidRDefault="00256713" w:rsidP="00BE7488">
      <w:pPr>
        <w:pStyle w:val="a"/>
        <w:numPr>
          <w:ilvl w:val="0"/>
          <w:numId w:val="24"/>
        </w:numPr>
        <w:spacing w:before="0"/>
      </w:pPr>
      <w:r>
        <w:t>коагулограммы (</w:t>
      </w:r>
      <w:r w:rsidR="00C079D2">
        <w:t xml:space="preserve">определяют уровень </w:t>
      </w:r>
      <w:r w:rsidRPr="00256713">
        <w:t>протромбин</w:t>
      </w:r>
      <w:r w:rsidR="00C079D2">
        <w:t>а</w:t>
      </w:r>
      <w:r w:rsidRPr="00256713">
        <w:t xml:space="preserve">, </w:t>
      </w:r>
      <w:r w:rsidR="00C079D2" w:rsidRPr="00256713">
        <w:t>фибриноген</w:t>
      </w:r>
      <w:r w:rsidR="00C079D2">
        <w:t>а,</w:t>
      </w:r>
      <w:r w:rsidR="00C079D2" w:rsidRPr="00256713">
        <w:t xml:space="preserve"> антитромбин</w:t>
      </w:r>
      <w:r w:rsidR="00C079D2">
        <w:t>а</w:t>
      </w:r>
      <w:r w:rsidR="00C079D2" w:rsidRPr="00256713">
        <w:t xml:space="preserve"> III, плазминоген</w:t>
      </w:r>
      <w:r w:rsidR="00C079D2">
        <w:t>а</w:t>
      </w:r>
      <w:r w:rsidR="00C079D2" w:rsidRPr="00256713">
        <w:t>, D-димер</w:t>
      </w:r>
      <w:r w:rsidR="00C079D2">
        <w:t xml:space="preserve">а, </w:t>
      </w:r>
      <w:r w:rsidR="006864B8">
        <w:t xml:space="preserve">международное </w:t>
      </w:r>
      <w:r w:rsidR="006864B8">
        <w:lastRenderedPageBreak/>
        <w:t>нормализованное отношение (</w:t>
      </w:r>
      <w:r w:rsidR="00C079D2">
        <w:t>МНО</w:t>
      </w:r>
      <w:r w:rsidR="006864B8">
        <w:t>)</w:t>
      </w:r>
      <w:r w:rsidR="00C079D2">
        <w:t xml:space="preserve">, </w:t>
      </w:r>
      <w:r w:rsidR="005D6AC4">
        <w:t xml:space="preserve">активированное частичное тромбопластиновое время </w:t>
      </w:r>
      <w:r w:rsidR="006864B8">
        <w:t>(</w:t>
      </w:r>
      <w:r w:rsidR="00C079D2">
        <w:t>АЧТВ</w:t>
      </w:r>
      <w:r w:rsidR="006864B8">
        <w:t>)</w:t>
      </w:r>
      <w:r w:rsidRPr="00256713">
        <w:t>, тромбиновое время</w:t>
      </w:r>
      <w:r>
        <w:t>)</w:t>
      </w:r>
      <w:r w:rsidR="00C41A30">
        <w:t xml:space="preserve">, </w:t>
      </w:r>
      <w:r>
        <w:t>прямого антиглобулинового теста (прямой пробы Кумбса) для уточнения наличия гемолитических осложнений ХЛЛ</w:t>
      </w:r>
      <w:r w:rsidRPr="00256713">
        <w:t xml:space="preserve"> </w:t>
      </w:r>
      <w:r w:rsidR="000B0AC3" w:rsidRPr="00B93BEE">
        <w:fldChar w:fldCharType="begin" w:fldLock="1"/>
      </w:r>
      <w:r w:rsidR="00015814">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2","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79-200","title":"Хронический лимфолейкоз.","type":"chapter"},"uris":["http://www.mendeley.com/documents/?uuid=eabb4618-5f05-4132-a8eb-9c136160a929"]}],"mendeley":{"formattedCitation":"[12,16]","plainTextFormattedCitation":"[12,16]","previouslyFormattedCitation":"[12,16]"},"properties":{"noteIndex":0},"schema":"https://github.com/citation-style-language/schema/raw/master/csl-citation.json"}</w:instrText>
      </w:r>
      <w:r w:rsidR="000B0AC3" w:rsidRPr="00B93BEE">
        <w:fldChar w:fldCharType="separate"/>
      </w:r>
      <w:r w:rsidR="00015814" w:rsidRPr="00015814">
        <w:rPr>
          <w:noProof/>
        </w:rPr>
        <w:t>[12,16]</w:t>
      </w:r>
      <w:r w:rsidR="000B0AC3" w:rsidRPr="00B93BEE">
        <w:fldChar w:fldCharType="end"/>
      </w:r>
      <w:r>
        <w:t>;</w:t>
      </w:r>
    </w:p>
    <w:p w:rsidR="00256713" w:rsidRDefault="00256713" w:rsidP="00BE7488">
      <w:pPr>
        <w:pStyle w:val="a"/>
        <w:numPr>
          <w:ilvl w:val="0"/>
          <w:numId w:val="24"/>
        </w:numPr>
        <w:spacing w:before="0"/>
      </w:pPr>
      <w:r>
        <w:t>о</w:t>
      </w:r>
      <w:r w:rsidRPr="00B5142F">
        <w:t>бщ</w:t>
      </w:r>
      <w:r>
        <w:t>его</w:t>
      </w:r>
      <w:r w:rsidRPr="00B5142F">
        <w:t xml:space="preserve"> (клиническ</w:t>
      </w:r>
      <w:r>
        <w:t>ого</w:t>
      </w:r>
      <w:r w:rsidRPr="00B5142F">
        <w:t>) анализ</w:t>
      </w:r>
      <w:r>
        <w:t>а</w:t>
      </w:r>
      <w:r w:rsidRPr="00B5142F">
        <w:t xml:space="preserve"> мочи</w:t>
      </w:r>
      <w:r>
        <w:t xml:space="preserve"> </w:t>
      </w:r>
      <w:r w:rsidR="000B0AC3" w:rsidRPr="00B93BEE">
        <w:fldChar w:fldCharType="begin" w:fldLock="1"/>
      </w:r>
      <w:r w:rsidR="00015814">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2","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79-200","title":"Хронический лимфолейкоз.","type":"chapter"},"uris":["http://www.mendeley.com/documents/?uuid=eabb4618-5f05-4132-a8eb-9c136160a929"]}],"mendeley":{"formattedCitation":"[12,16]","plainTextFormattedCitation":"[12,16]","previouslyFormattedCitation":"[12,16]"},"properties":{"noteIndex":0},"schema":"https://github.com/citation-style-language/schema/raw/master/csl-citation.json"}</w:instrText>
      </w:r>
      <w:r w:rsidR="000B0AC3" w:rsidRPr="00B93BEE">
        <w:fldChar w:fldCharType="separate"/>
      </w:r>
      <w:r w:rsidR="00015814" w:rsidRPr="00015814">
        <w:rPr>
          <w:noProof/>
        </w:rPr>
        <w:t>[12,16]</w:t>
      </w:r>
      <w:r w:rsidR="000B0AC3" w:rsidRPr="00B93BEE">
        <w:fldChar w:fldCharType="end"/>
      </w:r>
      <w:r>
        <w:t>.</w:t>
      </w:r>
    </w:p>
    <w:p w:rsidR="00256713" w:rsidRPr="00C079D2" w:rsidRDefault="00256713" w:rsidP="00504D96">
      <w:pPr>
        <w:contextualSpacing/>
        <w:rPr>
          <w:b/>
          <w:spacing w:val="-4"/>
        </w:rPr>
      </w:pPr>
      <w:r w:rsidRPr="00C079D2">
        <w:rPr>
          <w:b/>
          <w:spacing w:val="-4"/>
        </w:rPr>
        <w:t xml:space="preserve">Уровень убедительности </w:t>
      </w:r>
      <w:r w:rsidR="00C20509" w:rsidRPr="00C079D2">
        <w:rPr>
          <w:b/>
          <w:spacing w:val="-4"/>
        </w:rPr>
        <w:t xml:space="preserve">рекомендаций – </w:t>
      </w:r>
      <w:r w:rsidRPr="00C079D2">
        <w:rPr>
          <w:b/>
          <w:spacing w:val="-4"/>
        </w:rPr>
        <w:t xml:space="preserve">С (уровень достоверности </w:t>
      </w:r>
      <w:r w:rsidR="00C20509" w:rsidRPr="00C079D2">
        <w:rPr>
          <w:b/>
          <w:spacing w:val="-4"/>
        </w:rPr>
        <w:t xml:space="preserve">доказательств – </w:t>
      </w:r>
      <w:r w:rsidRPr="00C079D2">
        <w:rPr>
          <w:b/>
          <w:spacing w:val="-4"/>
        </w:rPr>
        <w:t>5).</w:t>
      </w:r>
    </w:p>
    <w:p w:rsidR="00256713" w:rsidRPr="00132B9F" w:rsidRDefault="00256713" w:rsidP="00741BEA">
      <w:pPr>
        <w:pStyle w:val="3"/>
      </w:pPr>
      <w:r>
        <w:t xml:space="preserve">2.3.2. Лабораторные исследования </w:t>
      </w:r>
      <w:r w:rsidR="009F638D">
        <w:t>для верификации диагноза и оценки прогностических факторов</w:t>
      </w:r>
    </w:p>
    <w:p w:rsidR="00CD1592" w:rsidRPr="0095233F" w:rsidRDefault="00CD1592" w:rsidP="00504D96">
      <w:pPr>
        <w:pStyle w:val="a"/>
      </w:pPr>
      <w:r>
        <w:t xml:space="preserve">При подозрении на ХЛЛ у пациентов с </w:t>
      </w:r>
      <w:r w:rsidR="00741BEA">
        <w:t>числом В-лимфоцитов ≥</w:t>
      </w:r>
      <w:r>
        <w:t xml:space="preserve">5000 в </w:t>
      </w:r>
      <w:r w:rsidR="00741BEA">
        <w:t xml:space="preserve">1 </w:t>
      </w:r>
      <w:r>
        <w:t xml:space="preserve">мкл </w:t>
      </w:r>
      <w:r w:rsidRPr="0099679A">
        <w:rPr>
          <w:b/>
        </w:rPr>
        <w:t>рекомендуется</w:t>
      </w:r>
      <w:r>
        <w:t xml:space="preserve"> выполнить </w:t>
      </w:r>
      <w:r w:rsidRPr="0095233F">
        <w:t>иммунофенотипи</w:t>
      </w:r>
      <w:r w:rsidR="00B57859" w:rsidRPr="0095233F">
        <w:t>рование</w:t>
      </w:r>
      <w:r w:rsidRPr="0095233F">
        <w:t xml:space="preserve"> лимфоцитов крови методом проточной цитофлуо</w:t>
      </w:r>
      <w:r w:rsidR="00741BEA" w:rsidRPr="0095233F">
        <w:softHyphen/>
      </w:r>
      <w:r w:rsidRPr="0095233F">
        <w:t xml:space="preserve">риметрии с целью верификации диагноза </w:t>
      </w:r>
      <w:r w:rsidR="000B0AC3" w:rsidRPr="00BD0784">
        <w:fldChar w:fldCharType="begin" w:fldLock="1"/>
      </w:r>
      <w:r w:rsidR="000B0AC3" w:rsidRPr="00BD0784">
        <w:instrText>ADDIN CSL_CITATION {"citationItems":[{"id":"ITEM-1","itemData":{"DOI":"10.4065/83.7.776","ISSN":"00256196","abstract":"OBJECTIVE: To study the effectiveness of peripheral blood (PB) and bone marrow flow cytometric immunophenotyping (FCIP) in predicting the histologic B-cell lymphoma type. PATIENTS AND METHODS: We studied the FCIP results and tissue histopathology from 252 patients with B-cell lymphoma seen at Mayo Clinic's site in Rochester, MN, between January 1, 1997, and January 1, 2004, who had positive results on PB, bone marrow, or body fluid FCIP and a corresponding diagnostic tissue biopsy specimen. RESULTS: Most of the B-cell lymphomas studied were low grade, with chronic lymphocytic leukemia (CLL)/small lymphocytic lymphoma being most common. Flow cytometric immunophenotyping histogram analysis was more informative than tabulated percentage antigen positivity; surface immunoglobulin and CD20 staining intensity, CD5 and CD23 positivity, CD10 positivity, and the coexpression of CD11c/CD22 and CD103 were the most pertinent markers. Using these FCIP parameters and strict immunophenotypic definitions for CLL, mantle cell lymphoma (MCL), and hairy cell leukemia, we obtained greater than 95% specificity for each diagnosis. However, we encountered the following exceptions to standard paradigms of B-cell lymphoma-associated FCIP: (1) CD5 expression by disorders distinct from CLL and MCL, (2) lack of uniform CD5 positivity in some CLL and MCL cases, (3) absence of CD10 in approximately 50% of follicular lymphomas, and (4) expression of CD103 by occasional marginal zone lymphomas. CONCLUSION: Stringent interpretation of PB and bone marrow FCIP results enables identification of certain B-cell lymphoma types. However, the observed exceptions to accepted immunophenotypic paradigms highlight the occasional phenotypic overlap among diseases and emphasize that a systematic approach to FCIP interpretations is key to providing clinically useful diagnostic information. © 2008 Mayo Foundation for Medical Education and Research.","author":[{"dropping-particle":"","family":"Morice","given":"William G.","non-dropping-particle":"","parse-names":false,"suffix":""},{"dropping-particle":"","family":"Kurtin","given":"Paul J.","non-dropping-particle":"","parse-names":false,"suffix":""},{"dropping-particle":"","family":"Hodnefield","given":"Janice M.","non-dropping-particle":"","parse-names":false,"suffix":""},{"dropping-particle":"","family":"Shanafelt","given":"Tait D.","non-dropping-particle":"","parse-names":false,"suffix":""},{"dropping-particle":"","family":"Hoyer","given":"James D.","non-dropping-particle":"","parse-names":false,"suffix":""},{"dropping-particle":"","family":"Remstein","given":"Ellen D.","non-dropping-particle":"","parse-names":false,"suffix":""},{"dropping-particle":"","family":"Hanson","given":"Curtis A.","non-dropping-particle":"","parse-names":false,"suffix":""}],"container-title":"Mayo Clinic Proceedings","id":"ITEM-1","issue":"7","issued":{"date-parts":[["2008"]]},"page":"776-785","publisher":"Elsevier Ltd","title":"Predictive value of blood and bone marrow flow cytometry in B-cell lymphoma classification: Comparative analysis of flow cytometry and tissue biopsy in 252 patients","type":"article-journal","volume":"83"},"uris":["http://www.mendeley.com/documents/?uuid=d7c6a589-9bd8-30c2-9229-b1d0e11c46db"]}],"mendeley":{"formattedCitation":"[17]","plainTextFormattedCitation":"[17]","previouslyFormattedCitation":"[17]"},"properties":{"noteIndex":0},"schema":"https://github.com/citation-style-language/schema/raw/master/csl-citation.json"}</w:instrText>
      </w:r>
      <w:r w:rsidR="000B0AC3" w:rsidRPr="00BD0784">
        <w:fldChar w:fldCharType="separate"/>
      </w:r>
      <w:r w:rsidR="000B0AC3" w:rsidRPr="00BD0784">
        <w:rPr>
          <w:noProof/>
        </w:rPr>
        <w:t>[17]</w:t>
      </w:r>
      <w:r w:rsidR="000B0AC3" w:rsidRPr="00BD0784">
        <w:fldChar w:fldCharType="end"/>
      </w:r>
      <w:r w:rsidR="000B0AC3" w:rsidRPr="00BD0784">
        <w:t>.</w:t>
      </w:r>
    </w:p>
    <w:p w:rsidR="00CD1592" w:rsidRPr="0095233F" w:rsidRDefault="00CD1592" w:rsidP="00504D96">
      <w:pPr>
        <w:rPr>
          <w:b/>
          <w:spacing w:val="-4"/>
        </w:rPr>
      </w:pPr>
      <w:r w:rsidRPr="0095233F">
        <w:rPr>
          <w:b/>
          <w:spacing w:val="-4"/>
        </w:rPr>
        <w:t xml:space="preserve">Уровень убедительности </w:t>
      </w:r>
      <w:r w:rsidR="00C20509" w:rsidRPr="0095233F">
        <w:rPr>
          <w:b/>
          <w:spacing w:val="-4"/>
        </w:rPr>
        <w:t xml:space="preserve">рекомендаций – </w:t>
      </w:r>
      <w:r w:rsidRPr="0095233F">
        <w:rPr>
          <w:b/>
          <w:spacing w:val="-4"/>
        </w:rPr>
        <w:t xml:space="preserve">В (уровень достоверности </w:t>
      </w:r>
      <w:r w:rsidR="00C20509" w:rsidRPr="0095233F">
        <w:rPr>
          <w:b/>
          <w:spacing w:val="-4"/>
        </w:rPr>
        <w:t xml:space="preserve">доказательств – </w:t>
      </w:r>
      <w:r w:rsidR="0031704D" w:rsidRPr="0095233F">
        <w:rPr>
          <w:b/>
          <w:spacing w:val="-4"/>
        </w:rPr>
        <w:t>2</w:t>
      </w:r>
      <w:r w:rsidRPr="0095233F">
        <w:rPr>
          <w:b/>
          <w:spacing w:val="-4"/>
        </w:rPr>
        <w:t>).</w:t>
      </w:r>
    </w:p>
    <w:p w:rsidR="00CD1592" w:rsidRPr="0099679A" w:rsidRDefault="00CD1592" w:rsidP="00504D96">
      <w:pPr>
        <w:contextualSpacing/>
        <w:rPr>
          <w:i/>
        </w:rPr>
      </w:pPr>
      <w:r w:rsidRPr="009D6AF4">
        <w:rPr>
          <w:b/>
        </w:rPr>
        <w:t>Комментарии:</w:t>
      </w:r>
      <w:r w:rsidRPr="00086CF8">
        <w:t xml:space="preserve"> </w:t>
      </w:r>
      <w:r w:rsidR="00741BEA" w:rsidRPr="00F242FD">
        <w:rPr>
          <w:i/>
        </w:rPr>
        <w:t>д</w:t>
      </w:r>
      <w:r w:rsidRPr="007C0380">
        <w:rPr>
          <w:i/>
        </w:rPr>
        <w:t>иагноз</w:t>
      </w:r>
      <w:r w:rsidR="00467947">
        <w:rPr>
          <w:i/>
        </w:rPr>
        <w:t xml:space="preserve"> ХЛЛ устанавливают</w:t>
      </w:r>
      <w:r w:rsidRPr="0099679A">
        <w:rPr>
          <w:i/>
        </w:rPr>
        <w:t xml:space="preserve"> при выявлении </w:t>
      </w:r>
      <w:r w:rsidRPr="009B27D2">
        <w:rPr>
          <w:i/>
        </w:rPr>
        <w:t xml:space="preserve">≥5000 </w:t>
      </w:r>
      <w:r w:rsidRPr="0099679A">
        <w:rPr>
          <w:i/>
        </w:rPr>
        <w:t xml:space="preserve">В-лимфоцитов в 1 мкл периферической крови при условии, что лимфоцитоз </w:t>
      </w:r>
      <w:r w:rsidR="00F07AA9">
        <w:rPr>
          <w:i/>
        </w:rPr>
        <w:t>сохраняется более 3 мес</w:t>
      </w:r>
      <w:r w:rsidRPr="00606068">
        <w:rPr>
          <w:i/>
        </w:rPr>
        <w:t>.</w:t>
      </w:r>
      <w:r w:rsidRPr="0099679A">
        <w:rPr>
          <w:i/>
        </w:rPr>
        <w:t xml:space="preserve"> Клональность В-лимфоцитов должна быть подтверждена с помощью иммуно</w:t>
      </w:r>
      <w:r w:rsidR="00741BEA">
        <w:rPr>
          <w:i/>
        </w:rPr>
        <w:softHyphen/>
      </w:r>
      <w:r w:rsidRPr="0099679A">
        <w:rPr>
          <w:i/>
        </w:rPr>
        <w:t>фенотипировани</w:t>
      </w:r>
      <w:r>
        <w:rPr>
          <w:i/>
        </w:rPr>
        <w:t xml:space="preserve">я. </w:t>
      </w:r>
      <w:r w:rsidRPr="0099679A">
        <w:rPr>
          <w:i/>
        </w:rPr>
        <w:t>Рекомендуемая для диагностики ХЛЛ минимальная диагностическая панель должна включать следующие маркеры: CD19, CD</w:t>
      </w:r>
      <w:r w:rsidR="00741BEA">
        <w:rPr>
          <w:i/>
        </w:rPr>
        <w:t>5, CD23, CD20, каппа, лямбда. В </w:t>
      </w:r>
      <w:r w:rsidRPr="0099679A">
        <w:rPr>
          <w:i/>
        </w:rPr>
        <w:t>качестве дополнительных диагностических маркеров рекомендуется использовать CD43, CD200, CD79b, CD81. Часто рекомендуемые, но необязательные для диагностики и мониторирования опухолевой популяции ХЛЛ</w:t>
      </w:r>
      <w:r w:rsidR="00741BEA">
        <w:rPr>
          <w:i/>
        </w:rPr>
        <w:t xml:space="preserve"> маркеры:</w:t>
      </w:r>
      <w:r w:rsidRPr="0099679A">
        <w:rPr>
          <w:i/>
        </w:rPr>
        <w:t xml:space="preserve"> CD22, FMC7, CD38.</w:t>
      </w:r>
      <w:r>
        <w:rPr>
          <w:i/>
        </w:rPr>
        <w:t xml:space="preserve"> </w:t>
      </w:r>
      <w:r w:rsidRPr="0099679A">
        <w:rPr>
          <w:i/>
        </w:rPr>
        <w:t>Классический фенотип клеток ХЛЛ характеризуется экспрессией В-клеточных антигенов CD19, CD20, CD22, CD79b в сочетании с «Т-клеточным» маркером CD5 и активационным</w:t>
      </w:r>
      <w:r w:rsidR="00741BEA">
        <w:rPr>
          <w:i/>
        </w:rPr>
        <w:t xml:space="preserve"> маркером</w:t>
      </w:r>
      <w:r w:rsidRPr="0099679A">
        <w:rPr>
          <w:i/>
        </w:rPr>
        <w:t xml:space="preserve"> CD23. Опухолевые клетки экспрессируют один тип легкой цепи иммуноглобулинов (каппа или лямбда). Интенсивность экспрессии В-клеточных антигенов (CD20, CD22, CD79b), а также поверхностных иммуноглобулинов на клетках ХЛЛ ниже, чем на нормальных </w:t>
      </w:r>
      <w:r w:rsidR="00741BEA">
        <w:rPr>
          <w:i/>
        </w:rPr>
        <w:t>В-лимфоцитах.</w:t>
      </w:r>
      <w:r w:rsidR="00EC7B91">
        <w:rPr>
          <w:i/>
        </w:rPr>
        <w:t xml:space="preserve"> </w:t>
      </w:r>
      <w:r w:rsidR="00741BEA">
        <w:rPr>
          <w:i/>
        </w:rPr>
        <w:t>Тем не менее</w:t>
      </w:r>
      <w:r w:rsidRPr="0099679A">
        <w:rPr>
          <w:i/>
        </w:rPr>
        <w:t xml:space="preserve"> можно встретить немало случаев, когда фенотип опухолевых клеток не вполне соответствует ХЛЛ.</w:t>
      </w:r>
      <w:r w:rsidR="00DD3D1E">
        <w:rPr>
          <w:i/>
        </w:rPr>
        <w:t xml:space="preserve"> </w:t>
      </w:r>
    </w:p>
    <w:p w:rsidR="00CD1592" w:rsidRDefault="00CD1592" w:rsidP="00504D96">
      <w:pPr>
        <w:pStyle w:val="a"/>
      </w:pPr>
      <w:r>
        <w:t xml:space="preserve">При подозрении на ЛМЛ у пациентов без клинического лимфоцитоза в крови, а также у пациентов с подозрением на трансформацию </w:t>
      </w:r>
      <w:r w:rsidRPr="0099679A">
        <w:rPr>
          <w:b/>
        </w:rPr>
        <w:t>рекомендуется</w:t>
      </w:r>
      <w:r>
        <w:t xml:space="preserve"> выполнить биопсию лимфатического узла (очага поражения)</w:t>
      </w:r>
      <w:r w:rsidR="004C0497">
        <w:t xml:space="preserve"> и патолого-анатомическое исследование биопсийного (операционного) материала </w:t>
      </w:r>
      <w:r w:rsidR="00C20509">
        <w:rPr>
          <w:spacing w:val="-2"/>
        </w:rPr>
        <w:t xml:space="preserve">лимфатического </w:t>
      </w:r>
      <w:r w:rsidR="00C20509" w:rsidRPr="000F2499">
        <w:rPr>
          <w:spacing w:val="-2"/>
        </w:rPr>
        <w:t>узл</w:t>
      </w:r>
      <w:r w:rsidR="00C20509">
        <w:rPr>
          <w:spacing w:val="-2"/>
        </w:rPr>
        <w:t>а</w:t>
      </w:r>
      <w:r w:rsidR="00C20509">
        <w:t xml:space="preserve"> </w:t>
      </w:r>
      <w:r w:rsidR="004C0497">
        <w:t xml:space="preserve">с применением иммуногистохимических методов </w:t>
      </w:r>
      <w:r>
        <w:t>для верификации диагноза</w:t>
      </w:r>
      <w:r w:rsidRPr="00CD1592">
        <w:t xml:space="preserve"> </w:t>
      </w:r>
      <w:r w:rsidR="000B0AC3">
        <w:fldChar w:fldCharType="begin" w:fldLock="1"/>
      </w:r>
      <w:r w:rsidR="00086CF8">
        <w:instrText>ADDIN CSL_CITATION {"citationItems":[{"id":"ITEM-1","itemData":{"DOI":"10.1056/NEJMoa075290","ISSN":"15334406","abstract":"BACKGROUND A diagnosis of chronic lymphocytic leukemia (CLL) requires a count of over 5000 circulating CLL-phenotype cells per cubic millimeter. Asymptomatic persons with fewer CLL-phenotype cells have monoclonal B-cell lymphocytosis (MBL). The goal of this study was to investigate the relation between MBL and CLL. METHODS We investigated 1520 subjects who were 62 to 80 years of age with a normal blood count and 2228 subjects with lymphocytosis (&gt;4000 lymphocytes per cubic millimeter) for the presence of MBL, using flow cytometry. Monoclonal B cells were further characterized by means of cytogenetic and molecular analyses. A representative cohort of 185 subjects with CLL-phenotype MBL and lymphocytosis were monitored for a median of 6.7 years (range, 0.2 to 11.8). RESULTS Monoclonal CLL-phenotype B cells were detected in 5.1% of subjects (78 of 1520) with a normal blood count and 13.9% (309 of 2228) with lymphocytosis. CLL-phenotype MBL had a frequency of 13q14 deletion and trisomy 12 similar to that of CLL and showed a skewed repertoire of the immunoglobulin heavy variable group (IGHV) genes. Among 185 subjects presenting with lymphocytosis, progressive lymphocytosis occurred in 51 (28%), progressive CLL developed in 28 (15%), and chemotherapy was required in 13 (7%). The absolute B-cell count was the only independent prognostic factor associated with progressive lymphocytosis. During follow-up over a median of 6.7 years, 34% of subjects (62 of 185) died, but only 4 of these deaths were due to CLL. Age above 68 years and hemoglobin level below 12.5 g per deciliter were the only independent prognostic factors for death. CONCLUSIONS The CLL-phenotype cells found in the general population and in subjects with lymphocytosis have features in common with CLL cells. CLL requiring treatment develops in subjects with CLL-phenotype MBL and with lymphocytosis at the rate of 1.1% per year.","author":[{"dropping-particle":"","family":"Rawstron","given":"Andy C.","non-dropping-particle":"","parse-names":false,"suffix":""},{"dropping-particle":"","family":"Bennett","given":"Fiona L.","non-dropping-particle":"","parse-names":false,"suffix":""},{"dropping-particle":"","family":"O'Connor","given":"Sheila J.M.","non-dropping-particle":"","parse-names":false,"suffix":""},{"dropping-particle":"","family":"Kwok","given":"Marwan","non-dropping-particle":"","parse-names":false,"suffix":""},{"dropping-particle":"","family":"Fenton","given":"James A.L.","non-dropping-particle":"","parse-names":false,"suffix":""},{"dropping-particle":"","family":"Plummer","given":"Marieth","non-dropping-particle":"","parse-names":false,"suffix":""},{"dropping-particle":"","family":"Tute","given":"Ruth","non-dropping-particle":"De","parse-names":false,"suffix":""},{"dropping-particle":"","family":"Owen","given":"Roger G.","non-dropping-particle":"","parse-names":false,"suffix":""},{"dropping-particle":"","family":"Richards","given":"Stephen J.","non-dropping-particle":"","parse-names":false,"suffix":""},{"dropping-particle":"","family":"Jack","given":"Andrew S.","non-dropping-particle":"","parse-names":false,"suffix":""},{"dropping-particle":"","family":"Hillmen","given":"Peter","non-dropping-particle":"","parse-names":false,"suffix":""}],"container-title":"New England Journal of Medicine","id":"ITEM-1","issue":"6","issued":{"date-parts":[["2008","8","7"]]},"page":"575-583","publisher":"Massachussetts Medical Society","title":"Monoclonal B-cell lymphocytosis and chronic lymphocytic leukemia","type":"article-journal","volume":"359"},"uris":["http://www.mendeley.com/documents/?uuid=671ee34d-ac78-378d-a7ea-ab1420e6af83"]},{"id":"ITEM-2","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2","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3","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3","issued":{"date-parts":[["2018"]]},"page":"179-200","title":"Хронический лимфолейкоз.","type":"chapter"},"uris":["http://www.mendeley.com/documents/?uuid=eabb4618-5f05-4132-a8eb-9c136160a929"]}],"mendeley":{"formattedCitation":"[12,16,18]","plainTextFormattedCitation":"[12,16,18]","previouslyFormattedCitation":"[12,16,18]"},"properties":{"noteIndex":0},"schema":"https://github.com/citation-style-language/schema/raw/master/csl-citation.json"}</w:instrText>
      </w:r>
      <w:r w:rsidR="000B0AC3">
        <w:fldChar w:fldCharType="separate"/>
      </w:r>
      <w:r w:rsidR="0095233F" w:rsidRPr="0095233F">
        <w:rPr>
          <w:noProof/>
        </w:rPr>
        <w:t>[12,16,18]</w:t>
      </w:r>
      <w:r w:rsidR="000B0AC3">
        <w:fldChar w:fldCharType="end"/>
      </w:r>
      <w:r>
        <w:t>.</w:t>
      </w:r>
    </w:p>
    <w:p w:rsidR="00CD1592" w:rsidRPr="00741BEA" w:rsidRDefault="00CD1592" w:rsidP="00504D96">
      <w:pPr>
        <w:rPr>
          <w:b/>
          <w:spacing w:val="-4"/>
        </w:rPr>
      </w:pPr>
      <w:r w:rsidRPr="00741BEA">
        <w:rPr>
          <w:b/>
          <w:spacing w:val="-4"/>
        </w:rPr>
        <w:t xml:space="preserve">Уровень убедительности </w:t>
      </w:r>
      <w:r w:rsidR="00C20509" w:rsidRPr="00741BEA">
        <w:rPr>
          <w:b/>
          <w:spacing w:val="-4"/>
        </w:rPr>
        <w:t xml:space="preserve">рекомендаций – </w:t>
      </w:r>
      <w:r w:rsidR="00B91BC4">
        <w:rPr>
          <w:b/>
          <w:spacing w:val="-4"/>
        </w:rPr>
        <w:t>С</w:t>
      </w:r>
      <w:r w:rsidR="00B91BC4" w:rsidRPr="00741BEA">
        <w:rPr>
          <w:b/>
          <w:spacing w:val="-4"/>
        </w:rPr>
        <w:t xml:space="preserve"> </w:t>
      </w:r>
      <w:r w:rsidRPr="00741BEA">
        <w:rPr>
          <w:b/>
          <w:spacing w:val="-4"/>
        </w:rPr>
        <w:t xml:space="preserve">(уровень достоверности </w:t>
      </w:r>
      <w:r w:rsidR="00C20509" w:rsidRPr="00741BEA">
        <w:rPr>
          <w:b/>
          <w:spacing w:val="-4"/>
        </w:rPr>
        <w:t xml:space="preserve">доказательств – </w:t>
      </w:r>
      <w:r w:rsidR="00B91BC4">
        <w:rPr>
          <w:b/>
          <w:spacing w:val="-4"/>
        </w:rPr>
        <w:t>5</w:t>
      </w:r>
      <w:r w:rsidRPr="00741BEA">
        <w:rPr>
          <w:b/>
          <w:spacing w:val="-4"/>
        </w:rPr>
        <w:t>).</w:t>
      </w:r>
    </w:p>
    <w:p w:rsidR="00256713" w:rsidRDefault="00CD1592" w:rsidP="00504D96">
      <w:pPr>
        <w:tabs>
          <w:tab w:val="left" w:pos="1400"/>
        </w:tabs>
        <w:contextualSpacing/>
        <w:rPr>
          <w:i/>
        </w:rPr>
      </w:pPr>
      <w:r w:rsidRPr="0099679A">
        <w:rPr>
          <w:b/>
        </w:rPr>
        <w:lastRenderedPageBreak/>
        <w:t>Комментарии:</w:t>
      </w:r>
      <w:r>
        <w:t xml:space="preserve"> </w:t>
      </w:r>
      <w:r w:rsidR="00741BEA">
        <w:rPr>
          <w:i/>
        </w:rPr>
        <w:t>в</w:t>
      </w:r>
      <w:r w:rsidRPr="0099679A">
        <w:rPr>
          <w:i/>
        </w:rPr>
        <w:t xml:space="preserve"> гистологических препаратах морфологический субстрат представлен диффузным ростом небольших лимфоидных клеток с округлыми ядрами, комковатым хроматином, без отчетливых ядрышек. В срезах ткани лимфатического узла нередко присутствуют фолликулоподобные структуры – псевдофолликулы, так называемые зоны роста, представленные увеличенным количеством параиммунобластов, клеток с морфологией пролимфоцитов с различимыми ядрышками. Детальное описание</w:t>
      </w:r>
      <w:r w:rsidR="00ED5B4B">
        <w:rPr>
          <w:i/>
        </w:rPr>
        <w:t xml:space="preserve"> морфологической картиныв</w:t>
      </w:r>
      <w:r w:rsidRPr="0099679A">
        <w:rPr>
          <w:i/>
        </w:rPr>
        <w:t xml:space="preserve"> дается в соответствующих разделах рекомендаций. При прогрессии ХЛЛ размер этих псевдофолликулов увеличивается, они могут сливаться.</w:t>
      </w:r>
      <w:r>
        <w:rPr>
          <w:i/>
        </w:rPr>
        <w:t xml:space="preserve"> У 3–5</w:t>
      </w:r>
      <w:r w:rsidR="00DD3D1E">
        <w:rPr>
          <w:i/>
        </w:rPr>
        <w:t xml:space="preserve"> %</w:t>
      </w:r>
      <w:r w:rsidR="00741BEA">
        <w:rPr>
          <w:i/>
        </w:rPr>
        <w:t xml:space="preserve"> пациентов с ХЛЛ и </w:t>
      </w:r>
      <w:r>
        <w:rPr>
          <w:i/>
        </w:rPr>
        <w:t xml:space="preserve">ЛМЛ </w:t>
      </w:r>
      <w:r w:rsidRPr="0099679A">
        <w:rPr>
          <w:i/>
        </w:rPr>
        <w:t xml:space="preserve">развивается диффузная В-крупноклеточная лимфома или лимфома Ходжкина. Появление крупноклеточной лимфомы на фоне ХЛЛ называется синдромом Рихтера. Появление лимфомы Ходжкина на фоне ХЛЛ называется ходжкинской трансформацией. Во всех случаях локального быстрого увеличения </w:t>
      </w:r>
      <w:r w:rsidR="00C20509" w:rsidRPr="00C20509">
        <w:rPr>
          <w:i/>
          <w:spacing w:val="-2"/>
        </w:rPr>
        <w:t>лимфатически</w:t>
      </w:r>
      <w:r w:rsidR="00C20509">
        <w:rPr>
          <w:i/>
          <w:spacing w:val="-2"/>
        </w:rPr>
        <w:t>х</w:t>
      </w:r>
      <w:r w:rsidR="00C20509" w:rsidRPr="00C20509">
        <w:rPr>
          <w:i/>
          <w:spacing w:val="-2"/>
        </w:rPr>
        <w:t xml:space="preserve"> узл</w:t>
      </w:r>
      <w:r w:rsidR="00C20509">
        <w:rPr>
          <w:i/>
          <w:spacing w:val="-2"/>
        </w:rPr>
        <w:t>ов</w:t>
      </w:r>
      <w:r w:rsidR="00C20509" w:rsidRPr="0099679A">
        <w:rPr>
          <w:i/>
        </w:rPr>
        <w:t xml:space="preserve"> </w:t>
      </w:r>
      <w:r w:rsidRPr="0099679A">
        <w:rPr>
          <w:i/>
        </w:rPr>
        <w:t>или существенного изменения клинической картины болезни (появления В-симптомов – внезапной потери веса, ночной потливости) необходимо выполнить биопсию лимфатического узла, костного мозга или экстранодального очага. Синдром Рихтера констатируется только на основании гистологического исследования.</w:t>
      </w:r>
    </w:p>
    <w:p w:rsidR="00914D5A" w:rsidRPr="0095233F" w:rsidRDefault="00914D5A" w:rsidP="00504D96">
      <w:pPr>
        <w:pStyle w:val="a"/>
      </w:pPr>
      <w:r>
        <w:t>Пациентам с подозрением на ХЛЛ/ЛМЛ</w:t>
      </w:r>
      <w:r w:rsidR="00EA156E">
        <w:t xml:space="preserve"> </w:t>
      </w:r>
      <w:r w:rsidR="00EA156E" w:rsidRPr="00851664">
        <w:t>для оценки объема поражения костного мозга и состояния остальных ростков кроветворения, исключения поражения костного мозга другими опухолями и инфекциями, а также для получения исходного образца костного мозга, необходимого для сравнения с образцом, полученным после проведения терапии</w:t>
      </w:r>
      <w:r w:rsidR="00EA156E">
        <w:t xml:space="preserve"> </w:t>
      </w:r>
      <w:r w:rsidRPr="00DC7440">
        <w:rPr>
          <w:b/>
        </w:rPr>
        <w:t>рекомендуется</w:t>
      </w:r>
      <w:r w:rsidR="00741BEA">
        <w:rPr>
          <w:b/>
        </w:rPr>
        <w:t xml:space="preserve">: </w:t>
      </w:r>
      <w:r w:rsidR="00741BEA" w:rsidRPr="00741BEA">
        <w:t>1)</w:t>
      </w:r>
      <w:r w:rsidRPr="00DC7440">
        <w:t xml:space="preserve"> </w:t>
      </w:r>
      <w:r w:rsidR="00A16F3E" w:rsidRPr="003E42BD">
        <w:t xml:space="preserve">получение цитологического препарата </w:t>
      </w:r>
      <w:r w:rsidR="00741BEA">
        <w:t>костного мозга</w:t>
      </w:r>
      <w:r w:rsidR="00A16F3E">
        <w:t xml:space="preserve"> </w:t>
      </w:r>
      <w:r w:rsidR="00A16F3E" w:rsidRPr="003E42BD">
        <w:t>путем пункции</w:t>
      </w:r>
      <w:r w:rsidR="00A16F3E">
        <w:t xml:space="preserve"> (стернальн</w:t>
      </w:r>
      <w:r w:rsidR="00741BEA">
        <w:t>ой</w:t>
      </w:r>
      <w:r w:rsidR="00A16F3E">
        <w:t xml:space="preserve"> пункци</w:t>
      </w:r>
      <w:r w:rsidR="00741BEA">
        <w:t>и</w:t>
      </w:r>
      <w:r w:rsidR="00A16F3E">
        <w:t>),</w:t>
      </w:r>
      <w:r w:rsidR="00A16F3E" w:rsidRPr="00466B8C">
        <w:t xml:space="preserve"> </w:t>
      </w:r>
      <w:r w:rsidR="00A16F3E" w:rsidRPr="00D07EC1">
        <w:t>цитологическое</w:t>
      </w:r>
      <w:r w:rsidR="00A16F3E">
        <w:t xml:space="preserve"> (миелограмма) и иммунофенотипическое (методом проточной цитофлуориметрии) </w:t>
      </w:r>
      <w:r w:rsidR="00A16F3E" w:rsidRPr="00D07EC1">
        <w:t>исследовани</w:t>
      </w:r>
      <w:r w:rsidR="00A16F3E">
        <w:t>е мазка</w:t>
      </w:r>
      <w:r w:rsidR="00A16F3E" w:rsidRPr="00D07EC1">
        <w:t xml:space="preserve"> </w:t>
      </w:r>
      <w:r w:rsidR="00741BEA">
        <w:t>костного мозга</w:t>
      </w:r>
      <w:r w:rsidR="00A16F3E">
        <w:t xml:space="preserve"> либо </w:t>
      </w:r>
      <w:r w:rsidR="00741BEA">
        <w:t xml:space="preserve">2) </w:t>
      </w:r>
      <w:r w:rsidR="00A16F3E" w:rsidRPr="00A16F3E">
        <w:t xml:space="preserve">получение гистологического препарата </w:t>
      </w:r>
      <w:r w:rsidR="00741BEA">
        <w:t>костного мозга</w:t>
      </w:r>
      <w:r w:rsidR="00A16F3E" w:rsidRPr="00A16F3E">
        <w:t xml:space="preserve"> (</w:t>
      </w:r>
      <w:r w:rsidR="00A16F3E" w:rsidRPr="0095233F">
        <w:t>трепанобиопсия)</w:t>
      </w:r>
      <w:r w:rsidR="00741BEA" w:rsidRPr="0095233F">
        <w:t>,</w:t>
      </w:r>
      <w:r w:rsidR="00EA156E" w:rsidRPr="0095233F">
        <w:t xml:space="preserve"> патолого-анатомическое исследование биопсийного (операционного) материала костного мозга с применением иммуногистохимических методов</w:t>
      </w:r>
      <w:r w:rsidR="00A16F3E" w:rsidRPr="0095233F">
        <w:t xml:space="preserve"> </w:t>
      </w:r>
      <w:r w:rsidRPr="0095233F">
        <w:t xml:space="preserve"> в следующих случаях</w:t>
      </w:r>
      <w:r w:rsidR="00EA156E" w:rsidRPr="0095233F">
        <w:t xml:space="preserve"> </w:t>
      </w:r>
      <w:r w:rsidR="000B0AC3" w:rsidRPr="0095233F">
        <w:fldChar w:fldCharType="begin" w:fldLock="1"/>
      </w:r>
      <w:r w:rsidR="00015814" w:rsidRPr="0095233F">
        <w:rPr>
          <w:highlight w:val="yellow"/>
        </w:rPr>
        <w:instrText>ADDIN CSL_CITATION {"citationItems":[{"id":"ITEM-1","itemData":{"DOI":"10.4065/83.7.776","ISSN":"00256196","abstract":"OBJECTIVE: To study the effectiveness of peripheral blood (PB) and bone marrow flow cytometric immunophenotyping (FCIP) in predicting the histologic B-cell lymphoma type. PATIENTS AND METHODS: We studied the FCIP results and tissue histopathology from 252 patients with B-cell lymphoma seen at Mayo Clinic's site in Rochester, MN, between January 1, 1997, and January 1, 2004, who had positive results on PB, bone marrow, or body fluid FCIP and a corresponding diagnostic tissue biopsy specimen. RESULTS: Most of the B-cell lymphomas studied were low grade, with chronic lymphocytic leukemia (CLL)/small lymphocytic lymphoma being most common. Flow cytometric immunophenotyping histogram analysis was more informative than tabulated percentage antigen positivity; surface immunoglobulin and CD20 staining intensity, CD5 and CD23 positivity, CD10 positivity, and the coexpression of CD11c/CD22 and CD103 were the most pertinent markers. Using these FCIP parameters and strict immunophenotypic definitions for CLL, mantle cell lymphoma (MCL), and hairy cell leukemia, we obtained greater than 95% specificity for each diagnosis. However, we encountered the following exceptions to standard paradigms of B-cell lymphoma-associated FCIP: (1) CD5 expression by disorders distinct from CLL and MCL, (2) lack of uniform CD5 positivity in some CLL and MCL cases, (3) absence of CD10 in approximately 50% of follicular lymphomas, and (4) expression of CD103 by occasional marginal zone lymphomas. CONCLUSION: Stringent interpretation of PB and bone marrow FCIP results enables identification of certain B-cell lymphoma types. However, the observed exceptions to accepted immunophenotypic paradigms highlight the occasional phenotypic overlap among diseases and emphasize that a systematic approach to FCIP interpretations is key to providing clinically useful diagnostic information. © 2008 Mayo Foundation for Medical Education and Research.","author":[{"dropping-particle":"","family":"Morice","given":"William G.","non-dropping-particle":"","parse-names":false,"suffix":""},{"dropping-particle":"","family":"Kurtin","given":"Paul J.","non-dropping-particle":"","parse-names":false,"suffix":""},{"dropping-particle":"","family":"Hodnefield","given":"Janice M.","non-dropping-particle":"","parse-names":false,"suffix":""},{"dropping-particle":"","family":"Shanafelt","given":"Tait D.","non-dropping-particle":"","parse-names":false,"suffix":""},{"dropping-particle":"","family":"Hoyer","given":"James D.","non-dropping-particle":"","parse-names":false,"suffix":""},{"dropping-particle":"","family":"Remstein","given":"Ellen D.","non-dropping-particle":"","parse-names":false,"suffix":""},{"dropping-particle":"","family":"Hanson","given":"Curtis A.","non-dropping-particle":"","parse-names":false,"suffix":""}],"container-title":"Mayo Clinic Proceedings","id":"ITEM-1","issue":"7","issued":{"date-parts":[["2008"]]},"page":"776-785","publisher":"Elsevier Ltd","title":"Predictive value of blood and bone marrow flow cytometry in B-cell lymphoma classification: Comparative analysis of flow cytometry and tissue biopsy in 252 patients","type":"article-journal","volume":"83"},"uris":["http://www.mendeley.com/documents/?uuid=d7c6a589-9bd8-30c2-9229-b1d0e11c46db"]}],"mendeley":{"formattedCitation":"[17]","plainTextFormattedCitation":"[17]","previouslyFormattedCitation":"[17]"},"properties":{"noteIndex":0},"schema":"https://github.com/citation-style-language/schema/raw/master/csl-citation.json"}</w:instrText>
      </w:r>
      <w:r w:rsidR="000B0AC3" w:rsidRPr="0095233F">
        <w:fldChar w:fldCharType="separate"/>
      </w:r>
      <w:r w:rsidR="00015814" w:rsidRPr="0095233F">
        <w:rPr>
          <w:noProof/>
        </w:rPr>
        <w:t>[17]</w:t>
      </w:r>
      <w:r w:rsidR="000B0AC3" w:rsidRPr="0095233F">
        <w:fldChar w:fldCharType="end"/>
      </w:r>
      <w:r w:rsidRPr="0095233F">
        <w:t>:</w:t>
      </w:r>
    </w:p>
    <w:p w:rsidR="00914D5A" w:rsidRPr="0095233F" w:rsidRDefault="00914D5A" w:rsidP="00BE7488">
      <w:pPr>
        <w:pStyle w:val="a"/>
        <w:numPr>
          <w:ilvl w:val="0"/>
          <w:numId w:val="25"/>
        </w:numPr>
        <w:spacing w:before="0"/>
        <w:ind w:hanging="562"/>
      </w:pPr>
      <w:r w:rsidRPr="009D6AF4">
        <w:t>перед начало</w:t>
      </w:r>
      <w:r w:rsidRPr="00086CF8">
        <w:t xml:space="preserve">м терапии </w:t>
      </w:r>
      <w:r w:rsidR="00741BEA" w:rsidRPr="00F242FD">
        <w:t xml:space="preserve">у пациентов, ранее не проходивших ее </w:t>
      </w:r>
      <w:r w:rsidR="00467947">
        <w:t>(необязательно, но желательно);</w:t>
      </w:r>
    </w:p>
    <w:p w:rsidR="00914D5A" w:rsidRPr="0095233F" w:rsidRDefault="00467947" w:rsidP="00BE7488">
      <w:pPr>
        <w:pStyle w:val="a"/>
        <w:numPr>
          <w:ilvl w:val="0"/>
          <w:numId w:val="25"/>
        </w:numPr>
        <w:spacing w:before="0"/>
        <w:ind w:hanging="562"/>
      </w:pPr>
      <w:r>
        <w:t>при подозрении на трансформацию.</w:t>
      </w:r>
    </w:p>
    <w:p w:rsidR="00914D5A" w:rsidRPr="00741BEA" w:rsidRDefault="00914D5A" w:rsidP="00504D96">
      <w:pPr>
        <w:contextualSpacing/>
        <w:rPr>
          <w:b/>
          <w:spacing w:val="-4"/>
        </w:rPr>
      </w:pPr>
      <w:r w:rsidRPr="00741BEA">
        <w:rPr>
          <w:b/>
          <w:spacing w:val="-4"/>
        </w:rPr>
        <w:t xml:space="preserve">Уровень убедительности </w:t>
      </w:r>
      <w:r w:rsidR="00C20509" w:rsidRPr="00741BEA">
        <w:rPr>
          <w:b/>
          <w:spacing w:val="-4"/>
        </w:rPr>
        <w:t xml:space="preserve">рекомендаций – </w:t>
      </w:r>
      <w:r w:rsidRPr="00741BEA">
        <w:rPr>
          <w:b/>
          <w:spacing w:val="-4"/>
        </w:rPr>
        <w:t xml:space="preserve">В (уровень достоверности </w:t>
      </w:r>
      <w:r w:rsidR="00C20509" w:rsidRPr="00741BEA">
        <w:rPr>
          <w:b/>
          <w:spacing w:val="-4"/>
        </w:rPr>
        <w:t xml:space="preserve">доказательств – </w:t>
      </w:r>
      <w:r w:rsidRPr="00741BEA">
        <w:rPr>
          <w:b/>
          <w:spacing w:val="-4"/>
        </w:rPr>
        <w:t>3).</w:t>
      </w:r>
    </w:p>
    <w:p w:rsidR="00914D5A" w:rsidRDefault="00914D5A" w:rsidP="00504D96">
      <w:pPr>
        <w:contextualSpacing/>
        <w:rPr>
          <w:i/>
        </w:rPr>
      </w:pPr>
      <w:r w:rsidRPr="001838D7">
        <w:rPr>
          <w:b/>
        </w:rPr>
        <w:t>Комментарии:</w:t>
      </w:r>
      <w:r>
        <w:t xml:space="preserve"> </w:t>
      </w:r>
      <w:r w:rsidR="00240C64">
        <w:rPr>
          <w:i/>
        </w:rPr>
        <w:t>г</w:t>
      </w:r>
      <w:r w:rsidRPr="001838D7">
        <w:rPr>
          <w:i/>
        </w:rPr>
        <w:t>истологический диагноз ХЛЛ устанавливается при наличии в костном мозге диффузного лимфоидного пролиферата из мономорфных клеток небольшого размера с округлыми ядрами, комковатым хроматином, в зависимости от условий фиксации –</w:t>
      </w:r>
      <w:r w:rsidR="00240C64">
        <w:rPr>
          <w:i/>
        </w:rPr>
        <w:t xml:space="preserve"> с </w:t>
      </w:r>
      <w:r w:rsidRPr="001838D7">
        <w:rPr>
          <w:i/>
        </w:rPr>
        <w:t>неотчетливыми ядрышками</w:t>
      </w:r>
      <w:r w:rsidR="00240C64">
        <w:rPr>
          <w:i/>
        </w:rPr>
        <w:t xml:space="preserve"> или </w:t>
      </w:r>
      <w:r w:rsidR="00240C64" w:rsidRPr="001838D7">
        <w:rPr>
          <w:i/>
        </w:rPr>
        <w:t>без</w:t>
      </w:r>
      <w:r w:rsidR="00240C64">
        <w:rPr>
          <w:i/>
        </w:rPr>
        <w:t xml:space="preserve"> них</w:t>
      </w:r>
      <w:r w:rsidRPr="001838D7">
        <w:rPr>
          <w:i/>
        </w:rPr>
        <w:t xml:space="preserve">, с тонкостенными сосудами </w:t>
      </w:r>
      <w:r w:rsidRPr="001838D7">
        <w:rPr>
          <w:i/>
        </w:rPr>
        <w:lastRenderedPageBreak/>
        <w:t>капиллярного/венулярного типа; обычно разрозненно расположены крупные клетки с морфологией параиммунобластов, иногда присутствуют псевдофолликулы (пролифе</w:t>
      </w:r>
      <w:r w:rsidR="00240C64">
        <w:rPr>
          <w:i/>
        </w:rPr>
        <w:softHyphen/>
      </w:r>
      <w:r w:rsidRPr="001838D7">
        <w:rPr>
          <w:i/>
        </w:rPr>
        <w:t>ративные центры). При иммуногистохимическом исследовании лимфоидный пролиферат характеризуется экспрессией CD20 (гетерогенная по интенсивности, преимущественно слабая мембранная реакция), CD79a, IgM, ядерной экспрессией PAX 5, LEF1 (ядерная реакция), коэкспрессией CD5 (мембранная реакция) и CD23 (мембранная реакция), CD43 при отсутствии экспрессии CD10, BCL-6, Cyclin D1. Экспрессия LEF1 (ядерная экспрессия) более интенсивно выражена в клетках пролиферативных центров, в клетках с морфологией пролимфоцитов. Для клеток пролиферативных центров характерна более интенсивная экспрессия CD20, IgM, LEF1, иногда часть клеток псевдофолликулов (пролиферативных цен</w:t>
      </w:r>
      <w:r w:rsidR="00240C64">
        <w:rPr>
          <w:i/>
        </w:rPr>
        <w:t>тров) экспрессирует cyclin D1 (</w:t>
      </w:r>
      <w:r w:rsidRPr="001838D7">
        <w:rPr>
          <w:i/>
        </w:rPr>
        <w:t>слабая ядерная реакция</w:t>
      </w:r>
      <w:r w:rsidR="00240C64">
        <w:rPr>
          <w:i/>
        </w:rPr>
        <w:t>).</w:t>
      </w:r>
      <w:r w:rsidRPr="001838D7">
        <w:rPr>
          <w:i/>
        </w:rPr>
        <w:t xml:space="preserve"> Индекс пр</w:t>
      </w:r>
      <w:r w:rsidR="00240C64">
        <w:rPr>
          <w:i/>
        </w:rPr>
        <w:t>олиферативной активности Ki-67</w:t>
      </w:r>
      <w:r w:rsidRPr="001838D7">
        <w:rPr>
          <w:i/>
        </w:rPr>
        <w:t xml:space="preserve"> невысокий, обычно составляет 5</w:t>
      </w:r>
      <w:r w:rsidR="00240C64">
        <w:rPr>
          <w:i/>
        </w:rPr>
        <w:t>–</w:t>
      </w:r>
      <w:r w:rsidRPr="001838D7">
        <w:rPr>
          <w:i/>
        </w:rPr>
        <w:t>15</w:t>
      </w:r>
      <w:r w:rsidR="00DD3D1E">
        <w:rPr>
          <w:i/>
        </w:rPr>
        <w:t xml:space="preserve"> %</w:t>
      </w:r>
      <w:r w:rsidRPr="001838D7">
        <w:rPr>
          <w:i/>
        </w:rPr>
        <w:t xml:space="preserve"> позитивных клеток в зонах диффузного мелкоклеточного инфильтрата. При иммуногистохимическом исследовании на парафиновом материале может отсутствовать экспрессия CD5 </w:t>
      </w:r>
      <w:r w:rsidR="00240C64">
        <w:rPr>
          <w:i/>
        </w:rPr>
        <w:br/>
      </w:r>
      <w:r w:rsidRPr="001838D7">
        <w:rPr>
          <w:i/>
        </w:rPr>
        <w:t>(до 20</w:t>
      </w:r>
      <w:r w:rsidR="00240C64">
        <w:rPr>
          <w:i/>
        </w:rPr>
        <w:t>–</w:t>
      </w:r>
      <w:r w:rsidRPr="001838D7">
        <w:rPr>
          <w:i/>
        </w:rPr>
        <w:t>25</w:t>
      </w:r>
      <w:r w:rsidR="00DD3D1E">
        <w:rPr>
          <w:i/>
        </w:rPr>
        <w:t xml:space="preserve"> %</w:t>
      </w:r>
      <w:r w:rsidRPr="001838D7">
        <w:rPr>
          <w:i/>
        </w:rPr>
        <w:t xml:space="preserve"> случаев). Экспрессией BCL-2 характеризуются все варианты мелкоклеточных В-клеточных лимфом, коэкспрессия IgM и IgD характерна для лимфоцитарной лимфомы и лимфомы из клеток мантии. Экспрессия LEF1 характерна для лимфоцитарной лимфомы с трансформацией в диффузную В-клеточную крупноклеточную лимфому (синдром</w:t>
      </w:r>
      <w:r w:rsidR="00240C64">
        <w:rPr>
          <w:i/>
        </w:rPr>
        <w:t>а</w:t>
      </w:r>
      <w:r w:rsidRPr="001838D7">
        <w:rPr>
          <w:i/>
        </w:rPr>
        <w:t xml:space="preserve"> Рихтера) и позволяет провести дифференциальную диагностику с CD5+ диффузной </w:t>
      </w:r>
      <w:r w:rsidR="00240C64">
        <w:rPr>
          <w:i/>
        </w:rPr>
        <w:br/>
      </w:r>
      <w:r w:rsidRPr="001838D7">
        <w:rPr>
          <w:i/>
        </w:rPr>
        <w:t xml:space="preserve">В-клеточной крупноклеточной лимфомой. </w:t>
      </w:r>
    </w:p>
    <w:p w:rsidR="00914D5A" w:rsidRDefault="00914D5A" w:rsidP="00504D96">
      <w:pPr>
        <w:contextualSpacing/>
        <w:rPr>
          <w:i/>
        </w:rPr>
      </w:pPr>
      <w:r w:rsidRPr="00E45A5B">
        <w:rPr>
          <w:i/>
        </w:rPr>
        <w:t>Получение гистологического препарата костного мозга (трепанобиопсия костного мозга) не требуется для подтверждения и формулирования диагноза ХЛЛ/ЛМЛ.</w:t>
      </w:r>
    </w:p>
    <w:p w:rsidR="00914D5A" w:rsidRDefault="00914D5A" w:rsidP="00504D96">
      <w:pPr>
        <w:contextualSpacing/>
        <w:rPr>
          <w:i/>
        </w:rPr>
      </w:pPr>
      <w:r w:rsidRPr="00E45A5B">
        <w:rPr>
          <w:i/>
        </w:rPr>
        <w:t>Био</w:t>
      </w:r>
      <w:r w:rsidR="00240C64">
        <w:rPr>
          <w:i/>
        </w:rPr>
        <w:t>псия костного мозга является не</w:t>
      </w:r>
      <w:r w:rsidRPr="00E45A5B">
        <w:rPr>
          <w:i/>
        </w:rPr>
        <w:t xml:space="preserve">обязательной, но желательной процедурой перед началом терапии. </w:t>
      </w:r>
      <w:r w:rsidR="000648CB">
        <w:rPr>
          <w:i/>
        </w:rPr>
        <w:t xml:space="preserve">ХЛЛ </w:t>
      </w:r>
      <w:r w:rsidRPr="00E45A5B">
        <w:rPr>
          <w:i/>
        </w:rPr>
        <w:t>нередко сочетается с другими опухолями, которые могут метастазировать в костный мозг</w:t>
      </w:r>
      <w:r w:rsidR="00240C64">
        <w:rPr>
          <w:i/>
        </w:rPr>
        <w:t>,</w:t>
      </w:r>
      <w:r w:rsidRPr="00E45A5B">
        <w:rPr>
          <w:i/>
        </w:rPr>
        <w:t xml:space="preserve"> выявляться только п</w:t>
      </w:r>
      <w:r w:rsidR="00240C64">
        <w:rPr>
          <w:i/>
        </w:rPr>
        <w:t>ри</w:t>
      </w:r>
      <w:r w:rsidRPr="00E45A5B">
        <w:rPr>
          <w:i/>
        </w:rPr>
        <w:t xml:space="preserve"> биопсии и даже быть причиной цитопении. Иммунохимиотерапия </w:t>
      </w:r>
      <w:r w:rsidR="00240C64">
        <w:rPr>
          <w:i/>
        </w:rPr>
        <w:t>в флударабин-содержащем</w:t>
      </w:r>
      <w:r w:rsidRPr="00E45A5B">
        <w:rPr>
          <w:i/>
        </w:rPr>
        <w:t xml:space="preserve"> режим</w:t>
      </w:r>
      <w:r w:rsidR="00240C64">
        <w:rPr>
          <w:i/>
        </w:rPr>
        <w:t>е</w:t>
      </w:r>
      <w:r w:rsidRPr="00E45A5B">
        <w:rPr>
          <w:i/>
        </w:rPr>
        <w:t xml:space="preserve"> нередко осложняется цитопени</w:t>
      </w:r>
      <w:r w:rsidR="00240C64">
        <w:rPr>
          <w:i/>
        </w:rPr>
        <w:t>ей</w:t>
      </w:r>
      <w:r w:rsidRPr="00E45A5B">
        <w:rPr>
          <w:i/>
        </w:rPr>
        <w:t>. Наличие исходного образца костного мозга позволяет дифференцировать прогресси</w:t>
      </w:r>
      <w:r w:rsidR="00240C64">
        <w:rPr>
          <w:i/>
        </w:rPr>
        <w:t>рование</w:t>
      </w:r>
      <w:r w:rsidRPr="00E45A5B">
        <w:rPr>
          <w:i/>
        </w:rPr>
        <w:t>, аплазию, развитие миелодиспластического синдрома/</w:t>
      </w:r>
      <w:r w:rsidR="00240C64">
        <w:rPr>
          <w:i/>
        </w:rPr>
        <w:t>острого миелоидного лейкоза, аутоиммун</w:t>
      </w:r>
      <w:r w:rsidRPr="00E45A5B">
        <w:rPr>
          <w:i/>
        </w:rPr>
        <w:t>ные цитопении.</w:t>
      </w:r>
    </w:p>
    <w:p w:rsidR="00C61327" w:rsidRDefault="00C61327" w:rsidP="00504D96">
      <w:pPr>
        <w:pStyle w:val="a"/>
      </w:pPr>
      <w:r>
        <w:t>В</w:t>
      </w:r>
      <w:r w:rsidRPr="001A7456">
        <w:t xml:space="preserve">сем пациентам с ХЛЛ/ЛМЛ перед началом </w:t>
      </w:r>
      <w:r w:rsidR="00240C64">
        <w:t>1-</w:t>
      </w:r>
      <w:r w:rsidRPr="001A7456">
        <w:t xml:space="preserve">й и всех </w:t>
      </w:r>
      <w:r w:rsidRPr="00504D96">
        <w:t>последующих</w:t>
      </w:r>
      <w:r w:rsidRPr="001A7456">
        <w:t xml:space="preserve"> линий терапии </w:t>
      </w:r>
      <w:r w:rsidRPr="001A7456">
        <w:rPr>
          <w:b/>
        </w:rPr>
        <w:t>рекомендуется</w:t>
      </w:r>
      <w:r w:rsidRPr="001D75FE">
        <w:rPr>
          <w:b/>
        </w:rPr>
        <w:t xml:space="preserve"> </w:t>
      </w:r>
      <w:r w:rsidRPr="001A7456">
        <w:t xml:space="preserve">проведение </w:t>
      </w:r>
      <w:r w:rsidR="006F4703">
        <w:t>молекулярно-</w:t>
      </w:r>
      <w:r w:rsidRPr="001A7456">
        <w:t>цитогенетического исследов</w:t>
      </w:r>
      <w:r w:rsidR="00830499">
        <w:t xml:space="preserve">ания </w:t>
      </w:r>
      <w:r w:rsidR="000453B0">
        <w:t>с применением метода флуоресцентной гибри</w:t>
      </w:r>
      <w:r w:rsidR="006F4703">
        <w:t>дизации (</w:t>
      </w:r>
      <w:r w:rsidR="00830499">
        <w:t>FISH</w:t>
      </w:r>
      <w:r w:rsidR="006F4703">
        <w:t xml:space="preserve">) </w:t>
      </w:r>
      <w:r w:rsidR="00830499">
        <w:t>на делецию 17</w:t>
      </w:r>
      <w:r w:rsidRPr="001A7456">
        <w:t xml:space="preserve">p и определение мутаций гена </w:t>
      </w:r>
      <w:r w:rsidRPr="00240C64">
        <w:rPr>
          <w:i/>
        </w:rPr>
        <w:lastRenderedPageBreak/>
        <w:t>TP53</w:t>
      </w:r>
      <w:r w:rsidR="00B458D2">
        <w:t xml:space="preserve">, а также (при наличии возможности) на </w:t>
      </w:r>
      <w:r w:rsidR="00B458D2" w:rsidRPr="00B458D2">
        <w:t>+12; del(11q)</w:t>
      </w:r>
      <w:r w:rsidR="00830499">
        <w:t>,</w:t>
      </w:r>
      <w:r w:rsidR="00B458D2" w:rsidRPr="00B458D2">
        <w:t xml:space="preserve"> del(13q)</w:t>
      </w:r>
      <w:r w:rsidR="00830499">
        <w:t>,</w:t>
      </w:r>
      <w:r w:rsidR="00B458D2" w:rsidRPr="00B458D2">
        <w:t xml:space="preserve"> del(17p)</w:t>
      </w:r>
      <w:r w:rsidRPr="00C61327">
        <w:t xml:space="preserve"> </w:t>
      </w:r>
      <w:r>
        <w:t>для определения прогностической группы и выработки тактики лечения</w:t>
      </w:r>
      <w:r w:rsidRPr="00C61327">
        <w:t xml:space="preserve"> </w:t>
      </w:r>
      <w:r w:rsidR="000B0AC3">
        <w:fldChar w:fldCharType="begin" w:fldLock="1"/>
      </w:r>
      <w:r w:rsidR="00FF043E">
        <w:instrText>ADDIN CSL_CITATION {"citationItems":[{"id":"ITEM-1","itemData":{"DOI":"10.1016/S1470-2045(16)30029-8","ISSN":"14745488","abstract":"Background The management of patients with chronic lymphocytic leukaemia is currently undergoing improvements due to novel therapies and a plethora of biological and genetic variables that add prognostic information to the classic clinical staging systems. We established an international consortium with the aim to create an international prognostic index for chronic lymphocytic leukaemia (CLL-IPI) that integrates the major prognostic parameters. Methods We used results from a systematic search of the Cochrane Haematological Malignancies Group of MEDLINE, Embase, and Central databases for prospective, clinical phase 2 and 3 trials of chronic lymphocytic leukaemia, published between Jan 1, 1950, and Dec 31, 2010, which identified 13 trials. We contacted the principal investigators of these 13 trials, of which eight agreed to include individual patient data. We used the individual patient data from these phase 3 trials from France, Germany, Poland, the UK, and the USA to create the full analysis dataset. The full analysis dataset was randomly divided, using a random sample procedure, into training and internal-validation datasets. We did a univariate analysis and multivariate analyses using 27 baseline factors and overall survival as an endpoint. We assigned weighted risk scores to each factor included in the final multivariable model. We assessed the discriminatory value using C-statistics and also the validity and reproducibility of the CLL-IPI by subgroup analysis. We used two additional datasets from the Mayo Clinic (Rochester, MN, USA; MAYO cohort) and the SCALE Scandinavian population-based case-control study (SCAN cohort) as the external-validation datasets. Findings 3472 treatment-naive patients were included in the full analysis dataset; 2308 were randomly segregated into the training dataset and 1164 into the internal-validation dataset. 838 patients were included in the MAYO cohort and 416 in the SCAN cohort. Median age of patients in the full analysis dataset was 61 years (range 27–86). Five independent prognostic factors were identified in the training dataset: TP53 status (no abnormalities vs del[17p] or TP53 mutation or both), IGHV mutational status (mutated vs unmutated), serum β2-microglobulin concentration (≤3·5 mg/L vs &gt;3·5 mg/L), clinical stage (Binet A or Rai 0 vs Binet B–C or Rai I–IV), and age (≤65 years vs &gt;65 years). Using a weighted grading of the independent factors, a prognostic index was derived that identified four risk groups…","container-title":"The Lancet Oncology","id":"ITEM-1","issue":"6","issued":{"date-parts":[["2016","6","1"]]},"page":"779-790","publisher":"Lancet Publishing Group","title":"An international prognostic index for patients with chronic lymphocytic leukaemia (CLL-IPI): a meta-analysis of individual patient data","type":"article-journal","volume":"17"},"uris":["http://www.mendeley.com/documents/?uuid=851cf2e2-4770-3f5b-9fbb-1429aa36a5b0"]}],"mendeley":{"formattedCitation":"[14]","plainTextFormattedCitation":"[14]","previouslyFormattedCitation":"[14]"},"properties":{"noteIndex":0},"schema":"https://github.com/citation-style-language/schema/raw/master/csl-citation.json"}</w:instrText>
      </w:r>
      <w:r w:rsidR="000B0AC3">
        <w:fldChar w:fldCharType="separate"/>
      </w:r>
      <w:r w:rsidRPr="00C61327">
        <w:rPr>
          <w:noProof/>
        </w:rPr>
        <w:t>[14]</w:t>
      </w:r>
      <w:r w:rsidR="000B0AC3">
        <w:fldChar w:fldCharType="end"/>
      </w:r>
      <w:r w:rsidRPr="001A7456">
        <w:t>.</w:t>
      </w:r>
    </w:p>
    <w:p w:rsidR="00C61327" w:rsidRPr="00240C64" w:rsidRDefault="00C61327" w:rsidP="00504D96">
      <w:pPr>
        <w:contextualSpacing/>
        <w:rPr>
          <w:b/>
          <w:spacing w:val="-4"/>
        </w:rPr>
      </w:pPr>
      <w:r w:rsidRPr="00240C64">
        <w:rPr>
          <w:b/>
          <w:spacing w:val="-4"/>
        </w:rPr>
        <w:t xml:space="preserve">Уровень убедительности </w:t>
      </w:r>
      <w:r w:rsidR="00C20509" w:rsidRPr="00240C64">
        <w:rPr>
          <w:b/>
          <w:spacing w:val="-4"/>
        </w:rPr>
        <w:t xml:space="preserve">рекомендаций – </w:t>
      </w:r>
      <w:r w:rsidRPr="00240C64">
        <w:rPr>
          <w:b/>
          <w:spacing w:val="-4"/>
        </w:rPr>
        <w:t xml:space="preserve">А (уровень достоверности </w:t>
      </w:r>
      <w:r w:rsidR="00C20509" w:rsidRPr="00240C64">
        <w:rPr>
          <w:b/>
          <w:spacing w:val="-4"/>
        </w:rPr>
        <w:t xml:space="preserve">доказательств – </w:t>
      </w:r>
      <w:r w:rsidR="00CF0415">
        <w:rPr>
          <w:b/>
          <w:spacing w:val="-4"/>
        </w:rPr>
        <w:t>2</w:t>
      </w:r>
      <w:r w:rsidRPr="00240C64">
        <w:rPr>
          <w:b/>
          <w:spacing w:val="-4"/>
        </w:rPr>
        <w:t>).</w:t>
      </w:r>
    </w:p>
    <w:p w:rsidR="00C61327" w:rsidRDefault="00C61327" w:rsidP="00504D96">
      <w:pPr>
        <w:contextualSpacing/>
        <w:rPr>
          <w:i/>
        </w:rPr>
      </w:pPr>
      <w:r>
        <w:rPr>
          <w:b/>
        </w:rPr>
        <w:t>Комментарии</w:t>
      </w:r>
      <w:r w:rsidRPr="001A7456">
        <w:rPr>
          <w:b/>
        </w:rPr>
        <w:t>:</w:t>
      </w:r>
      <w:r>
        <w:rPr>
          <w:b/>
        </w:rPr>
        <w:t xml:space="preserve"> </w:t>
      </w:r>
      <w:r w:rsidR="00240C64">
        <w:rPr>
          <w:i/>
        </w:rPr>
        <w:t>д</w:t>
      </w:r>
      <w:r w:rsidRPr="001A7456">
        <w:rPr>
          <w:i/>
        </w:rPr>
        <w:t xml:space="preserve">елеция </w:t>
      </w:r>
      <w:r w:rsidR="00240C64">
        <w:rPr>
          <w:i/>
        </w:rPr>
        <w:t>17p</w:t>
      </w:r>
      <w:r w:rsidRPr="001A7456">
        <w:rPr>
          <w:i/>
        </w:rPr>
        <w:t xml:space="preserve"> является главным цитогенетическим маркером, непосредственно влияющим на терапевтическую тактику. Рекомендуется проводить скрининг на делецию 17p у всех пациентов, имеющих показания к началу терапии</w:t>
      </w:r>
      <w:r w:rsidR="00830499">
        <w:rPr>
          <w:i/>
        </w:rPr>
        <w:t>,</w:t>
      </w:r>
      <w:r w:rsidRPr="001A7456">
        <w:rPr>
          <w:i/>
        </w:rPr>
        <w:t xml:space="preserve"> и/или при неэффективности стандартной терапии, особенно</w:t>
      </w:r>
      <w:r w:rsidR="00830499">
        <w:rPr>
          <w:i/>
        </w:rPr>
        <w:t xml:space="preserve"> у</w:t>
      </w:r>
      <w:r w:rsidRPr="001A7456">
        <w:rPr>
          <w:i/>
        </w:rPr>
        <w:t xml:space="preserve"> пациент</w:t>
      </w:r>
      <w:r w:rsidR="00830499">
        <w:rPr>
          <w:i/>
        </w:rPr>
        <w:t>ов</w:t>
      </w:r>
      <w:r w:rsidRPr="001A7456">
        <w:rPr>
          <w:i/>
        </w:rPr>
        <w:t xml:space="preserve"> моложе 55 лет, </w:t>
      </w:r>
      <w:r w:rsidR="00830499">
        <w:rPr>
          <w:i/>
        </w:rPr>
        <w:t xml:space="preserve">у </w:t>
      </w:r>
      <w:r w:rsidRPr="001A7456">
        <w:rPr>
          <w:i/>
        </w:rPr>
        <w:t>которы</w:t>
      </w:r>
      <w:r w:rsidR="00830499">
        <w:rPr>
          <w:i/>
        </w:rPr>
        <w:t>х</w:t>
      </w:r>
      <w:r w:rsidRPr="001A7456">
        <w:rPr>
          <w:i/>
        </w:rPr>
        <w:t xml:space="preserve"> может быть проведена аллогенная трансплантация.</w:t>
      </w:r>
    </w:p>
    <w:p w:rsidR="00E97E28" w:rsidRDefault="00E97E28" w:rsidP="00504D96">
      <w:pPr>
        <w:contextualSpacing/>
        <w:rPr>
          <w:i/>
        </w:rPr>
      </w:pPr>
      <w:r w:rsidRPr="003147A2">
        <w:rPr>
          <w:i/>
        </w:rPr>
        <w:t>В настоящее время благодаря методам глубокого секвенирования установлено, что большинство случаев рефрактерности обусловлено утратой TP53 либо за счет делеции в сочетании с мутациями, либо за счет мутаций гена. Поэтому сегодня выполнени</w:t>
      </w:r>
      <w:r w:rsidR="00830499">
        <w:rPr>
          <w:i/>
        </w:rPr>
        <w:t>е FISH на </w:t>
      </w:r>
      <w:r w:rsidRPr="003147A2">
        <w:rPr>
          <w:i/>
        </w:rPr>
        <w:t>делецию 17</w:t>
      </w:r>
      <w:r w:rsidRPr="003147A2">
        <w:rPr>
          <w:i/>
          <w:lang w:val="en-US"/>
        </w:rPr>
        <w:t>p</w:t>
      </w:r>
      <w:r w:rsidR="00830499">
        <w:rPr>
          <w:i/>
        </w:rPr>
        <w:t xml:space="preserve"> недостаточно. Для того</w:t>
      </w:r>
      <w:r w:rsidRPr="003147A2">
        <w:rPr>
          <w:i/>
        </w:rPr>
        <w:t xml:space="preserve"> чтобы идентифицировать наибольшее число </w:t>
      </w:r>
      <w:r>
        <w:rPr>
          <w:i/>
        </w:rPr>
        <w:t>пациентов</w:t>
      </w:r>
      <w:r w:rsidRPr="003147A2">
        <w:rPr>
          <w:i/>
        </w:rPr>
        <w:t xml:space="preserve"> с устойчивостью к иммунохимиотерапии, необходимо также исследовать мутации </w:t>
      </w:r>
      <w:r w:rsidRPr="003147A2">
        <w:rPr>
          <w:i/>
          <w:lang w:val="en-US"/>
        </w:rPr>
        <w:t>TP</w:t>
      </w:r>
      <w:r w:rsidRPr="003147A2">
        <w:rPr>
          <w:i/>
        </w:rPr>
        <w:t>53. Наличие мутации констатируется, если число клеток с мутацией превышает 10</w:t>
      </w:r>
      <w:r w:rsidR="00DD3D1E">
        <w:rPr>
          <w:i/>
        </w:rPr>
        <w:t xml:space="preserve"> %</w:t>
      </w:r>
      <w:r w:rsidRPr="003147A2">
        <w:rPr>
          <w:i/>
        </w:rPr>
        <w:t>.</w:t>
      </w:r>
    </w:p>
    <w:p w:rsidR="00C61327" w:rsidRDefault="00C61327" w:rsidP="00504D96">
      <w:pPr>
        <w:pStyle w:val="a"/>
      </w:pPr>
      <w:r>
        <w:t>В</w:t>
      </w:r>
      <w:r w:rsidRPr="00BB7621">
        <w:t xml:space="preserve">сем пациентам с ХЛЛ/ЛМЛ </w:t>
      </w:r>
      <w:r>
        <w:t xml:space="preserve">на момент установления диагноза </w:t>
      </w:r>
      <w:r w:rsidRPr="00BB7621">
        <w:rPr>
          <w:b/>
        </w:rPr>
        <w:t>рекомендуется</w:t>
      </w:r>
      <w:r w:rsidRPr="00BB7621">
        <w:t xml:space="preserve"> определение мутации </w:t>
      </w:r>
      <w:r w:rsidR="00830499">
        <w:t xml:space="preserve">генов </w:t>
      </w:r>
      <w:r w:rsidRPr="00830499">
        <w:rPr>
          <w:i/>
        </w:rPr>
        <w:t>IGHV</w:t>
      </w:r>
      <w:r w:rsidRPr="00BB7621">
        <w:t xml:space="preserve"> для уточнения прогноза заболевания</w:t>
      </w:r>
      <w:r w:rsidR="00B458D2">
        <w:t xml:space="preserve"> </w:t>
      </w:r>
      <w:r w:rsidR="000B0AC3">
        <w:fldChar w:fldCharType="begin" w:fldLock="1"/>
      </w:r>
      <w:r w:rsidR="00FF043E">
        <w:instrText>ADDIN CSL_CITATION {"citationItems":[{"id":"ITEM-1","itemData":{"DOI":"10.1016/S1470-2045(16)30029-8","ISSN":"14745488","abstract":"Background The management of patients with chronic lymphocytic leukaemia is currently undergoing improvements due to novel therapies and a plethora of biological and genetic variables that add prognostic information to the classic clinical staging systems. We established an international consortium with the aim to create an international prognostic index for chronic lymphocytic leukaemia (CLL-IPI) that integrates the major prognostic parameters. Methods We used results from a systematic search of the Cochrane Haematological Malignancies Group of MEDLINE, Embase, and Central databases for prospective, clinical phase 2 and 3 trials of chronic lymphocytic leukaemia, published between Jan 1, 1950, and Dec 31, 2010, which identified 13 trials. We contacted the principal investigators of these 13 trials, of which eight agreed to include individual patient data. We used the individual patient data from these phase 3 trials from France, Germany, Poland, the UK, and the USA to create the full analysis dataset. The full analysis dataset was randomly divided, using a random sample procedure, into training and internal-validation datasets. We did a univariate analysis and multivariate analyses using 27 baseline factors and overall survival as an endpoint. We assigned weighted risk scores to each factor included in the final multivariable model. We assessed the discriminatory value using C-statistics and also the validity and reproducibility of the CLL-IPI by subgroup analysis. We used two additional datasets from the Mayo Clinic (Rochester, MN, USA; MAYO cohort) and the SCALE Scandinavian population-based case-control study (SCAN cohort) as the external-validation datasets. Findings 3472 treatment-naive patients were included in the full analysis dataset; 2308 were randomly segregated into the training dataset and 1164 into the internal-validation dataset. 838 patients were included in the MAYO cohort and 416 in the SCAN cohort. Median age of patients in the full analysis dataset was 61 years (range 27–86). Five independent prognostic factors were identified in the training dataset: TP53 status (no abnormalities vs del[17p] or TP53 mutation or both), IGHV mutational status (mutated vs unmutated), serum β2-microglobulin concentration (≤3·5 mg/L vs &gt;3·5 mg/L), clinical stage (Binet A or Rai 0 vs Binet B–C or Rai I–IV), and age (≤65 years vs &gt;65 years). Using a weighted grading of the independent factors, a prognostic index was derived that identified four risk groups…","container-title":"The Lancet Oncology","id":"ITEM-1","issue":"6","issued":{"date-parts":[["2016","6","1"]]},"page":"779-790","publisher":"Lancet Publishing Group","title":"An international prognostic index for patients with chronic lymphocytic leukaemia (CLL-IPI): a meta-analysis of individual patient data","type":"article-journal","volume":"17"},"uris":["http://www.mendeley.com/documents/?uuid=851cf2e2-4770-3f5b-9fbb-1429aa36a5b0"]}],"mendeley":{"formattedCitation":"[14]","plainTextFormattedCitation":"[14]","previouslyFormattedCitation":"[14]"},"properties":{"noteIndex":0},"schema":"https://github.com/citation-style-language/schema/raw/master/csl-citation.json"}</w:instrText>
      </w:r>
      <w:r w:rsidR="000B0AC3">
        <w:fldChar w:fldCharType="separate"/>
      </w:r>
      <w:r w:rsidR="00B458D2" w:rsidRPr="00C61327">
        <w:rPr>
          <w:noProof/>
        </w:rPr>
        <w:t>[14]</w:t>
      </w:r>
      <w:r w:rsidR="000B0AC3">
        <w:fldChar w:fldCharType="end"/>
      </w:r>
      <w:r w:rsidRPr="00BB7621">
        <w:t>.</w:t>
      </w:r>
    </w:p>
    <w:p w:rsidR="00C61327" w:rsidRPr="00830499" w:rsidRDefault="00C61327" w:rsidP="00504D96">
      <w:pPr>
        <w:contextualSpacing/>
        <w:rPr>
          <w:b/>
          <w:spacing w:val="-4"/>
        </w:rPr>
      </w:pPr>
      <w:r w:rsidRPr="00830499">
        <w:rPr>
          <w:b/>
          <w:spacing w:val="-4"/>
        </w:rPr>
        <w:t xml:space="preserve">Уровень убедительности </w:t>
      </w:r>
      <w:r w:rsidR="00C20509" w:rsidRPr="00830499">
        <w:rPr>
          <w:b/>
          <w:spacing w:val="-4"/>
        </w:rPr>
        <w:t xml:space="preserve">рекомендаций – </w:t>
      </w:r>
      <w:r w:rsidRPr="00830499">
        <w:rPr>
          <w:b/>
          <w:spacing w:val="-4"/>
        </w:rPr>
        <w:t xml:space="preserve">А (уровень достоверности </w:t>
      </w:r>
      <w:r w:rsidR="00C20509" w:rsidRPr="00830499">
        <w:rPr>
          <w:b/>
          <w:spacing w:val="-4"/>
        </w:rPr>
        <w:t xml:space="preserve">доказательств – </w:t>
      </w:r>
      <w:r w:rsidR="00780F52">
        <w:rPr>
          <w:b/>
          <w:spacing w:val="-4"/>
        </w:rPr>
        <w:t>2</w:t>
      </w:r>
      <w:r w:rsidRPr="00830499">
        <w:rPr>
          <w:b/>
          <w:spacing w:val="-4"/>
        </w:rPr>
        <w:t>).</w:t>
      </w:r>
    </w:p>
    <w:p w:rsidR="00C61327" w:rsidRDefault="00C61327" w:rsidP="00504D96">
      <w:pPr>
        <w:contextualSpacing/>
        <w:rPr>
          <w:i/>
        </w:rPr>
      </w:pPr>
      <w:bookmarkStart w:id="35" w:name="_Hlk18851171"/>
      <w:r w:rsidRPr="00BB7621">
        <w:rPr>
          <w:b/>
        </w:rPr>
        <w:t>Комментарии:</w:t>
      </w:r>
      <w:r w:rsidRPr="001D75FE">
        <w:rPr>
          <w:b/>
        </w:rPr>
        <w:t xml:space="preserve"> </w:t>
      </w:r>
      <w:r w:rsidRPr="00BB7621">
        <w:rPr>
          <w:i/>
        </w:rPr>
        <w:t>мутации генов IGHV имеют</w:t>
      </w:r>
      <w:r w:rsidRPr="00383556">
        <w:rPr>
          <w:i/>
        </w:rPr>
        <w:t xml:space="preserve"> прогностическое значение. В настоящее время прогноз у пациентов с </w:t>
      </w:r>
      <w:bookmarkEnd w:id="35"/>
      <w:r w:rsidRPr="00383556">
        <w:rPr>
          <w:i/>
        </w:rPr>
        <w:t xml:space="preserve">ХЛЛ оценивают по международному прогностическому индексу для ХЛЛ (см. раздел 5.1). Индекс требует оценки </w:t>
      </w:r>
      <w:r w:rsidR="00830499">
        <w:rPr>
          <w:i/>
        </w:rPr>
        <w:t xml:space="preserve">уровня </w:t>
      </w:r>
      <w:r w:rsidRPr="00383556">
        <w:rPr>
          <w:i/>
        </w:rPr>
        <w:t xml:space="preserve">β2-микроглобулина, мутационного статуса IGHV, а также </w:t>
      </w:r>
      <w:r w:rsidRPr="00136052">
        <w:rPr>
          <w:i/>
        </w:rPr>
        <w:t xml:space="preserve">цитогенетического исследования. </w:t>
      </w:r>
      <w:r w:rsidR="00830499">
        <w:rPr>
          <w:i/>
        </w:rPr>
        <w:t>Определение</w:t>
      </w:r>
      <w:r w:rsidRPr="00136052">
        <w:rPr>
          <w:i/>
        </w:rPr>
        <w:t xml:space="preserve"> этих показателей</w:t>
      </w:r>
      <w:r w:rsidR="00830499">
        <w:rPr>
          <w:i/>
        </w:rPr>
        <w:t xml:space="preserve"> желательно</w:t>
      </w:r>
      <w:r w:rsidRPr="00136052">
        <w:rPr>
          <w:i/>
        </w:rPr>
        <w:t xml:space="preserve">. У пациентов с мутациями IGHV без факторов неблагоприятного прогноза, достигших МОБ-негативной ремиссии после 3 циклов, возможно сокращение доз препаратов или числа циклов FCR. При этом ремиссии у данной группы </w:t>
      </w:r>
      <w:r w:rsidR="00573998">
        <w:rPr>
          <w:i/>
        </w:rPr>
        <w:t>пациентов</w:t>
      </w:r>
      <w:r w:rsidR="00573998" w:rsidRPr="00136052">
        <w:rPr>
          <w:i/>
        </w:rPr>
        <w:t xml:space="preserve"> </w:t>
      </w:r>
      <w:r w:rsidRPr="00136052">
        <w:rPr>
          <w:i/>
        </w:rPr>
        <w:t>столь же длительны.</w:t>
      </w:r>
      <w:r w:rsidR="00830499">
        <w:rPr>
          <w:i/>
        </w:rPr>
        <w:t xml:space="preserve"> </w:t>
      </w:r>
      <w:r w:rsidRPr="00136052">
        <w:rPr>
          <w:i/>
        </w:rPr>
        <w:t>С учетом высокой информативной ценности в отношении</w:t>
      </w:r>
      <w:r w:rsidRPr="00383556">
        <w:rPr>
          <w:i/>
        </w:rPr>
        <w:t xml:space="preserve"> времени до терапии, эффективности иммунохимиотерапии, времени до рецидива мутационный статус генов</w:t>
      </w:r>
      <w:r w:rsidR="00830499">
        <w:rPr>
          <w:i/>
        </w:rPr>
        <w:t xml:space="preserve"> </w:t>
      </w:r>
      <w:r w:rsidR="00830499" w:rsidRPr="00BB7621">
        <w:rPr>
          <w:i/>
        </w:rPr>
        <w:t>IGHV</w:t>
      </w:r>
      <w:r w:rsidRPr="00383556">
        <w:rPr>
          <w:i/>
        </w:rPr>
        <w:t xml:space="preserve"> рекомендуется по возможности</w:t>
      </w:r>
      <w:r w:rsidR="00830499">
        <w:rPr>
          <w:i/>
        </w:rPr>
        <w:t xml:space="preserve"> </w:t>
      </w:r>
      <w:r w:rsidR="00830499" w:rsidRPr="00383556">
        <w:rPr>
          <w:i/>
        </w:rPr>
        <w:t>определять</w:t>
      </w:r>
      <w:r w:rsidRPr="00383556">
        <w:rPr>
          <w:i/>
        </w:rPr>
        <w:t>, однако данное исследование не является обязательным вне клинических исследований.</w:t>
      </w:r>
      <w:r w:rsidR="00830499">
        <w:rPr>
          <w:i/>
        </w:rPr>
        <w:t xml:space="preserve"> </w:t>
      </w:r>
    </w:p>
    <w:p w:rsidR="00855342" w:rsidRPr="0095233F" w:rsidRDefault="00855342" w:rsidP="00504D96">
      <w:pPr>
        <w:pStyle w:val="a"/>
      </w:pPr>
      <w:r>
        <w:t>В</w:t>
      </w:r>
      <w:r w:rsidRPr="00BB7621">
        <w:t>сем пациентам с ХЛЛ/ЛМЛ</w:t>
      </w:r>
      <w:r w:rsidR="00F07AA9">
        <w:t xml:space="preserve"> через 6 мес.</w:t>
      </w:r>
      <w:r>
        <w:t xml:space="preserve"> после завершения лечения</w:t>
      </w:r>
      <w:r w:rsidRPr="00BB7621">
        <w:t xml:space="preserve"> </w:t>
      </w:r>
      <w:r w:rsidRPr="00BB7621">
        <w:rPr>
          <w:b/>
        </w:rPr>
        <w:t>рекомендуется</w:t>
      </w:r>
      <w:r w:rsidRPr="00BB7621">
        <w:t xml:space="preserve"> </w:t>
      </w:r>
      <w:r w:rsidRPr="00855342">
        <w:t>иммунофенотипирование биологического материала</w:t>
      </w:r>
      <w:r w:rsidR="00492BAB">
        <w:t xml:space="preserve"> методом проточной </w:t>
      </w:r>
      <w:r w:rsidR="00492BAB">
        <w:lastRenderedPageBreak/>
        <w:t>цитофлуориметрии</w:t>
      </w:r>
      <w:r w:rsidRPr="00855342">
        <w:t xml:space="preserve"> для выявления маркеров </w:t>
      </w:r>
      <w:r w:rsidR="004306A3" w:rsidRPr="0095233F">
        <w:t>минимальной остаточной болезни (</w:t>
      </w:r>
      <w:r w:rsidR="00AA4B03" w:rsidRPr="0095233F">
        <w:t>МОБ</w:t>
      </w:r>
      <w:r w:rsidR="004306A3" w:rsidRPr="0095233F">
        <w:t>)</w:t>
      </w:r>
      <w:r w:rsidR="00AA4B03" w:rsidRPr="0095233F">
        <w:t xml:space="preserve"> </w:t>
      </w:r>
      <w:r w:rsidRPr="0095233F">
        <w:t>при гемобластозах</w:t>
      </w:r>
      <w:r w:rsidR="00FF043E" w:rsidRPr="0095233F">
        <w:t xml:space="preserve"> </w:t>
      </w:r>
      <w:r w:rsidR="000B0AC3" w:rsidRPr="0095233F">
        <w:fldChar w:fldCharType="begin" w:fldLock="1"/>
      </w:r>
      <w:r w:rsidR="00015814" w:rsidRPr="0095233F">
        <w:instrText>ADDIN CSL_CITATION {"citationItems":[{"id":"ITEM-1","itemData":{"DOI":"10.1016/j.clml.2019.03.014","ISSN":"2152-2669","PMID":"31027992","abstract":"BACKGROUND Patients with chronic lymphocytic leukemia (CLL) who achieve undetectable minimal residual disease (U-MRD) (ie, &lt; 10-4 detectable leukemic cells in peripheral blood or bone marrow) have better outcomes than those with detectable MRD. To assess the magnitude of improvement of progression-free survival (PFS) or overall survival (OS) in patients who achieved U-MRD after upfront chemotherapy (CT) or chemo-immunotherapy (CIT), we conducted a systematic review and meta-analysis. MATERIALS AND METHODS The screening process adhered to the Preferred Reporting Items for Systematic Reviews and Meta-Analyses Guidelines. The search strategy yielded 365 records, including 22 articles assessed for eligibility. RESULTS Eleven studies comprising 2457 patients with CLL treated in upfront with CT or CIT were considered suitable for inclusion in the quantitative meta-analysis. Nine studies (n = 2088) provided data on the impact of MRD on PFS and 6 (n = 1234) on OS. MRD was the main endpoint in only 2 of these studies (n = 213). Tests of heterogeneity revealed significant differences among studies for PFS and OS, which highlights differences across studies. U-MRD status was associated with significantly better PFS overall (P &lt; .001) and in patients who achieved conventional complete remission (P = .01). Regarding OS, U-MRD predicted longer OS globally (P &lt; .001) but not in patients having achieved complete remission (P = .82). CONCLUSIONS U-MRD status after treatment with CT or CIT in newly diagnosed CLL is associated with long-term survival. These findings provide quantitative evidence to support the integration of MRD assessment as an end point in clinical trials of CLL.","author":[{"dropping-particle":"","family":"Molica","given":"Stefano","non-dropping-particle":"","parse-names":false,"suffix":""},{"dropping-particle":"","family":"Giannarelli","given":"Diana","non-dropping-particle":"","parse-names":false,"suffix":""},{"dropping-particle":"","family":"Montserrat","given":"Emili","non-dropping-particle":"","parse-names":false,"suffix":""}],"container-title":"Clinical lymphoma, myeloma &amp; leukemia","id":"ITEM-1","issue":"7","issued":{"date-parts":[["2019","7"]]},"page":"423-430","title":"Minimal Residual Disease and Survival Outcomes in Patients With Chronic Lymphocytic Leukemia: A Systematic Review and Meta-analysis.","type":"article-journal","volume":"19"},"uris":["http://www.mendeley.com/documents/?uuid=ddd30cf9-3037-3038-b08a-d8cbc9e80204"]}],"mendeley":{"formattedCitation":"[19]","plainTextFormattedCitation":"[19]","previouslyFormattedCitation":"[19]"},"properties":{"noteIndex":0},"schema":"https://github.com/citation-style-language/schema/raw/master/csl-citation.json"}</w:instrText>
      </w:r>
      <w:r w:rsidR="000B0AC3" w:rsidRPr="0095233F">
        <w:fldChar w:fldCharType="separate"/>
      </w:r>
      <w:r w:rsidR="00015814" w:rsidRPr="0095233F">
        <w:rPr>
          <w:noProof/>
        </w:rPr>
        <w:t>[19]</w:t>
      </w:r>
      <w:r w:rsidR="000B0AC3" w:rsidRPr="0095233F">
        <w:fldChar w:fldCharType="end"/>
      </w:r>
      <w:r w:rsidR="00FF043E" w:rsidRPr="0095233F">
        <w:rPr>
          <w:lang w:val="en-US"/>
        </w:rPr>
        <w:t>.</w:t>
      </w:r>
    </w:p>
    <w:p w:rsidR="00855342" w:rsidRPr="00830499" w:rsidRDefault="00855342" w:rsidP="00504D96">
      <w:pPr>
        <w:contextualSpacing/>
        <w:rPr>
          <w:b/>
          <w:spacing w:val="-4"/>
        </w:rPr>
      </w:pPr>
      <w:r w:rsidRPr="00830499">
        <w:rPr>
          <w:b/>
          <w:spacing w:val="-4"/>
        </w:rPr>
        <w:t xml:space="preserve">Уровень убедительности </w:t>
      </w:r>
      <w:r w:rsidR="00C20509" w:rsidRPr="00830499">
        <w:rPr>
          <w:b/>
          <w:spacing w:val="-4"/>
        </w:rPr>
        <w:t xml:space="preserve">рекомендаций – </w:t>
      </w:r>
      <w:r w:rsidRPr="00830499">
        <w:rPr>
          <w:b/>
          <w:spacing w:val="-4"/>
        </w:rPr>
        <w:t xml:space="preserve">А (уровень достоверности </w:t>
      </w:r>
      <w:r w:rsidR="00C20509" w:rsidRPr="00830499">
        <w:rPr>
          <w:b/>
          <w:spacing w:val="-4"/>
        </w:rPr>
        <w:t xml:space="preserve">доказательств – </w:t>
      </w:r>
      <w:r w:rsidR="00780F52">
        <w:rPr>
          <w:b/>
          <w:spacing w:val="-4"/>
        </w:rPr>
        <w:t>2</w:t>
      </w:r>
      <w:r w:rsidRPr="00830499">
        <w:rPr>
          <w:b/>
          <w:spacing w:val="-4"/>
        </w:rPr>
        <w:t>).</w:t>
      </w:r>
    </w:p>
    <w:p w:rsidR="00FF043E" w:rsidRPr="00FF043E" w:rsidRDefault="00FF043E" w:rsidP="00504D96">
      <w:pPr>
        <w:contextualSpacing/>
        <w:rPr>
          <w:i/>
        </w:rPr>
      </w:pPr>
      <w:r w:rsidRPr="00BB7621">
        <w:rPr>
          <w:b/>
        </w:rPr>
        <w:t>Комментарии:</w:t>
      </w:r>
      <w:r w:rsidRPr="001D75FE">
        <w:rPr>
          <w:b/>
        </w:rPr>
        <w:t xml:space="preserve"> </w:t>
      </w:r>
      <w:r w:rsidRPr="00FF043E">
        <w:rPr>
          <w:i/>
        </w:rPr>
        <w:t xml:space="preserve">при финальной оценке эффекта после завершения иммунохимиотерапии МОБ позволяет прогнозировать время до рецидива и </w:t>
      </w:r>
      <w:r w:rsidR="00B57859">
        <w:rPr>
          <w:i/>
        </w:rPr>
        <w:t>ОВ</w:t>
      </w:r>
      <w:r w:rsidRPr="00FF043E">
        <w:rPr>
          <w:i/>
        </w:rPr>
        <w:t xml:space="preserve">. Большинство прогностических схем построено на оценке МОБ в крови, однако исследование костного мозга позволяет достоверно подтвердить МОБ-негативную полную ремиссию. </w:t>
      </w:r>
    </w:p>
    <w:p w:rsidR="00FF043E" w:rsidRPr="00FF043E" w:rsidRDefault="00FF043E" w:rsidP="00504D96">
      <w:pPr>
        <w:contextualSpacing/>
        <w:rPr>
          <w:i/>
        </w:rPr>
      </w:pPr>
      <w:r w:rsidRPr="00FF043E">
        <w:rPr>
          <w:i/>
        </w:rPr>
        <w:t>Неоднократно показано, что количественная характеристика МОБ в крови по завершении терапии коррелирует с выживаемостью и поэтому может использоваться как руководство к действию. Остаточная популяция клеток ХЛЛ в крови &gt;1</w:t>
      </w:r>
      <w:r w:rsidR="00DD3D1E">
        <w:rPr>
          <w:i/>
        </w:rPr>
        <w:t xml:space="preserve"> %</w:t>
      </w:r>
      <w:r w:rsidRPr="00FF043E">
        <w:rPr>
          <w:i/>
        </w:rPr>
        <w:t xml:space="preserve"> предвещает ранний рецидив и может служить основанием </w:t>
      </w:r>
      <w:r w:rsidR="00830499">
        <w:rPr>
          <w:i/>
        </w:rPr>
        <w:t>для</w:t>
      </w:r>
      <w:r w:rsidRPr="00FF043E">
        <w:rPr>
          <w:i/>
        </w:rPr>
        <w:t xml:space="preserve"> смен</w:t>
      </w:r>
      <w:r w:rsidR="00830499">
        <w:rPr>
          <w:i/>
        </w:rPr>
        <w:t>ы</w:t>
      </w:r>
      <w:r w:rsidRPr="00FF043E">
        <w:rPr>
          <w:i/>
        </w:rPr>
        <w:t xml:space="preserve"> терапии. </w:t>
      </w:r>
      <w:r w:rsidR="00830499" w:rsidRPr="00FF043E">
        <w:rPr>
          <w:i/>
        </w:rPr>
        <w:t xml:space="preserve">Остаточная популяция клеток ХЛЛ в крови </w:t>
      </w:r>
      <w:r w:rsidRPr="00FF043E">
        <w:rPr>
          <w:i/>
        </w:rPr>
        <w:t>0,9</w:t>
      </w:r>
      <w:r w:rsidR="00830499">
        <w:rPr>
          <w:i/>
        </w:rPr>
        <w:t>0</w:t>
      </w:r>
      <w:r w:rsidRPr="00FF043E">
        <w:rPr>
          <w:i/>
        </w:rPr>
        <w:t>–0,01</w:t>
      </w:r>
      <w:r w:rsidR="00830499">
        <w:rPr>
          <w:i/>
        </w:rPr>
        <w:t> </w:t>
      </w:r>
      <w:r w:rsidR="00DD3D1E">
        <w:rPr>
          <w:i/>
        </w:rPr>
        <w:t>%</w:t>
      </w:r>
      <w:r w:rsidRPr="00FF043E">
        <w:rPr>
          <w:i/>
        </w:rPr>
        <w:t xml:space="preserve"> характеризует группу </w:t>
      </w:r>
      <w:r w:rsidR="00573998">
        <w:rPr>
          <w:i/>
        </w:rPr>
        <w:t>пациентов</w:t>
      </w:r>
      <w:r w:rsidR="00573998" w:rsidRPr="00FF043E">
        <w:rPr>
          <w:i/>
        </w:rPr>
        <w:t xml:space="preserve"> </w:t>
      </w:r>
      <w:r w:rsidRPr="00FF043E">
        <w:rPr>
          <w:i/>
        </w:rPr>
        <w:t xml:space="preserve">с медианой выживаемости без прогрессирования (ВБП) около 3 лет; </w:t>
      </w:r>
      <w:r w:rsidR="00830499">
        <w:rPr>
          <w:i/>
        </w:rPr>
        <w:t>у</w:t>
      </w:r>
      <w:r w:rsidRPr="00FF043E">
        <w:rPr>
          <w:i/>
        </w:rPr>
        <w:t xml:space="preserve"> категории пациентов можно рассматривать </w:t>
      </w:r>
      <w:r w:rsidR="00830499">
        <w:rPr>
          <w:i/>
        </w:rPr>
        <w:t>возможность поддерживающей</w:t>
      </w:r>
      <w:r w:rsidRPr="00FF043E">
        <w:rPr>
          <w:i/>
        </w:rPr>
        <w:t xml:space="preserve"> терапи</w:t>
      </w:r>
      <w:r w:rsidR="00830499">
        <w:rPr>
          <w:i/>
        </w:rPr>
        <w:t>и</w:t>
      </w:r>
      <w:r w:rsidRPr="00FF043E">
        <w:rPr>
          <w:i/>
        </w:rPr>
        <w:t xml:space="preserve">. </w:t>
      </w:r>
      <w:r w:rsidR="00830499" w:rsidRPr="00FF043E">
        <w:rPr>
          <w:i/>
        </w:rPr>
        <w:t xml:space="preserve">Остаточная популяция клеток ХЛЛ в крови </w:t>
      </w:r>
      <w:r w:rsidRPr="00FF043E">
        <w:rPr>
          <w:i/>
        </w:rPr>
        <w:t>&lt;0,01</w:t>
      </w:r>
      <w:r w:rsidR="00DD3D1E">
        <w:rPr>
          <w:i/>
        </w:rPr>
        <w:t xml:space="preserve"> %</w:t>
      </w:r>
      <w:r w:rsidRPr="00FF043E">
        <w:rPr>
          <w:i/>
        </w:rPr>
        <w:t xml:space="preserve"> свидетельствует о высокой вероятности длительной ремиссии (</w:t>
      </w:r>
      <w:r w:rsidR="00830499" w:rsidRPr="00397360">
        <w:rPr>
          <w:i/>
        </w:rPr>
        <w:t>&gt;</w:t>
      </w:r>
      <w:r w:rsidRPr="00FF043E">
        <w:rPr>
          <w:i/>
        </w:rPr>
        <w:t xml:space="preserve">5 лет). </w:t>
      </w:r>
    </w:p>
    <w:p w:rsidR="00C61327" w:rsidRPr="001838D7" w:rsidRDefault="00FF043E" w:rsidP="00504D96">
      <w:pPr>
        <w:contextualSpacing/>
        <w:rPr>
          <w:b/>
        </w:rPr>
      </w:pPr>
      <w:r w:rsidRPr="00FF043E">
        <w:rPr>
          <w:i/>
        </w:rPr>
        <w:t xml:space="preserve">После трансплантации аллогенных гемопоэтических стволовых клеток </w:t>
      </w:r>
      <w:r w:rsidR="00F07AA9">
        <w:rPr>
          <w:i/>
        </w:rPr>
        <w:t>МОБ определяется каждые 3 мес.</w:t>
      </w:r>
      <w:r w:rsidRPr="00FF043E">
        <w:rPr>
          <w:i/>
        </w:rPr>
        <w:t xml:space="preserve"> в течение года или до наступления рецидива.</w:t>
      </w:r>
    </w:p>
    <w:p w:rsidR="00FF043E" w:rsidRPr="00132B9F" w:rsidRDefault="00FF043E" w:rsidP="00830499">
      <w:pPr>
        <w:pStyle w:val="3"/>
      </w:pPr>
      <w:r>
        <w:t>2.3.2. Другие обязательные лабораторные исследования</w:t>
      </w:r>
    </w:p>
    <w:p w:rsidR="00E44215" w:rsidRDefault="00E44215" w:rsidP="00504D96">
      <w:pPr>
        <w:pStyle w:val="a"/>
      </w:pPr>
      <w:r>
        <w:t xml:space="preserve">Всем пациентам с ХЛЛ/ЛМЛ перед проведением </w:t>
      </w:r>
      <w:r w:rsidR="00830499">
        <w:t>1-й</w:t>
      </w:r>
      <w:r>
        <w:t xml:space="preserve"> линии </w:t>
      </w:r>
      <w:r w:rsidRPr="00504D96">
        <w:t>противоопухолевой</w:t>
      </w:r>
      <w:r>
        <w:t xml:space="preserve"> терапии </w:t>
      </w:r>
      <w:r w:rsidRPr="00741B6B">
        <w:rPr>
          <w:b/>
        </w:rPr>
        <w:t>рекомендуется</w:t>
      </w:r>
      <w:r w:rsidR="00AA43CB">
        <w:rPr>
          <w:b/>
        </w:rPr>
        <w:t xml:space="preserve"> </w:t>
      </w:r>
      <w:r w:rsidR="00B5142F">
        <w:t>о</w:t>
      </w:r>
      <w:r w:rsidR="00B5142F" w:rsidRPr="00B5142F">
        <w:t>пределение основных групп крови по системе AB0, определение антигена</w:t>
      </w:r>
      <w:r w:rsidR="00830499">
        <w:t> </w:t>
      </w:r>
      <w:r w:rsidR="00B5142F" w:rsidRPr="00B5142F">
        <w:t xml:space="preserve">D системы </w:t>
      </w:r>
      <w:r w:rsidR="005A6B77">
        <w:t>р</w:t>
      </w:r>
      <w:r w:rsidR="00B5142F" w:rsidRPr="00B5142F">
        <w:t>езус (резус-фактор</w:t>
      </w:r>
      <w:r w:rsidR="00B5142F">
        <w:t>а</w:t>
      </w:r>
      <w:r w:rsidR="00B5142F" w:rsidRPr="00B5142F">
        <w:t>)</w:t>
      </w:r>
      <w:r w:rsidR="00AA43CB">
        <w:t xml:space="preserve">, </w:t>
      </w:r>
      <w:r w:rsidR="00AA43CB" w:rsidRPr="003F71E8">
        <w:t>опред</w:t>
      </w:r>
      <w:r w:rsidR="00CA605A" w:rsidRPr="003F71E8">
        <w:t>еление фенотипа антигенов эритроцитов</w:t>
      </w:r>
      <w:r w:rsidR="00AA43CB" w:rsidRPr="003F71E8">
        <w:t xml:space="preserve"> </w:t>
      </w:r>
      <w:r w:rsidR="00B5142F" w:rsidRPr="003F71E8">
        <w:t>дл</w:t>
      </w:r>
      <w:r w:rsidR="00B5142F">
        <w:t>я возможности выполн</w:t>
      </w:r>
      <w:r w:rsidR="00BB58D0">
        <w:t>ен</w:t>
      </w:r>
      <w:r w:rsidR="00B5142F">
        <w:t xml:space="preserve">ия гемотрансфузии при наличии показаний до, </w:t>
      </w:r>
      <w:r w:rsidR="00AA43CB">
        <w:t>во</w:t>
      </w:r>
      <w:r w:rsidR="005A6B77">
        <w:t xml:space="preserve"> </w:t>
      </w:r>
      <w:r w:rsidR="00AA43CB">
        <w:t>время</w:t>
      </w:r>
      <w:r w:rsidR="00B5142F">
        <w:t xml:space="preserve"> или после терапии</w:t>
      </w:r>
      <w:r w:rsidR="00FF043E">
        <w:t xml:space="preserve"> </w:t>
      </w:r>
      <w:r w:rsidR="000B0AC3">
        <w:fldChar w:fldCharType="begin" w:fldLock="1"/>
      </w:r>
      <w:r w:rsidR="00FF043E">
        <w:instrText>ADDIN CSL_CITATION {"citationItems":[{"id":"ITEM-1","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179-200","title":"Хронический лимфолейкоз.","type":"chapter"},"uris":["http://www.mendeley.com/documents/?uuid=eabb4618-5f05-4132-a8eb-9c136160a929"]}],"mendeley":{"formattedCitation":"[16]","plainTextFormattedCitation":"[16]","previouslyFormattedCitation":"[16]"},"properties":{"noteIndex":0},"schema":"https://github.com/citation-style-language/schema/raw/master/csl-citation.json"}</w:instrText>
      </w:r>
      <w:r w:rsidR="000B0AC3">
        <w:fldChar w:fldCharType="separate"/>
      </w:r>
      <w:r w:rsidR="00FF043E" w:rsidRPr="00FF043E">
        <w:rPr>
          <w:noProof/>
        </w:rPr>
        <w:t>[16]</w:t>
      </w:r>
      <w:r w:rsidR="000B0AC3">
        <w:fldChar w:fldCharType="end"/>
      </w:r>
      <w:r w:rsidR="00B5142F">
        <w:t xml:space="preserve">. </w:t>
      </w:r>
    </w:p>
    <w:p w:rsidR="00E44215" w:rsidRPr="005A6B77" w:rsidRDefault="00E44215" w:rsidP="00504D96">
      <w:pPr>
        <w:contextualSpacing/>
        <w:rPr>
          <w:b/>
          <w:spacing w:val="-4"/>
        </w:rPr>
      </w:pPr>
      <w:r w:rsidRPr="005A6B77">
        <w:rPr>
          <w:b/>
          <w:spacing w:val="-4"/>
        </w:rPr>
        <w:t xml:space="preserve">Уровень убедительности </w:t>
      </w:r>
      <w:r w:rsidR="00C20509" w:rsidRPr="005A6B77">
        <w:rPr>
          <w:b/>
          <w:spacing w:val="-4"/>
        </w:rPr>
        <w:t xml:space="preserve">рекомендаций – </w:t>
      </w:r>
      <w:r w:rsidR="00693699">
        <w:rPr>
          <w:b/>
          <w:spacing w:val="-4"/>
        </w:rPr>
        <w:t>С</w:t>
      </w:r>
      <w:r w:rsidR="00693699" w:rsidRPr="005A6B77">
        <w:rPr>
          <w:b/>
          <w:spacing w:val="-4"/>
        </w:rPr>
        <w:t xml:space="preserve"> </w:t>
      </w:r>
      <w:r w:rsidRPr="005A6B77">
        <w:rPr>
          <w:b/>
          <w:spacing w:val="-4"/>
        </w:rPr>
        <w:t xml:space="preserve">(уровень достоверности </w:t>
      </w:r>
      <w:r w:rsidR="00C20509" w:rsidRPr="005A6B77">
        <w:rPr>
          <w:b/>
          <w:spacing w:val="-4"/>
        </w:rPr>
        <w:t xml:space="preserve">доказательств – </w:t>
      </w:r>
      <w:r w:rsidR="00693699">
        <w:rPr>
          <w:b/>
          <w:spacing w:val="-4"/>
        </w:rPr>
        <w:t>5</w:t>
      </w:r>
      <w:r w:rsidRPr="005A6B77">
        <w:rPr>
          <w:b/>
          <w:spacing w:val="-4"/>
        </w:rPr>
        <w:t>).</w:t>
      </w:r>
    </w:p>
    <w:p w:rsidR="001838D7" w:rsidRDefault="001838D7" w:rsidP="00504D96">
      <w:pPr>
        <w:pStyle w:val="a"/>
      </w:pPr>
      <w:r>
        <w:t xml:space="preserve">Всем пациентам </w:t>
      </w:r>
      <w:r w:rsidRPr="003147A2">
        <w:t>с ХЛЛ/</w:t>
      </w:r>
      <w:r w:rsidRPr="0095233F">
        <w:t xml:space="preserve">ЛМЛ перед проведением терапии антителами </w:t>
      </w:r>
      <w:r w:rsidR="005A6B77" w:rsidRPr="0095233F">
        <w:t xml:space="preserve">к </w:t>
      </w:r>
      <w:r w:rsidR="005A6B77" w:rsidRPr="0095233F">
        <w:rPr>
          <w:lang w:val="en-US"/>
        </w:rPr>
        <w:t>CD</w:t>
      </w:r>
      <w:r w:rsidR="005A6B77" w:rsidRPr="0095233F">
        <w:t xml:space="preserve">20 </w:t>
      </w:r>
      <w:r w:rsidRPr="0095233F">
        <w:t>ил</w:t>
      </w:r>
      <w:r w:rsidR="005A6B77" w:rsidRPr="0095233F">
        <w:t>и ибрутинибом**</w:t>
      </w:r>
      <w:r w:rsidRPr="0095233F">
        <w:t xml:space="preserve"> с целью уточнения риска и в случае необходимости профилактики реактивации вирусного гепатита</w:t>
      </w:r>
      <w:r w:rsidR="00FF043E" w:rsidRPr="0095233F">
        <w:t xml:space="preserve"> </w:t>
      </w:r>
      <w:r w:rsidR="000B0AC3" w:rsidRPr="0095233F">
        <w:fldChar w:fldCharType="begin" w:fldLock="1"/>
      </w:r>
      <w:r w:rsidR="00015814" w:rsidRPr="0095233F">
        <w:instrText>ADDIN CSL_CITATION {"citationItems":[{"id":"ITEM-1","itemData":{"DOI":"10.1080/10428190902777673","ISSN":"10428194","abstract":"Recent guidelines emphasise the risk of hepatitis B virus (HBV) reactivation among patients with hematologic malignancies of B lineage, in which HBV has been recently hypothesised to play a pathogenetic role. We aimed to determine the prevalence of occult HBV infection (OBI) of peripheral blood mononuclear cells, defined as detection of sequences from ≥2 HBV genes in subjects lacking hepatitis B surface antigen, among patients with treatment-naive chronic lymphocytic leukemia (CLL). HBV DNA sequences from four HBV genes (S, X, core and pol) were searched for in archival material obtained at diagnosis (N = 173), and from age and sex-matched controls. OBI was observed in 17/173 (10%) patients and 5/173 (3%) controls (OR = 3.6, 95% CI 1.37-9.79, p = 0.014). OBI was not associated with differences on 5-year survival and biological predictors, but patients with CLL with OBI had significantly lower peripheral blood lymphocyte count. After 8 years of observation without treatment, one OBI positive patient with CLL converted into positive HBsAg serology and developed active hepatitis. In conclusion, OBI is significantly more prevalent among patients with CLL than in age and sex-matched controls, and may contribute to the susceptibility of patients with CLL to HBV reactivation, whether exposed or not to biological agents.","author":[{"dropping-particle":"","family":"Rossi","given":"Davide","non-dropping-particle":"","parse-names":false,"suffix":""},{"dropping-particle":"","family":"Sala","given":"Lisa","non-dropping-particle":"","parse-names":false,"suffix":""},{"dropping-particle":"","family":"Minisini","given":"Rosalba","non-dropping-particle":"","parse-names":false,"suffix":""},{"dropping-particle":"","family":"Fabris","given":"Carlo","non-dropping-particle":"","parse-names":false,"suffix":""},{"dropping-particle":"","family":"Falleti","given":"Edmondo","non-dropping-particle":"","parse-names":false,"suffix":""},{"dropping-particle":"","family":"Cerri","given":"Michaela","non-dropping-particle":"","parse-names":false,"suffix":""},{"dropping-particle":"","family":"Burlone","given":"Michela Emma","non-dropping-particle":"","parse-names":false,"suffix":""},{"dropping-particle":"","family":"Toniutto","given":"Pierluigi","non-dropping-particle":"","parse-names":false,"suffix":""},{"dropping-particle":"","family":"Gaidano","given":"Gianluca","non-dropping-particle":"","parse-names":false,"suffix":""},{"dropping-particle":"","family":"Pirisi","given":"Mario","non-dropping-particle":"","parse-names":false,"suffix":""}],"container-title":"Leukemia and Lymphoma","id":"ITEM-1","issue":"4","issued":{"date-parts":[["2009"]]},"page":"604-611","title":"Occult hepatitis B virus infection of peripheral blood mononuclear cells among treatment-naïve patients with chronic lymphocytic leukemia","type":"article-journal","volume":"50"},"uris":["http://www.mendeley.com/documents/?uuid=5f9a6e48-f6f2-39bd-a04b-49455a0cb34d"]}],"mendeley":{"formattedCitation":"[20]","plainTextFormattedCitation":"[20]","previouslyFormattedCitation":"[20]"},"properties":{"noteIndex":0},"schema":"https://github.com/citation-style-language/schema/raw/master/csl-citation.json"}</w:instrText>
      </w:r>
      <w:r w:rsidR="000B0AC3" w:rsidRPr="0095233F">
        <w:fldChar w:fldCharType="separate"/>
      </w:r>
      <w:r w:rsidR="00015814" w:rsidRPr="0095233F">
        <w:rPr>
          <w:noProof/>
        </w:rPr>
        <w:t>[20]</w:t>
      </w:r>
      <w:r w:rsidR="000B0AC3" w:rsidRPr="0095233F">
        <w:fldChar w:fldCharType="end"/>
      </w:r>
      <w:r w:rsidR="005A6B77" w:rsidRPr="0095233F">
        <w:t xml:space="preserve"> </w:t>
      </w:r>
      <w:r w:rsidR="005A6B77" w:rsidRPr="0095233F">
        <w:rPr>
          <w:b/>
        </w:rPr>
        <w:t>рекомендуется</w:t>
      </w:r>
      <w:r w:rsidR="005A6B77">
        <w:t xml:space="preserve"> выполнение развернутого вирусологического исследования для выявления маркеров вируса гепатита B</w:t>
      </w:r>
      <w:r>
        <w:t>, которое должно включать</w:t>
      </w:r>
      <w:r w:rsidR="005A6B77">
        <w:t xml:space="preserve"> определение</w:t>
      </w:r>
      <w:r>
        <w:t>:</w:t>
      </w:r>
    </w:p>
    <w:p w:rsidR="001838D7" w:rsidRPr="00D012C9" w:rsidRDefault="001838D7" w:rsidP="00BE7488">
      <w:pPr>
        <w:pStyle w:val="a"/>
        <w:numPr>
          <w:ilvl w:val="0"/>
          <w:numId w:val="26"/>
        </w:numPr>
        <w:spacing w:before="0"/>
      </w:pPr>
      <w:r w:rsidRPr="001E4BB1">
        <w:t xml:space="preserve">антигена </w:t>
      </w:r>
      <w:r w:rsidR="005A6B77">
        <w:t xml:space="preserve">(HbsAg) вируса гепатита B </w:t>
      </w:r>
      <w:r w:rsidRPr="00D012C9">
        <w:t>в крови</w:t>
      </w:r>
      <w:r w:rsidR="005A6B77">
        <w:t>;</w:t>
      </w:r>
    </w:p>
    <w:p w:rsidR="001838D7" w:rsidRPr="00D012C9" w:rsidRDefault="001838D7" w:rsidP="00BE7488">
      <w:pPr>
        <w:pStyle w:val="a"/>
        <w:numPr>
          <w:ilvl w:val="0"/>
          <w:numId w:val="26"/>
        </w:numPr>
        <w:spacing w:before="0"/>
      </w:pPr>
      <w:r w:rsidRPr="00D012C9">
        <w:t>антител к поверхностному антигену (HBsAg) вируса гепатита B в крови</w:t>
      </w:r>
      <w:r w:rsidR="005A6B77">
        <w:t>;</w:t>
      </w:r>
    </w:p>
    <w:p w:rsidR="001838D7" w:rsidRPr="00D012C9" w:rsidRDefault="001838D7" w:rsidP="00BE7488">
      <w:pPr>
        <w:pStyle w:val="a"/>
        <w:numPr>
          <w:ilvl w:val="0"/>
          <w:numId w:val="26"/>
        </w:numPr>
        <w:spacing w:before="0"/>
      </w:pPr>
      <w:r w:rsidRPr="00D012C9">
        <w:t>антител к ядерному ант</w:t>
      </w:r>
      <w:r w:rsidR="005A6B77">
        <w:t>игену (HBcAg) вируса гепатита B</w:t>
      </w:r>
      <w:r w:rsidRPr="00D012C9">
        <w:t xml:space="preserve"> в крови</w:t>
      </w:r>
      <w:r w:rsidR="005A6B77">
        <w:t>;</w:t>
      </w:r>
    </w:p>
    <w:p w:rsidR="001838D7" w:rsidRPr="00D012C9" w:rsidRDefault="001838D7" w:rsidP="00BE7488">
      <w:pPr>
        <w:pStyle w:val="a"/>
        <w:numPr>
          <w:ilvl w:val="0"/>
          <w:numId w:val="26"/>
        </w:numPr>
        <w:spacing w:before="0"/>
      </w:pPr>
      <w:r w:rsidRPr="00D012C9">
        <w:lastRenderedPageBreak/>
        <w:t xml:space="preserve">ДНК вируса гепатита B в крови методом </w:t>
      </w:r>
      <w:r w:rsidR="005A6B77">
        <w:t>полимеразной цепной реакции</w:t>
      </w:r>
      <w:r w:rsidRPr="00D012C9">
        <w:t xml:space="preserve"> </w:t>
      </w:r>
      <w:r w:rsidR="005A6B77">
        <w:t>(</w:t>
      </w:r>
      <w:r w:rsidRPr="00D012C9">
        <w:t>качественное исследование</w:t>
      </w:r>
      <w:r w:rsidR="005A6B77">
        <w:t>)</w:t>
      </w:r>
      <w:r w:rsidRPr="00D012C9">
        <w:t>.</w:t>
      </w:r>
    </w:p>
    <w:p w:rsidR="001838D7" w:rsidRPr="005A6B77" w:rsidRDefault="001838D7" w:rsidP="00504D96">
      <w:pPr>
        <w:contextualSpacing/>
        <w:rPr>
          <w:b/>
          <w:spacing w:val="-4"/>
        </w:rPr>
      </w:pPr>
      <w:r w:rsidRPr="005A6B77">
        <w:rPr>
          <w:b/>
          <w:spacing w:val="-4"/>
        </w:rPr>
        <w:t xml:space="preserve">Уровень убедительности </w:t>
      </w:r>
      <w:r w:rsidR="00C20509" w:rsidRPr="005A6B77">
        <w:rPr>
          <w:b/>
          <w:spacing w:val="-4"/>
        </w:rPr>
        <w:t xml:space="preserve">рекомендаций – </w:t>
      </w:r>
      <w:r w:rsidR="00693699">
        <w:rPr>
          <w:b/>
          <w:spacing w:val="-4"/>
        </w:rPr>
        <w:t>С</w:t>
      </w:r>
      <w:r w:rsidR="00693699" w:rsidRPr="005A6B77">
        <w:rPr>
          <w:b/>
          <w:spacing w:val="-4"/>
        </w:rPr>
        <w:t xml:space="preserve"> </w:t>
      </w:r>
      <w:r w:rsidRPr="005A6B77">
        <w:rPr>
          <w:b/>
          <w:spacing w:val="-4"/>
        </w:rPr>
        <w:t xml:space="preserve">(уровень достоверности </w:t>
      </w:r>
      <w:r w:rsidR="00C20509" w:rsidRPr="005A6B77">
        <w:rPr>
          <w:b/>
          <w:spacing w:val="-4"/>
        </w:rPr>
        <w:t xml:space="preserve">доказательств – </w:t>
      </w:r>
      <w:r w:rsidR="00693699">
        <w:rPr>
          <w:b/>
          <w:spacing w:val="-4"/>
        </w:rPr>
        <w:t>4</w:t>
      </w:r>
      <w:r w:rsidRPr="005A6B77">
        <w:rPr>
          <w:b/>
          <w:spacing w:val="-4"/>
        </w:rPr>
        <w:t>.</w:t>
      </w:r>
    </w:p>
    <w:p w:rsidR="001838D7" w:rsidRPr="00BB7621" w:rsidRDefault="00A81638" w:rsidP="00504D96">
      <w:pPr>
        <w:contextualSpacing/>
      </w:pPr>
      <w:r>
        <w:rPr>
          <w:b/>
        </w:rPr>
        <w:t>Комментарии</w:t>
      </w:r>
      <w:r w:rsidR="001838D7" w:rsidRPr="00383556">
        <w:rPr>
          <w:b/>
        </w:rPr>
        <w:t>:</w:t>
      </w:r>
      <w:r w:rsidR="00AA43CB">
        <w:rPr>
          <w:b/>
        </w:rPr>
        <w:t xml:space="preserve"> </w:t>
      </w:r>
      <w:r w:rsidR="005A6B77">
        <w:rPr>
          <w:i/>
        </w:rPr>
        <w:t>э</w:t>
      </w:r>
      <w:r w:rsidR="001838D7" w:rsidRPr="00383556">
        <w:rPr>
          <w:i/>
        </w:rPr>
        <w:t xml:space="preserve">тому </w:t>
      </w:r>
      <w:r w:rsidR="001838D7" w:rsidRPr="009B27D2">
        <w:rPr>
          <w:i/>
        </w:rPr>
        <w:t>вопросу при ХЛЛ уделяется особое внимание, поскольку клетки ХЛЛ являются дополнительным резервуаром для вируса гепатита B. Значени</w:t>
      </w:r>
      <w:r w:rsidR="005A6B77">
        <w:rPr>
          <w:i/>
        </w:rPr>
        <w:t>я</w:t>
      </w:r>
      <w:r w:rsidR="001838D7" w:rsidRPr="009B27D2">
        <w:rPr>
          <w:i/>
        </w:rPr>
        <w:t xml:space="preserve"> маркер</w:t>
      </w:r>
      <w:r w:rsidR="001838D7" w:rsidRPr="00BB7621">
        <w:rPr>
          <w:i/>
        </w:rPr>
        <w:t>ов вирусного гепатита В представлен</w:t>
      </w:r>
      <w:r w:rsidR="005A6B77">
        <w:rPr>
          <w:i/>
        </w:rPr>
        <w:t>ы</w:t>
      </w:r>
      <w:r w:rsidR="001838D7" w:rsidRPr="00BB7621">
        <w:rPr>
          <w:i/>
        </w:rPr>
        <w:t xml:space="preserve"> в </w:t>
      </w:r>
      <w:r w:rsidR="005A6B77">
        <w:rPr>
          <w:i/>
        </w:rPr>
        <w:t>п</w:t>
      </w:r>
      <w:r w:rsidR="001838D7" w:rsidRPr="00BB7621">
        <w:rPr>
          <w:i/>
        </w:rPr>
        <w:t xml:space="preserve">риложении </w:t>
      </w:r>
      <w:r w:rsidR="00437AD9">
        <w:rPr>
          <w:i/>
        </w:rPr>
        <w:t>А3.1</w:t>
      </w:r>
      <w:r w:rsidR="001838D7" w:rsidRPr="00BB7621">
        <w:rPr>
          <w:i/>
        </w:rPr>
        <w:t>.</w:t>
      </w:r>
    </w:p>
    <w:p w:rsidR="00E44215" w:rsidRDefault="00E44215" w:rsidP="00504D96">
      <w:pPr>
        <w:pStyle w:val="a"/>
      </w:pPr>
      <w:r>
        <w:t xml:space="preserve">Всем первичным </w:t>
      </w:r>
      <w:r w:rsidRPr="00492BAB">
        <w:rPr>
          <w:szCs w:val="24"/>
        </w:rPr>
        <w:t xml:space="preserve">пациентам с ХЛЛ/ЛМЛ перед проведением </w:t>
      </w:r>
      <w:r w:rsidR="005A6B77" w:rsidRPr="00492BAB">
        <w:rPr>
          <w:szCs w:val="24"/>
        </w:rPr>
        <w:t>1-й</w:t>
      </w:r>
      <w:r w:rsidRPr="00492BAB">
        <w:rPr>
          <w:szCs w:val="24"/>
        </w:rPr>
        <w:t xml:space="preserve"> линии противоопухолевой терапии </w:t>
      </w:r>
      <w:r w:rsidRPr="00492BAB">
        <w:rPr>
          <w:b/>
          <w:szCs w:val="24"/>
        </w:rPr>
        <w:t>рекомендуется</w:t>
      </w:r>
      <w:r w:rsidR="002E3794" w:rsidRPr="00492BAB">
        <w:rPr>
          <w:szCs w:val="24"/>
        </w:rPr>
        <w:t xml:space="preserve"> молекулярно-биологическое исследование крови </w:t>
      </w:r>
      <w:r w:rsidR="00492BAB" w:rsidRPr="00492BAB">
        <w:rPr>
          <w:szCs w:val="24"/>
        </w:rPr>
        <w:t xml:space="preserve">на наличие вируса иммунодефицита человека (Определение антител классов M, G (IgM, IgG) к вирусам иммунодефицита человека ВИЧ-1 и ВИЧ-2 (Human immunodeficiency virus HIV 1 и Human immunodeficiency virus HIV 2) в крови </w:t>
      </w:r>
      <w:r w:rsidRPr="00492BAB">
        <w:rPr>
          <w:szCs w:val="24"/>
        </w:rPr>
        <w:t>для</w:t>
      </w:r>
      <w:r w:rsidR="002E3794" w:rsidRPr="00492BAB">
        <w:rPr>
          <w:szCs w:val="24"/>
        </w:rPr>
        <w:t xml:space="preserve"> уточнения необходимости </w:t>
      </w:r>
      <w:r w:rsidR="00345B05" w:rsidRPr="00492BAB">
        <w:rPr>
          <w:szCs w:val="24"/>
        </w:rPr>
        <w:t>одновременного проведения противоопухолевой и антиретровирусной тера</w:t>
      </w:r>
      <w:r w:rsidR="00345B05">
        <w:t>пии</w:t>
      </w:r>
      <w:r w:rsidR="00FF043E" w:rsidRPr="00FF043E">
        <w:t xml:space="preserve"> </w:t>
      </w:r>
      <w:r w:rsidR="000B0AC3">
        <w:fldChar w:fldCharType="begin" w:fldLock="1"/>
      </w:r>
      <w:r w:rsidR="00B21719">
        <w:instrText>ADDIN CSL_CITATION {"citationItems":[{"id":"ITEM-1","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179-200","title":"Хронический лимфолейкоз.","type":"chapter"},"uris":["http://www.mendeley.com/documents/?uuid=eabb4618-5f05-4132-a8eb-9c136160a929"]}],"mendeley":{"formattedCitation":"[16]","plainTextFormattedCitation":"[16]","previouslyFormattedCitation":"[16]"},"properties":{"noteIndex":0},"schema":"https://github.com/citation-style-language/schema/raw/master/csl-citation.json"}</w:instrText>
      </w:r>
      <w:r w:rsidR="000B0AC3">
        <w:fldChar w:fldCharType="separate"/>
      </w:r>
      <w:r w:rsidR="00FF043E" w:rsidRPr="00FF043E">
        <w:rPr>
          <w:noProof/>
        </w:rPr>
        <w:t>[16]</w:t>
      </w:r>
      <w:r w:rsidR="000B0AC3">
        <w:fldChar w:fldCharType="end"/>
      </w:r>
      <w:r w:rsidR="00345B05">
        <w:t>.</w:t>
      </w:r>
    </w:p>
    <w:p w:rsidR="001E3D61" w:rsidRPr="005A6B77" w:rsidRDefault="001E3D61" w:rsidP="00504D96">
      <w:pPr>
        <w:rPr>
          <w:b/>
          <w:spacing w:val="-4"/>
        </w:rPr>
      </w:pPr>
      <w:r w:rsidRPr="005A6B77">
        <w:rPr>
          <w:b/>
          <w:spacing w:val="-4"/>
        </w:rPr>
        <w:t xml:space="preserve">Уровень убедительности </w:t>
      </w:r>
      <w:r w:rsidR="00C20509" w:rsidRPr="005A6B77">
        <w:rPr>
          <w:b/>
          <w:spacing w:val="-4"/>
        </w:rPr>
        <w:t xml:space="preserve">рекомендаций – </w:t>
      </w:r>
      <w:r w:rsidRPr="005A6B77">
        <w:rPr>
          <w:b/>
          <w:spacing w:val="-4"/>
        </w:rPr>
        <w:t xml:space="preserve">С (уровень достоверности </w:t>
      </w:r>
      <w:r w:rsidR="00C20509" w:rsidRPr="005A6B77">
        <w:rPr>
          <w:b/>
          <w:spacing w:val="-4"/>
        </w:rPr>
        <w:t xml:space="preserve">доказательств – </w:t>
      </w:r>
      <w:r w:rsidRPr="005A6B77">
        <w:rPr>
          <w:b/>
          <w:spacing w:val="-4"/>
        </w:rPr>
        <w:t>5).</w:t>
      </w:r>
    </w:p>
    <w:p w:rsidR="001838D7" w:rsidRPr="003147A2" w:rsidRDefault="004D6541" w:rsidP="00504D96">
      <w:pPr>
        <w:pStyle w:val="a"/>
      </w:pPr>
      <w:r w:rsidRPr="00504D96">
        <w:t>В</w:t>
      </w:r>
      <w:r w:rsidR="001838D7" w:rsidRPr="00504D96">
        <w:t>сем</w:t>
      </w:r>
      <w:r w:rsidR="001838D7" w:rsidRPr="006D0598">
        <w:t xml:space="preserve"> пациентам с ХЛЛ/ЛМЛ </w:t>
      </w:r>
      <w:r w:rsidR="00E45A5B" w:rsidRPr="006D0598">
        <w:t>на момент установления диагноза, после каждой иммуносупрессивной терапии и после каждой тяжелой бактериальной инфекции</w:t>
      </w:r>
      <w:r w:rsidR="00AA43CB" w:rsidRPr="006D0598">
        <w:t xml:space="preserve"> </w:t>
      </w:r>
      <w:r w:rsidR="001838D7" w:rsidRPr="00B21719">
        <w:rPr>
          <w:b/>
        </w:rPr>
        <w:t>рекомендуется</w:t>
      </w:r>
      <w:r w:rsidR="00AA43CB" w:rsidRPr="00B21719">
        <w:rPr>
          <w:b/>
        </w:rPr>
        <w:t xml:space="preserve"> </w:t>
      </w:r>
      <w:r w:rsidR="00B63BF6" w:rsidRPr="004B0584">
        <w:t>определение</w:t>
      </w:r>
      <w:r w:rsidR="004B0584">
        <w:t xml:space="preserve"> уро</w:t>
      </w:r>
      <w:r w:rsidR="003E3C13">
        <w:t>в</w:t>
      </w:r>
      <w:r w:rsidR="004B0584">
        <w:t>ня иммуноглобулинов</w:t>
      </w:r>
      <w:r w:rsidR="00B21719">
        <w:t xml:space="preserve"> </w:t>
      </w:r>
      <w:r w:rsidR="000B0AC3">
        <w:fldChar w:fldCharType="begin" w:fldLock="1"/>
      </w:r>
      <w:r w:rsidR="00015814">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2","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79-200","title":"Хронический лимфолейкоз.","type":"chapter"},"uris":["http://www.mendeley.com/documents/?uuid=eabb4618-5f05-4132-a8eb-9c136160a929"]}],"mendeley":{"formattedCitation":"[12,16]","plainTextFormattedCitation":"[12,16]","previouslyFormattedCitation":"[12,16]"},"properties":{"noteIndex":0},"schema":"https://github.com/citation-style-language/schema/raw/master/csl-citation.json"}</w:instrText>
      </w:r>
      <w:r w:rsidR="000B0AC3">
        <w:fldChar w:fldCharType="separate"/>
      </w:r>
      <w:r w:rsidR="00015814" w:rsidRPr="00015814">
        <w:rPr>
          <w:noProof/>
        </w:rPr>
        <w:t>[12,16]</w:t>
      </w:r>
      <w:r w:rsidR="000B0AC3">
        <w:fldChar w:fldCharType="end"/>
      </w:r>
      <w:r w:rsidR="001838D7" w:rsidRPr="00544312">
        <w:t>.</w:t>
      </w:r>
    </w:p>
    <w:p w:rsidR="00D72B88" w:rsidRPr="005A6B77" w:rsidRDefault="001E3D61" w:rsidP="00504D96">
      <w:pPr>
        <w:pStyle w:val="11"/>
        <w:spacing w:beforeAutospacing="0" w:afterAutospacing="0"/>
        <w:rPr>
          <w:b/>
          <w:spacing w:val="-4"/>
          <w:highlight w:val="yellow"/>
        </w:rPr>
      </w:pPr>
      <w:r w:rsidRPr="005A6B77">
        <w:rPr>
          <w:b/>
          <w:spacing w:val="-4"/>
        </w:rPr>
        <w:t xml:space="preserve">Уровень убедительности </w:t>
      </w:r>
      <w:r w:rsidR="00C20509" w:rsidRPr="005A6B77">
        <w:rPr>
          <w:b/>
          <w:spacing w:val="-4"/>
        </w:rPr>
        <w:t xml:space="preserve">рекомендаций – </w:t>
      </w:r>
      <w:r w:rsidRPr="005A6B77">
        <w:rPr>
          <w:b/>
          <w:spacing w:val="-4"/>
        </w:rPr>
        <w:t xml:space="preserve">С (уровень достоверности </w:t>
      </w:r>
      <w:r w:rsidR="00C20509" w:rsidRPr="005A6B77">
        <w:rPr>
          <w:b/>
          <w:spacing w:val="-4"/>
        </w:rPr>
        <w:t xml:space="preserve">доказательств – </w:t>
      </w:r>
      <w:r w:rsidRPr="005A6B77">
        <w:rPr>
          <w:b/>
          <w:spacing w:val="-4"/>
        </w:rPr>
        <w:t>5).</w:t>
      </w:r>
    </w:p>
    <w:p w:rsidR="004D7374" w:rsidRDefault="004D7374" w:rsidP="00B93B9E">
      <w:pPr>
        <w:pStyle w:val="2"/>
        <w:contextualSpacing/>
      </w:pPr>
      <w:bookmarkStart w:id="36" w:name="_Toc24546436"/>
      <w:bookmarkStart w:id="37" w:name="_Toc23601723"/>
      <w:r>
        <w:t>2.4. Инструментальн</w:t>
      </w:r>
      <w:r w:rsidR="00CF20D8">
        <w:t>ые диагностические исследования</w:t>
      </w:r>
      <w:bookmarkEnd w:id="36"/>
      <w:bookmarkEnd w:id="37"/>
    </w:p>
    <w:p w:rsidR="004D7374" w:rsidRPr="009B27D2" w:rsidRDefault="004D7374" w:rsidP="00504D96">
      <w:pPr>
        <w:pStyle w:val="a"/>
      </w:pPr>
      <w:r w:rsidRPr="009B27D2">
        <w:t xml:space="preserve">Всем пациентам </w:t>
      </w:r>
      <w:r w:rsidR="00E45A5B" w:rsidRPr="009B27D2">
        <w:t>перед началом терапии</w:t>
      </w:r>
      <w:r w:rsidRPr="009B27D2">
        <w:t xml:space="preserve"> ХЛЛ/ЛМЛ, при оценке ремиссии через 2 мес</w:t>
      </w:r>
      <w:r w:rsidR="00F07AA9">
        <w:t>.</w:t>
      </w:r>
      <w:r w:rsidRPr="009B27D2">
        <w:t xml:space="preserve"> после завершения терапии</w:t>
      </w:r>
      <w:r w:rsidR="00E45A5B" w:rsidRPr="009B27D2">
        <w:t xml:space="preserve"> </w:t>
      </w:r>
      <w:r w:rsidR="00E45A5B" w:rsidRPr="005554E5">
        <w:t xml:space="preserve">(если </w:t>
      </w:r>
      <w:r w:rsidR="004B0584" w:rsidRPr="005554E5">
        <w:t>имелось поражение лимфатических узлов области средостения и/или легочной ткани</w:t>
      </w:r>
      <w:r w:rsidR="006F547D" w:rsidRPr="005554E5">
        <w:t>)</w:t>
      </w:r>
      <w:r w:rsidRPr="009B27D2">
        <w:t>, а также при подозрении на рецидив</w:t>
      </w:r>
      <w:r w:rsidR="004B0584">
        <w:t xml:space="preserve">/прогрессирование </w:t>
      </w:r>
      <w:r w:rsidRPr="009B27D2">
        <w:t xml:space="preserve">заболевания </w:t>
      </w:r>
      <w:r w:rsidRPr="009B27D2">
        <w:rPr>
          <w:b/>
        </w:rPr>
        <w:t>рекомендуется</w:t>
      </w:r>
      <w:r w:rsidR="004B0584">
        <w:rPr>
          <w:b/>
        </w:rPr>
        <w:t xml:space="preserve"> </w:t>
      </w:r>
      <w:r w:rsidR="004B0584" w:rsidRPr="005554E5">
        <w:rPr>
          <w:bCs/>
        </w:rPr>
        <w:t>выполнение</w:t>
      </w:r>
      <w:r w:rsidR="004B0584">
        <w:rPr>
          <w:b/>
        </w:rPr>
        <w:t xml:space="preserve"> </w:t>
      </w:r>
      <w:r w:rsidRPr="009B27D2">
        <w:t>КТ грудной клетки, органов брюшной полости и малого таза (с контрастированием)</w:t>
      </w:r>
      <w:r w:rsidR="004B0584">
        <w:t xml:space="preserve"> </w:t>
      </w:r>
      <w:r w:rsidRPr="009B27D2">
        <w:t>для уточнения наличия и ра</w:t>
      </w:r>
      <w:r w:rsidR="008E45D6" w:rsidRPr="009B27D2">
        <w:t>спространенности лимфаденопатии</w:t>
      </w:r>
      <w:r w:rsidR="004B0584">
        <w:t xml:space="preserve"> или оценки противоопух</w:t>
      </w:r>
      <w:r w:rsidR="00F66BB8">
        <w:t>о</w:t>
      </w:r>
      <w:r w:rsidR="004B0584">
        <w:t>левого эффекта, если исследование выполнено в динамике</w:t>
      </w:r>
      <w:r w:rsidR="00B21719">
        <w:t xml:space="preserve"> </w:t>
      </w:r>
      <w:r w:rsidR="000B0AC3">
        <w:fldChar w:fldCharType="begin" w:fldLock="1"/>
      </w:r>
      <w:r w:rsidR="00015814">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2","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79-200","title":"Хронический лимфолейкоз.","type":"chapter"},"uris":["http://www.mendeley.com/documents/?uuid=eabb4618-5f05-4132-a8eb-9c136160a929"]}],"mendeley":{"formattedCitation":"[12,16]","plainTextFormattedCitation":"[12,16]","previouslyFormattedCitation":"[12,16]"},"properties":{"noteIndex":0},"schema":"https://github.com/citation-style-language/schema/raw/master/csl-citation.json"}</w:instrText>
      </w:r>
      <w:r w:rsidR="000B0AC3">
        <w:fldChar w:fldCharType="separate"/>
      </w:r>
      <w:r w:rsidR="00015814" w:rsidRPr="00015814">
        <w:rPr>
          <w:noProof/>
        </w:rPr>
        <w:t>[12,16]</w:t>
      </w:r>
      <w:r w:rsidR="000B0AC3">
        <w:fldChar w:fldCharType="end"/>
      </w:r>
      <w:r w:rsidR="00B21719">
        <w:t>.</w:t>
      </w:r>
    </w:p>
    <w:p w:rsidR="001E3D61" w:rsidRPr="00F66BB8" w:rsidRDefault="001E3D61" w:rsidP="00504D96">
      <w:pPr>
        <w:rPr>
          <w:b/>
          <w:spacing w:val="-4"/>
        </w:rPr>
      </w:pPr>
      <w:r w:rsidRPr="00F66BB8">
        <w:rPr>
          <w:b/>
          <w:spacing w:val="-4"/>
        </w:rPr>
        <w:t xml:space="preserve">Уровень убедительности </w:t>
      </w:r>
      <w:r w:rsidR="00C20509" w:rsidRPr="00F66BB8">
        <w:rPr>
          <w:b/>
          <w:spacing w:val="-4"/>
        </w:rPr>
        <w:t xml:space="preserve">рекомендаций – </w:t>
      </w:r>
      <w:r w:rsidRPr="00F66BB8">
        <w:rPr>
          <w:b/>
          <w:spacing w:val="-4"/>
        </w:rPr>
        <w:t xml:space="preserve">С (уровень достоверности </w:t>
      </w:r>
      <w:r w:rsidR="00C20509" w:rsidRPr="00F66BB8">
        <w:rPr>
          <w:b/>
          <w:spacing w:val="-4"/>
        </w:rPr>
        <w:t xml:space="preserve">доказательств – </w:t>
      </w:r>
      <w:r w:rsidRPr="00F66BB8">
        <w:rPr>
          <w:b/>
          <w:spacing w:val="-4"/>
        </w:rPr>
        <w:t>5).</w:t>
      </w:r>
    </w:p>
    <w:p w:rsidR="00B21719" w:rsidRDefault="001838D7" w:rsidP="00504D96">
      <w:pPr>
        <w:pStyle w:val="a"/>
        <w:rPr>
          <w:color w:val="000000"/>
        </w:rPr>
      </w:pPr>
      <w:r w:rsidRPr="00504D96">
        <w:t>Пациентам</w:t>
      </w:r>
      <w:r w:rsidR="005554E5">
        <w:rPr>
          <w:color w:val="000000"/>
        </w:rPr>
        <w:t xml:space="preserve"> </w:t>
      </w:r>
      <w:r w:rsidR="005554E5" w:rsidRPr="009B27D2">
        <w:t xml:space="preserve">перед началом терапии ХЛЛ/ЛМЛ, </w:t>
      </w:r>
      <w:r w:rsidR="00F66BB8">
        <w:t>если</w:t>
      </w:r>
      <w:r w:rsidR="00F66BB8" w:rsidRPr="003147A2">
        <w:rPr>
          <w:color w:val="000000"/>
        </w:rPr>
        <w:t xml:space="preserve"> </w:t>
      </w:r>
      <w:r w:rsidR="00F66BB8">
        <w:rPr>
          <w:color w:val="000000"/>
        </w:rPr>
        <w:t>выявлены</w:t>
      </w:r>
      <w:r w:rsidR="00F66BB8" w:rsidRPr="003147A2">
        <w:rPr>
          <w:color w:val="000000"/>
        </w:rPr>
        <w:t xml:space="preserve"> противопоказани</w:t>
      </w:r>
      <w:r w:rsidR="00F66BB8">
        <w:rPr>
          <w:color w:val="000000"/>
        </w:rPr>
        <w:t>я</w:t>
      </w:r>
      <w:r w:rsidR="00F66BB8" w:rsidRPr="003147A2">
        <w:rPr>
          <w:color w:val="000000"/>
        </w:rPr>
        <w:t xml:space="preserve"> к КТ</w:t>
      </w:r>
      <w:r w:rsidR="00F66BB8">
        <w:rPr>
          <w:color w:val="000000"/>
        </w:rPr>
        <w:t>,</w:t>
      </w:r>
      <w:r w:rsidR="00F66BB8" w:rsidRPr="003147A2">
        <w:rPr>
          <w:color w:val="000000"/>
        </w:rPr>
        <w:t xml:space="preserve"> </w:t>
      </w:r>
      <w:r w:rsidR="005554E5" w:rsidRPr="009B27D2">
        <w:t>при оценке ремиссии через 2 мес</w:t>
      </w:r>
      <w:r w:rsidR="00F07AA9">
        <w:t>.</w:t>
      </w:r>
      <w:r w:rsidR="005554E5" w:rsidRPr="009B27D2">
        <w:t xml:space="preserve"> после завершения терапии </w:t>
      </w:r>
      <w:r w:rsidR="005554E5" w:rsidRPr="005554E5">
        <w:t>(если имелось поражение лимфатических узлов области средостения и/или легочной ткани)</w:t>
      </w:r>
      <w:r w:rsidR="005554E5" w:rsidRPr="009B27D2">
        <w:t>, а также при подозрении на рецидив</w:t>
      </w:r>
      <w:r w:rsidR="005554E5">
        <w:t xml:space="preserve">/прогрессирование </w:t>
      </w:r>
      <w:r w:rsidR="005554E5" w:rsidRPr="009B27D2">
        <w:t>заболевания</w:t>
      </w:r>
      <w:r w:rsidR="00F66BB8">
        <w:t xml:space="preserve"> </w:t>
      </w:r>
      <w:r w:rsidRPr="003147A2">
        <w:rPr>
          <w:b/>
          <w:color w:val="000000"/>
        </w:rPr>
        <w:t>рекомендуется</w:t>
      </w:r>
      <w:r w:rsidRPr="003147A2">
        <w:rPr>
          <w:color w:val="000000"/>
        </w:rPr>
        <w:t xml:space="preserve"> </w:t>
      </w:r>
      <w:r w:rsidR="00B21719" w:rsidRPr="005554E5">
        <w:rPr>
          <w:color w:val="000000"/>
        </w:rPr>
        <w:t>для уточнения наличия и распространенности лимф</w:t>
      </w:r>
      <w:r w:rsidR="00B21719">
        <w:rPr>
          <w:color w:val="000000"/>
        </w:rPr>
        <w:t>аденопатии</w:t>
      </w:r>
      <w:r w:rsidR="00B21719" w:rsidRPr="003147A2">
        <w:rPr>
          <w:color w:val="000000"/>
        </w:rPr>
        <w:t xml:space="preserve"> </w:t>
      </w:r>
      <w:r w:rsidRPr="003147A2">
        <w:rPr>
          <w:color w:val="000000"/>
        </w:rPr>
        <w:t>выполнить</w:t>
      </w:r>
      <w:r w:rsidR="00B21719">
        <w:rPr>
          <w:color w:val="000000"/>
        </w:rPr>
        <w:t xml:space="preserve"> следующие исследования </w:t>
      </w:r>
      <w:r w:rsidR="000B0AC3">
        <w:fldChar w:fldCharType="begin" w:fldLock="1"/>
      </w:r>
      <w:r w:rsidR="00015814">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2","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79-200","title":"Хронический лимфолейкоз.","type":"chapter"},"uris":["http://www.mendeley.com/documents/?uuid=eabb4618-5f05-4132-a8eb-9c136160a929"]}],"mendeley":{"formattedCitation":"[12,16]","plainTextFormattedCitation":"[12,16]","previouslyFormattedCitation":"[12,16]"},"properties":{"noteIndex":0},"schema":"https://github.com/citation-style-language/schema/raw/master/csl-citation.json"}</w:instrText>
      </w:r>
      <w:r w:rsidR="000B0AC3">
        <w:fldChar w:fldCharType="separate"/>
      </w:r>
      <w:r w:rsidR="00015814" w:rsidRPr="00015814">
        <w:rPr>
          <w:noProof/>
        </w:rPr>
        <w:t>[12,16]</w:t>
      </w:r>
      <w:r w:rsidR="000B0AC3">
        <w:fldChar w:fldCharType="end"/>
      </w:r>
      <w:r w:rsidR="00B21719">
        <w:rPr>
          <w:color w:val="000000"/>
        </w:rPr>
        <w:t>:</w:t>
      </w:r>
    </w:p>
    <w:p w:rsidR="001838D7" w:rsidRDefault="001838D7" w:rsidP="00BE7488">
      <w:pPr>
        <w:pStyle w:val="a"/>
        <w:numPr>
          <w:ilvl w:val="0"/>
          <w:numId w:val="27"/>
        </w:numPr>
        <w:spacing w:before="0"/>
        <w:ind w:hanging="562"/>
      </w:pPr>
      <w:r w:rsidRPr="003147A2">
        <w:t xml:space="preserve">рентгенографию органов грудной клетки в </w:t>
      </w:r>
      <w:r w:rsidR="00F07AA9">
        <w:t>2</w:t>
      </w:r>
      <w:r w:rsidRPr="003147A2">
        <w:t xml:space="preserve"> проекциях</w:t>
      </w:r>
      <w:r w:rsidR="00B21719">
        <w:t>;</w:t>
      </w:r>
    </w:p>
    <w:p w:rsidR="00B21719" w:rsidRPr="003147A2" w:rsidRDefault="000F2499" w:rsidP="00BE7488">
      <w:pPr>
        <w:pStyle w:val="a"/>
        <w:numPr>
          <w:ilvl w:val="0"/>
          <w:numId w:val="27"/>
        </w:numPr>
        <w:spacing w:before="0"/>
        <w:ind w:hanging="562"/>
      </w:pPr>
      <w:r>
        <w:lastRenderedPageBreak/>
        <w:t xml:space="preserve">УЗИ </w:t>
      </w:r>
      <w:r w:rsidR="00B21719" w:rsidRPr="003147A2">
        <w:t>лимфатических узлов</w:t>
      </w:r>
      <w:r w:rsidR="00DD3D1E">
        <w:t xml:space="preserve"> </w:t>
      </w:r>
      <w:r w:rsidR="00B21719">
        <w:t>(</w:t>
      </w:r>
      <w:r w:rsidR="00B21719" w:rsidRPr="00B21719">
        <w:t>периферически</w:t>
      </w:r>
      <w:r w:rsidR="00B21719">
        <w:t>х</w:t>
      </w:r>
      <w:r w:rsidR="00B21719" w:rsidRPr="00B21719">
        <w:t>, внутрибрюшны</w:t>
      </w:r>
      <w:r w:rsidR="00B21719">
        <w:t xml:space="preserve">х и </w:t>
      </w:r>
      <w:r w:rsidR="00B21719" w:rsidRPr="00B21719">
        <w:t>забрюшинны</w:t>
      </w:r>
      <w:r w:rsidR="00B21719">
        <w:t>х)</w:t>
      </w:r>
      <w:r w:rsidR="00B21719" w:rsidRPr="00B21719">
        <w:t xml:space="preserve"> </w:t>
      </w:r>
      <w:r w:rsidR="00B21719" w:rsidRPr="003147A2">
        <w:t>и внутренних органов</w:t>
      </w:r>
      <w:r w:rsidR="00B21719">
        <w:t xml:space="preserve"> (органов брюшной полости и малого таза)</w:t>
      </w:r>
      <w:r w:rsidR="00F66BB8">
        <w:t>.</w:t>
      </w:r>
    </w:p>
    <w:p w:rsidR="001E3D61" w:rsidRPr="00F66BB8" w:rsidRDefault="001E3D61" w:rsidP="00504D96">
      <w:pPr>
        <w:rPr>
          <w:b/>
          <w:spacing w:val="-4"/>
        </w:rPr>
      </w:pPr>
      <w:r w:rsidRPr="00F66BB8">
        <w:rPr>
          <w:b/>
          <w:spacing w:val="-4"/>
        </w:rPr>
        <w:t xml:space="preserve">Уровень убедительности </w:t>
      </w:r>
      <w:r w:rsidR="00C20509" w:rsidRPr="00F66BB8">
        <w:rPr>
          <w:b/>
          <w:spacing w:val="-4"/>
        </w:rPr>
        <w:t xml:space="preserve">рекомендаций – </w:t>
      </w:r>
      <w:r w:rsidRPr="00F66BB8">
        <w:rPr>
          <w:b/>
          <w:spacing w:val="-4"/>
        </w:rPr>
        <w:t xml:space="preserve">С (уровень достоверности </w:t>
      </w:r>
      <w:r w:rsidR="00C20509" w:rsidRPr="00F66BB8">
        <w:rPr>
          <w:b/>
          <w:spacing w:val="-4"/>
        </w:rPr>
        <w:t xml:space="preserve">доказательств – </w:t>
      </w:r>
      <w:r w:rsidRPr="00F66BB8">
        <w:rPr>
          <w:b/>
          <w:spacing w:val="-4"/>
        </w:rPr>
        <w:t>5).</w:t>
      </w:r>
    </w:p>
    <w:p w:rsidR="000565F5" w:rsidRPr="0095233F" w:rsidRDefault="0014361E" w:rsidP="00504D96">
      <w:pPr>
        <w:pStyle w:val="a"/>
      </w:pPr>
      <w:r w:rsidRPr="003147A2">
        <w:t xml:space="preserve">Пациентам с подозрением на ХЛЛ/ЛМЛ либо с установленным </w:t>
      </w:r>
      <w:r w:rsidRPr="00504D96">
        <w:t>диагнозом</w:t>
      </w:r>
      <w:r w:rsidRPr="003147A2">
        <w:t xml:space="preserve"> ХЛЛ/ЛМЛ, </w:t>
      </w:r>
      <w:r w:rsidR="006F547D" w:rsidRPr="006F547D">
        <w:t>у которых имеются клинические признаки синдрома Рихтера</w:t>
      </w:r>
      <w:r w:rsidR="001D75FE">
        <w:t xml:space="preserve"> или </w:t>
      </w:r>
      <w:r w:rsidR="00F66BB8">
        <w:t>х</w:t>
      </w:r>
      <w:r w:rsidR="001D75FE">
        <w:t>оджкинской трансформации</w:t>
      </w:r>
      <w:r w:rsidR="006F547D" w:rsidRPr="006F547D">
        <w:t xml:space="preserve"> (прогрессирующий рост </w:t>
      </w:r>
      <w:r w:rsidR="00C20509">
        <w:rPr>
          <w:spacing w:val="-2"/>
        </w:rPr>
        <w:t xml:space="preserve">лимфатических </w:t>
      </w:r>
      <w:r w:rsidR="00C20509" w:rsidRPr="000F2499">
        <w:rPr>
          <w:spacing w:val="-2"/>
        </w:rPr>
        <w:t>узл</w:t>
      </w:r>
      <w:r w:rsidR="00C20509">
        <w:rPr>
          <w:spacing w:val="-2"/>
        </w:rPr>
        <w:t>ов</w:t>
      </w:r>
      <w:r w:rsidR="006F547D" w:rsidRPr="006F547D">
        <w:t>, потеря веса, персис</w:t>
      </w:r>
      <w:r w:rsidR="00F66BB8">
        <w:softHyphen/>
      </w:r>
      <w:r w:rsidR="006F547D" w:rsidRPr="006F547D">
        <w:t xml:space="preserve">тирующая лихорадка без признаков инфекции, высокий уровень </w:t>
      </w:r>
      <w:r w:rsidR="00C079D2">
        <w:t>лактатдегидрогеназы</w:t>
      </w:r>
      <w:r w:rsidR="006F547D" w:rsidRPr="006F547D">
        <w:t>, гиперкальциемия)</w:t>
      </w:r>
      <w:r w:rsidR="006F547D">
        <w:t>,</w:t>
      </w:r>
      <w:r w:rsidR="006322EB">
        <w:t xml:space="preserve"> </w:t>
      </w:r>
      <w:r w:rsidR="000565F5" w:rsidRPr="0095233F">
        <w:rPr>
          <w:b/>
        </w:rPr>
        <w:t>рекомендуется</w:t>
      </w:r>
      <w:r w:rsidR="000565F5" w:rsidRPr="0095233F">
        <w:t xml:space="preserve"> выполнить </w:t>
      </w:r>
      <w:r w:rsidR="001A7456" w:rsidRPr="0095233F">
        <w:t xml:space="preserve">позитронную эмиссионную томографию с </w:t>
      </w:r>
      <w:r w:rsidR="00F66BB8" w:rsidRPr="0095233F">
        <w:t xml:space="preserve">применением </w:t>
      </w:r>
      <w:r w:rsidR="001A7456" w:rsidRPr="0095233F">
        <w:t>туморотропны</w:t>
      </w:r>
      <w:r w:rsidR="00F66BB8" w:rsidRPr="0095233F">
        <w:t>х</w:t>
      </w:r>
      <w:r w:rsidR="001A7456" w:rsidRPr="0095233F">
        <w:t xml:space="preserve"> </w:t>
      </w:r>
      <w:r w:rsidR="00AA4B03" w:rsidRPr="0095233F">
        <w:t>радиофармпрепарат</w:t>
      </w:r>
      <w:r w:rsidR="00F66BB8" w:rsidRPr="0095233F">
        <w:t>ов</w:t>
      </w:r>
      <w:r w:rsidR="00AA4B03" w:rsidRPr="0095233F">
        <w:t xml:space="preserve"> </w:t>
      </w:r>
      <w:r w:rsidR="001A7456" w:rsidRPr="0095233F">
        <w:t>для исключения трансформации либо для выявления зон с вероятной трансформацией</w:t>
      </w:r>
      <w:r w:rsidR="0043716B" w:rsidRPr="0095233F">
        <w:t xml:space="preserve"> </w:t>
      </w:r>
      <w:r w:rsidR="000B0AC3" w:rsidRPr="0095233F">
        <w:fldChar w:fldCharType="begin" w:fldLock="1"/>
      </w:r>
      <w:r w:rsidR="0043716B" w:rsidRPr="0095233F">
        <w:instrText>ADDIN CSL_CITATION {"citationItems":[{"id":"ITEM-1","itemData":{"DOI":"10.3109/10428194.2013.869801","ISSN":"10292403","abstract":"Chronic lymphocytic leukemia/small lymphocytic lymphoma (CLL) cells typically have low 2-deoxy-2-[18F]fluoro-d-glucose (FDG) avidity, and patients with CLL have an increased risk of developing FDG-avid aggressive lymphomas, second malignancies and infections. We hypothesized that FDG positron emission tomography-computed tomography (PET-CT) of the trunk is a sensitive method of detecting these complications in patients with CLL. Of the of 2299 patients with CLL seen in the Division of Hematology at Mayo Clinic Rochester between 1 January 2006 and 31 December 2011, 272 (11.8%) had 526 PET-CT scans and 472 (89.7%) of these were reported as abnormal. Among the 293 (55.7%) PET-CT scans used for routine evaluation of CLL, the PET component was of clinical value in only one instance. In contrast, in 83 (30.5%) patients, PET-CT scans used to evaluate new clinical complications localized high FDG-avidity lesions for biopsies. This resulted in clinically relevant new diagnoses in 32 patients, including those with more aggressive lymphoma (n = 16), non-hematological malignancies (n = 8) and opportunistic infections (n = 3). Twenty-seven patients had high FDG-avidity CLL, which was associated with prominent lymph node proliferation centers, an increased frequency of poor prognostic factors (17p13 deletion, unmutated immunoglobulin heavy chain variable gene [IGHV], expression of ZAP-70 and CD38) and a shorter overall survival. We conclude that FDG PET scans should not be used for routine surveillance of patients with CLL. However PET-CT scans are sensitive, but not specific, for detection of aggressive lymphomas, other cancers and systemic infections in patients with CLL. © 2014 Informa UK, Ltd.","author":[{"dropping-particle":"","family":"Conte","given":"Michael J.","non-dropping-particle":"","parse-names":false,"suffix":""},{"dropping-particle":"","family":"Bowen","given":"Deborah A.","non-dropping-particle":"","parse-names":false,"suffix":""},{"dropping-particle":"","family":"Wiseman","given":"Gregory A.","non-dropping-particle":"","parse-names":false,"suffix":""},{"dropping-particle":"","family":"Rabe","given":"Kari G.","non-dropping-particle":"","parse-names":false,"suffix":""},{"dropping-particle":"","family":"Slager","given":"Susan L.","non-dropping-particle":"","parse-names":false,"suffix":""},{"dropping-particle":"","family":"Schwager","given":"Susan M.","non-dropping-particle":"","parse-names":false,"suffix":""},{"dropping-particle":"","family":"Call","given":"Timothy G.","non-dropping-particle":"","parse-names":false,"suffix":""},{"dropping-particle":"","family":"Viswanatha","given":"David S.","non-dropping-particle":"","parse-names":false,"suffix":""},{"dropping-particle":"","family":"Zent","given":"Clive S.","non-dropping-particle":"","parse-names":false,"suffix":""}],"container-title":"Leukemia and Lymphoma","id":"ITEM-1","issue":"9","issued":{"date-parts":[["2014"]]},"page":"2079-2084","publisher":"Informa Healthcare","title":"Use of positron emission tomography-computed tomography in the management of patients with chronic lymphocytic leukemia/small lymphocytic lymphoma","type":"article-journal","volume":"55"},"uris":["http://www.mendeley.com/documents/?uuid=d05c9517-2d98-3a93-a687-92cfe95ee578"]}],"mendeley":{"formattedCitation":"[21]","plainTextFormattedCitation":"[21]","previouslyFormattedCitation":"[21]"},"properties":{"noteIndex":0},"schema":"https://github.com/citation-style-language/schema/raw/master/csl-citation.json"}</w:instrText>
      </w:r>
      <w:r w:rsidR="000B0AC3" w:rsidRPr="0095233F">
        <w:fldChar w:fldCharType="separate"/>
      </w:r>
      <w:r w:rsidR="0043716B" w:rsidRPr="0095233F">
        <w:rPr>
          <w:noProof/>
        </w:rPr>
        <w:t>[21]</w:t>
      </w:r>
      <w:r w:rsidR="000B0AC3" w:rsidRPr="0095233F">
        <w:fldChar w:fldCharType="end"/>
      </w:r>
      <w:r w:rsidR="000565F5" w:rsidRPr="0095233F">
        <w:t>.</w:t>
      </w:r>
    </w:p>
    <w:p w:rsidR="000565F5" w:rsidRPr="0095233F" w:rsidRDefault="000565F5" w:rsidP="00504D96">
      <w:pPr>
        <w:contextualSpacing/>
        <w:rPr>
          <w:b/>
          <w:spacing w:val="-4"/>
        </w:rPr>
      </w:pPr>
      <w:r w:rsidRPr="0095233F">
        <w:rPr>
          <w:b/>
          <w:spacing w:val="-4"/>
        </w:rPr>
        <w:t xml:space="preserve">Уровень убедительности </w:t>
      </w:r>
      <w:r w:rsidR="00C20509" w:rsidRPr="0095233F">
        <w:rPr>
          <w:b/>
          <w:spacing w:val="-4"/>
        </w:rPr>
        <w:t xml:space="preserve">рекомендаций – </w:t>
      </w:r>
      <w:r w:rsidR="001E3D61" w:rsidRPr="0095233F">
        <w:rPr>
          <w:b/>
          <w:spacing w:val="-4"/>
        </w:rPr>
        <w:t>В</w:t>
      </w:r>
      <w:r w:rsidRPr="0095233F">
        <w:rPr>
          <w:b/>
          <w:spacing w:val="-4"/>
        </w:rPr>
        <w:t xml:space="preserve"> (уровень достоверности </w:t>
      </w:r>
      <w:r w:rsidR="00C20509" w:rsidRPr="0095233F">
        <w:rPr>
          <w:b/>
          <w:spacing w:val="-4"/>
        </w:rPr>
        <w:t xml:space="preserve">доказательств – </w:t>
      </w:r>
      <w:r w:rsidR="001E3D61" w:rsidRPr="0095233F">
        <w:rPr>
          <w:b/>
          <w:spacing w:val="-4"/>
        </w:rPr>
        <w:t>3</w:t>
      </w:r>
      <w:r w:rsidRPr="0095233F">
        <w:rPr>
          <w:b/>
          <w:spacing w:val="-4"/>
        </w:rPr>
        <w:t>).</w:t>
      </w:r>
    </w:p>
    <w:p w:rsidR="000565F5" w:rsidRDefault="000565F5" w:rsidP="00504D96">
      <w:pPr>
        <w:contextualSpacing/>
        <w:rPr>
          <w:i/>
        </w:rPr>
      </w:pPr>
      <w:r w:rsidRPr="0095233F">
        <w:rPr>
          <w:b/>
        </w:rPr>
        <w:t>Комментарии:</w:t>
      </w:r>
      <w:r w:rsidR="006322EB" w:rsidRPr="0095233F">
        <w:rPr>
          <w:b/>
        </w:rPr>
        <w:t xml:space="preserve"> </w:t>
      </w:r>
      <w:r w:rsidR="00F66BB8" w:rsidRPr="0095233F">
        <w:rPr>
          <w:i/>
        </w:rPr>
        <w:t>при значениях SUV &lt;</w:t>
      </w:r>
      <w:r w:rsidR="002F2298" w:rsidRPr="0095233F">
        <w:rPr>
          <w:i/>
        </w:rPr>
        <w:t>5 вероятность синдрома Рихтера составляет около 3</w:t>
      </w:r>
      <w:r w:rsidR="00F66BB8" w:rsidRPr="0095233F">
        <w:rPr>
          <w:i/>
        </w:rPr>
        <w:t> </w:t>
      </w:r>
      <w:r w:rsidR="00DD3D1E" w:rsidRPr="0095233F">
        <w:rPr>
          <w:i/>
        </w:rPr>
        <w:t>%</w:t>
      </w:r>
      <w:r w:rsidR="00B21719" w:rsidRPr="0095233F">
        <w:rPr>
          <w:i/>
        </w:rPr>
        <w:t xml:space="preserve"> </w:t>
      </w:r>
      <w:r w:rsidR="000B0AC3" w:rsidRPr="0095233F">
        <w:rPr>
          <w:i/>
        </w:rPr>
        <w:fldChar w:fldCharType="begin" w:fldLock="1"/>
      </w:r>
      <w:r w:rsidR="00015814" w:rsidRPr="0095233F">
        <w:rPr>
          <w:i/>
        </w:rPr>
        <w:instrText>ADDIN CSL_CITATION {"citationItems":[{"id":"ITEM-1","itemData":{"DOI":"10.1182/blood-2013-11-516229","ISSN":"1528-0020","PMID":"24421328","abstract":"Richter syndrome (RS) is defined as the transformation of chronic lymphocytic leukemia (CLL) into an aggressive lymphoma, most commonly diffuse large B-cell lymphoma (DLBCL). RS occurs in approximately 2% to 10% of CLL patients during the course of their disease, with a transformation rate of 0.5% to 1% per year. A combination of germline genetic characteristics, clinical features (eg, advanced Rai stage), biologic (ζ-associated protein-70(+), CD38(+), CD49d(+)) and somatic genetic (del17p13.1 or del11q23.1) characteristics of CLL B cells, and certain CLL therapies are associated with higher risk of RS. Recent studies have also identified the crucial role of CDKN2A loss, TP53 disruption, C-MYC activation, and NOTCH1 mutations in the transformation from CLL to RS. An excisional lymph node biopsy is considered the gold standard for diagnosis of RS; a (18)F-fluorodeoxyglucose positron emission tomography scan can help inform the optimal site for biopsy. Approximately 80% of DLBCL cases in patients with CLL are clonally related to the underlying CLL, and the median survival for these patients is approximately 1 year. In contrast, the remaining 20% of patients have a clonally unrelated DLBCL and have a prognosis similar to that of de novo DLBCL. For patients with clonally related DLBCL, induction therapy with either an anthracycline- or platinum-based regimen is the standard approach. Postremission stem cell transplantation should be considered for appropriate patients. This article summarizes our approach to the clinical management of CLL patients who develop RS.","author":[{"dropping-particle":"","family":"Parikh","given":"Sameer A","non-dropping-particle":"","parse-names":false,"suffix":""},{"dropping-particle":"","family":"Kay","given":"Neil E","non-dropping-particle":"","parse-names":false,"suffix":""},{"dropping-particle":"","family":"Shanafelt","given":"Tait D","non-dropping-particle":"","parse-names":false,"suffix":""}],"container-title":"Blood","id":"ITEM-1","issue":"11","issued":{"date-parts":[["2014","3","13"]]},"page":"1647-57","title":"How we treat Richter syndrome.","type":"article-journal","volume":"123"},"uris":["http://www.mendeley.com/documents/?uuid=56ea1336-4bd5-324f-82d0-e12a770d4083"]}],"mendeley":{"formattedCitation":"[22]","plainTextFormattedCitation":"[22]","previouslyFormattedCitation":"[22]"},"properties":{"noteIndex":0},"schema":"https://github.com/citation-style-language/schema/raw/master/csl-citation.json"}</w:instrText>
      </w:r>
      <w:r w:rsidR="000B0AC3" w:rsidRPr="0095233F">
        <w:rPr>
          <w:i/>
        </w:rPr>
        <w:fldChar w:fldCharType="separate"/>
      </w:r>
      <w:r w:rsidR="00015814" w:rsidRPr="0095233F">
        <w:rPr>
          <w:noProof/>
        </w:rPr>
        <w:t>[22]</w:t>
      </w:r>
      <w:r w:rsidR="000B0AC3" w:rsidRPr="0095233F">
        <w:rPr>
          <w:i/>
        </w:rPr>
        <w:fldChar w:fldCharType="end"/>
      </w:r>
      <w:r w:rsidR="002F2298" w:rsidRPr="0095233F">
        <w:rPr>
          <w:i/>
        </w:rPr>
        <w:t xml:space="preserve">. </w:t>
      </w:r>
      <w:r w:rsidR="00F66BB8" w:rsidRPr="0095233F">
        <w:rPr>
          <w:i/>
        </w:rPr>
        <w:t>Д</w:t>
      </w:r>
      <w:r w:rsidR="002F2298" w:rsidRPr="0095233F">
        <w:rPr>
          <w:i/>
        </w:rPr>
        <w:t xml:space="preserve">ля синдрома Рихтера </w:t>
      </w:r>
      <w:r w:rsidR="00F66BB8" w:rsidRPr="0095233F">
        <w:rPr>
          <w:i/>
        </w:rPr>
        <w:t xml:space="preserve">типичны </w:t>
      </w:r>
      <w:r w:rsidR="002F2298" w:rsidRPr="0095233F">
        <w:rPr>
          <w:i/>
        </w:rPr>
        <w:t>значения SUV &gt;15</w:t>
      </w:r>
      <w:r w:rsidR="00F66BB8" w:rsidRPr="0095233F">
        <w:rPr>
          <w:i/>
        </w:rPr>
        <w:t> %</w:t>
      </w:r>
      <w:r w:rsidR="002F2298" w:rsidRPr="0095233F">
        <w:rPr>
          <w:i/>
        </w:rPr>
        <w:t>. Если интенсивность накопления препарата отчетливо различается</w:t>
      </w:r>
      <w:r w:rsidR="002F2298" w:rsidRPr="00741B6B">
        <w:rPr>
          <w:i/>
        </w:rPr>
        <w:t xml:space="preserve"> в разных зонах, необходимо выполнение биопсии наиболее активного </w:t>
      </w:r>
      <w:r w:rsidR="002F2298">
        <w:rPr>
          <w:i/>
        </w:rPr>
        <w:t xml:space="preserve">узла или </w:t>
      </w:r>
      <w:r w:rsidR="002F2298" w:rsidRPr="00741B6B">
        <w:rPr>
          <w:i/>
        </w:rPr>
        <w:t>очага</w:t>
      </w:r>
      <w:r w:rsidRPr="00741B6B">
        <w:rPr>
          <w:i/>
        </w:rPr>
        <w:t>.</w:t>
      </w:r>
    </w:p>
    <w:p w:rsidR="00B21719" w:rsidRDefault="00B21719" w:rsidP="00504D96">
      <w:pPr>
        <w:pStyle w:val="a"/>
      </w:pPr>
      <w:r>
        <w:t xml:space="preserve">Всем пациентам с верифицированным ХЛЛ/ЛМЛ перед началом </w:t>
      </w:r>
      <w:r w:rsidRPr="00504D96">
        <w:t>терапии</w:t>
      </w:r>
      <w:r>
        <w:t xml:space="preserve"> для своевременного выявления сопутствующей</w:t>
      </w:r>
      <w:r w:rsidRPr="008045CA">
        <w:t xml:space="preserve"> </w:t>
      </w:r>
      <w:r>
        <w:t>патологии со стороны сердечно-сосудистой, дыхательной и пищеварительной систем</w:t>
      </w:r>
      <w:r w:rsidR="00F66BB8">
        <w:t xml:space="preserve"> и для</w:t>
      </w:r>
      <w:r w:rsidRPr="005C444A">
        <w:t xml:space="preserve"> </w:t>
      </w:r>
      <w:r>
        <w:t xml:space="preserve">определения необходимости </w:t>
      </w:r>
      <w:r w:rsidR="00F66BB8">
        <w:t xml:space="preserve">их </w:t>
      </w:r>
      <w:r>
        <w:t xml:space="preserve">профилактики или лечения </w:t>
      </w:r>
      <w:r w:rsidR="00F66BB8">
        <w:rPr>
          <w:b/>
          <w:bCs/>
        </w:rPr>
        <w:t xml:space="preserve">рекомендуется </w:t>
      </w:r>
      <w:r>
        <w:t xml:space="preserve">выполнить следующие исследования </w:t>
      </w:r>
      <w:r w:rsidR="000B0AC3">
        <w:fldChar w:fldCharType="begin" w:fldLock="1"/>
      </w:r>
      <w:r w:rsidR="00E97E28">
        <w:instrText>ADDIN CSL_CITATION {"citationItems":[{"id":"ITEM-1","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179-200","title":"Хронический лимфолейкоз.","type":"chapter"},"uris":["http://www.mendeley.com/documents/?uuid=eabb4618-5f05-4132-a8eb-9c136160a929"]}],"mendeley":{"formattedCitation":"[16]","plainTextFormattedCitation":"[16]","previouslyFormattedCitation":"[16]"},"properties":{"noteIndex":0},"schema":"https://github.com/citation-style-language/schema/raw/master/csl-citation.json"}</w:instrText>
      </w:r>
      <w:r w:rsidR="000B0AC3">
        <w:fldChar w:fldCharType="separate"/>
      </w:r>
      <w:r w:rsidRPr="00B21719">
        <w:rPr>
          <w:noProof/>
        </w:rPr>
        <w:t>[16]</w:t>
      </w:r>
      <w:r w:rsidR="000B0AC3">
        <w:fldChar w:fldCharType="end"/>
      </w:r>
      <w:r>
        <w:t>:</w:t>
      </w:r>
    </w:p>
    <w:p w:rsidR="00B21719" w:rsidRDefault="00B21719" w:rsidP="00BE7488">
      <w:pPr>
        <w:pStyle w:val="a"/>
        <w:numPr>
          <w:ilvl w:val="0"/>
          <w:numId w:val="28"/>
        </w:numPr>
        <w:spacing w:before="0"/>
      </w:pPr>
      <w:r w:rsidRPr="00617969">
        <w:t>электрокардиографи</w:t>
      </w:r>
      <w:r>
        <w:t>ю;</w:t>
      </w:r>
    </w:p>
    <w:p w:rsidR="00B21719" w:rsidRDefault="00B21719" w:rsidP="00BE7488">
      <w:pPr>
        <w:pStyle w:val="a"/>
        <w:numPr>
          <w:ilvl w:val="0"/>
          <w:numId w:val="28"/>
        </w:numPr>
        <w:spacing w:before="0"/>
      </w:pPr>
      <w:r>
        <w:t>эхокардиографию;</w:t>
      </w:r>
    </w:p>
    <w:p w:rsidR="00B21719" w:rsidRDefault="00B21719" w:rsidP="00BE7488">
      <w:pPr>
        <w:pStyle w:val="a"/>
        <w:numPr>
          <w:ilvl w:val="0"/>
          <w:numId w:val="28"/>
        </w:numPr>
        <w:spacing w:before="0"/>
      </w:pPr>
      <w:r w:rsidRPr="005C444A">
        <w:t>ультразвуков</w:t>
      </w:r>
      <w:r>
        <w:t>ую</w:t>
      </w:r>
      <w:r w:rsidRPr="005C444A">
        <w:t xml:space="preserve"> допплерографи</w:t>
      </w:r>
      <w:r>
        <w:t>ю</w:t>
      </w:r>
      <w:r w:rsidRPr="005C444A">
        <w:t xml:space="preserve"> сосудов (артерий и вен) </w:t>
      </w:r>
      <w:r>
        <w:t>нижних</w:t>
      </w:r>
      <w:r w:rsidRPr="005C444A">
        <w:t xml:space="preserve"> конечностей</w:t>
      </w:r>
      <w:r w:rsidR="00F66BB8">
        <w:t>.</w:t>
      </w:r>
    </w:p>
    <w:p w:rsidR="00B21719" w:rsidRPr="00C403C8" w:rsidRDefault="00B21719" w:rsidP="00504D96">
      <w:pPr>
        <w:rPr>
          <w:b/>
          <w:spacing w:val="-4"/>
        </w:rPr>
      </w:pPr>
      <w:r w:rsidRPr="00C403C8">
        <w:rPr>
          <w:b/>
          <w:spacing w:val="-4"/>
        </w:rPr>
        <w:t xml:space="preserve">Уровень убедительности </w:t>
      </w:r>
      <w:r w:rsidR="00C20509" w:rsidRPr="00C403C8">
        <w:rPr>
          <w:b/>
          <w:spacing w:val="-4"/>
        </w:rPr>
        <w:t xml:space="preserve">рекомендаций – </w:t>
      </w:r>
      <w:r w:rsidRPr="00C403C8">
        <w:rPr>
          <w:b/>
          <w:spacing w:val="-4"/>
        </w:rPr>
        <w:t xml:space="preserve">С (уровень достоверности </w:t>
      </w:r>
      <w:r w:rsidR="00C20509" w:rsidRPr="00C403C8">
        <w:rPr>
          <w:b/>
          <w:spacing w:val="-4"/>
        </w:rPr>
        <w:t xml:space="preserve">доказательств – </w:t>
      </w:r>
      <w:r w:rsidRPr="00C403C8">
        <w:rPr>
          <w:b/>
          <w:spacing w:val="-4"/>
        </w:rPr>
        <w:t>5).</w:t>
      </w:r>
    </w:p>
    <w:p w:rsidR="004D7374" w:rsidRPr="00C47BAB" w:rsidRDefault="00AE6C08" w:rsidP="00B93B9E">
      <w:pPr>
        <w:pStyle w:val="2"/>
        <w:contextualSpacing/>
        <w:rPr>
          <w:lang w:val="en-US"/>
        </w:rPr>
      </w:pPr>
      <w:bookmarkStart w:id="38" w:name="_Toc23601724"/>
      <w:bookmarkStart w:id="39" w:name="_Toc24546437"/>
      <w:r>
        <w:t xml:space="preserve">2.5. </w:t>
      </w:r>
      <w:bookmarkEnd w:id="38"/>
      <w:r w:rsidR="00CF20D8">
        <w:t>Иные диагностические исследования</w:t>
      </w:r>
      <w:bookmarkEnd w:id="39"/>
    </w:p>
    <w:p w:rsidR="00B21719" w:rsidRPr="00213F0A" w:rsidRDefault="00B21719" w:rsidP="00504D96">
      <w:pPr>
        <w:pStyle w:val="a"/>
        <w:rPr>
          <w:b/>
        </w:rPr>
      </w:pPr>
      <w:r w:rsidRPr="00504D96">
        <w:t>Всем</w:t>
      </w:r>
      <w:r>
        <w:t xml:space="preserve"> пациентам с ХЛЛ/ЛМЛ с коморбидностью, которая может повлиять на выбор программы противоопухолевого лечения, перед началом терапии </w:t>
      </w:r>
      <w:r w:rsidRPr="00213F0A">
        <w:rPr>
          <w:b/>
          <w:bCs/>
        </w:rPr>
        <w:t>рекомендуется</w:t>
      </w:r>
      <w:r>
        <w:rPr>
          <w:b/>
          <w:bCs/>
        </w:rPr>
        <w:t xml:space="preserve"> </w:t>
      </w:r>
      <w:r>
        <w:t>консультация соответствующего врача-специалиста (</w:t>
      </w:r>
      <w:r w:rsidR="004E6BF1">
        <w:t>врача-</w:t>
      </w:r>
      <w:r>
        <w:t xml:space="preserve">кардиолога, </w:t>
      </w:r>
      <w:r w:rsidR="004E6BF1">
        <w:t>врача-</w:t>
      </w:r>
      <w:r w:rsidRPr="002538FD">
        <w:t>невролога,</w:t>
      </w:r>
      <w:r>
        <w:t xml:space="preserve"> </w:t>
      </w:r>
      <w:r w:rsidR="004E6BF1">
        <w:t>врача-</w:t>
      </w:r>
      <w:r>
        <w:t>оториноларинолога</w:t>
      </w:r>
      <w:r w:rsidRPr="002538FD">
        <w:t xml:space="preserve"> и др</w:t>
      </w:r>
      <w:r>
        <w:t xml:space="preserve">.) </w:t>
      </w:r>
      <w:r w:rsidR="000B0AC3">
        <w:fldChar w:fldCharType="begin" w:fldLock="1"/>
      </w:r>
      <w:r w:rsidR="00E97E28">
        <w:instrText>ADDIN CSL_CITATION {"citationItems":[{"id":"ITEM-1","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179-200","title":"Хронический лимфолейкоз.","type":"chapter"},"uris":["http://www.mendeley.com/documents/?uuid=eabb4618-5f05-4132-a8eb-9c136160a929"]}],"mendeley":{"formattedCitation":"[16]","plainTextFormattedCitation":"[16]","previouslyFormattedCitation":"[16]"},"properties":{"noteIndex":0},"schema":"https://github.com/citation-style-language/schema/raw/master/csl-citation.json"}</w:instrText>
      </w:r>
      <w:r w:rsidR="000B0AC3">
        <w:fldChar w:fldCharType="separate"/>
      </w:r>
      <w:r w:rsidRPr="00B21719">
        <w:rPr>
          <w:noProof/>
        </w:rPr>
        <w:t>[16]</w:t>
      </w:r>
      <w:r w:rsidR="000B0AC3">
        <w:fldChar w:fldCharType="end"/>
      </w:r>
      <w:r>
        <w:t>.</w:t>
      </w:r>
    </w:p>
    <w:p w:rsidR="006322EB" w:rsidRPr="00C403C8" w:rsidRDefault="00B21719" w:rsidP="00C403C8">
      <w:pPr>
        <w:pStyle w:val="11"/>
        <w:spacing w:beforeAutospacing="0" w:afterAutospacing="0"/>
        <w:rPr>
          <w:b/>
          <w:spacing w:val="-4"/>
        </w:rPr>
      </w:pPr>
      <w:r w:rsidRPr="00C403C8">
        <w:rPr>
          <w:b/>
          <w:spacing w:val="-4"/>
        </w:rPr>
        <w:t xml:space="preserve">Уровень убедительности </w:t>
      </w:r>
      <w:r w:rsidR="00C20509" w:rsidRPr="00C403C8">
        <w:rPr>
          <w:b/>
          <w:spacing w:val="-4"/>
        </w:rPr>
        <w:t xml:space="preserve">рекомендаций – </w:t>
      </w:r>
      <w:r w:rsidRPr="00C403C8">
        <w:rPr>
          <w:b/>
          <w:spacing w:val="-4"/>
        </w:rPr>
        <w:t xml:space="preserve">С (уровень достоверности </w:t>
      </w:r>
      <w:r w:rsidR="00C20509" w:rsidRPr="00C403C8">
        <w:rPr>
          <w:b/>
          <w:spacing w:val="-4"/>
        </w:rPr>
        <w:t xml:space="preserve">доказательств – </w:t>
      </w:r>
      <w:r w:rsidR="00C403C8">
        <w:rPr>
          <w:b/>
          <w:spacing w:val="-4"/>
        </w:rPr>
        <w:t>5).</w:t>
      </w:r>
    </w:p>
    <w:p w:rsidR="00F94109" w:rsidRPr="00397360" w:rsidRDefault="004D7374" w:rsidP="00C403C8">
      <w:pPr>
        <w:pStyle w:val="1"/>
        <w:spacing w:before="480"/>
        <w:rPr>
          <w:sz w:val="24"/>
          <w:szCs w:val="24"/>
        </w:rPr>
      </w:pPr>
      <w:bookmarkStart w:id="40" w:name="_Toc520213125"/>
      <w:bookmarkStart w:id="41" w:name="_Toc24546438"/>
      <w:bookmarkStart w:id="42" w:name="_Toc23601725"/>
      <w:r w:rsidRPr="00397360">
        <w:rPr>
          <w:sz w:val="24"/>
          <w:szCs w:val="24"/>
        </w:rPr>
        <w:lastRenderedPageBreak/>
        <w:t xml:space="preserve">3. </w:t>
      </w:r>
      <w:bookmarkEnd w:id="40"/>
      <w:r w:rsidR="00F94109" w:rsidRPr="00397360">
        <w:rPr>
          <w:sz w:val="24"/>
          <w:szCs w:val="24"/>
        </w:rPr>
        <w:t xml:space="preserve">Лечение, включая медикаментозную и немедикаментозную терапии, диетотерапию, обезболивание, медицинские показания </w:t>
      </w:r>
      <w:r w:rsidR="00C403C8" w:rsidRPr="00397360">
        <w:rPr>
          <w:sz w:val="24"/>
          <w:szCs w:val="24"/>
        </w:rPr>
        <w:br/>
      </w:r>
      <w:r w:rsidR="00F94109" w:rsidRPr="00397360">
        <w:rPr>
          <w:sz w:val="24"/>
          <w:szCs w:val="24"/>
        </w:rPr>
        <w:t>и противопоказания к применению методов лечения</w:t>
      </w:r>
      <w:bookmarkEnd w:id="41"/>
      <w:bookmarkEnd w:id="42"/>
    </w:p>
    <w:p w:rsidR="004D7374" w:rsidRDefault="004D7374" w:rsidP="00B93B9E">
      <w:pPr>
        <w:pStyle w:val="2"/>
        <w:contextualSpacing/>
      </w:pPr>
      <w:bookmarkStart w:id="43" w:name="_Toc24546439"/>
      <w:bookmarkStart w:id="44" w:name="_Toc23601726"/>
      <w:r>
        <w:t>3.1</w:t>
      </w:r>
      <w:r w:rsidR="00397360" w:rsidRPr="00397360">
        <w:t>.</w:t>
      </w:r>
      <w:r>
        <w:t xml:space="preserve"> Показания к началу терапии В-клеточного </w:t>
      </w:r>
      <w:r w:rsidR="00BE6A1C">
        <w:t>ХЛЛ</w:t>
      </w:r>
      <w:bookmarkEnd w:id="43"/>
      <w:bookmarkEnd w:id="44"/>
    </w:p>
    <w:p w:rsidR="004D7374" w:rsidRDefault="004D7374" w:rsidP="00504D96">
      <w:pPr>
        <w:pStyle w:val="a"/>
      </w:pPr>
      <w:r w:rsidRPr="00504D96">
        <w:t>Всем</w:t>
      </w:r>
      <w:r>
        <w:t xml:space="preserve"> пациентам с верифицированным ХЛЛ/ЛМЛ </w:t>
      </w:r>
      <w:r w:rsidRPr="00D25605">
        <w:rPr>
          <w:b/>
        </w:rPr>
        <w:t>рекоменд</w:t>
      </w:r>
      <w:r w:rsidR="008E45D6">
        <w:rPr>
          <w:b/>
        </w:rPr>
        <w:t>уется</w:t>
      </w:r>
      <w:r>
        <w:t xml:space="preserve"> начало специфической терапии только при наличии показаний в соответствии с крит</w:t>
      </w:r>
      <w:r w:rsidR="00383556">
        <w:t xml:space="preserve">ериями </w:t>
      </w:r>
      <w:r w:rsidR="008502F5">
        <w:t>IWCLL</w:t>
      </w:r>
      <w:r w:rsidR="00383556">
        <w:t xml:space="preserve"> 2018 (</w:t>
      </w:r>
      <w:r w:rsidR="00C403C8">
        <w:t>см. </w:t>
      </w:r>
      <w:r w:rsidR="00383556">
        <w:t xml:space="preserve">приложение </w:t>
      </w:r>
      <w:r w:rsidR="00437AD9">
        <w:t>А3.2</w:t>
      </w:r>
      <w:r>
        <w:t>)</w:t>
      </w:r>
      <w:r w:rsidR="00E97E28">
        <w:t xml:space="preserve"> </w:t>
      </w:r>
      <w:r w:rsidR="000B0AC3">
        <w:fldChar w:fldCharType="begin" w:fldLock="1"/>
      </w:r>
      <w:r w:rsidR="00015814">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2","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79-200","title":"Хронический лимфолейкоз.","type":"chapter"},"uris":["http://www.mendeley.com/documents/?uuid=eabb4618-5f05-4132-a8eb-9c136160a929"]}],"mendeley":{"formattedCitation":"[12,16]","plainTextFormattedCitation":"[12,16]","previouslyFormattedCitation":"[12,16]"},"properties":{"noteIndex":0},"schema":"https://github.com/citation-style-language/schema/raw/master/csl-citation.json"}</w:instrText>
      </w:r>
      <w:r w:rsidR="000B0AC3">
        <w:fldChar w:fldCharType="separate"/>
      </w:r>
      <w:r w:rsidR="00015814" w:rsidRPr="00015814">
        <w:rPr>
          <w:noProof/>
        </w:rPr>
        <w:t>[12,16]</w:t>
      </w:r>
      <w:r w:rsidR="000B0AC3">
        <w:fldChar w:fldCharType="end"/>
      </w:r>
      <w:r>
        <w:t>.</w:t>
      </w:r>
    </w:p>
    <w:p w:rsidR="004D7374" w:rsidRPr="00C403C8" w:rsidRDefault="004D7374" w:rsidP="00504D96">
      <w:pPr>
        <w:contextualSpacing/>
        <w:rPr>
          <w:b/>
          <w:spacing w:val="-4"/>
        </w:rPr>
      </w:pPr>
      <w:r w:rsidRPr="00C403C8">
        <w:rPr>
          <w:b/>
          <w:spacing w:val="-4"/>
        </w:rPr>
        <w:t xml:space="preserve">Уровень убедительности </w:t>
      </w:r>
      <w:r w:rsidR="00C20509" w:rsidRPr="00C403C8">
        <w:rPr>
          <w:b/>
          <w:spacing w:val="-4"/>
        </w:rPr>
        <w:t xml:space="preserve">рекомендаций – </w:t>
      </w:r>
      <w:r w:rsidR="005C6207" w:rsidRPr="00C403C8">
        <w:rPr>
          <w:b/>
          <w:spacing w:val="-4"/>
        </w:rPr>
        <w:t>С</w:t>
      </w:r>
      <w:r w:rsidR="000E3DE6" w:rsidRPr="00C403C8">
        <w:rPr>
          <w:b/>
          <w:spacing w:val="-4"/>
        </w:rPr>
        <w:t xml:space="preserve"> </w:t>
      </w:r>
      <w:r w:rsidRPr="00C403C8">
        <w:rPr>
          <w:b/>
          <w:spacing w:val="-4"/>
        </w:rPr>
        <w:t>(урове</w:t>
      </w:r>
      <w:r w:rsidR="001E3D61" w:rsidRPr="00C403C8">
        <w:rPr>
          <w:b/>
          <w:spacing w:val="-4"/>
        </w:rPr>
        <w:t xml:space="preserve">нь достоверности </w:t>
      </w:r>
      <w:r w:rsidR="00C20509" w:rsidRPr="00C403C8">
        <w:rPr>
          <w:b/>
          <w:spacing w:val="-4"/>
        </w:rPr>
        <w:t xml:space="preserve">доказательств – </w:t>
      </w:r>
      <w:r w:rsidR="005C6207" w:rsidRPr="00C403C8">
        <w:rPr>
          <w:b/>
          <w:spacing w:val="-4"/>
        </w:rPr>
        <w:t>5</w:t>
      </w:r>
      <w:r w:rsidRPr="00C403C8">
        <w:rPr>
          <w:b/>
          <w:spacing w:val="-4"/>
        </w:rPr>
        <w:t>)</w:t>
      </w:r>
      <w:r w:rsidR="00383556" w:rsidRPr="00C403C8">
        <w:rPr>
          <w:b/>
          <w:spacing w:val="-4"/>
        </w:rPr>
        <w:t>.</w:t>
      </w:r>
    </w:p>
    <w:p w:rsidR="004D7374" w:rsidRPr="00383556" w:rsidRDefault="00A81638" w:rsidP="00504D96">
      <w:pPr>
        <w:contextualSpacing/>
        <w:rPr>
          <w:i/>
        </w:rPr>
      </w:pPr>
      <w:r>
        <w:rPr>
          <w:b/>
        </w:rPr>
        <w:t>Комментарии</w:t>
      </w:r>
      <w:r w:rsidR="004D7374" w:rsidRPr="00383556">
        <w:rPr>
          <w:b/>
        </w:rPr>
        <w:t>:</w:t>
      </w:r>
      <w:r w:rsidR="00572E8D">
        <w:rPr>
          <w:b/>
        </w:rPr>
        <w:t xml:space="preserve"> </w:t>
      </w:r>
      <w:r w:rsidR="00E97E28" w:rsidRPr="00383556">
        <w:rPr>
          <w:i/>
        </w:rPr>
        <w:t xml:space="preserve">около </w:t>
      </w:r>
      <w:r w:rsidR="004D7374" w:rsidRPr="00383556">
        <w:rPr>
          <w:i/>
        </w:rPr>
        <w:t>30</w:t>
      </w:r>
      <w:r w:rsidR="00DD3D1E">
        <w:rPr>
          <w:i/>
        </w:rPr>
        <w:t xml:space="preserve"> %</w:t>
      </w:r>
      <w:r w:rsidR="004D7374" w:rsidRPr="00383556">
        <w:rPr>
          <w:i/>
        </w:rPr>
        <w:t xml:space="preserve"> пациентов имеют медленно прогрессирующее течение ХЛЛ, причем продолжительность их жизни близка к общепопуляционной. Наличие такой группы </w:t>
      </w:r>
      <w:r w:rsidR="008E45D6">
        <w:rPr>
          <w:i/>
        </w:rPr>
        <w:t>пациентов</w:t>
      </w:r>
      <w:r w:rsidR="004D7374" w:rsidRPr="00383556">
        <w:rPr>
          <w:i/>
        </w:rPr>
        <w:t xml:space="preserve"> делает обоснованной тактику выжидательного наблюдения до появления показаний к терапии. </w:t>
      </w:r>
      <w:r w:rsidR="00E97E28" w:rsidRPr="00E97E28">
        <w:rPr>
          <w:i/>
        </w:rPr>
        <w:t>Т</w:t>
      </w:r>
      <w:r w:rsidR="004D7374" w:rsidRPr="00383556">
        <w:rPr>
          <w:i/>
        </w:rPr>
        <w:t xml:space="preserve">ерапия ХЛЛ должна начинаться при наличии показаний по критериям </w:t>
      </w:r>
      <w:r w:rsidR="008502F5" w:rsidRPr="00383556">
        <w:rPr>
          <w:i/>
        </w:rPr>
        <w:t xml:space="preserve">IWCLL </w:t>
      </w:r>
      <w:r w:rsidR="004D7374" w:rsidRPr="00383556">
        <w:rPr>
          <w:i/>
        </w:rPr>
        <w:t>2018.</w:t>
      </w:r>
      <w:r w:rsidR="00C52C85">
        <w:rPr>
          <w:i/>
        </w:rPr>
        <w:t xml:space="preserve"> </w:t>
      </w:r>
      <w:r w:rsidR="004D7374" w:rsidRPr="00383556">
        <w:rPr>
          <w:i/>
        </w:rPr>
        <w:t xml:space="preserve">Пациенты в стадии А с </w:t>
      </w:r>
      <w:r w:rsidR="00AA4B03" w:rsidRPr="00AA4B03">
        <w:rPr>
          <w:i/>
        </w:rPr>
        <w:t>аутоиммунн</w:t>
      </w:r>
      <w:r w:rsidR="00C403C8">
        <w:rPr>
          <w:i/>
        </w:rPr>
        <w:t>ой гемолитической</w:t>
      </w:r>
      <w:r w:rsidR="00AA4B03" w:rsidRPr="00AA4B03">
        <w:rPr>
          <w:i/>
        </w:rPr>
        <w:t xml:space="preserve"> анеми</w:t>
      </w:r>
      <w:r w:rsidR="00C403C8">
        <w:rPr>
          <w:i/>
        </w:rPr>
        <w:t>ей</w:t>
      </w:r>
      <w:r w:rsidR="004D7374" w:rsidRPr="00383556">
        <w:rPr>
          <w:i/>
        </w:rPr>
        <w:t xml:space="preserve"> или </w:t>
      </w:r>
      <w:r w:rsidR="00AA4B03" w:rsidRPr="00AA4B03">
        <w:rPr>
          <w:i/>
        </w:rPr>
        <w:t>идиопатическ</w:t>
      </w:r>
      <w:r w:rsidR="00C403C8">
        <w:rPr>
          <w:i/>
        </w:rPr>
        <w:t>ой</w:t>
      </w:r>
      <w:r w:rsidR="00AA4B03" w:rsidRPr="00AA4B03">
        <w:rPr>
          <w:i/>
        </w:rPr>
        <w:t xml:space="preserve"> тромбоцитопеническ</w:t>
      </w:r>
      <w:r w:rsidR="00C403C8">
        <w:rPr>
          <w:i/>
        </w:rPr>
        <w:t>ой пурпурой</w:t>
      </w:r>
      <w:r w:rsidR="004D7374" w:rsidRPr="00383556">
        <w:rPr>
          <w:i/>
        </w:rPr>
        <w:t xml:space="preserve"> должны получать лечение по поводу этих</w:t>
      </w:r>
      <w:r w:rsidR="00C52C85">
        <w:rPr>
          <w:i/>
        </w:rPr>
        <w:t xml:space="preserve"> осложнений.</w:t>
      </w:r>
      <w:r w:rsidR="004D7374" w:rsidRPr="00383556">
        <w:rPr>
          <w:i/>
        </w:rPr>
        <w:t xml:space="preserve"> Если аутоиммунное осложнение плохо отвечает на терапию </w:t>
      </w:r>
      <w:r w:rsidR="00804814" w:rsidRPr="00804814">
        <w:rPr>
          <w:bCs/>
          <w:i/>
          <w:szCs w:val="24"/>
          <w:shd w:val="clear" w:color="auto" w:fill="FFFFFF"/>
        </w:rPr>
        <w:t>кортикостероидами для системного использования</w:t>
      </w:r>
      <w:r w:rsidR="004D7374" w:rsidRPr="00383556">
        <w:rPr>
          <w:i/>
        </w:rPr>
        <w:t>, возможно применение направленной на ХЛЛ иммунохимиотерапии. Бессимптомная гипогаммаглобулинемия и наличие моноклональной секреции сами по себе не являются показаниями к лечению.</w:t>
      </w:r>
      <w:r w:rsidR="00572E8D">
        <w:rPr>
          <w:i/>
        </w:rPr>
        <w:t xml:space="preserve"> </w:t>
      </w:r>
      <w:r w:rsidR="004D7374" w:rsidRPr="00383556">
        <w:rPr>
          <w:i/>
        </w:rPr>
        <w:t xml:space="preserve">Выявление маркеров отрицательного прогноза, в том числе делеции 17p </w:t>
      </w:r>
      <w:r w:rsidR="00C403C8">
        <w:rPr>
          <w:i/>
        </w:rPr>
        <w:t>не</w:t>
      </w:r>
      <w:r w:rsidR="004D7374" w:rsidRPr="00383556">
        <w:rPr>
          <w:i/>
        </w:rPr>
        <w:t xml:space="preserve"> является показанием к началу терапии. </w:t>
      </w:r>
    </w:p>
    <w:p w:rsidR="004D7374" w:rsidRDefault="004D7374" w:rsidP="00B93B9E">
      <w:pPr>
        <w:pStyle w:val="2"/>
        <w:contextualSpacing/>
      </w:pPr>
      <w:bookmarkStart w:id="45" w:name="_Toc24546440"/>
      <w:bookmarkStart w:id="46" w:name="_Toc23601727"/>
      <w:r>
        <w:t>3.2</w:t>
      </w:r>
      <w:r w:rsidR="00397360" w:rsidRPr="00907D07">
        <w:t>.</w:t>
      </w:r>
      <w:r>
        <w:t xml:space="preserve"> Первая линия лечения ХЛЛ</w:t>
      </w:r>
      <w:bookmarkEnd w:id="45"/>
      <w:bookmarkEnd w:id="46"/>
    </w:p>
    <w:p w:rsidR="007B5AE5" w:rsidRDefault="007B5AE5" w:rsidP="00351D7B">
      <w:pPr>
        <w:ind w:firstLine="709"/>
        <w:contextualSpacing/>
        <w:rPr>
          <w:i/>
        </w:rPr>
      </w:pPr>
      <w:r w:rsidRPr="003147A2">
        <w:rPr>
          <w:i/>
        </w:rPr>
        <w:t xml:space="preserve">Цели лечения в первую очередь определяются возрастом, а также числом и тяжестью сопутствующих заболеваний (табл. </w:t>
      </w:r>
      <w:r w:rsidR="00C403C8">
        <w:rPr>
          <w:i/>
        </w:rPr>
        <w:t>3</w:t>
      </w:r>
      <w:r w:rsidRPr="003147A2">
        <w:rPr>
          <w:i/>
        </w:rPr>
        <w:t>).</w:t>
      </w:r>
    </w:p>
    <w:p w:rsidR="00C403C8" w:rsidRPr="003147A2" w:rsidRDefault="00C403C8" w:rsidP="00351D7B">
      <w:pPr>
        <w:ind w:firstLine="709"/>
        <w:contextualSpacing/>
        <w:rPr>
          <w:i/>
        </w:rPr>
      </w:pPr>
    </w:p>
    <w:p w:rsidR="00C403C8" w:rsidRPr="00504D96" w:rsidRDefault="007B5AE5" w:rsidP="00504D96">
      <w:pPr>
        <w:contextualSpacing/>
        <w:jc w:val="left"/>
        <w:rPr>
          <w:b/>
          <w:i/>
        </w:rPr>
      </w:pPr>
      <w:r w:rsidRPr="00504D96">
        <w:rPr>
          <w:b/>
          <w:i/>
        </w:rPr>
        <w:t xml:space="preserve">Таблица </w:t>
      </w:r>
      <w:r w:rsidR="00C403C8">
        <w:rPr>
          <w:b/>
          <w:i/>
        </w:rPr>
        <w:t>3</w:t>
      </w:r>
      <w:r w:rsidR="00504D96">
        <w:rPr>
          <w:b/>
          <w:i/>
        </w:rPr>
        <w:t xml:space="preserve">. </w:t>
      </w:r>
      <w:r w:rsidRPr="00504D96">
        <w:rPr>
          <w:b/>
          <w:i/>
        </w:rPr>
        <w:t xml:space="preserve">Подразделение на группы пациентов с </w:t>
      </w:r>
      <w:r w:rsidR="00C403C8" w:rsidRPr="00C403C8">
        <w:rPr>
          <w:b/>
          <w:i/>
        </w:rPr>
        <w:t>хроническ</w:t>
      </w:r>
      <w:r w:rsidR="00C403C8">
        <w:rPr>
          <w:b/>
          <w:i/>
        </w:rPr>
        <w:t>им</w:t>
      </w:r>
      <w:r w:rsidR="00C403C8" w:rsidRPr="00C403C8">
        <w:rPr>
          <w:b/>
          <w:i/>
        </w:rPr>
        <w:t xml:space="preserve"> лимфоцитарн</w:t>
      </w:r>
      <w:r w:rsidR="00C403C8">
        <w:rPr>
          <w:b/>
          <w:i/>
        </w:rPr>
        <w:t>ым лейкозом</w:t>
      </w:r>
    </w:p>
    <w:tbl>
      <w:tblPr>
        <w:tblW w:w="93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029"/>
        <w:gridCol w:w="2402"/>
        <w:gridCol w:w="2510"/>
        <w:gridCol w:w="2410"/>
      </w:tblGrid>
      <w:tr w:rsidR="007B5AE5" w:rsidRPr="005B4606" w:rsidTr="00C403C8">
        <w:trPr>
          <w:trHeight w:hRule="exact" w:val="937"/>
        </w:trPr>
        <w:tc>
          <w:tcPr>
            <w:tcW w:w="2029" w:type="dxa"/>
            <w:tcMar>
              <w:left w:w="57" w:type="dxa"/>
            </w:tcMar>
            <w:vAlign w:val="center"/>
          </w:tcPr>
          <w:p w:rsidR="007B5AE5" w:rsidRPr="003147A2" w:rsidRDefault="007B5AE5" w:rsidP="00C403C8">
            <w:pPr>
              <w:pStyle w:val="TableParagraph"/>
              <w:spacing w:before="60" w:after="60"/>
              <w:ind w:left="0" w:firstLine="6"/>
              <w:rPr>
                <w:rFonts w:ascii="Times New Roman" w:hAnsi="Times New Roman" w:cs="Times New Roman"/>
                <w:b/>
                <w:i/>
                <w:lang w:val="ru-RU"/>
              </w:rPr>
            </w:pPr>
            <w:r w:rsidRPr="003147A2">
              <w:rPr>
                <w:rFonts w:ascii="Times New Roman" w:hAnsi="Times New Roman" w:cs="Times New Roman"/>
                <w:b/>
                <w:i/>
                <w:lang w:val="ru-RU"/>
              </w:rPr>
              <w:t>Коморбидность, возраст</w:t>
            </w:r>
          </w:p>
        </w:tc>
        <w:tc>
          <w:tcPr>
            <w:tcW w:w="2402" w:type="dxa"/>
            <w:tcMar>
              <w:left w:w="57" w:type="dxa"/>
            </w:tcMar>
            <w:vAlign w:val="center"/>
          </w:tcPr>
          <w:p w:rsidR="007B5AE5" w:rsidRPr="003147A2" w:rsidRDefault="007B5AE5" w:rsidP="00C403C8">
            <w:pPr>
              <w:pStyle w:val="TableParagraph"/>
              <w:spacing w:before="60" w:after="60"/>
              <w:ind w:left="0" w:firstLine="6"/>
              <w:jc w:val="center"/>
              <w:rPr>
                <w:rFonts w:ascii="Times New Roman" w:hAnsi="Times New Roman" w:cs="Times New Roman"/>
                <w:i/>
                <w:lang w:val="ru-RU"/>
              </w:rPr>
            </w:pPr>
            <w:r w:rsidRPr="003147A2">
              <w:rPr>
                <w:rFonts w:ascii="Times New Roman" w:hAnsi="Times New Roman" w:cs="Times New Roman"/>
                <w:i/>
                <w:lang w:val="ru-RU"/>
              </w:rPr>
              <w:t>Нет значимой</w:t>
            </w:r>
            <w:r w:rsidRPr="003147A2">
              <w:rPr>
                <w:rFonts w:ascii="Times New Roman" w:hAnsi="Times New Roman" w:cs="Times New Roman"/>
                <w:i/>
              </w:rPr>
              <w:t xml:space="preserve"> коморбидности</w:t>
            </w:r>
          </w:p>
        </w:tc>
        <w:tc>
          <w:tcPr>
            <w:tcW w:w="2510" w:type="dxa"/>
            <w:tcMar>
              <w:left w:w="57" w:type="dxa"/>
            </w:tcMar>
            <w:vAlign w:val="center"/>
          </w:tcPr>
          <w:p w:rsidR="007B5AE5" w:rsidRPr="003147A2" w:rsidRDefault="007B5AE5" w:rsidP="00C403C8">
            <w:pPr>
              <w:pStyle w:val="TableParagraph"/>
              <w:spacing w:before="60" w:after="60"/>
              <w:ind w:left="0" w:firstLine="6"/>
              <w:jc w:val="center"/>
              <w:rPr>
                <w:rFonts w:ascii="Times New Roman" w:hAnsi="Times New Roman" w:cs="Times New Roman"/>
                <w:i/>
                <w:lang w:val="ru-RU"/>
              </w:rPr>
            </w:pPr>
            <w:r w:rsidRPr="003147A2">
              <w:rPr>
                <w:rFonts w:ascii="Times New Roman" w:hAnsi="Times New Roman" w:cs="Times New Roman"/>
                <w:i/>
                <w:lang w:val="ru-RU"/>
              </w:rPr>
              <w:t>Значимая</w:t>
            </w:r>
            <w:r w:rsidR="00E97E28">
              <w:rPr>
                <w:rFonts w:ascii="Times New Roman" w:hAnsi="Times New Roman" w:cs="Times New Roman"/>
                <w:i/>
                <w:lang w:val="ru-RU"/>
              </w:rPr>
              <w:t xml:space="preserve"> </w:t>
            </w:r>
            <w:r w:rsidRPr="003147A2">
              <w:rPr>
                <w:rFonts w:ascii="Times New Roman" w:hAnsi="Times New Roman" w:cs="Times New Roman"/>
                <w:i/>
              </w:rPr>
              <w:t>коморбидность</w:t>
            </w:r>
          </w:p>
        </w:tc>
        <w:tc>
          <w:tcPr>
            <w:tcW w:w="2410" w:type="dxa"/>
            <w:tcMar>
              <w:left w:w="57" w:type="dxa"/>
            </w:tcMar>
            <w:vAlign w:val="center"/>
          </w:tcPr>
          <w:p w:rsidR="007B5AE5" w:rsidRPr="003147A2" w:rsidRDefault="007B5AE5" w:rsidP="00C403C8">
            <w:pPr>
              <w:pStyle w:val="TableParagraph"/>
              <w:spacing w:before="60" w:after="60"/>
              <w:ind w:left="0" w:firstLine="6"/>
              <w:jc w:val="center"/>
              <w:rPr>
                <w:rFonts w:ascii="Times New Roman" w:hAnsi="Times New Roman" w:cs="Times New Roman"/>
                <w:i/>
                <w:lang w:val="ru-RU"/>
              </w:rPr>
            </w:pPr>
            <w:r w:rsidRPr="003147A2">
              <w:rPr>
                <w:rFonts w:ascii="Times New Roman" w:hAnsi="Times New Roman" w:cs="Times New Roman"/>
                <w:i/>
                <w:lang w:val="ru-RU"/>
              </w:rPr>
              <w:t>Старческий возраст</w:t>
            </w:r>
            <w:r w:rsidRPr="003147A2">
              <w:rPr>
                <w:rFonts w:ascii="Times New Roman" w:hAnsi="Times New Roman" w:cs="Times New Roman"/>
                <w:i/>
              </w:rPr>
              <w:t>,</w:t>
            </w:r>
            <w:r w:rsidR="00E97E28">
              <w:rPr>
                <w:rFonts w:ascii="Times New Roman" w:hAnsi="Times New Roman" w:cs="Times New Roman"/>
                <w:i/>
                <w:lang w:val="ru-RU"/>
              </w:rPr>
              <w:t xml:space="preserve"> </w:t>
            </w:r>
            <w:r w:rsidRPr="00D012C9">
              <w:rPr>
                <w:rFonts w:ascii="Times New Roman" w:hAnsi="Times New Roman" w:cs="Times New Roman"/>
                <w:i/>
                <w:lang w:val="ru-RU"/>
              </w:rPr>
              <w:t>органные</w:t>
            </w:r>
            <w:r w:rsidR="00E97E28">
              <w:rPr>
                <w:rFonts w:ascii="Times New Roman" w:hAnsi="Times New Roman" w:cs="Times New Roman"/>
                <w:i/>
                <w:lang w:val="ru-RU"/>
              </w:rPr>
              <w:t xml:space="preserve"> </w:t>
            </w:r>
            <w:r w:rsidRPr="00D012C9">
              <w:rPr>
                <w:rFonts w:ascii="Times New Roman" w:hAnsi="Times New Roman" w:cs="Times New Roman"/>
                <w:i/>
                <w:lang w:val="ru-RU"/>
              </w:rPr>
              <w:t>патологии</w:t>
            </w:r>
          </w:p>
        </w:tc>
      </w:tr>
      <w:tr w:rsidR="007B5AE5" w:rsidRPr="005B4606" w:rsidTr="00C403C8">
        <w:trPr>
          <w:trHeight w:hRule="exact" w:val="922"/>
        </w:trPr>
        <w:tc>
          <w:tcPr>
            <w:tcW w:w="2029" w:type="dxa"/>
            <w:tcMar>
              <w:left w:w="57" w:type="dxa"/>
            </w:tcMar>
            <w:vAlign w:val="center"/>
          </w:tcPr>
          <w:p w:rsidR="007B5AE5" w:rsidRPr="003147A2" w:rsidRDefault="007B5AE5" w:rsidP="00C403C8">
            <w:pPr>
              <w:pStyle w:val="TableParagraph"/>
              <w:spacing w:before="60" w:after="60"/>
              <w:ind w:left="0" w:firstLine="6"/>
              <w:rPr>
                <w:rFonts w:ascii="Times New Roman" w:hAnsi="Times New Roman" w:cs="Times New Roman"/>
                <w:b/>
                <w:i/>
              </w:rPr>
            </w:pPr>
            <w:r w:rsidRPr="003147A2">
              <w:rPr>
                <w:rFonts w:ascii="Times New Roman" w:hAnsi="Times New Roman" w:cs="Times New Roman"/>
                <w:b/>
                <w:i/>
                <w:lang w:val="ru-RU"/>
              </w:rPr>
              <w:t>Цель терапии</w:t>
            </w:r>
          </w:p>
        </w:tc>
        <w:tc>
          <w:tcPr>
            <w:tcW w:w="2402" w:type="dxa"/>
            <w:tcMar>
              <w:left w:w="57" w:type="dxa"/>
            </w:tcMar>
            <w:vAlign w:val="center"/>
          </w:tcPr>
          <w:p w:rsidR="007B5AE5" w:rsidRPr="003147A2" w:rsidRDefault="007B5AE5" w:rsidP="00C403C8">
            <w:pPr>
              <w:pStyle w:val="TableParagraph"/>
              <w:spacing w:before="60" w:after="60"/>
              <w:ind w:left="0" w:firstLine="6"/>
              <w:jc w:val="center"/>
              <w:rPr>
                <w:rFonts w:ascii="Times New Roman" w:hAnsi="Times New Roman" w:cs="Times New Roman"/>
                <w:i/>
                <w:lang w:val="ru-RU"/>
              </w:rPr>
            </w:pPr>
            <w:r w:rsidRPr="003147A2">
              <w:rPr>
                <w:rFonts w:ascii="Times New Roman" w:hAnsi="Times New Roman" w:cs="Times New Roman"/>
                <w:i/>
                <w:lang w:val="ru-RU"/>
              </w:rPr>
              <w:t>Долгосрочная ремиссия</w:t>
            </w:r>
            <w:r w:rsidRPr="003147A2">
              <w:rPr>
                <w:rFonts w:ascii="Times New Roman" w:hAnsi="Times New Roman" w:cs="Times New Roman"/>
                <w:i/>
              </w:rPr>
              <w:t xml:space="preserve">, </w:t>
            </w:r>
            <w:r w:rsidRPr="003147A2">
              <w:rPr>
                <w:rFonts w:ascii="Times New Roman" w:hAnsi="Times New Roman" w:cs="Times New Roman"/>
                <w:i/>
                <w:lang w:val="ru-RU"/>
              </w:rPr>
              <w:t>эрадикация МОБ</w:t>
            </w:r>
          </w:p>
        </w:tc>
        <w:tc>
          <w:tcPr>
            <w:tcW w:w="2510" w:type="dxa"/>
            <w:tcMar>
              <w:left w:w="57" w:type="dxa"/>
            </w:tcMar>
            <w:vAlign w:val="center"/>
          </w:tcPr>
          <w:p w:rsidR="007B5AE5" w:rsidRPr="003147A2" w:rsidRDefault="007B5AE5" w:rsidP="00C403C8">
            <w:pPr>
              <w:pStyle w:val="TableParagraph"/>
              <w:spacing w:before="60" w:after="60"/>
              <w:ind w:left="0" w:firstLine="6"/>
              <w:jc w:val="center"/>
              <w:rPr>
                <w:rFonts w:ascii="Times New Roman" w:hAnsi="Times New Roman" w:cs="Times New Roman"/>
                <w:i/>
                <w:lang w:val="ru-RU"/>
              </w:rPr>
            </w:pPr>
            <w:r w:rsidRPr="003147A2">
              <w:rPr>
                <w:rFonts w:ascii="Times New Roman" w:hAnsi="Times New Roman" w:cs="Times New Roman"/>
                <w:i/>
                <w:lang w:val="ru-RU"/>
              </w:rPr>
              <w:t xml:space="preserve">Контроль над болезнью, </w:t>
            </w:r>
            <w:r w:rsidR="00C403C8">
              <w:rPr>
                <w:rFonts w:ascii="Times New Roman" w:hAnsi="Times New Roman" w:cs="Times New Roman"/>
                <w:i/>
                <w:lang w:val="ru-RU"/>
              </w:rPr>
              <w:br/>
            </w:r>
            <w:r w:rsidRPr="003147A2">
              <w:rPr>
                <w:rFonts w:ascii="Times New Roman" w:hAnsi="Times New Roman" w:cs="Times New Roman"/>
                <w:i/>
                <w:lang w:val="ru-RU"/>
              </w:rPr>
              <w:t>низкая токсичность</w:t>
            </w:r>
          </w:p>
        </w:tc>
        <w:tc>
          <w:tcPr>
            <w:tcW w:w="2410" w:type="dxa"/>
            <w:tcMar>
              <w:left w:w="57" w:type="dxa"/>
            </w:tcMar>
            <w:vAlign w:val="center"/>
          </w:tcPr>
          <w:p w:rsidR="007B5AE5" w:rsidRPr="003147A2" w:rsidRDefault="007B5AE5" w:rsidP="00C403C8">
            <w:pPr>
              <w:pStyle w:val="TableParagraph"/>
              <w:spacing w:before="60" w:after="60"/>
              <w:ind w:left="0" w:firstLine="6"/>
              <w:jc w:val="center"/>
              <w:rPr>
                <w:rFonts w:ascii="Times New Roman" w:hAnsi="Times New Roman" w:cs="Times New Roman"/>
                <w:i/>
                <w:lang w:val="ru-RU"/>
              </w:rPr>
            </w:pPr>
            <w:r w:rsidRPr="003147A2">
              <w:rPr>
                <w:rFonts w:ascii="Times New Roman" w:hAnsi="Times New Roman" w:cs="Times New Roman"/>
                <w:i/>
                <w:lang w:val="ru-RU"/>
              </w:rPr>
              <w:t>Паллиативная</w:t>
            </w:r>
          </w:p>
        </w:tc>
      </w:tr>
    </w:tbl>
    <w:p w:rsidR="00C403C8" w:rsidRDefault="00C403C8" w:rsidP="00351D7B">
      <w:pPr>
        <w:ind w:firstLine="709"/>
        <w:contextualSpacing/>
        <w:rPr>
          <w:i/>
        </w:rPr>
      </w:pPr>
    </w:p>
    <w:p w:rsidR="007B5AE5" w:rsidRPr="004C0968" w:rsidRDefault="007B5AE5" w:rsidP="00351D7B">
      <w:pPr>
        <w:ind w:firstLine="709"/>
        <w:contextualSpacing/>
        <w:rPr>
          <w:i/>
        </w:rPr>
      </w:pPr>
      <w:r w:rsidRPr="004C0968">
        <w:rPr>
          <w:i/>
        </w:rPr>
        <w:lastRenderedPageBreak/>
        <w:t>Существует объективная шкала оценки числа и тяжести сопутствующих заболеваний (коморбидн</w:t>
      </w:r>
      <w:r w:rsidR="005163D3">
        <w:rPr>
          <w:i/>
        </w:rPr>
        <w:t>о</w:t>
      </w:r>
      <w:r w:rsidRPr="004C0968">
        <w:rPr>
          <w:i/>
        </w:rPr>
        <w:t>сти) – CIRS (</w:t>
      </w:r>
      <w:r w:rsidRPr="004C0968">
        <w:rPr>
          <w:i/>
          <w:lang w:val="en-US"/>
        </w:rPr>
        <w:t>Cumulative</w:t>
      </w:r>
      <w:r w:rsidR="00F0422A">
        <w:rPr>
          <w:i/>
        </w:rPr>
        <w:t xml:space="preserve"> </w:t>
      </w:r>
      <w:r w:rsidRPr="004C0968">
        <w:rPr>
          <w:i/>
          <w:lang w:val="en-US"/>
        </w:rPr>
        <w:t>Illness</w:t>
      </w:r>
      <w:r w:rsidR="00F0422A">
        <w:rPr>
          <w:i/>
        </w:rPr>
        <w:t xml:space="preserve"> </w:t>
      </w:r>
      <w:r w:rsidRPr="004C0968">
        <w:rPr>
          <w:i/>
          <w:lang w:val="en-US"/>
        </w:rPr>
        <w:t>Rating</w:t>
      </w:r>
      <w:r w:rsidR="00F0422A">
        <w:rPr>
          <w:i/>
        </w:rPr>
        <w:t xml:space="preserve"> </w:t>
      </w:r>
      <w:r w:rsidRPr="004C0968">
        <w:rPr>
          <w:i/>
          <w:lang w:val="en-US"/>
        </w:rPr>
        <w:t>Score</w:t>
      </w:r>
      <w:r w:rsidRPr="004C0968">
        <w:rPr>
          <w:i/>
        </w:rPr>
        <w:t>)</w:t>
      </w:r>
      <w:r w:rsidR="000B0AC3" w:rsidRPr="0008146B">
        <w:rPr>
          <w:i/>
        </w:rPr>
        <w:t xml:space="preserve"> (</w:t>
      </w:r>
      <w:r w:rsidR="007C0380">
        <w:rPr>
          <w:i/>
        </w:rPr>
        <w:t>см. приложение Г2)</w:t>
      </w:r>
      <w:r w:rsidRPr="004C0968">
        <w:rPr>
          <w:i/>
        </w:rPr>
        <w:t xml:space="preserve">. В реальной клинической практике оценка кумулятивного индекса коморбидности не требуется. В настоящее время понятие «значимая коморбидность» не может быть объективно и воспроизводимо определено. В связи с этим распределение пациентов на терапевтические группы </w:t>
      </w:r>
      <w:r w:rsidR="00C403C8">
        <w:rPr>
          <w:i/>
        </w:rPr>
        <w:t>проводится по решению</w:t>
      </w:r>
      <w:r w:rsidRPr="004C0968">
        <w:rPr>
          <w:i/>
        </w:rPr>
        <w:t xml:space="preserve"> врача. </w:t>
      </w:r>
    </w:p>
    <w:p w:rsidR="007B5AE5" w:rsidRPr="003147A2" w:rsidRDefault="007B5AE5" w:rsidP="00351D7B">
      <w:pPr>
        <w:ind w:firstLine="709"/>
        <w:contextualSpacing/>
        <w:rPr>
          <w:i/>
        </w:rPr>
      </w:pPr>
      <w:r w:rsidRPr="003147A2">
        <w:rPr>
          <w:i/>
        </w:rPr>
        <w:t>Результаты крупных клинических исследований 2000</w:t>
      </w:r>
      <w:r w:rsidR="00C403C8">
        <w:rPr>
          <w:i/>
        </w:rPr>
        <w:t>-х</w:t>
      </w:r>
      <w:r w:rsidRPr="003147A2">
        <w:rPr>
          <w:i/>
        </w:rPr>
        <w:t xml:space="preserve"> </w:t>
      </w:r>
      <w:r w:rsidR="00C403C8">
        <w:rPr>
          <w:i/>
        </w:rPr>
        <w:t>гг.</w:t>
      </w:r>
      <w:r w:rsidRPr="003147A2">
        <w:rPr>
          <w:i/>
        </w:rPr>
        <w:t xml:space="preserve"> убедительно свидетельствуют о низкой эффективности иммунохимиотерапии у пациентов с делецией 17</w:t>
      </w:r>
      <w:r w:rsidRPr="003147A2">
        <w:rPr>
          <w:i/>
          <w:lang w:val="en-US"/>
        </w:rPr>
        <w:t>p</w:t>
      </w:r>
      <w:r w:rsidRPr="003147A2">
        <w:rPr>
          <w:i/>
        </w:rPr>
        <w:t xml:space="preserve">. Однако это цитогенетическое нарушение выявляется до </w:t>
      </w:r>
      <w:r w:rsidR="00C403C8">
        <w:rPr>
          <w:i/>
        </w:rPr>
        <w:t xml:space="preserve">начала </w:t>
      </w:r>
      <w:r w:rsidRPr="003147A2">
        <w:rPr>
          <w:i/>
        </w:rPr>
        <w:t xml:space="preserve">терапии </w:t>
      </w:r>
      <w:r w:rsidR="00C403C8">
        <w:rPr>
          <w:i/>
        </w:rPr>
        <w:t>1-й линии только у</w:t>
      </w:r>
      <w:r w:rsidR="007C0380">
        <w:rPr>
          <w:i/>
        </w:rPr>
        <w:t xml:space="preserve"> </w:t>
      </w:r>
      <w:r w:rsidRPr="003147A2">
        <w:rPr>
          <w:i/>
        </w:rPr>
        <w:t>7</w:t>
      </w:r>
      <w:r w:rsidR="007C0380">
        <w:rPr>
          <w:i/>
        </w:rPr>
        <w:t xml:space="preserve"> </w:t>
      </w:r>
      <w:r w:rsidR="00DD3D1E">
        <w:rPr>
          <w:i/>
        </w:rPr>
        <w:t>%</w:t>
      </w:r>
      <w:r w:rsidR="00DD5F69">
        <w:rPr>
          <w:i/>
        </w:rPr>
        <w:t xml:space="preserve"> пациентов</w:t>
      </w:r>
      <w:r w:rsidRPr="003147A2">
        <w:rPr>
          <w:i/>
        </w:rPr>
        <w:t>. Число пациентов с клинической рефрактерностью (прогресси</w:t>
      </w:r>
      <w:r w:rsidR="00C403C8">
        <w:rPr>
          <w:i/>
        </w:rPr>
        <w:t>рованием</w:t>
      </w:r>
      <w:r w:rsidRPr="003147A2">
        <w:rPr>
          <w:i/>
        </w:rPr>
        <w:t xml:space="preserve"> на фоне лечения или быстры</w:t>
      </w:r>
      <w:r w:rsidR="00C403C8">
        <w:rPr>
          <w:i/>
        </w:rPr>
        <w:t>м</w:t>
      </w:r>
      <w:r w:rsidRPr="003147A2">
        <w:rPr>
          <w:i/>
        </w:rPr>
        <w:t xml:space="preserve"> рецидив</w:t>
      </w:r>
      <w:r w:rsidR="00C403C8">
        <w:rPr>
          <w:i/>
        </w:rPr>
        <w:t>ом</w:t>
      </w:r>
      <w:r w:rsidRPr="003147A2">
        <w:rPr>
          <w:i/>
        </w:rPr>
        <w:t xml:space="preserve">) приблизительно </w:t>
      </w:r>
      <w:r w:rsidR="00C403C8">
        <w:rPr>
          <w:i/>
        </w:rPr>
        <w:t>в 2 раза</w:t>
      </w:r>
      <w:r w:rsidRPr="003147A2">
        <w:rPr>
          <w:i/>
        </w:rPr>
        <w:t xml:space="preserve"> больше. Эти наблюдения легли в основу понятия </w:t>
      </w:r>
      <w:r w:rsidR="00C403C8">
        <w:rPr>
          <w:i/>
        </w:rPr>
        <w:t xml:space="preserve">ХЛЛ </w:t>
      </w:r>
      <w:r w:rsidRPr="003147A2">
        <w:rPr>
          <w:i/>
        </w:rPr>
        <w:t xml:space="preserve">высокого риска. </w:t>
      </w:r>
    </w:p>
    <w:p w:rsidR="007B5AE5" w:rsidRPr="003147A2" w:rsidRDefault="007B5AE5" w:rsidP="00351D7B">
      <w:pPr>
        <w:ind w:firstLine="709"/>
        <w:contextualSpacing/>
        <w:rPr>
          <w:i/>
        </w:rPr>
      </w:pPr>
      <w:r w:rsidRPr="003147A2">
        <w:rPr>
          <w:i/>
        </w:rPr>
        <w:t xml:space="preserve">Таким образом, при проведении терапии </w:t>
      </w:r>
      <w:r w:rsidR="00C403C8">
        <w:rPr>
          <w:i/>
        </w:rPr>
        <w:t>1-й</w:t>
      </w:r>
      <w:r w:rsidRPr="003147A2">
        <w:rPr>
          <w:i/>
        </w:rPr>
        <w:t xml:space="preserve"> линии пациенты могут быть распределены на </w:t>
      </w:r>
      <w:r w:rsidR="00504D96">
        <w:rPr>
          <w:i/>
        </w:rPr>
        <w:t>3</w:t>
      </w:r>
      <w:r w:rsidRPr="003147A2">
        <w:rPr>
          <w:i/>
        </w:rPr>
        <w:t xml:space="preserve"> группы. </w:t>
      </w:r>
    </w:p>
    <w:p w:rsidR="007B5AE5" w:rsidRPr="00C403C8" w:rsidRDefault="007B5AE5" w:rsidP="00BE7488">
      <w:pPr>
        <w:pStyle w:val="a"/>
        <w:numPr>
          <w:ilvl w:val="0"/>
          <w:numId w:val="20"/>
        </w:numPr>
        <w:spacing w:before="0"/>
        <w:rPr>
          <w:i/>
        </w:rPr>
      </w:pPr>
      <w:r w:rsidRPr="00C403C8">
        <w:rPr>
          <w:i/>
        </w:rPr>
        <w:t xml:space="preserve">К </w:t>
      </w:r>
      <w:r w:rsidR="00C403C8">
        <w:rPr>
          <w:i/>
        </w:rPr>
        <w:t>1-й</w:t>
      </w:r>
      <w:r w:rsidRPr="00C403C8">
        <w:rPr>
          <w:i/>
        </w:rPr>
        <w:t xml:space="preserve"> группе относятся </w:t>
      </w:r>
      <w:r w:rsidR="00B3535C" w:rsidRPr="00C403C8">
        <w:rPr>
          <w:i/>
        </w:rPr>
        <w:t xml:space="preserve">молодые </w:t>
      </w:r>
      <w:r w:rsidRPr="00C403C8">
        <w:rPr>
          <w:i/>
        </w:rPr>
        <w:t xml:space="preserve">пациенты </w:t>
      </w:r>
      <w:r w:rsidR="00B3535C" w:rsidRPr="00C403C8">
        <w:rPr>
          <w:i/>
        </w:rPr>
        <w:t xml:space="preserve">(менее 65 лет) </w:t>
      </w:r>
      <w:r w:rsidRPr="00C403C8">
        <w:rPr>
          <w:i/>
        </w:rPr>
        <w:t xml:space="preserve">без делеции 17p и/или мутации TP53 с хорошим соматическим статусом без сопутствующих заболеваний. В этой группе необходимо стремиться к достижению полной ремиссии, по возможности с эрадикацией МОБ, поскольку только такая тактика может привести к реальному увеличению продолжительности жизни. </w:t>
      </w:r>
      <w:r w:rsidR="006F547D" w:rsidRPr="00C403C8">
        <w:rPr>
          <w:i/>
        </w:rPr>
        <w:t>Основ</w:t>
      </w:r>
      <w:r w:rsidR="00C403C8">
        <w:rPr>
          <w:i/>
        </w:rPr>
        <w:t>а</w:t>
      </w:r>
      <w:r w:rsidR="006F547D" w:rsidRPr="00C403C8">
        <w:rPr>
          <w:i/>
        </w:rPr>
        <w:t xml:space="preserve"> лечения пациентов этой группы </w:t>
      </w:r>
      <w:r w:rsidR="00C403C8">
        <w:rPr>
          <w:i/>
        </w:rPr>
        <w:t>–</w:t>
      </w:r>
      <w:r w:rsidR="006F547D" w:rsidRPr="00C403C8">
        <w:rPr>
          <w:i/>
        </w:rPr>
        <w:t xml:space="preserve"> курсовая иммунохимиотерапия. В подгруппе пациентов без мутаций генов </w:t>
      </w:r>
      <w:r w:rsidR="00C403C8">
        <w:rPr>
          <w:i/>
          <w:lang w:val="en-US"/>
        </w:rPr>
        <w:t>IGHV</w:t>
      </w:r>
      <w:r w:rsidR="00C403C8" w:rsidRPr="00397360">
        <w:rPr>
          <w:i/>
        </w:rPr>
        <w:t xml:space="preserve"> </w:t>
      </w:r>
      <w:r w:rsidR="006F547D" w:rsidRPr="00C403C8">
        <w:rPr>
          <w:i/>
        </w:rPr>
        <w:t>комбинация ибрутиниба</w:t>
      </w:r>
      <w:r w:rsidR="001F4A9B" w:rsidRPr="00397360">
        <w:rPr>
          <w:i/>
        </w:rPr>
        <w:t>**</w:t>
      </w:r>
      <w:r w:rsidR="006F547D" w:rsidRPr="00C403C8">
        <w:rPr>
          <w:i/>
        </w:rPr>
        <w:t xml:space="preserve"> и ритуксимаба</w:t>
      </w:r>
      <w:r w:rsidR="001F4A9B" w:rsidRPr="00397360">
        <w:rPr>
          <w:i/>
        </w:rPr>
        <w:t>**</w:t>
      </w:r>
      <w:r w:rsidR="006F547D" w:rsidRPr="00C403C8">
        <w:rPr>
          <w:i/>
        </w:rPr>
        <w:t xml:space="preserve"> оказалась значительно более эффективной и менее токсичной по сравнению с режимом FCR. У пациентов без мутаций генов</w:t>
      </w:r>
      <w:r w:rsidR="001F4A9B" w:rsidRPr="001F4A9B">
        <w:rPr>
          <w:i/>
        </w:rPr>
        <w:t xml:space="preserve"> </w:t>
      </w:r>
      <w:r w:rsidR="001F4A9B">
        <w:rPr>
          <w:i/>
          <w:lang w:val="en-US"/>
        </w:rPr>
        <w:t>IG</w:t>
      </w:r>
      <w:r w:rsidR="001F4A9B">
        <w:rPr>
          <w:i/>
        </w:rPr>
        <w:t>H</w:t>
      </w:r>
      <w:r w:rsidR="001F4A9B">
        <w:rPr>
          <w:i/>
          <w:lang w:val="en-US"/>
        </w:rPr>
        <w:t>V</w:t>
      </w:r>
      <w:r w:rsidR="006F547D" w:rsidRPr="00C403C8">
        <w:rPr>
          <w:i/>
        </w:rPr>
        <w:t xml:space="preserve"> может рассматриваться </w:t>
      </w:r>
      <w:r w:rsidR="001F4A9B">
        <w:rPr>
          <w:i/>
        </w:rPr>
        <w:t xml:space="preserve">возможность </w:t>
      </w:r>
      <w:r w:rsidR="006F547D" w:rsidRPr="00C403C8">
        <w:rPr>
          <w:i/>
        </w:rPr>
        <w:t>терапи</w:t>
      </w:r>
      <w:r w:rsidR="001F4A9B">
        <w:rPr>
          <w:i/>
        </w:rPr>
        <w:t>и</w:t>
      </w:r>
      <w:r w:rsidR="006F547D" w:rsidRPr="00C403C8">
        <w:rPr>
          <w:i/>
        </w:rPr>
        <w:t xml:space="preserve"> ибру</w:t>
      </w:r>
      <w:r w:rsidR="001F4A9B">
        <w:rPr>
          <w:i/>
        </w:rPr>
        <w:softHyphen/>
      </w:r>
      <w:r w:rsidR="006F547D" w:rsidRPr="00C403C8">
        <w:rPr>
          <w:i/>
        </w:rPr>
        <w:t>тинибом</w:t>
      </w:r>
      <w:r w:rsidR="001F4A9B" w:rsidRPr="00397360">
        <w:rPr>
          <w:i/>
        </w:rPr>
        <w:t>**</w:t>
      </w:r>
      <w:r w:rsidR="006F547D" w:rsidRPr="00C403C8">
        <w:rPr>
          <w:i/>
        </w:rPr>
        <w:t xml:space="preserve">. </w:t>
      </w:r>
    </w:p>
    <w:p w:rsidR="007B5AE5" w:rsidRPr="00C403C8" w:rsidRDefault="007B5AE5" w:rsidP="00BE7488">
      <w:pPr>
        <w:pStyle w:val="a"/>
        <w:numPr>
          <w:ilvl w:val="0"/>
          <w:numId w:val="20"/>
        </w:numPr>
        <w:spacing w:before="0"/>
        <w:rPr>
          <w:i/>
        </w:rPr>
      </w:pPr>
      <w:r w:rsidRPr="00C403C8">
        <w:rPr>
          <w:i/>
        </w:rPr>
        <w:t xml:space="preserve">Ко </w:t>
      </w:r>
      <w:r w:rsidR="001F4A9B">
        <w:rPr>
          <w:i/>
        </w:rPr>
        <w:t>2-й</w:t>
      </w:r>
      <w:r w:rsidRPr="00C403C8">
        <w:rPr>
          <w:i/>
        </w:rPr>
        <w:t xml:space="preserve"> группе относятся пациенты преклонного возраста</w:t>
      </w:r>
      <w:r w:rsidR="005C6207" w:rsidRPr="00C403C8">
        <w:rPr>
          <w:i/>
        </w:rPr>
        <w:t xml:space="preserve"> (старше 65 лет)</w:t>
      </w:r>
      <w:r w:rsidR="00B3535C" w:rsidRPr="00C403C8">
        <w:rPr>
          <w:i/>
        </w:rPr>
        <w:t xml:space="preserve">, а также молодые </w:t>
      </w:r>
      <w:r w:rsidR="00573998">
        <w:rPr>
          <w:i/>
        </w:rPr>
        <w:t>пациенты</w:t>
      </w:r>
      <w:r w:rsidR="00573998" w:rsidRPr="00C403C8">
        <w:rPr>
          <w:i/>
        </w:rPr>
        <w:t xml:space="preserve"> </w:t>
      </w:r>
      <w:r w:rsidRPr="00C403C8">
        <w:rPr>
          <w:i/>
        </w:rPr>
        <w:t>со множеством сопутствующих заболеваний. В этой группе нужно стремиться к достижению эффективного контроля над опухолью, избегая неоправданной токсичности. Аналоги пуринов в этой группе лучше не использовать или применять в редуцированном виде.</w:t>
      </w:r>
    </w:p>
    <w:p w:rsidR="007B5AE5" w:rsidRPr="00C403C8" w:rsidRDefault="007B5AE5" w:rsidP="00BE7488">
      <w:pPr>
        <w:pStyle w:val="a"/>
        <w:numPr>
          <w:ilvl w:val="0"/>
          <w:numId w:val="20"/>
        </w:numPr>
        <w:spacing w:before="0"/>
        <w:rPr>
          <w:i/>
        </w:rPr>
      </w:pPr>
      <w:r w:rsidRPr="00C403C8">
        <w:rPr>
          <w:i/>
        </w:rPr>
        <w:t xml:space="preserve">К </w:t>
      </w:r>
      <w:r w:rsidR="001F4A9B">
        <w:rPr>
          <w:i/>
        </w:rPr>
        <w:t>3-й</w:t>
      </w:r>
      <w:r w:rsidRPr="00C403C8">
        <w:rPr>
          <w:i/>
        </w:rPr>
        <w:t xml:space="preserve"> группе относятся </w:t>
      </w:r>
      <w:r w:rsidR="008E45D6" w:rsidRPr="00C403C8">
        <w:rPr>
          <w:i/>
        </w:rPr>
        <w:t>пациенты</w:t>
      </w:r>
      <w:r w:rsidRPr="00C403C8">
        <w:rPr>
          <w:i/>
        </w:rPr>
        <w:t xml:space="preserve"> с делецией 17p и/или мутацией TP53 независимо от возраста и коморбидности. </w:t>
      </w:r>
      <w:r w:rsidR="001F4A9B">
        <w:rPr>
          <w:i/>
        </w:rPr>
        <w:t>Т</w:t>
      </w:r>
      <w:r w:rsidRPr="00C403C8">
        <w:rPr>
          <w:i/>
        </w:rPr>
        <w:t>ерапи</w:t>
      </w:r>
      <w:r w:rsidR="001F4A9B">
        <w:rPr>
          <w:i/>
        </w:rPr>
        <w:t>ей выбора</w:t>
      </w:r>
      <w:r w:rsidRPr="00C403C8">
        <w:rPr>
          <w:i/>
        </w:rPr>
        <w:t xml:space="preserve"> у этих пациентов является </w:t>
      </w:r>
      <w:r w:rsidR="001F4A9B">
        <w:rPr>
          <w:i/>
        </w:rPr>
        <w:t xml:space="preserve">применение </w:t>
      </w:r>
      <w:r w:rsidRPr="00C403C8">
        <w:rPr>
          <w:i/>
        </w:rPr>
        <w:t>ибрутиниб</w:t>
      </w:r>
      <w:r w:rsidR="001F4A9B">
        <w:rPr>
          <w:i/>
        </w:rPr>
        <w:t>а</w:t>
      </w:r>
      <w:r w:rsidR="00953066" w:rsidRPr="00C403C8">
        <w:rPr>
          <w:i/>
        </w:rPr>
        <w:t>**</w:t>
      </w:r>
      <w:r w:rsidRPr="00C403C8">
        <w:rPr>
          <w:i/>
        </w:rPr>
        <w:t xml:space="preserve"> в монорежиме. У молодых пациентов при возможности терапия ибрутинибом</w:t>
      </w:r>
      <w:r w:rsidR="00953066" w:rsidRPr="00C403C8">
        <w:rPr>
          <w:i/>
        </w:rPr>
        <w:t>**</w:t>
      </w:r>
      <w:r w:rsidRPr="00C403C8">
        <w:rPr>
          <w:i/>
        </w:rPr>
        <w:t xml:space="preserve"> должна служить подготовкой к трансплантации аллогенных стволовых клеток.</w:t>
      </w:r>
    </w:p>
    <w:p w:rsidR="007B5AE5" w:rsidRPr="00E47D53" w:rsidRDefault="007B5AE5" w:rsidP="006F547D">
      <w:pPr>
        <w:ind w:firstLine="709"/>
        <w:contextualSpacing/>
      </w:pPr>
      <w:r w:rsidRPr="00136052">
        <w:rPr>
          <w:i/>
        </w:rPr>
        <w:lastRenderedPageBreak/>
        <w:t>У пациентов старческого возраста с органн</w:t>
      </w:r>
      <w:r w:rsidR="001F4A9B">
        <w:rPr>
          <w:i/>
        </w:rPr>
        <w:t>ой</w:t>
      </w:r>
      <w:r w:rsidRPr="00136052">
        <w:rPr>
          <w:i/>
        </w:rPr>
        <w:t xml:space="preserve"> недостаточност</w:t>
      </w:r>
      <w:r w:rsidR="001F4A9B">
        <w:rPr>
          <w:i/>
        </w:rPr>
        <w:t>ью</w:t>
      </w:r>
      <w:r w:rsidRPr="00136052">
        <w:rPr>
          <w:i/>
        </w:rPr>
        <w:t xml:space="preserve"> цель лечения</w:t>
      </w:r>
      <w:r w:rsidRPr="003147A2">
        <w:rPr>
          <w:i/>
        </w:rPr>
        <w:t xml:space="preserve"> паллиативная.</w:t>
      </w:r>
    </w:p>
    <w:p w:rsidR="004D7374" w:rsidRPr="00A04E7F" w:rsidRDefault="004D7374" w:rsidP="00397360">
      <w:pPr>
        <w:pStyle w:val="3"/>
        <w:jc w:val="both"/>
      </w:pPr>
      <w:r w:rsidRPr="00A04E7F">
        <w:t>3.2.1</w:t>
      </w:r>
      <w:r w:rsidR="00397360" w:rsidRPr="00397360">
        <w:t>.</w:t>
      </w:r>
      <w:r w:rsidRPr="00A04E7F">
        <w:t xml:space="preserve"> Первая линия лечения ХЛЛ</w:t>
      </w:r>
      <w:r w:rsidR="00704341" w:rsidRPr="00A04E7F">
        <w:t>/ЛМЛ</w:t>
      </w:r>
      <w:r w:rsidRPr="00A04E7F">
        <w:t xml:space="preserve"> у пациентов</w:t>
      </w:r>
      <w:r w:rsidR="001838D7">
        <w:t xml:space="preserve"> моложе 65 лет</w:t>
      </w:r>
      <w:r w:rsidR="00397360" w:rsidRPr="00397360">
        <w:t xml:space="preserve"> </w:t>
      </w:r>
      <w:r w:rsidRPr="00A04E7F">
        <w:t xml:space="preserve">с хорошим соматическим статусом без выявленной делеции 17p или мутации </w:t>
      </w:r>
      <w:r w:rsidRPr="001F4A9B">
        <w:rPr>
          <w:i/>
        </w:rPr>
        <w:t>TP53</w:t>
      </w:r>
    </w:p>
    <w:p w:rsidR="004D7374" w:rsidRPr="0095233F" w:rsidRDefault="00704341" w:rsidP="0043716B">
      <w:pPr>
        <w:pStyle w:val="a"/>
      </w:pPr>
      <w:r>
        <w:t>Пациентам с верифицированным ХЛЛ/ЛМЛ моложе 65 лет</w:t>
      </w:r>
      <w:r w:rsidR="004D7374">
        <w:t xml:space="preserve"> без значимой коморбидности</w:t>
      </w:r>
      <w:r w:rsidR="00D961CE">
        <w:t xml:space="preserve"> (физически активны</w:t>
      </w:r>
      <w:r w:rsidR="001F4A9B">
        <w:t>м</w:t>
      </w:r>
      <w:r w:rsidR="00D961CE">
        <w:t xml:space="preserve">, </w:t>
      </w:r>
      <w:r w:rsidR="001F4A9B">
        <w:t>без</w:t>
      </w:r>
      <w:r w:rsidR="00D961CE">
        <w:t xml:space="preserve"> тяжелых сопутствующих заболеваний, </w:t>
      </w:r>
      <w:r w:rsidR="001F4A9B">
        <w:t xml:space="preserve">с </w:t>
      </w:r>
      <w:r w:rsidR="00D961CE">
        <w:t>нормальн</w:t>
      </w:r>
      <w:r w:rsidR="001F4A9B">
        <w:t>ой</w:t>
      </w:r>
      <w:r w:rsidR="00D961CE">
        <w:t xml:space="preserve"> функци</w:t>
      </w:r>
      <w:r w:rsidR="001F4A9B">
        <w:t>ей</w:t>
      </w:r>
      <w:r w:rsidR="00D961CE">
        <w:t xml:space="preserve"> почек)</w:t>
      </w:r>
      <w:r w:rsidR="004D7374">
        <w:t xml:space="preserve"> без делеции 17p или мутации </w:t>
      </w:r>
      <w:r w:rsidR="004D7374" w:rsidRPr="000A2B89">
        <w:rPr>
          <w:i/>
        </w:rPr>
        <w:t>TP53</w:t>
      </w:r>
      <w:r w:rsidR="005C6207">
        <w:t xml:space="preserve"> в качестве </w:t>
      </w:r>
      <w:r w:rsidR="001F4A9B">
        <w:t>1-й</w:t>
      </w:r>
      <w:r w:rsidR="005C6207">
        <w:t xml:space="preserve"> линии лечения</w:t>
      </w:r>
      <w:r w:rsidR="00B3535C">
        <w:t xml:space="preserve"> </w:t>
      </w:r>
      <w:r w:rsidR="004D7374" w:rsidRPr="000A2B89">
        <w:rPr>
          <w:b/>
        </w:rPr>
        <w:t>рекоменд</w:t>
      </w:r>
      <w:r w:rsidR="008E45D6" w:rsidRPr="000A2B89">
        <w:rPr>
          <w:b/>
        </w:rPr>
        <w:t>уется</w:t>
      </w:r>
      <w:r w:rsidR="004D7374">
        <w:t xml:space="preserve"> </w:t>
      </w:r>
      <w:r w:rsidR="00451C55">
        <w:t xml:space="preserve">для достижения ремиссии </w:t>
      </w:r>
      <w:r w:rsidR="004D7374">
        <w:t>проведение иммунохимиотерапии по схеме FCR</w:t>
      </w:r>
      <w:r w:rsidR="000A2B89">
        <w:t>: (</w:t>
      </w:r>
      <w:r w:rsidR="000A2B89" w:rsidRPr="000A2B89">
        <w:rPr>
          <w:rFonts w:eastAsia="Times New Roman"/>
          <w:lang w:eastAsia="ru-RU"/>
        </w:rPr>
        <w:t>Ритуксимаб** – 1 цикл: 375 мг/м</w:t>
      </w:r>
      <w:r w:rsidR="000A2B89" w:rsidRPr="000A2B89">
        <w:rPr>
          <w:rFonts w:eastAsia="Times New Roman"/>
          <w:vertAlign w:val="superscript"/>
          <w:lang w:eastAsia="ru-RU"/>
        </w:rPr>
        <w:t>2</w:t>
      </w:r>
      <w:r w:rsidR="000A2B89" w:rsidRPr="000A2B89">
        <w:rPr>
          <w:rFonts w:eastAsia="Times New Roman"/>
          <w:lang w:eastAsia="ru-RU"/>
        </w:rPr>
        <w:t xml:space="preserve"> в/в кап., день 1, последующие циклы: 500 мг/м</w:t>
      </w:r>
      <w:r w:rsidR="000A2B89" w:rsidRPr="000A2B89">
        <w:rPr>
          <w:rFonts w:eastAsia="Times New Roman"/>
          <w:vertAlign w:val="superscript"/>
          <w:lang w:eastAsia="ru-RU"/>
        </w:rPr>
        <w:t>2</w:t>
      </w:r>
      <w:r w:rsidR="000A2B89" w:rsidRPr="000A2B89">
        <w:rPr>
          <w:rFonts w:eastAsia="Times New Roman"/>
          <w:lang w:eastAsia="ru-RU"/>
        </w:rPr>
        <w:t xml:space="preserve"> в/в кап.</w:t>
      </w:r>
      <w:r w:rsidR="000A2B89" w:rsidRPr="00CE0696">
        <w:rPr>
          <w:rFonts w:eastAsia="Times New Roman"/>
          <w:lang w:eastAsia="ru-RU"/>
        </w:rPr>
        <w:t xml:space="preserve"> или </w:t>
      </w:r>
      <w:r w:rsidR="00EA3851">
        <w:rPr>
          <w:rFonts w:eastAsia="Times New Roman"/>
          <w:lang w:eastAsia="ru-RU"/>
        </w:rPr>
        <w:t>1400 мг п/к</w:t>
      </w:r>
      <w:r w:rsidR="000A2B89" w:rsidRPr="00CE0696">
        <w:rPr>
          <w:rFonts w:eastAsia="Times New Roman"/>
          <w:lang w:eastAsia="ru-RU"/>
        </w:rPr>
        <w:t xml:space="preserve">, день 1; </w:t>
      </w:r>
      <w:r w:rsidR="005A463A" w:rsidRPr="005A463A">
        <w:rPr>
          <w:rFonts w:eastAsia="Times New Roman"/>
          <w:lang w:eastAsia="ru-RU"/>
        </w:rPr>
        <w:t>#</w:t>
      </w:r>
      <w:r w:rsidR="000A2B89" w:rsidRPr="00CE0696">
        <w:rPr>
          <w:rFonts w:eastAsia="Times New Roman"/>
          <w:lang w:eastAsia="ru-RU"/>
        </w:rPr>
        <w:t>Флударабин</w:t>
      </w:r>
      <w:r w:rsidR="000A2B89" w:rsidRPr="00E005AA">
        <w:rPr>
          <w:rFonts w:eastAsia="Times New Roman"/>
          <w:lang w:eastAsia="ru-RU"/>
        </w:rPr>
        <w:t>** – 25 мг/м</w:t>
      </w:r>
      <w:r w:rsidR="000A2B89" w:rsidRPr="00E005AA">
        <w:rPr>
          <w:rFonts w:eastAsia="Times New Roman"/>
          <w:vertAlign w:val="superscript"/>
          <w:lang w:eastAsia="ru-RU"/>
        </w:rPr>
        <w:t>2</w:t>
      </w:r>
      <w:r w:rsidR="000A2B89" w:rsidRPr="00E005AA">
        <w:rPr>
          <w:rFonts w:eastAsia="Times New Roman"/>
          <w:lang w:eastAsia="ru-RU"/>
        </w:rPr>
        <w:t xml:space="preserve"> в/в кап., дни 1–3; </w:t>
      </w:r>
      <w:r w:rsidR="005A463A" w:rsidRPr="005A463A">
        <w:rPr>
          <w:rFonts w:eastAsia="Times New Roman"/>
          <w:lang w:eastAsia="ru-RU"/>
        </w:rPr>
        <w:t>#</w:t>
      </w:r>
      <w:r w:rsidR="000A2B89" w:rsidRPr="00E005AA">
        <w:rPr>
          <w:rFonts w:eastAsia="Times New Roman"/>
          <w:lang w:eastAsia="ru-RU"/>
        </w:rPr>
        <w:t>Циклофосфамид** – 250 мг/м</w:t>
      </w:r>
      <w:r w:rsidR="000A2B89" w:rsidRPr="00E005AA">
        <w:rPr>
          <w:rFonts w:eastAsia="Times New Roman"/>
          <w:vertAlign w:val="superscript"/>
          <w:lang w:eastAsia="ru-RU"/>
        </w:rPr>
        <w:t>2</w:t>
      </w:r>
      <w:r w:rsidR="000A2B89" w:rsidRPr="00E005AA">
        <w:rPr>
          <w:rFonts w:eastAsia="Times New Roman"/>
          <w:lang w:eastAsia="ru-RU"/>
        </w:rPr>
        <w:t xml:space="preserve"> в/в кап., дни 1–3</w:t>
      </w:r>
      <w:r w:rsidR="000A2B89" w:rsidRPr="00451C55">
        <w:rPr>
          <w:rFonts w:eastAsia="Times New Roman"/>
          <w:lang w:eastAsia="ru-RU"/>
        </w:rPr>
        <w:t xml:space="preserve">). </w:t>
      </w:r>
      <w:r w:rsidR="00BC258D">
        <w:t>(</w:t>
      </w:r>
      <w:r w:rsidR="00AA4B03">
        <w:t xml:space="preserve">схемы режимов лечения см. в приложении </w:t>
      </w:r>
      <w:r w:rsidR="00437AD9" w:rsidRPr="0095233F">
        <w:t>А3.3)</w:t>
      </w:r>
      <w:r w:rsidR="00E97E28" w:rsidRPr="0095233F">
        <w:t xml:space="preserve"> </w:t>
      </w:r>
      <w:r w:rsidR="000B0AC3" w:rsidRPr="0095233F">
        <w:fldChar w:fldCharType="begin" w:fldLock="1"/>
      </w:r>
      <w:r w:rsidR="00467947">
        <w:instrText>ADDIN CSL_CITATION {"citationItems":[{"id":"ITEM-1","itemData":{"DOI":"10.1016/S0140-6736(10)61381-5","ISSN":"01406736","abstract":"Background On the basis of promising results that were reported in several phase 2 trials, we investigated whether the addition of the monoclonal antibody rituximab to first-line chemotherapy with fludarabine and cyclophosphamide would improve the outcome of patients with chronic lymphocytic leukaemia. Methods Treatment-naive, physically fit patients (aged 30-81 years) with CD20-positive chronic lymphocytic leukaemia were randomly assigned in a one-to-one ratio to receive six courses of intravenous fludarabine (25 mg/m&lt;sup&gt;2&lt;/sup&gt; per day) and cyclophosphamide (250 mg/m&lt;sup&gt;2&lt;/sup&gt; per day) for the first 3 days of each 28-day treatment course with or without rituximab (375 mg/m&lt;sup&gt;2&lt;/sup&gt; on day 0 of first course, and 500 mg/m&lt;sup&gt;2&lt;/sup&gt; on day 1 of second to sixth courses) in 190 centres in 11 countries. Investigators and patients were not masked to the computer-generated treatment assignment. The primary endpoint was progression-free survival (PFS). Analysis was by intention to treat. This study is registered with ClinicalTrials.gov, number NCT00281918. Findings 408 patients were assigned to fludarabine, cyclophosphamide, and rituximab (chemoimmunotherapy group) and 409 to fludarabine and cyclophosphamide (chemotherapy group); all patients were analysed. At 3 years after randomisation, 65 of patients in the chemoimmunotherapy group were free of progression compared with 45 in the chemotherapy group (hazard ratio 0·56 [95 CI 0·46-0·69], p&lt;0·0001); 87 were alive versus 83, respectively (0·67 [0·48-0·92]; p=0·01). Chemoimmunotherapy was more frequently associated with grade 3 and 4 neutropenia (136 [34] of 404 vs 83 [21] of 396; p&lt;0·0001) and leucocytopenia (97 [24] vs 48 [12]; p&lt;0·0001). Other side-effects, including severe infections, were not increased. There were eight (2) treatment-related deaths in the chemoimmunotherapy group compared with ten (3) in the chemotherapy group. Interpretation Chemoimmunotherapy with fludarabine, cyclophosphamide, and rituximab improves progression-free survival and overall survival in patients with chronic lymphocytic leukaemia. Moreover, the results suggest that the choice of a specific first-line treatment changes the natural course of chronic lymphocytic leukaemia. Funding F Hoffmann-La Roche. © 2010 Elsevier Ltd.","author":[{"dropping-particle":"","family":"Hallek","given":"M.","non-dropping-particle":"","parse-names":false,"suffix":""},{"dropping-particle":"","family":"Fischer","given":"K.","non-dropping-particle":"","parse-names":false,"suffix":""},{"dropping-particle":"","family":"Fingerle-Rowson","given":"G.","non-dropping-particle":"","parse-names":false,"suffix":""},{"dropping-particle":"","family":"Fink","given":"A. M.","non-dropping-particle":"","parse-names":false,"suffix":""},{"dropping-particle":"","family":"Busch","given":"R.","non-dropping-particle":"","parse-names":false,"suffix":""},{"dropping-particle":"","family":"Mayer","given":"J.","non-dropping-particle":"","parse-names":false,"suffix":""},{"dropping-particle":"","family":"Hensel","given":"M.","non-dropping-particle":"","parse-names":false,"suffix":""},{"dropping-particle":"","family":"Hopfinger","given":"G.","non-dropping-particle":"","parse-names":false,"suffix":""},{"dropping-particle":"","family":"Hess","given":"G.","non-dropping-particle":"","parse-names":false,"suffix":""},{"dropping-particle":"","family":"Grünhagen","given":"U.","non-dropping-particle":"Von","parse-names":false,"suffix":""},{"dropping-particle":"","family":"Bergmann","given":"M.","non-dropping-particle":"","parse-names":false,"suffix":""},{"dropping-particle":"","family":"Catalano","given":"J.","non-dropping-particle":"","parse-names":false,"suffix":""},{"dropping-particle":"","family":"Zinzani","given":"P. L.","non-dropping-particle":"","parse-names":false,"suffix":""},{"dropping-particle":"","family":"Caligaris-Cappio","given":"F.","non-dropping-particle":"","parse-names":false,"suffix":""},{"dropping-particle":"","family":"Seymour","given":"J. F.","non-dropping-particle":"","parse-names":false,"suffix":""},{"dropping-particle":"","family":"Berrebi","given":"A.","non-dropping-particle":"","parse-names":false,"suffix":""},{"dropping-particle":"","family":"Jäger","given":"U.","non-dropping-particle":"","parse-names":false,"suffix":""},{"dropping-particle":"","family":"Cazin","given":"B.","non-dropping-particle":"","parse-names":false,"suffix":""},{"dropping-particle":"","family":"Trneny","given":"M.","non-dropping-particle":"","parse-names":false,"suffix":""},{"dropping-particle":"","family":"Westermann","given":"A.","non-dropping-particle":"","parse-names":false,"suffix":""},{"dropping-particle":"","family":"Wendtner","given":"C. M.","non-dropping-particle":"","parse-names":false,"suffix":""},{"dropping-particle":"","family":"Eichhorst","given":"B. F.","non-dropping-particle":"","parse-names":false,"suffix":""},{"dropping-particle":"","family":"Staib","given":"P.","non-dropping-particle":"","parse-names":false,"suffix":""},{"dropping-particle":"","family":"Bühler","given":"A.","non-dropping-particle":"","parse-names":false,"suffix":""},{"dropping-particle":"","family":"Winkler","given":"D.","non-dropping-particle":"","parse-names":false,"suffix":""},{"dropping-particle":"","family":"Zenz","given":"T.","non-dropping-particle":"","parse-names":false,"suffix":""},{"dropping-particle":"","family":"Böttcher","given":"S.","non-dropping-particle":"","parse-names":false,"suffix":""},{"dropping-particle":"","family":"Ritgen","given":"M.","non-dropping-particle":"","parse-names":false,"suffix":""},{"dropping-particle":"","family":"Mendila","given":"M.","non-dropping-particle":"","parse-names":false,"suffix":""},{"dropping-particle":"","family":"Kneba","given":"M.","non-dropping-particle":"","parse-names":false,"suffix":""},{"dropping-particle":"","family":"Döhner","given":"H.","non-dropping-particle":"","parse-names":false,"suffix":""},{"dropping-particle":"","family":"Stilgenbauer","given":"S.","non-dropping-particle":"","parse-names":false,"suffix":""}],"container-title":"The Lancet","id":"ITEM-1","issue":"9747","issued":{"date-parts":[["2010","10","2"]]},"page":"1164-1174","publisher":"Lancet Publishing Group","title":"Addition of rituximab to fludarabine and cyclophosphamide in patients with chronic lymphocytic leukaemia: A randomised, open-label, phase 3 trial","type":"article-journal","volume":"376"},"uris":["http://www.mendeley.com/documents/?uuid=ed0e68e1-18a3-3844-97e2-66b47634f6c0"]},{"id":"ITEM-2","itemData":{"DOI":"10.1182/blood-2015-06-651125","ISSN":"15280020","abstract":"Despite promising results with targeted drugs, chemoimmunotherapy with fludarabine, cyclophosphamide (FC), and rituximab (R) remains the standard therapy for fit patients with untreated chronic lymphocytic leukemia (CLL). Herein, we present the long-term follow-up of the randomized CLL8 trial reporting safety and efficacy of FC and FCR treatment of 817 treatment-naïve patients with CLL. The primary end point was progression-free survival (PFS). With a median follow-up of 5.9 years, median PFS were 56.8 and 32.9 months for the FCR and FC group (hazard ratio [HR], 0.59; 95% confidence interval [CI], 0.50-0.69, P &lt; .001). Median overall survival (OS) was not reached for the FCR group and was 86.0 months for the FC group (HR, 0.68; 95% CI, 0.54-0.89, P = .001). In patients with mutated IGHV (IGHV MUT), FCR improved PFS and OS compared with FC (PFS: HR, 0.47; 95% CI, 0.33-0.68, P &lt; .001; OS: HR, 0.62; 95% CI, 0.34-1.11, P = .1). This improvement remained applicable for all cytogenetic subgroups other than del(17p). Long-term safety analyses showed that FCR had a higher rate of prolonged neutropenia during the first year after treatment (16.6% vs 8.8%; P = .007). Secondary malignancies including Richter's transformation occurred in 13.1% in the FCR group and in 17.4% in the FC group (P = .1). First-line chemoimmunotherapy with FCR induces long-term remissions and highly relevant improvement in OS in specific genetic subgroups of fit patients with CLL, in particular those with IGHV MUT. This trial was registered at www.clinicaltrials.gov as #NCT00281918.","author":[{"dropping-particle":"","family":"Fischer","given":"Kirsten","non-dropping-particle":"","parse-names":false,"suffix":""},{"dropping-particle":"","family":"Bahlo","given":"Jasmin","non-dropping-particle":"","parse-names":false,"suffix":""},{"dropping-particle":"","family":"Fink","given":"Anna Maria","non-dropping-particle":"","parse-names":false,"suffix":""},{"dropping-particle":"","family":"Goede","given":"Valentin","non-dropping-particle":"","parse-names":false,"suffix":""},{"dropping-particle":"","family":"Herling","given":"Carmen Diana","non-dropping-particle":"","parse-names":false,"suffix":""},{"dropping-particle":"","family":"Cramer","given":"Paula","non-dropping-particle":"","parse-names":false,"suffix":""},{"dropping-particle":"","family":"Langerbeins","given":"Petra","non-dropping-particle":"","parse-names":false,"suffix":""},{"dropping-particle":"","family":"Tresckow","given":"Julia","non-dropping-particle":"Von","parse-names":false,"suffix":""},{"dropping-particle":"","family":"Engelke","given":"Anja","non-dropping-particle":"","parse-names":false,"suffix":""},{"dropping-particle":"","family":"Maurer","given":"Christian","non-dropping-particle":"","parse-names":false,"suffix":""},{"dropping-particle":"","family":"Kovacs","given":"Gabor","non-dropping-particle":"","parse-names":false,"suffix":""},{"dropping-particle":"","family":"Herling","given":"Marco","non-dropping-particle":"","parse-names":false,"suffix":""},{"dropping-particle":"","family":"Tausch","given":"Eugen","non-dropping-particle":"","parse-names":false,"suffix":""},{"dropping-particle":"","family":"Kreuzer","given":"Karl Anton","non-dropping-particle":"","parse-names":false,"suffix":""},{"dropping-particle":"","family":"Eichhorst","given":"Barbara","non-dropping-particle":"","parse-names":false,"suffix":""},{"dropping-particle":"","family":"Böttcher","given":"Sebastian","non-dropping-particle":"","parse-names":false,"suffix":""},{"dropping-particle":"","family":"Seymour","given":"John F.","non-dropping-particle":"","parse-names":false,"suffix":""},{"dropping-particle":"","family":"Ghia","given":"Paolo","non-dropping-particle":"","parse-names":false,"suffix":""},{"dropping-particle":"","family":"Marlton","given":"Paula","non-dropping-particle":"","parse-names":false,"suffix":""},{"dropping-particle":"","family":"Kneba","given":"Michael","non-dropping-particle":"","parse-names":false,"suffix":""},{"dropping-particle":"","family":"Wendtner","given":"Clemens Martin","non-dropping-particle":"","parse-names":false,"suffix":""},{"dropping-particle":"","family":"Döhner","given":"Hartmut","non-dropping-particle":"","parse-names":false,"suffix":""},{"dropping-particle":"","family":"Stilgenbauer","given":"Stephan","non-dropping-particle":"","parse-names":false,"suffix":""},{"dropping-particle":"","family":"Hallek","given":"Michael","non-dropping-particle":"","parse-names":false,"suffix":""}],"container-title":"Blood","id":"ITEM-2","issue":"2","issued":{"date-parts":[["2016","1","14"]]},"page":"208-215","publisher":"American Society of Hematology","title":"Long-term remissions after FCR chemoimmunotherapy in previously untreated patients with CLL: Updated results of the CLL8 trial","type":"paper-conference","volume":"127"},"uris":["http://www.mendeley.com/documents/?uuid=014b82e4-c3af-3660-a225-e9e7495ffc40"]}],"mendeley":{"formattedCitation":"[23,24]","plainTextFormattedCitation":"[23,24]","previouslyFormattedCitation":"[23,24]"},"properties":{"noteIndex":0},"schema":"https://github.com/citation-style-language/schema/raw/master/csl-citation.json"}</w:instrText>
      </w:r>
      <w:r w:rsidR="000B0AC3" w:rsidRPr="0095233F">
        <w:fldChar w:fldCharType="separate"/>
      </w:r>
      <w:r w:rsidR="00015814" w:rsidRPr="0095233F">
        <w:rPr>
          <w:noProof/>
        </w:rPr>
        <w:t>[</w:t>
      </w:r>
      <w:r w:rsidR="000B0AC3" w:rsidRPr="0008146B">
        <w:rPr>
          <w:noProof/>
        </w:rPr>
        <w:t>23,24]</w:t>
      </w:r>
      <w:r w:rsidR="000B0AC3" w:rsidRPr="0095233F">
        <w:fldChar w:fldCharType="end"/>
      </w:r>
      <w:r w:rsidR="004D6541" w:rsidRPr="0095233F">
        <w:t>.</w:t>
      </w:r>
    </w:p>
    <w:p w:rsidR="004D7374" w:rsidRPr="001F4A9B" w:rsidRDefault="004D7374" w:rsidP="00BE6A1C">
      <w:pPr>
        <w:contextualSpacing/>
        <w:rPr>
          <w:b/>
          <w:spacing w:val="-4"/>
        </w:rPr>
      </w:pPr>
      <w:r w:rsidRPr="0095233F">
        <w:rPr>
          <w:b/>
          <w:spacing w:val="-4"/>
        </w:rPr>
        <w:t xml:space="preserve">Уровень убедительности </w:t>
      </w:r>
      <w:r w:rsidR="00C20509" w:rsidRPr="0095233F">
        <w:rPr>
          <w:b/>
          <w:spacing w:val="-4"/>
        </w:rPr>
        <w:t xml:space="preserve">рекомендаций – </w:t>
      </w:r>
      <w:r w:rsidR="001E3D61" w:rsidRPr="0095233F">
        <w:rPr>
          <w:b/>
          <w:spacing w:val="-4"/>
        </w:rPr>
        <w:t>А</w:t>
      </w:r>
      <w:r w:rsidRPr="0095233F">
        <w:rPr>
          <w:b/>
          <w:spacing w:val="-4"/>
        </w:rPr>
        <w:t xml:space="preserve"> (урове</w:t>
      </w:r>
      <w:r w:rsidR="001E3D61" w:rsidRPr="0095233F">
        <w:rPr>
          <w:b/>
          <w:spacing w:val="-4"/>
        </w:rPr>
        <w:t xml:space="preserve">нь достоверности </w:t>
      </w:r>
      <w:r w:rsidR="00C20509" w:rsidRPr="0095233F">
        <w:rPr>
          <w:b/>
          <w:spacing w:val="-4"/>
        </w:rPr>
        <w:t>доказательств</w:t>
      </w:r>
      <w:r w:rsidR="00C20509" w:rsidRPr="001F4A9B">
        <w:rPr>
          <w:b/>
          <w:spacing w:val="-4"/>
        </w:rPr>
        <w:t xml:space="preserve"> – </w:t>
      </w:r>
      <w:r w:rsidR="001E3D61" w:rsidRPr="001F4A9B">
        <w:rPr>
          <w:b/>
          <w:spacing w:val="-4"/>
        </w:rPr>
        <w:t>2</w:t>
      </w:r>
      <w:r w:rsidRPr="001F4A9B">
        <w:rPr>
          <w:b/>
          <w:spacing w:val="-4"/>
        </w:rPr>
        <w:t>)</w:t>
      </w:r>
      <w:r w:rsidR="00D25605" w:rsidRPr="001F4A9B">
        <w:rPr>
          <w:b/>
          <w:spacing w:val="-4"/>
        </w:rPr>
        <w:t>.</w:t>
      </w:r>
    </w:p>
    <w:p w:rsidR="004D7374" w:rsidRDefault="00A81638" w:rsidP="00BE6A1C">
      <w:pPr>
        <w:contextualSpacing/>
      </w:pPr>
      <w:r>
        <w:rPr>
          <w:b/>
        </w:rPr>
        <w:t>Комментарии</w:t>
      </w:r>
      <w:r w:rsidR="004D7374" w:rsidRPr="00D25605">
        <w:rPr>
          <w:b/>
        </w:rPr>
        <w:t xml:space="preserve">: </w:t>
      </w:r>
      <w:r w:rsidR="00E97E28" w:rsidRPr="00D25605">
        <w:rPr>
          <w:i/>
        </w:rPr>
        <w:t xml:space="preserve">стандартом </w:t>
      </w:r>
      <w:r w:rsidR="004D7374" w:rsidRPr="00D25605">
        <w:rPr>
          <w:i/>
        </w:rPr>
        <w:t xml:space="preserve">терапии </w:t>
      </w:r>
      <w:r w:rsidR="001F4A9B">
        <w:rPr>
          <w:i/>
        </w:rPr>
        <w:t>1-й</w:t>
      </w:r>
      <w:r w:rsidR="004D7374" w:rsidRPr="00D25605">
        <w:rPr>
          <w:i/>
        </w:rPr>
        <w:t xml:space="preserve"> линии у молодых пациентов c хорошим соматическим статусом (кроме пациентов с del(17p) и/или мутацией TP53) является режим FCR (флударабин</w:t>
      </w:r>
      <w:r w:rsidR="00122E4B">
        <w:rPr>
          <w:i/>
        </w:rPr>
        <w:t>**</w:t>
      </w:r>
      <w:r w:rsidR="004D7374" w:rsidRPr="00D25605">
        <w:rPr>
          <w:i/>
        </w:rPr>
        <w:t>, циклофосфамид</w:t>
      </w:r>
      <w:r w:rsidR="00122E4B">
        <w:rPr>
          <w:i/>
        </w:rPr>
        <w:t>**</w:t>
      </w:r>
      <w:r w:rsidR="004D7374" w:rsidRPr="00D25605">
        <w:rPr>
          <w:i/>
        </w:rPr>
        <w:t>, ритуксимаб</w:t>
      </w:r>
      <w:r w:rsidR="00122E4B">
        <w:rPr>
          <w:i/>
        </w:rPr>
        <w:t>**</w:t>
      </w:r>
      <w:r w:rsidR="004D7374" w:rsidRPr="00D25605">
        <w:rPr>
          <w:i/>
        </w:rPr>
        <w:t>). Обновленные в 2016 г</w:t>
      </w:r>
      <w:r w:rsidR="001F4A9B">
        <w:rPr>
          <w:i/>
        </w:rPr>
        <w:t>.</w:t>
      </w:r>
      <w:r w:rsidR="004D7374" w:rsidRPr="00D25605">
        <w:rPr>
          <w:i/>
        </w:rPr>
        <w:t xml:space="preserve"> результаты исследования CLL8 показали</w:t>
      </w:r>
      <w:r w:rsidR="001F4A9B">
        <w:rPr>
          <w:i/>
        </w:rPr>
        <w:t>,</w:t>
      </w:r>
      <w:r w:rsidR="00E97E28" w:rsidRPr="00E97E28">
        <w:rPr>
          <w:i/>
        </w:rPr>
        <w:t xml:space="preserve"> </w:t>
      </w:r>
      <w:r w:rsidR="004D7374" w:rsidRPr="00D25605">
        <w:rPr>
          <w:i/>
        </w:rPr>
        <w:t xml:space="preserve">что в группе FCR число выживших при медиане наблюдения, равной </w:t>
      </w:r>
      <w:r w:rsidR="005C6207">
        <w:rPr>
          <w:i/>
        </w:rPr>
        <w:t>5</w:t>
      </w:r>
      <w:r w:rsidR="004D7374" w:rsidRPr="00D25605">
        <w:rPr>
          <w:i/>
        </w:rPr>
        <w:t xml:space="preserve">,9 </w:t>
      </w:r>
      <w:r w:rsidR="001F4A9B">
        <w:rPr>
          <w:i/>
        </w:rPr>
        <w:t>года</w:t>
      </w:r>
      <w:r w:rsidR="004D7374" w:rsidRPr="00D25605">
        <w:rPr>
          <w:i/>
        </w:rPr>
        <w:t xml:space="preserve">, составило </w:t>
      </w:r>
      <w:r w:rsidR="005C6207">
        <w:rPr>
          <w:i/>
        </w:rPr>
        <w:t>78</w:t>
      </w:r>
      <w:r w:rsidR="004D7374" w:rsidRPr="00D25605">
        <w:rPr>
          <w:i/>
        </w:rPr>
        <w:t>,</w:t>
      </w:r>
      <w:r w:rsidR="005C6207">
        <w:rPr>
          <w:i/>
        </w:rPr>
        <w:t>7</w:t>
      </w:r>
      <w:r w:rsidR="00DD3D1E">
        <w:rPr>
          <w:i/>
        </w:rPr>
        <w:t xml:space="preserve"> %</w:t>
      </w:r>
      <w:r w:rsidR="004D7374" w:rsidRPr="00D25605">
        <w:rPr>
          <w:i/>
        </w:rPr>
        <w:t xml:space="preserve"> по сравнению с </w:t>
      </w:r>
      <w:r w:rsidR="005C6207">
        <w:rPr>
          <w:i/>
        </w:rPr>
        <w:t>66,9</w:t>
      </w:r>
      <w:r w:rsidR="00DD3D1E">
        <w:rPr>
          <w:i/>
        </w:rPr>
        <w:t xml:space="preserve"> %</w:t>
      </w:r>
      <w:r w:rsidR="004D7374" w:rsidRPr="00D25605">
        <w:rPr>
          <w:i/>
        </w:rPr>
        <w:t xml:space="preserve"> в группе FC (</w:t>
      </w:r>
      <w:r w:rsidR="001F4A9B">
        <w:rPr>
          <w:i/>
        </w:rPr>
        <w:t xml:space="preserve">ОР </w:t>
      </w:r>
      <w:r w:rsidR="004D7374" w:rsidRPr="00D25605">
        <w:rPr>
          <w:i/>
        </w:rPr>
        <w:t>0,68, 95</w:t>
      </w:r>
      <w:r w:rsidR="00DD3D1E">
        <w:rPr>
          <w:i/>
        </w:rPr>
        <w:t xml:space="preserve"> %</w:t>
      </w:r>
      <w:r w:rsidR="004D7374" w:rsidRPr="00D25605">
        <w:rPr>
          <w:i/>
        </w:rPr>
        <w:t xml:space="preserve"> доверительный интервал (ДИ) 0,535−0,858, p = 0,001). Медиана ВБП у </w:t>
      </w:r>
      <w:r w:rsidR="00DD5F69">
        <w:rPr>
          <w:i/>
        </w:rPr>
        <w:t>пациентов</w:t>
      </w:r>
      <w:r w:rsidR="004D7374" w:rsidRPr="00D25605">
        <w:rPr>
          <w:i/>
        </w:rPr>
        <w:t xml:space="preserve"> с мутациями</w:t>
      </w:r>
      <w:r w:rsidR="001F4A9B">
        <w:rPr>
          <w:i/>
        </w:rPr>
        <w:t xml:space="preserve"> генов</w:t>
      </w:r>
      <w:r w:rsidR="004D7374" w:rsidRPr="00D25605">
        <w:rPr>
          <w:i/>
        </w:rPr>
        <w:t xml:space="preserve"> IGHV, получавших лечение по схеме FCR, не достигнута</w:t>
      </w:r>
      <w:r w:rsidR="001F4A9B">
        <w:rPr>
          <w:i/>
        </w:rPr>
        <w:t xml:space="preserve"> </w:t>
      </w:r>
      <w:r w:rsidR="000B0AC3">
        <w:fldChar w:fldCharType="begin" w:fldLock="1"/>
      </w:r>
      <w:r w:rsidR="00015814">
        <w:instrText>ADDIN CSL_CITATION {"citationItems":[{"id":"ITEM-1","itemData":{"DOI":"10.1182/blood-2015-06-651125","ISSN":"15280020","abstract":"Despite promising results with targeted drugs, chemoimmunotherapy with fludarabine, cyclophosphamide (FC), and rituximab (R) remains the standard therapy for fit patients with untreated chronic lymphocytic leukemia (CLL). Herein, we present the long-term follow-up of the randomized CLL8 trial reporting safety and efficacy of FC and FCR treatment of 817 treatment-naïve patients with CLL. The primary end point was progression-free survival (PFS). With a median follow-up of 5.9 years, median PFS were 56.8 and 32.9 months for the FCR and FC group (hazard ratio [HR], 0.59; 95% confidence interval [CI], 0.50-0.69, P &lt; .001). Median overall survival (OS) was not reached for the FCR group and was 86.0 months for the FC group (HR, 0.68; 95% CI, 0.54-0.89, P = .001). In patients with mutated IGHV (IGHV MUT), FCR improved PFS and OS compared with FC (PFS: HR, 0.47; 95% CI, 0.33-0.68, P &lt; .001; OS: HR, 0.62; 95% CI, 0.34-1.11, P = .1). This improvement remained applicable for all cytogenetic subgroups other than del(17p). Long-term safety analyses showed that FCR had a higher rate of prolonged neutropenia during the first year after treatment (16.6% vs 8.8%; P = .007). Secondary malignancies including Richter's transformation occurred in 13.1% in the FCR group and in 17.4% in the FC group (P = .1). First-line chemoimmunotherapy with FCR induces long-term remissions and highly relevant improvement in OS in specific genetic subgroups of fit patients with CLL, in particular those with IGHV MUT. This trial was registered at www.clinicaltrials.gov as #NCT00281918.","author":[{"dropping-particle":"","family":"Fischer","given":"Kirsten","non-dropping-particle":"","parse-names":false,"suffix":""},{"dropping-particle":"","family":"Bahlo","given":"Jasmin","non-dropping-particle":"","parse-names":false,"suffix":""},{"dropping-particle":"","family":"Fink","given":"Anna Maria","non-dropping-particle":"","parse-names":false,"suffix":""},{"dropping-particle":"","family":"Goede","given":"Valentin","non-dropping-particle":"","parse-names":false,"suffix":""},{"dropping-particle":"","family":"Herling","given":"Carmen Diana","non-dropping-particle":"","parse-names":false,"suffix":""},{"dropping-particle":"","family":"Cramer","given":"Paula","non-dropping-particle":"","parse-names":false,"suffix":""},{"dropping-particle":"","family":"Langerbeins","given":"Petra","non-dropping-particle":"","parse-names":false,"suffix":""},{"dropping-particle":"","family":"Tresckow","given":"Julia","non-dropping-particle":"Von","parse-names":false,"suffix":""},{"dropping-particle":"","family":"Engelke","given":"Anja","non-dropping-particle":"","parse-names":false,"suffix":""},{"dropping-particle":"","family":"Maurer","given":"Christian","non-dropping-particle":"","parse-names":false,"suffix":""},{"dropping-particle":"","family":"Kovacs","given":"Gabor","non-dropping-particle":"","parse-names":false,"suffix":""},{"dropping-particle":"","family":"Herling","given":"Marco","non-dropping-particle":"","parse-names":false,"suffix":""},{"dropping-particle":"","family":"Tausch","given":"Eugen","non-dropping-particle":"","parse-names":false,"suffix":""},{"dropping-particle":"","family":"Kreuzer","given":"Karl Anton","non-dropping-particle":"","parse-names":false,"suffix":""},{"dropping-particle":"","family":"Eichhorst","given":"Barbara","non-dropping-particle":"","parse-names":false,"suffix":""},{"dropping-particle":"","family":"Böttcher","given":"Sebastian","non-dropping-particle":"","parse-names":false,"suffix":""},{"dropping-particle":"","family":"Seymour","given":"John F.","non-dropping-particle":"","parse-names":false,"suffix":""},{"dropping-particle":"","family":"Ghia","given":"Paolo","non-dropping-particle":"","parse-names":false,"suffix":""},{"dropping-particle":"","family":"Marlton","given":"Paula","non-dropping-particle":"","parse-names":false,"suffix":""},{"dropping-particle":"","family":"Kneba","given":"Michael","non-dropping-particle":"","parse-names":false,"suffix":""},{"dropping-particle":"","family":"Wendtner","given":"Clemens Martin","non-dropping-particle":"","parse-names":false,"suffix":""},{"dropping-particle":"","family":"Döhner","given":"Hartmut","non-dropping-particle":"","parse-names":false,"suffix":""},{"dropping-particle":"","family":"Stilgenbauer","given":"Stephan","non-dropping-particle":"","parse-names":false,"suffix":""},{"dropping-particle":"","family":"Hallek","given":"Michael","non-dropping-particle":"","parse-names":false,"suffix":""}],"container-title":"Blood","id":"ITEM-1","issue":"2","issued":{"date-parts":[["2016","1","14"]]},"page":"208-215","publisher":"American Society of Hematology","title":"Long-term remissions after FCR chemoimmunotherapy in previously untreated patients with CLL: Updated results of the CLL8 trial","type":"paper-conference","volume":"127"},"uris":["http://www.mendeley.com/documents/?uuid=014b82e4-c3af-3660-a225-e9e7495ffc40"]}],"mendeley":{"formattedCitation":"[24]","plainTextFormattedCitation":"[24]","previouslyFormattedCitation":"[24]"},"properties":{"noteIndex":0},"schema":"https://github.com/citation-style-language/schema/raw/master/csl-citation.json"}</w:instrText>
      </w:r>
      <w:r w:rsidR="000B0AC3">
        <w:fldChar w:fldCharType="separate"/>
      </w:r>
      <w:r w:rsidR="00015814" w:rsidRPr="00015814">
        <w:rPr>
          <w:noProof/>
        </w:rPr>
        <w:t>[24]</w:t>
      </w:r>
      <w:r w:rsidR="000B0AC3">
        <w:fldChar w:fldCharType="end"/>
      </w:r>
      <w:r w:rsidR="004D7374" w:rsidRPr="00D25605">
        <w:rPr>
          <w:i/>
        </w:rPr>
        <w:t xml:space="preserve">. </w:t>
      </w:r>
      <w:r w:rsidR="005C6207">
        <w:rPr>
          <w:i/>
        </w:rPr>
        <w:t>П</w:t>
      </w:r>
      <w:r w:rsidR="004D7374" w:rsidRPr="00D25605">
        <w:rPr>
          <w:i/>
        </w:rPr>
        <w:t xml:space="preserve">ри этом режим FCR ассоциируется с высокой частотой развития нежелательных явлений, особенно цитопении и инфекционных осложнений. </w:t>
      </w:r>
      <w:r w:rsidR="005802F3">
        <w:rPr>
          <w:i/>
        </w:rPr>
        <w:t>Л</w:t>
      </w:r>
      <w:r w:rsidR="004D7374" w:rsidRPr="00D25605">
        <w:rPr>
          <w:i/>
        </w:rPr>
        <w:t>ейкопения и нейтропения 3–4</w:t>
      </w:r>
      <w:r w:rsidR="00416F68">
        <w:rPr>
          <w:i/>
        </w:rPr>
        <w:t>-й</w:t>
      </w:r>
      <w:r w:rsidR="004D7374" w:rsidRPr="00D25605">
        <w:rPr>
          <w:i/>
        </w:rPr>
        <w:t xml:space="preserve"> </w:t>
      </w:r>
      <w:r w:rsidR="004D7374" w:rsidRPr="001F4A9B">
        <w:rPr>
          <w:i/>
          <w:spacing w:val="-4"/>
        </w:rPr>
        <w:t>степени тяжести согласно общим критериям токсичности (СТС) наблюдались у 24</w:t>
      </w:r>
      <w:r w:rsidR="00DD3D1E" w:rsidRPr="001F4A9B">
        <w:rPr>
          <w:i/>
          <w:spacing w:val="-4"/>
        </w:rPr>
        <w:t xml:space="preserve"> </w:t>
      </w:r>
      <w:r w:rsidR="004D7374" w:rsidRPr="001F4A9B">
        <w:rPr>
          <w:i/>
          <w:spacing w:val="-4"/>
        </w:rPr>
        <w:t>и 34</w:t>
      </w:r>
      <w:r w:rsidR="00DD3D1E" w:rsidRPr="001F4A9B">
        <w:rPr>
          <w:i/>
          <w:spacing w:val="-4"/>
        </w:rPr>
        <w:t xml:space="preserve"> %</w:t>
      </w:r>
      <w:r w:rsidR="004D7374" w:rsidRPr="00D25605">
        <w:rPr>
          <w:i/>
        </w:rPr>
        <w:t xml:space="preserve"> пациентов, получавших FCR, у 25</w:t>
      </w:r>
      <w:r w:rsidR="00DD3D1E">
        <w:rPr>
          <w:i/>
        </w:rPr>
        <w:t xml:space="preserve"> %</w:t>
      </w:r>
      <w:r w:rsidR="004D7374" w:rsidRPr="00D25605">
        <w:rPr>
          <w:i/>
        </w:rPr>
        <w:t xml:space="preserve"> зафиксировано развитие инфекций 3–4</w:t>
      </w:r>
      <w:r w:rsidR="00416F68">
        <w:rPr>
          <w:i/>
        </w:rPr>
        <w:t>-й</w:t>
      </w:r>
      <w:r w:rsidR="004D7374" w:rsidRPr="00D25605">
        <w:rPr>
          <w:i/>
        </w:rPr>
        <w:t xml:space="preserve"> степени тяжести.</w:t>
      </w:r>
    </w:p>
    <w:p w:rsidR="004D7374" w:rsidRPr="0095233F" w:rsidRDefault="00D961CE" w:rsidP="0043716B">
      <w:pPr>
        <w:pStyle w:val="a"/>
      </w:pPr>
      <w:r>
        <w:t>Пациентам с вер</w:t>
      </w:r>
      <w:r w:rsidR="00416F68">
        <w:t>ифицированным ХЛЛ/ЛМЛ моложе 65–</w:t>
      </w:r>
      <w:r>
        <w:t>70 лет без значимой коморбидности (физически активны</w:t>
      </w:r>
      <w:r w:rsidR="00416F68">
        <w:t>м</w:t>
      </w:r>
      <w:r>
        <w:t xml:space="preserve">, </w:t>
      </w:r>
      <w:r w:rsidR="00416F68">
        <w:t>без</w:t>
      </w:r>
      <w:r>
        <w:t xml:space="preserve"> тяжелых сопутствующих заболеваний, </w:t>
      </w:r>
      <w:r w:rsidR="00416F68">
        <w:t xml:space="preserve">с </w:t>
      </w:r>
      <w:r>
        <w:t>нормальн</w:t>
      </w:r>
      <w:r w:rsidR="00416F68">
        <w:t>ой</w:t>
      </w:r>
      <w:r>
        <w:t xml:space="preserve"> функци</w:t>
      </w:r>
      <w:r w:rsidR="00416F68">
        <w:t>ей</w:t>
      </w:r>
      <w:r>
        <w:t xml:space="preserve"> почек) без делеции 17p или мутации </w:t>
      </w:r>
      <w:r w:rsidRPr="000A2B89">
        <w:rPr>
          <w:i/>
        </w:rPr>
        <w:t>TP53</w:t>
      </w:r>
      <w:r w:rsidR="004D7374">
        <w:t xml:space="preserve">, </w:t>
      </w:r>
      <w:r w:rsidR="00416F68">
        <w:t xml:space="preserve">у </w:t>
      </w:r>
      <w:r w:rsidR="004D7374">
        <w:t>которы</w:t>
      </w:r>
      <w:r w:rsidR="00416F68">
        <w:t>х</w:t>
      </w:r>
      <w:r w:rsidR="004D7374">
        <w:t xml:space="preserve"> не может быть проведен режим FCR</w:t>
      </w:r>
      <w:r w:rsidR="00B3535C">
        <w:t xml:space="preserve"> </w:t>
      </w:r>
      <w:r w:rsidR="00BC258D">
        <w:t>(</w:t>
      </w:r>
      <w:r w:rsidR="00AA4B03">
        <w:t xml:space="preserve">схемы режимов лечения см. в приложении </w:t>
      </w:r>
      <w:r w:rsidR="00437AD9">
        <w:t>А3.3</w:t>
      </w:r>
      <w:r w:rsidR="00BC258D">
        <w:t>)</w:t>
      </w:r>
      <w:r w:rsidR="004D7374">
        <w:t xml:space="preserve">, </w:t>
      </w:r>
      <w:r w:rsidR="005C6207">
        <w:t xml:space="preserve">в качестве </w:t>
      </w:r>
      <w:r w:rsidR="00416F68">
        <w:t>1-й</w:t>
      </w:r>
      <w:r w:rsidR="005C6207">
        <w:t xml:space="preserve"> линии </w:t>
      </w:r>
      <w:r w:rsidR="004D7374" w:rsidRPr="000A2B89">
        <w:rPr>
          <w:b/>
        </w:rPr>
        <w:t>рекоменд</w:t>
      </w:r>
      <w:r w:rsidR="009666FC" w:rsidRPr="000A2B89">
        <w:rPr>
          <w:b/>
        </w:rPr>
        <w:t>уется</w:t>
      </w:r>
      <w:r w:rsidR="004D7374">
        <w:t xml:space="preserve"> проведение иммунохимиотерапии </w:t>
      </w:r>
      <w:r w:rsidR="004D7374" w:rsidRPr="0095233F">
        <w:t>по схеме R</w:t>
      </w:r>
      <w:r w:rsidR="00CA6A6D" w:rsidRPr="0095233F">
        <w:t>B</w:t>
      </w:r>
      <w:r w:rsidR="00B3535C" w:rsidRPr="0095233F">
        <w:t xml:space="preserve"> </w:t>
      </w:r>
      <w:r w:rsidR="000A2B89" w:rsidRPr="0095233F">
        <w:t>(</w:t>
      </w:r>
      <w:r w:rsidR="00900404" w:rsidRPr="0095233F">
        <w:rPr>
          <w:rFonts w:eastAsia="Times New Roman"/>
          <w:lang w:eastAsia="ru-RU"/>
        </w:rPr>
        <w:t>ритуксимаб</w:t>
      </w:r>
      <w:r w:rsidR="000A2B89" w:rsidRPr="0095233F">
        <w:rPr>
          <w:rFonts w:eastAsia="Times New Roman"/>
          <w:lang w:eastAsia="ru-RU"/>
        </w:rPr>
        <w:t>** – 1 цикл: 375 мг/м</w:t>
      </w:r>
      <w:r w:rsidR="000A2B89" w:rsidRPr="0095233F">
        <w:rPr>
          <w:rFonts w:eastAsia="Times New Roman"/>
          <w:vertAlign w:val="superscript"/>
          <w:lang w:eastAsia="ru-RU"/>
        </w:rPr>
        <w:t>2</w:t>
      </w:r>
      <w:r w:rsidR="000A2B89" w:rsidRPr="0095233F">
        <w:rPr>
          <w:rFonts w:eastAsia="Times New Roman"/>
          <w:lang w:eastAsia="ru-RU"/>
        </w:rPr>
        <w:t xml:space="preserve"> в/в кап., день 1, последующие циклы: 500 мг/м</w:t>
      </w:r>
      <w:r w:rsidR="000A2B89" w:rsidRPr="0095233F">
        <w:rPr>
          <w:rFonts w:eastAsia="Times New Roman"/>
          <w:vertAlign w:val="superscript"/>
          <w:lang w:eastAsia="ru-RU"/>
        </w:rPr>
        <w:t>2</w:t>
      </w:r>
      <w:r w:rsidR="000A2B89" w:rsidRPr="0095233F">
        <w:rPr>
          <w:rFonts w:eastAsia="Times New Roman"/>
          <w:lang w:eastAsia="ru-RU"/>
        </w:rPr>
        <w:t xml:space="preserve"> в/в кап. или </w:t>
      </w:r>
      <w:r w:rsidR="00EA3851">
        <w:rPr>
          <w:rFonts w:eastAsia="Times New Roman"/>
          <w:lang w:eastAsia="ru-RU"/>
        </w:rPr>
        <w:t>1400 мг п/к</w:t>
      </w:r>
      <w:r w:rsidR="000A2B89" w:rsidRPr="0095233F">
        <w:rPr>
          <w:rFonts w:eastAsia="Times New Roman"/>
          <w:lang w:eastAsia="ru-RU"/>
        </w:rPr>
        <w:t xml:space="preserve">, день 1; </w:t>
      </w:r>
      <w:r w:rsidR="00900404" w:rsidRPr="0095233F">
        <w:rPr>
          <w:rFonts w:eastAsia="Times New Roman"/>
          <w:lang w:eastAsia="ru-RU"/>
        </w:rPr>
        <w:t>#бендамустин</w:t>
      </w:r>
      <w:r w:rsidR="000A2B89" w:rsidRPr="0095233F">
        <w:rPr>
          <w:rFonts w:eastAsia="Times New Roman"/>
          <w:lang w:eastAsia="ru-RU"/>
        </w:rPr>
        <w:t>** – 90 мг/м</w:t>
      </w:r>
      <w:r w:rsidR="000A2B89" w:rsidRPr="0095233F">
        <w:rPr>
          <w:rFonts w:eastAsia="Times New Roman"/>
          <w:vertAlign w:val="superscript"/>
          <w:lang w:eastAsia="ru-RU"/>
        </w:rPr>
        <w:t>2</w:t>
      </w:r>
      <w:r w:rsidR="000A2B89" w:rsidRPr="0095233F">
        <w:rPr>
          <w:rFonts w:eastAsia="Times New Roman"/>
          <w:lang w:eastAsia="ru-RU"/>
        </w:rPr>
        <w:t xml:space="preserve"> в/в кап., дни 1, 2) </w:t>
      </w:r>
      <w:r w:rsidR="00451C55" w:rsidRPr="0095233F">
        <w:rPr>
          <w:rFonts w:eastAsia="Times New Roman"/>
          <w:lang w:eastAsia="ru-RU"/>
        </w:rPr>
        <w:t xml:space="preserve">для достижения ремиссии </w:t>
      </w:r>
      <w:r w:rsidR="00BC258D" w:rsidRPr="0095233F">
        <w:t>(</w:t>
      </w:r>
      <w:r w:rsidR="00AA4B03" w:rsidRPr="0095233F">
        <w:t xml:space="preserve">схемы режимов лечения см. в приложении </w:t>
      </w:r>
      <w:r w:rsidR="00437AD9" w:rsidRPr="0095233F">
        <w:t>А3.3</w:t>
      </w:r>
      <w:r w:rsidR="00BC258D" w:rsidRPr="0095233F">
        <w:t>)</w:t>
      </w:r>
      <w:r w:rsidR="00E97E28" w:rsidRPr="0095233F">
        <w:t xml:space="preserve"> </w:t>
      </w:r>
      <w:r w:rsidR="000B0AC3" w:rsidRPr="0095233F">
        <w:fldChar w:fldCharType="begin" w:fldLock="1"/>
      </w:r>
      <w:r w:rsidR="0095233F" w:rsidRPr="0095233F">
        <w:instrText>ADDIN CSL_CITATION {"citationItems":[{"id":"ITEM-1","itemData":{"DOI":"10.1200/JCO.2011.39.2688","ISSN":"0732183X","abstract":"Purpose: We investigated the safety and efficacy of bendamustine and rituximab (BR) in previously untreated patients with chronic lymphocytic leukemia (CLL). Patients and Methods: In all, 117 patients, age 34 to 78 years, 46.2% of patients at Binet stage C, and 25.6% of patients age 70 years or older received BR chemoimmunotherapy for first-line treatment of CLL. Bendamustine was administered at a dose of 90 mg/m2 on days 1 and 2 combined with 375 mg/m2 rituximab on day 0 of the first course and 500 mg/m 2 on day 1 during subsequent courses for up to six courses. Results: Overall response rate was 88.0% (95% CI, 80.7% to 100.0%) with a complete response rate of 23.1% and a partial response rate of 64.9%. Ninety percent of patients with del(11q), 94.7% with trisomy 12, 37.5% with del(17p), and 89.4% with unmutated IGHV status responded to treatment. After a median observation time of 27.0 months, median event-free survival was 33.9 months, and 90.5% of patients were alive. Grade 3 or 4 severe infections occurred in 7.7% of patients. Grade 3 or 4 adverse events for neutropenia, thrombocytopenia, and anemia were documented in 19.7%, 22.2%, and 19.7% of patients, respectively. Conclusion: Chemoimmunotherapy with BR is effective and safe in patients with previously untreated CLL. © 2012 by American Society of Clinical Oncology.","author":[{"dropping-particle":"","family":"Fischer","given":"Kirsten","non-dropping-particle":"","parse-names":false,"suffix":""},{"dropping-particle":"","family":"Cramer","given":"Paula","non-dropping-particle":"","parse-names":false,"suffix":""},{"dropping-particle":"","family":"Busch","given":"Raymonde","non-dropping-particle":"","parse-names":false,"suffix":""},{"dropping-particle":"","family":"Boẗtcher","given":"Sebastian","non-dropping-particle":"","parse-names":false,"suffix":""},{"dropping-particle":"","family":"Bahlo","given":"Jasmin","non-dropping-particle":"","parse-names":false,"suffix":""},{"dropping-particle":"","family":"Schubert","given":"Jöerg","non-dropping-particle":"","parse-names":false,"suffix":""},{"dropping-particle":"","family":"Pflüger","given":"Karl H.","non-dropping-particle":"","parse-names":false,"suffix":""},{"dropping-particle":"","family":"Schott","given":"Silke","non-dropping-particle":"","parse-names":false,"suffix":""},{"dropping-particle":"","family":"Goede","given":"Valentin","non-dropping-particle":"","parse-names":false,"suffix":""},{"dropping-particle":"","family":"Isfort","given":"Susanne","non-dropping-particle":"","parse-names":false,"suffix":""},{"dropping-particle":"","family":"Tresckow","given":"Julia","non-dropping-particle":"Von","parse-names":false,"suffix":""},{"dropping-particle":"","family":"Fink","given":"Anna Maria","non-dropping-particle":"","parse-names":false,"suffix":""},{"dropping-particle":"","family":"Buḧler","given":"Andreas","non-dropping-particle":"","parse-names":false,"suffix":""},{"dropping-particle":"","family":"Winkler","given":"Dirk","non-dropping-particle":"","parse-names":false,"suffix":""},{"dropping-particle":"","family":"Kreuzer","given":"Karl Anton","non-dropping-particle":"","parse-names":false,"suffix":""},{"dropping-particle":"","family":"Staib","given":"Peter","non-dropping-particle":"","parse-names":false,"suffix":""},{"dropping-particle":"","family":"Ritgen","given":"Matthias","non-dropping-particle":"","parse-names":false,"suffix":""},{"dropping-particle":"","family":"Kneba","given":"Michael","non-dropping-particle":"","parse-names":false,"suffix":""},{"dropping-particle":"","family":"Doḧner","given":"Hartmut","non-dropping-particle":"","parse-names":false,"suffix":""},{"dropping-particle":"","family":"Eichhorst","given":"Barbara F.","non-dropping-particle":"","parse-names":false,"suffix":""},{"dropping-particle":"","family":"Hallek","given":"Michael","non-dropping-particle":"","parse-names":false,"suffix":""},{"dropping-particle":"","family":"Stilgenbauer","given":"Stephan","non-dropping-particle":"","parse-names":false,"suffix":""},{"dropping-particle":"","family":"Wendtner","given":"Clemens Martin","non-dropping-particle":"","parse-names":false,"suffix":""}],"container-title":"Journal of Clinical Oncology","id":"ITEM-1","issue":"26","issued":{"date-parts":[["2012","9","10"]]},"page":"3209-3216","title":"Bendamustine in combination with rituximab for previously untreated patients with chronic lymphocytic leukemia: A multicenter phase II trial of the German Chronic Lymphocytic Leukemia Study Group","type":"article-journal","volume":"30"},"uris":["http://www.mendeley.com/documents/?uuid=96e4e282-7aea-335b-b74f-247742467e9e"]},{"id":"ITEM-2","itemData":{"DOI":"10.1016/S1470-2045(16)30051-1","ISSN":"14745488","abstract":"Background Chemoimmunotherapy with fludarabine, cyclophosphamide, and rituximab is the standard therapy for physically fit patients with advanced chronic lymphocytic leukaemia. This international phase 3 study compared the efficacy and tolerance of the standard therapy with a potentially less toxic combination consisting of bendamustine and rituximab. Methods Treatment-naive fit patients with chronic lymphocytic leukaemia (aged 33–81 years) without del(17p) were enrolled after undergoing a central screening process. Patients were randomly assigned (1:1) with a computer-generated randomisation list using randomly permuted blocks with a block size of eight and were stratified according to participating country and Binet stage. Patients were allocated to receive six cycles of intravenous fludarabine (25 mg/m2 per day) and cyclophosphamide (250 mg/m2 per day) for the first 3 days or to intravenous bendamustine (90 mg/m2 per day) for the first 2 days of each cycle. Rituximab 375 mg/m2 was given intravenously in both groups on day 0 of cycle 1 and subsequently was given at 500 mg/m2 during the next five cycles on day 1. The primary endpoint was progression-free survival with the objective to assess non-inferiority of bendamustine and rituximab to the standard therapy. We aimed to show that the 2-year progression-free survival with bendamustine and rituximab was not 67·5% or less with a corresponding non-inferiority margin of 1·388 for the hazard ratio (HR) based on the 90·4% CI. The final analysis was done by intention to treat. The study is registered with ClinicalTrials.gov, number NCT%2000769522. Findings 688 patients were recruited between Oct 2, 2008, and July 11, 2011, of which 564 patients who met inclusion criteria were randomly assigned. 561 patients were included in the intention-to-treat population: 282 patients in the fludarabine, cyclophosphamide, and rituximab group and 279 in the bendamustine and rituximab group. After a median observation time of 37·1 months (IQR 31·0–45·5) median progression-free survival was 41·7 months (95% CI 34·9–45·3) with bendamustine and rituximab and 55·2 months (95% CI not evaluable) with fludarabine, cyclophosphamide, and rituximab (HR 1·643, 90·4% CI 1·308–2·064). As the upper limit of the 90·4% CI was greater than 1·388 the null hypothesis for the corresponding non-inferiority hypothesis was not rejected. Severe neutropenia and infections were more frequently observed with fludarabine, cyclophosphamide, and rituxi…","author":[{"dropping-particle":"","family":"Eichhorst","given":"Barbara","non-dropping-particle":"","parse-names":false,"suffix":""},{"dropping-particle":"","family":"Fink","given":"Anna Maria","non-dropping-particle":"","parse-names":false,"suffix":""},{"dropping-particle":"","family":"Bahlo","given":"Jasmin","non-dropping-particle":"","parse-names":false,"suffix":""},{"dropping-particle":"","family":"Busch","given":"Raymonde","non-dropping-particle":"","parse-names":false,"suffix":""},{"dropping-particle":"","family":"Kovacs","given":"Gabor","non-dropping-particle":"","parse-names":false,"suffix":""},{"dropping-particle":"","family":"Maurer","given":"Christian","non-dropping-particle":"","parse-names":false,"suffix":""},{"dropping-particle":"","family":"Lange","given":"Elisabeth","non-dropping-particle":"","parse-names":false,"suffix":""},{"dropping-particle":"","family":"Köppler","given":"Hubert","non-dropping-particle":"","parse-names":false,"suffix":""},{"dropping-particle":"","family":"Kiehl","given":"Michael","non-dropping-particle":"","parse-names":false,"suffix":""},{"dropping-particle":"","family":"Sökler","given":"Martin","non-dropping-particle":"","parse-names":false,"suffix":""},{"dropping-particle":"","family":"Schlag","given":"Rudolf","non-dropping-particle":"","parse-names":false,"suffix":""},{"dropping-particle":"","family":"Vehling-Kaiser","given":"Ursula","non-dropping-particle":"","parse-names":false,"suffix":""},{"dropping-particle":"","family":"Köchling","given":"Georg","non-dropping-particle":"","parse-names":false,"suffix":""},{"dropping-particle":"","family":"Plöger","given":"Christoph","non-dropping-particle":"","parse-names":false,"suffix":""},{"dropping-particle":"","family":"Gregor","given":"Michael","non-dropping-particle":"","parse-names":false,"suffix":""},{"dropping-particle":"","family":"Plesner","given":"Torben","non-dropping-particle":"","parse-names":false,"suffix":""},{"dropping-particle":"","family":"Trneny","given":"Marek","non-dropping-particle":"","parse-names":false,"suffix":""},{"dropping-particle":"","family":"Fischer","given":"Kirsten","non-dropping-particle":"","parse-names":false,"suffix":""},{"dropping-particle":"","family":"Döhner","given":"Harmut","non-dropping-particle":"","parse-names":false,"suffix":""},{"dropping-particle":"","family":"Kneba","given":"Michael","non-dropping-particle":"","parse-names":false,"suffix":""},{"dropping-particle":"","family":"Wendtner","given":"Clemens Martin","non-dropping-particle":"","parse-names":false,"suffix":""},{"dropping-particle":"","family":"Klapper","given":"Wolfram","non-dropping-particle":"","parse-names":false,"suffix":""},{"dropping-particle":"","family":"Kreuzer","given":"Karl Anton","non-dropping-particle":"","parse-names":false,"suffix":""},{"dropping-particle":"","family":"Stilgenbauer","given":"Stephan","non-dropping-particle":"","parse-names":false,"suffix":""},{"dropping-particle":"","family":"Böttcher","given":"Sebastian","non-dropping-particle":"","parse-names":false,"suffix":""},{"dropping-particle":"","family":"Hallek","given":"Michael","non-dropping-particle":"","parse-names":false,"suffix":""}],"container-title":"The Lancet Oncology","id":"ITEM-2","issue":"7","issued":{"date-parts":[["2016","7","1"]]},"page":"928-942","publisher":"Lancet Publishing Group","title":"First-line chemoimmunotherapy with bendamustine and rituximab versus fludarabine, cyclophosphamide, and rituximab in patients with advanced chronic lymphocytic leukaemia (CLL10): an international, open-label, randomised, phase 3, non-inferiority trial","type":"article-journal","volume":"17"},"uris":["http://www.mendeley.com/documents/?uuid=fc0ae7be-9495-395f-85b3-71003e5d4ed2"]}],"mendeley":{"formattedCitation":"[25,26]","plainTextFormattedCitation":"[25,26]","previouslyFormattedCitation":"[25,26]"},"properties":{"noteIndex":0},"schema":"https://github.com/citation-style-language/schema/raw/master/csl-citation.json"}</w:instrText>
      </w:r>
      <w:r w:rsidR="000B0AC3" w:rsidRPr="0095233F">
        <w:fldChar w:fldCharType="separate"/>
      </w:r>
      <w:r w:rsidR="00015814" w:rsidRPr="0095233F">
        <w:rPr>
          <w:noProof/>
        </w:rPr>
        <w:t>[25,26]</w:t>
      </w:r>
      <w:r w:rsidR="000B0AC3" w:rsidRPr="0095233F">
        <w:fldChar w:fldCharType="end"/>
      </w:r>
      <w:r w:rsidR="00D25605" w:rsidRPr="0095233F">
        <w:t>.</w:t>
      </w:r>
    </w:p>
    <w:p w:rsidR="004D7374" w:rsidRPr="00416F68" w:rsidRDefault="004D7374" w:rsidP="00BE6A1C">
      <w:pPr>
        <w:contextualSpacing/>
        <w:rPr>
          <w:b/>
          <w:spacing w:val="-4"/>
        </w:rPr>
      </w:pPr>
      <w:r w:rsidRPr="00416F68">
        <w:rPr>
          <w:b/>
          <w:spacing w:val="-4"/>
        </w:rPr>
        <w:t xml:space="preserve">Уровень убедительности </w:t>
      </w:r>
      <w:r w:rsidR="00C20509" w:rsidRPr="00416F68">
        <w:rPr>
          <w:b/>
          <w:spacing w:val="-4"/>
        </w:rPr>
        <w:t xml:space="preserve">рекомендаций – </w:t>
      </w:r>
      <w:r w:rsidR="001E3D61" w:rsidRPr="00416F68">
        <w:rPr>
          <w:b/>
          <w:spacing w:val="-4"/>
        </w:rPr>
        <w:t>А</w:t>
      </w:r>
      <w:r w:rsidRPr="00416F68">
        <w:rPr>
          <w:b/>
          <w:spacing w:val="-4"/>
        </w:rPr>
        <w:t xml:space="preserve"> (урове</w:t>
      </w:r>
      <w:r w:rsidR="001E3D61" w:rsidRPr="00416F68">
        <w:rPr>
          <w:b/>
          <w:spacing w:val="-4"/>
        </w:rPr>
        <w:t xml:space="preserve">нь достоверности </w:t>
      </w:r>
      <w:r w:rsidR="00C20509" w:rsidRPr="00416F68">
        <w:rPr>
          <w:b/>
          <w:spacing w:val="-4"/>
        </w:rPr>
        <w:t xml:space="preserve">доказательств – </w:t>
      </w:r>
      <w:r w:rsidR="001E3D61" w:rsidRPr="00416F68">
        <w:rPr>
          <w:b/>
          <w:spacing w:val="-4"/>
        </w:rPr>
        <w:t>2</w:t>
      </w:r>
      <w:r w:rsidRPr="00416F68">
        <w:rPr>
          <w:b/>
          <w:spacing w:val="-4"/>
        </w:rPr>
        <w:t>)</w:t>
      </w:r>
      <w:r w:rsidR="00D25605" w:rsidRPr="00416F68">
        <w:rPr>
          <w:b/>
          <w:spacing w:val="-4"/>
        </w:rPr>
        <w:t>.</w:t>
      </w:r>
    </w:p>
    <w:p w:rsidR="004D7374" w:rsidRDefault="00D25605" w:rsidP="00BE6A1C">
      <w:pPr>
        <w:contextualSpacing/>
        <w:rPr>
          <w:i/>
        </w:rPr>
      </w:pPr>
      <w:r w:rsidRPr="00D25605">
        <w:rPr>
          <w:b/>
        </w:rPr>
        <w:lastRenderedPageBreak/>
        <w:t>Коммен</w:t>
      </w:r>
      <w:r w:rsidR="00A81638">
        <w:rPr>
          <w:b/>
        </w:rPr>
        <w:t>тарии</w:t>
      </w:r>
      <w:r w:rsidRPr="00D25605">
        <w:rPr>
          <w:b/>
        </w:rPr>
        <w:t>:</w:t>
      </w:r>
      <w:r w:rsidR="00E97E28" w:rsidRPr="00E97E28">
        <w:rPr>
          <w:b/>
        </w:rPr>
        <w:t xml:space="preserve"> </w:t>
      </w:r>
      <w:r w:rsidR="00E97E28" w:rsidRPr="00D25605">
        <w:rPr>
          <w:i/>
        </w:rPr>
        <w:t xml:space="preserve">при </w:t>
      </w:r>
      <w:r w:rsidR="004D7374" w:rsidRPr="00D25605">
        <w:rPr>
          <w:i/>
        </w:rPr>
        <w:t xml:space="preserve">невозможности проведения режима FCR альтернативным вариантом </w:t>
      </w:r>
      <w:r w:rsidR="00416F68">
        <w:rPr>
          <w:i/>
        </w:rPr>
        <w:t>1-й</w:t>
      </w:r>
      <w:r w:rsidR="004D7374" w:rsidRPr="00D25605">
        <w:rPr>
          <w:i/>
        </w:rPr>
        <w:t xml:space="preserve"> линии терапии может быть комбинация бендамустина</w:t>
      </w:r>
      <w:r w:rsidR="00122E4B">
        <w:rPr>
          <w:i/>
        </w:rPr>
        <w:t>**</w:t>
      </w:r>
      <w:r w:rsidR="004D7374" w:rsidRPr="00D25605">
        <w:rPr>
          <w:i/>
        </w:rPr>
        <w:t xml:space="preserve"> и ритуксимаба</w:t>
      </w:r>
      <w:r w:rsidR="00122E4B">
        <w:rPr>
          <w:i/>
        </w:rPr>
        <w:t>**</w:t>
      </w:r>
      <w:r w:rsidR="004D7374" w:rsidRPr="00D25605">
        <w:rPr>
          <w:i/>
        </w:rPr>
        <w:t xml:space="preserve"> (BR). В</w:t>
      </w:r>
      <w:r w:rsidR="00416F68">
        <w:rPr>
          <w:i/>
        </w:rPr>
        <w:t> </w:t>
      </w:r>
      <w:r w:rsidR="004D7374" w:rsidRPr="00D25605">
        <w:rPr>
          <w:i/>
        </w:rPr>
        <w:t>исследовании CLL10</w:t>
      </w:r>
      <w:r w:rsidR="00E97E28" w:rsidRPr="00E97E28">
        <w:rPr>
          <w:i/>
        </w:rPr>
        <w:t xml:space="preserve"> </w:t>
      </w:r>
      <w:r w:rsidR="004D7374" w:rsidRPr="00D25605">
        <w:rPr>
          <w:i/>
        </w:rPr>
        <w:t xml:space="preserve">показано, что режим BR менее токсичен по сравнению с режимом FCR, хотя и менее эффективен. Частота общего ответа в обеих группах составила </w:t>
      </w:r>
      <w:r w:rsidR="00416F68">
        <w:rPr>
          <w:i/>
        </w:rPr>
        <w:br/>
      </w:r>
      <w:r w:rsidR="005802F3">
        <w:rPr>
          <w:i/>
        </w:rPr>
        <w:t>95</w:t>
      </w:r>
      <w:r w:rsidR="00416F68">
        <w:rPr>
          <w:i/>
        </w:rPr>
        <w:t>–</w:t>
      </w:r>
      <w:r w:rsidR="005802F3">
        <w:rPr>
          <w:i/>
        </w:rPr>
        <w:t>96</w:t>
      </w:r>
      <w:r w:rsidR="00DD3D1E">
        <w:rPr>
          <w:i/>
        </w:rPr>
        <w:t xml:space="preserve"> %</w:t>
      </w:r>
      <w:r w:rsidR="004D7374" w:rsidRPr="00D25605">
        <w:rPr>
          <w:i/>
        </w:rPr>
        <w:t>. Медиана ВБП также оказалась больше в группе FCR (</w:t>
      </w:r>
      <w:r w:rsidR="005802F3" w:rsidRPr="00D25605">
        <w:rPr>
          <w:i/>
        </w:rPr>
        <w:t>5</w:t>
      </w:r>
      <w:r w:rsidR="005802F3">
        <w:rPr>
          <w:i/>
        </w:rPr>
        <w:t>5</w:t>
      </w:r>
      <w:r w:rsidR="004D7374" w:rsidRPr="00D25605">
        <w:rPr>
          <w:i/>
        </w:rPr>
        <w:t>,</w:t>
      </w:r>
      <w:r w:rsidR="005802F3">
        <w:rPr>
          <w:i/>
        </w:rPr>
        <w:t>2</w:t>
      </w:r>
      <w:r w:rsidR="00E97E28" w:rsidRPr="00E97E28">
        <w:rPr>
          <w:i/>
        </w:rPr>
        <w:t xml:space="preserve"> </w:t>
      </w:r>
      <w:r w:rsidR="004D7374" w:rsidRPr="00D25605">
        <w:rPr>
          <w:i/>
        </w:rPr>
        <w:t>мес</w:t>
      </w:r>
      <w:r w:rsidR="00F07AA9">
        <w:rPr>
          <w:i/>
        </w:rPr>
        <w:t>.</w:t>
      </w:r>
      <w:r w:rsidR="004D7374" w:rsidRPr="00D25605">
        <w:rPr>
          <w:i/>
        </w:rPr>
        <w:t xml:space="preserve"> против </w:t>
      </w:r>
      <w:r w:rsidR="005802F3" w:rsidRPr="00D25605">
        <w:rPr>
          <w:i/>
        </w:rPr>
        <w:t>4</w:t>
      </w:r>
      <w:r w:rsidR="005802F3">
        <w:rPr>
          <w:i/>
        </w:rPr>
        <w:t>1</w:t>
      </w:r>
      <w:r w:rsidR="004D7374" w:rsidRPr="00D25605">
        <w:rPr>
          <w:i/>
        </w:rPr>
        <w:t>,</w:t>
      </w:r>
      <w:r w:rsidR="005802F3">
        <w:rPr>
          <w:i/>
        </w:rPr>
        <w:t>7</w:t>
      </w:r>
      <w:r w:rsidR="00416F68">
        <w:rPr>
          <w:i/>
        </w:rPr>
        <w:t xml:space="preserve"> мес.</w:t>
      </w:r>
      <w:r w:rsidR="004D7374" w:rsidRPr="00D25605">
        <w:rPr>
          <w:i/>
        </w:rPr>
        <w:t xml:space="preserve">, </w:t>
      </w:r>
      <w:r w:rsidR="001F4A9B">
        <w:rPr>
          <w:i/>
        </w:rPr>
        <w:t>ОР</w:t>
      </w:r>
      <w:r w:rsidR="004D7374" w:rsidRPr="00D25605">
        <w:rPr>
          <w:i/>
        </w:rPr>
        <w:t xml:space="preserve"> 1,</w:t>
      </w:r>
      <w:r w:rsidR="005802F3">
        <w:rPr>
          <w:i/>
        </w:rPr>
        <w:t>643</w:t>
      </w:r>
      <w:r w:rsidR="004D7374" w:rsidRPr="00D25605">
        <w:rPr>
          <w:i/>
        </w:rPr>
        <w:t>, 95</w:t>
      </w:r>
      <w:r w:rsidR="00DD3D1E">
        <w:rPr>
          <w:i/>
        </w:rPr>
        <w:t xml:space="preserve"> %</w:t>
      </w:r>
      <w:r w:rsidR="004D7374" w:rsidRPr="00D25605">
        <w:rPr>
          <w:i/>
        </w:rPr>
        <w:t xml:space="preserve"> ДИ 1,</w:t>
      </w:r>
      <w:r w:rsidR="005802F3">
        <w:rPr>
          <w:i/>
        </w:rPr>
        <w:t>308</w:t>
      </w:r>
      <w:r w:rsidR="004D7374" w:rsidRPr="00D25605">
        <w:rPr>
          <w:i/>
        </w:rPr>
        <w:t>–2,</w:t>
      </w:r>
      <w:r w:rsidR="005802F3" w:rsidRPr="00D25605">
        <w:rPr>
          <w:i/>
        </w:rPr>
        <w:t>0</w:t>
      </w:r>
      <w:r w:rsidR="005802F3">
        <w:rPr>
          <w:i/>
        </w:rPr>
        <w:t>64</w:t>
      </w:r>
      <w:r w:rsidR="004D7374" w:rsidRPr="00D25605">
        <w:rPr>
          <w:i/>
        </w:rPr>
        <w:t>, p = 0,00</w:t>
      </w:r>
      <w:r w:rsidR="005802F3">
        <w:rPr>
          <w:i/>
        </w:rPr>
        <w:t>03</w:t>
      </w:r>
      <w:r w:rsidR="004D7374" w:rsidRPr="00D25605">
        <w:rPr>
          <w:i/>
        </w:rPr>
        <w:t xml:space="preserve">). Нейтропения и инфекционные осложнения </w:t>
      </w:r>
      <w:r w:rsidR="00416F68">
        <w:rPr>
          <w:i/>
        </w:rPr>
        <w:br/>
      </w:r>
      <w:r w:rsidR="004D7374" w:rsidRPr="00D25605">
        <w:rPr>
          <w:i/>
        </w:rPr>
        <w:t xml:space="preserve">3–4-й степени тяжести по СТС значительно чаще регистрировались в группе FCR </w:t>
      </w:r>
      <w:r w:rsidR="00416F68">
        <w:rPr>
          <w:i/>
        </w:rPr>
        <w:br/>
      </w:r>
      <w:r w:rsidR="004D7374" w:rsidRPr="00D25605">
        <w:rPr>
          <w:i/>
        </w:rPr>
        <w:t>(87,7</w:t>
      </w:r>
      <w:r w:rsidR="00DD3D1E">
        <w:rPr>
          <w:i/>
        </w:rPr>
        <w:t xml:space="preserve"> %</w:t>
      </w:r>
      <w:r w:rsidR="004D7374" w:rsidRPr="00D25605">
        <w:rPr>
          <w:i/>
        </w:rPr>
        <w:t xml:space="preserve"> против 67,8</w:t>
      </w:r>
      <w:r w:rsidR="00DD3D1E">
        <w:rPr>
          <w:i/>
        </w:rPr>
        <w:t xml:space="preserve"> %</w:t>
      </w:r>
      <w:r w:rsidR="004D7374" w:rsidRPr="00D25605">
        <w:rPr>
          <w:i/>
        </w:rPr>
        <w:t>, р &lt;</w:t>
      </w:r>
      <w:r w:rsidR="00416F68">
        <w:rPr>
          <w:i/>
        </w:rPr>
        <w:t xml:space="preserve"> 0,001</w:t>
      </w:r>
      <w:r w:rsidR="004D7374" w:rsidRPr="00D25605">
        <w:rPr>
          <w:i/>
        </w:rPr>
        <w:t xml:space="preserve"> и 39,8</w:t>
      </w:r>
      <w:r w:rsidR="00DD3D1E">
        <w:rPr>
          <w:i/>
        </w:rPr>
        <w:t xml:space="preserve"> %</w:t>
      </w:r>
      <w:r w:rsidR="004D7374" w:rsidRPr="00D25605">
        <w:rPr>
          <w:i/>
        </w:rPr>
        <w:t xml:space="preserve"> против 25,4</w:t>
      </w:r>
      <w:r w:rsidR="00DD3D1E">
        <w:rPr>
          <w:i/>
        </w:rPr>
        <w:t xml:space="preserve"> %</w:t>
      </w:r>
      <w:r w:rsidR="004D7374" w:rsidRPr="00D25605">
        <w:rPr>
          <w:i/>
        </w:rPr>
        <w:t>, р = 0,001), особенно у пациентов старше 65 лет (48,4</w:t>
      </w:r>
      <w:r w:rsidR="00DD3D1E">
        <w:rPr>
          <w:i/>
        </w:rPr>
        <w:t xml:space="preserve"> %</w:t>
      </w:r>
      <w:r w:rsidR="004D7374" w:rsidRPr="00D25605">
        <w:rPr>
          <w:i/>
        </w:rPr>
        <w:t xml:space="preserve"> против 26,8</w:t>
      </w:r>
      <w:r w:rsidR="00DD3D1E">
        <w:rPr>
          <w:i/>
        </w:rPr>
        <w:t xml:space="preserve"> %</w:t>
      </w:r>
      <w:r w:rsidR="004D7374" w:rsidRPr="00D25605">
        <w:rPr>
          <w:i/>
        </w:rPr>
        <w:t xml:space="preserve">, p = 0,001). </w:t>
      </w:r>
      <w:r w:rsidR="00416F68">
        <w:rPr>
          <w:i/>
        </w:rPr>
        <w:t>По частоте</w:t>
      </w:r>
      <w:r w:rsidR="004D7374" w:rsidRPr="00D25605">
        <w:rPr>
          <w:i/>
        </w:rPr>
        <w:t xml:space="preserve"> развития анемии и тромбоцитопении, а также случаев смерти, связанной с лечением, групп</w:t>
      </w:r>
      <w:r w:rsidR="00416F68">
        <w:rPr>
          <w:i/>
        </w:rPr>
        <w:t>ы</w:t>
      </w:r>
      <w:r w:rsidR="004D7374" w:rsidRPr="00D25605">
        <w:rPr>
          <w:i/>
        </w:rPr>
        <w:t xml:space="preserve"> статистически </w:t>
      </w:r>
      <w:r w:rsidR="00416F68">
        <w:rPr>
          <w:i/>
        </w:rPr>
        <w:t>значимо</w:t>
      </w:r>
      <w:r w:rsidR="004D7374" w:rsidRPr="00D25605">
        <w:rPr>
          <w:i/>
        </w:rPr>
        <w:t xml:space="preserve"> не </w:t>
      </w:r>
      <w:r w:rsidR="00416F68">
        <w:rPr>
          <w:i/>
        </w:rPr>
        <w:t>раз</w:t>
      </w:r>
      <w:r w:rsidR="004D7374" w:rsidRPr="00D25605">
        <w:rPr>
          <w:i/>
        </w:rPr>
        <w:t>личал</w:t>
      </w:r>
      <w:r w:rsidR="00416F68">
        <w:rPr>
          <w:i/>
        </w:rPr>
        <w:t>и</w:t>
      </w:r>
      <w:r w:rsidR="004D7374" w:rsidRPr="00D25605">
        <w:rPr>
          <w:i/>
        </w:rPr>
        <w:t>сь (3,9</w:t>
      </w:r>
      <w:r w:rsidR="00DD3D1E">
        <w:rPr>
          <w:i/>
        </w:rPr>
        <w:t xml:space="preserve"> %</w:t>
      </w:r>
      <w:r w:rsidR="004D7374" w:rsidRPr="00D25605">
        <w:rPr>
          <w:i/>
        </w:rPr>
        <w:t xml:space="preserve"> против 2,1</w:t>
      </w:r>
      <w:r w:rsidR="00DD3D1E">
        <w:rPr>
          <w:i/>
        </w:rPr>
        <w:t xml:space="preserve"> %</w:t>
      </w:r>
      <w:r w:rsidR="004D7374" w:rsidRPr="00D25605">
        <w:rPr>
          <w:i/>
        </w:rPr>
        <w:t xml:space="preserve">). </w:t>
      </w:r>
      <w:r w:rsidR="006B35E5">
        <w:rPr>
          <w:i/>
        </w:rPr>
        <w:t>В</w:t>
      </w:r>
      <w:r w:rsidR="004D7374" w:rsidRPr="00D25605">
        <w:rPr>
          <w:i/>
        </w:rPr>
        <w:t xml:space="preserve"> исследовании CLL10 показано, что эффективность режимов BR и FCR у пациентов старше 65 лет </w:t>
      </w:r>
      <w:r w:rsidR="004D7374" w:rsidRPr="00CD5B95">
        <w:rPr>
          <w:i/>
        </w:rPr>
        <w:t>сопоставима</w:t>
      </w:r>
      <w:r w:rsidR="00416F68" w:rsidRPr="00CD5B95">
        <w:rPr>
          <w:i/>
        </w:rPr>
        <w:t xml:space="preserve"> </w:t>
      </w:r>
      <w:r w:rsidR="000B0AC3" w:rsidRPr="00CD5B95">
        <w:rPr>
          <w:i/>
        </w:rPr>
        <w:fldChar w:fldCharType="begin" w:fldLock="1"/>
      </w:r>
      <w:r w:rsidR="00015814">
        <w:rPr>
          <w:i/>
        </w:rPr>
        <w:instrText>ADDIN CSL_CITATION {"citationItems":[{"id":"ITEM-1","itemData":{"DOI":"10.1016/S1470-2045(16)30051-1","ISSN":"14745488","abstract":"Background Chemoimmunotherapy with fludarabine, cyclophosphamide, and rituximab is the standard therapy for physically fit patients with advanced chronic lymphocytic leukaemia. This international phase 3 study compared the efficacy and tolerance of the standard therapy with a potentially less toxic combination consisting of bendamustine and rituximab. Methods Treatment-naive fit patients with chronic lymphocytic leukaemia (aged 33–81 years) without del(17p) were enrolled after undergoing a central screening process. Patients were randomly assigned (1:1) with a computer-generated randomisation list using randomly permuted blocks with a block size of eight and were stratified according to participating country and Binet stage. Patients were allocated to receive six cycles of intravenous fludarabine (25 mg/m2 per day) and cyclophosphamide (250 mg/m2 per day) for the first 3 days or to intravenous bendamustine (90 mg/m2 per day) for the first 2 days of each cycle. Rituximab 375 mg/m2 was given intravenously in both groups on day 0 of cycle 1 and subsequently was given at 500 mg/m2 during the next five cycles on day 1. The primary endpoint was progression-free survival with the objective to assess non-inferiority of bendamustine and rituximab to the standard therapy. We aimed to show that the 2-year progression-free survival with bendamustine and rituximab was not 67·5% or less with a corresponding non-inferiority margin of 1·388 for the hazard ratio (HR) based on the 90·4% CI. The final analysis was done by intention to treat. The study is registered with ClinicalTrials.gov, number NCT%2000769522. Findings 688 patients were recruited between Oct 2, 2008, and July 11, 2011, of which 564 patients who met inclusion criteria were randomly assigned. 561 patients were included in the intention-to-treat population: 282 patients in the fludarabine, cyclophosphamide, and rituximab group and 279 in the bendamustine and rituximab group. After a median observation time of 37·1 months (IQR 31·0–45·5) median progression-free survival was 41·7 months (95% CI 34·9–45·3) with bendamustine and rituximab and 55·2 months (95% CI not evaluable) with fludarabine, cyclophosphamide, and rituximab (HR 1·643, 90·4% CI 1·308–2·064). As the upper limit of the 90·4% CI was greater than 1·388 the null hypothesis for the corresponding non-inferiority hypothesis was not rejected. Severe neutropenia and infections were more frequently observed with fludarabine, cyclophosphamide, and rituxi…","author":[{"dropping-particle":"","family":"Eichhorst","given":"Barbara","non-dropping-particle":"","parse-names":false,"suffix":""},{"dropping-particle":"","family":"Fink","given":"Anna Maria","non-dropping-particle":"","parse-names":false,"suffix":""},{"dropping-particle":"","family":"Bahlo","given":"Jasmin","non-dropping-particle":"","parse-names":false,"suffix":""},{"dropping-particle":"","family":"Busch","given":"Raymonde","non-dropping-particle":"","parse-names":false,"suffix":""},{"dropping-particle":"","family":"Kovacs","given":"Gabor","non-dropping-particle":"","parse-names":false,"suffix":""},{"dropping-particle":"","family":"Maurer","given":"Christian","non-dropping-particle":"","parse-names":false,"suffix":""},{"dropping-particle":"","family":"Lange","given":"Elisabeth","non-dropping-particle":"","parse-names":false,"suffix":""},{"dropping-particle":"","family":"Köppler","given":"Hubert","non-dropping-particle":"","parse-names":false,"suffix":""},{"dropping-particle":"","family":"Kiehl","given":"Michael","non-dropping-particle":"","parse-names":false,"suffix":""},{"dropping-particle":"","family":"Sökler","given":"Martin","non-dropping-particle":"","parse-names":false,"suffix":""},{"dropping-particle":"","family":"Schlag","given":"Rudolf","non-dropping-particle":"","parse-names":false,"suffix":""},{"dropping-particle":"","family":"Vehling-Kaiser","given":"Ursula","non-dropping-particle":"","parse-names":false,"suffix":""},{"dropping-particle":"","family":"Köchling","given":"Georg","non-dropping-particle":"","parse-names":false,"suffix":""},{"dropping-particle":"","family":"Plöger","given":"Christoph","non-dropping-particle":"","parse-names":false,"suffix":""},{"dropping-particle":"","family":"Gregor","given":"Michael","non-dropping-particle":"","parse-names":false,"suffix":""},{"dropping-particle":"","family":"Plesner","given":"Torben","non-dropping-particle":"","parse-names":false,"suffix":""},{"dropping-particle":"","family":"Trneny","given":"Marek","non-dropping-particle":"","parse-names":false,"suffix":""},{"dropping-particle":"","family":"Fischer","given":"Kirsten","non-dropping-particle":"","parse-names":false,"suffix":""},{"dropping-particle":"","family":"Döhner","given":"Harmut","non-dropping-particle":"","parse-names":false,"suffix":""},{"dropping-particle":"","family":"Kneba","given":"Michael","non-dropping-particle":"","parse-names":false,"suffix":""},{"dropping-particle":"","family":"Wendtner","given":"Clemens Martin","non-dropping-particle":"","parse-names":false,"suffix":""},{"dropping-particle":"","family":"Klapper","given":"Wolfram","non-dropping-particle":"","parse-names":false,"suffix":""},{"dropping-particle":"","family":"Kreuzer","given":"Karl Anton","non-dropping-particle":"","parse-names":false,"suffix":""},{"dropping-particle":"","family":"Stilgenbauer","given":"Stephan","non-dropping-particle":"","parse-names":false,"suffix":""},{"dropping-particle":"","family":"Böttcher","given":"Sebastian","non-dropping-particle":"","parse-names":false,"suffix":""},{"dropping-particle":"","family":"Hallek","given":"Michael","non-dropping-particle":"","parse-names":false,"suffix":""}],"container-title":"The Lancet Oncology","id":"ITEM-1","issue":"7","issued":{"date-parts":[["2016","7","1"]]},"page":"928-942","publisher":"Lancet Publishing Group","title":"First-line chemoimmunotherapy with bendamustine and rituximab versus fludarabine, cyclophosphamide, and rituximab in patients with advanced chronic lymphocytic leukaemia (CLL10): an international, open-label, randomised, phase 3, non-inferiority trial","type":"article-journal","volume":"17"},"uris":["http://www.mendeley.com/documents/?uuid=fc0ae7be-9495-395f-85b3-71003e5d4ed2"]}],"mendeley":{"formattedCitation":"[26]","plainTextFormattedCitation":"[26]","previouslyFormattedCitation":"[26]"},"properties":{"noteIndex":0},"schema":"https://github.com/citation-style-language/schema/raw/master/csl-citation.json"}</w:instrText>
      </w:r>
      <w:r w:rsidR="000B0AC3" w:rsidRPr="00CD5B95">
        <w:rPr>
          <w:i/>
        </w:rPr>
        <w:fldChar w:fldCharType="separate"/>
      </w:r>
      <w:r w:rsidR="00015814" w:rsidRPr="00015814">
        <w:rPr>
          <w:noProof/>
        </w:rPr>
        <w:t>[26]</w:t>
      </w:r>
      <w:r w:rsidR="000B0AC3" w:rsidRPr="00CD5B95">
        <w:rPr>
          <w:i/>
        </w:rPr>
        <w:fldChar w:fldCharType="end"/>
      </w:r>
      <w:r w:rsidR="00416F68" w:rsidRPr="00CD5B95">
        <w:rPr>
          <w:i/>
        </w:rPr>
        <w:t>.</w:t>
      </w:r>
      <w:r w:rsidR="00416F68">
        <w:rPr>
          <w:i/>
        </w:rPr>
        <w:t xml:space="preserve"> В </w:t>
      </w:r>
      <w:r w:rsidR="004D7374" w:rsidRPr="00D25605">
        <w:rPr>
          <w:i/>
        </w:rPr>
        <w:t xml:space="preserve">многоцентровом российском исследовании показано, что режим BR разумно безопасен и высокоэффективен в терапии </w:t>
      </w:r>
      <w:r w:rsidR="00416F68">
        <w:rPr>
          <w:i/>
        </w:rPr>
        <w:t>1-й</w:t>
      </w:r>
      <w:r w:rsidR="004D7374" w:rsidRPr="00D25605">
        <w:rPr>
          <w:i/>
        </w:rPr>
        <w:t xml:space="preserve"> линии у пациентов с ХЛЛ при назначении </w:t>
      </w:r>
      <w:r w:rsidR="00900404" w:rsidRPr="00900404">
        <w:rPr>
          <w:i/>
        </w:rPr>
        <w:t>#</w:t>
      </w:r>
      <w:r w:rsidR="004D7374" w:rsidRPr="00D25605">
        <w:rPr>
          <w:i/>
        </w:rPr>
        <w:t>бендамустина</w:t>
      </w:r>
      <w:r w:rsidR="005163D3">
        <w:rPr>
          <w:i/>
        </w:rPr>
        <w:t>**</w:t>
      </w:r>
      <w:r w:rsidR="004D7374" w:rsidRPr="00D25605">
        <w:rPr>
          <w:i/>
        </w:rPr>
        <w:t xml:space="preserve"> </w:t>
      </w:r>
      <w:r w:rsidR="004D7374" w:rsidRPr="00C7670B">
        <w:rPr>
          <w:i/>
        </w:rPr>
        <w:t>в дозе 90 мг/м</w:t>
      </w:r>
      <w:r w:rsidR="004D7374" w:rsidRPr="00C7670B">
        <w:rPr>
          <w:i/>
          <w:vertAlign w:val="superscript"/>
        </w:rPr>
        <w:t>2</w:t>
      </w:r>
      <w:r w:rsidR="004D7374" w:rsidRPr="00D25605">
        <w:rPr>
          <w:i/>
        </w:rPr>
        <w:t xml:space="preserve"> </w:t>
      </w:r>
      <w:r w:rsidR="00416F68">
        <w:rPr>
          <w:i/>
        </w:rPr>
        <w:t>в</w:t>
      </w:r>
      <w:r w:rsidR="004D7374" w:rsidRPr="00D25605">
        <w:rPr>
          <w:i/>
        </w:rPr>
        <w:t xml:space="preserve"> комбинации</w:t>
      </w:r>
      <w:r w:rsidR="00416F68">
        <w:rPr>
          <w:i/>
        </w:rPr>
        <w:t xml:space="preserve"> с</w:t>
      </w:r>
      <w:r w:rsidR="004D7374" w:rsidRPr="00D25605">
        <w:rPr>
          <w:i/>
        </w:rPr>
        <w:t xml:space="preserve"> ритуксимабом</w:t>
      </w:r>
      <w:r w:rsidR="005163D3">
        <w:rPr>
          <w:i/>
        </w:rPr>
        <w:t>**</w:t>
      </w:r>
      <w:r w:rsidR="004D7374" w:rsidRPr="00D25605">
        <w:rPr>
          <w:i/>
        </w:rPr>
        <w:t xml:space="preserve"> в дозе 375 мг/м</w:t>
      </w:r>
      <w:r w:rsidR="004D7374" w:rsidRPr="00D25605">
        <w:rPr>
          <w:i/>
          <w:vertAlign w:val="superscript"/>
        </w:rPr>
        <w:t>2</w:t>
      </w:r>
      <w:r w:rsidR="004D7374" w:rsidRPr="00D25605">
        <w:rPr>
          <w:i/>
        </w:rPr>
        <w:t xml:space="preserve"> в 1</w:t>
      </w:r>
      <w:r w:rsidR="00416F68">
        <w:rPr>
          <w:i/>
        </w:rPr>
        <w:t>-м</w:t>
      </w:r>
      <w:r w:rsidR="004D7374" w:rsidRPr="00D25605">
        <w:rPr>
          <w:i/>
        </w:rPr>
        <w:t xml:space="preserve"> цикле и 500 мг/м</w:t>
      </w:r>
      <w:r w:rsidR="004D7374" w:rsidRPr="00D25605">
        <w:rPr>
          <w:i/>
          <w:vertAlign w:val="superscript"/>
        </w:rPr>
        <w:t>2</w:t>
      </w:r>
      <w:r w:rsidR="004D7374" w:rsidRPr="00D25605">
        <w:rPr>
          <w:i/>
        </w:rPr>
        <w:t xml:space="preserve"> в</w:t>
      </w:r>
      <w:r w:rsidR="00416F68">
        <w:rPr>
          <w:i/>
        </w:rPr>
        <w:t>о 2–6-м циклах</w:t>
      </w:r>
      <w:r w:rsidR="004D7374" w:rsidRPr="00D25605">
        <w:rPr>
          <w:i/>
        </w:rPr>
        <w:t>.</w:t>
      </w:r>
    </w:p>
    <w:p w:rsidR="003010EA" w:rsidRPr="009D6AF4" w:rsidRDefault="003010EA" w:rsidP="005A463A">
      <w:pPr>
        <w:pStyle w:val="a"/>
      </w:pPr>
      <w:r w:rsidRPr="006B609E">
        <w:t>Пациентам с верифицированным ХЛЛ/ЛМЛ моложе 65</w:t>
      </w:r>
      <w:r w:rsidR="00416F68">
        <w:t>–</w:t>
      </w:r>
      <w:r w:rsidRPr="006B609E">
        <w:t xml:space="preserve">70 лет без значимой </w:t>
      </w:r>
      <w:r w:rsidRPr="005A463A">
        <w:t>коморбидности</w:t>
      </w:r>
      <w:r w:rsidRPr="006B609E">
        <w:t xml:space="preserve"> </w:t>
      </w:r>
      <w:r w:rsidR="00FB441E" w:rsidRPr="006B609E">
        <w:t>без мутаций генов</w:t>
      </w:r>
      <w:r w:rsidR="00416F68" w:rsidRPr="00397360">
        <w:t xml:space="preserve"> </w:t>
      </w:r>
      <w:r w:rsidR="00416F68" w:rsidRPr="00237E10">
        <w:rPr>
          <w:i/>
          <w:lang w:val="en-US"/>
        </w:rPr>
        <w:t>IGHV</w:t>
      </w:r>
      <w:r w:rsidRPr="006B609E">
        <w:t xml:space="preserve"> </w:t>
      </w:r>
      <w:r w:rsidR="00FB441E" w:rsidRPr="006B609E">
        <w:t xml:space="preserve">при наличии возможности </w:t>
      </w:r>
      <w:r w:rsidRPr="006B609E">
        <w:t>в качестве</w:t>
      </w:r>
      <w:r w:rsidR="00FB441E" w:rsidRPr="006B609E">
        <w:t xml:space="preserve"> одной из опций</w:t>
      </w:r>
      <w:r w:rsidRPr="006B609E">
        <w:t xml:space="preserve"> </w:t>
      </w:r>
      <w:r w:rsidR="00416F68">
        <w:t>1-й</w:t>
      </w:r>
      <w:r w:rsidRPr="006B609E">
        <w:t xml:space="preserve"> линии</w:t>
      </w:r>
      <w:r w:rsidR="00FB441E" w:rsidRPr="006B609E">
        <w:t xml:space="preserve"> терапии </w:t>
      </w:r>
      <w:r w:rsidR="00FB441E" w:rsidRPr="00136052">
        <w:t>может быть</w:t>
      </w:r>
      <w:r w:rsidR="00B3535C">
        <w:t xml:space="preserve"> </w:t>
      </w:r>
      <w:r w:rsidRPr="00237E10">
        <w:rPr>
          <w:b/>
        </w:rPr>
        <w:t>рекоменд</w:t>
      </w:r>
      <w:r w:rsidR="00FB441E" w:rsidRPr="00237E10">
        <w:rPr>
          <w:b/>
        </w:rPr>
        <w:t>ована</w:t>
      </w:r>
      <w:r w:rsidR="00B3535C" w:rsidRPr="00237E10">
        <w:rPr>
          <w:b/>
        </w:rPr>
        <w:t xml:space="preserve"> </w:t>
      </w:r>
      <w:r w:rsidR="00451C55" w:rsidRPr="00B33976">
        <w:t xml:space="preserve">для достижения ремиссии </w:t>
      </w:r>
      <w:r w:rsidR="00FB441E" w:rsidRPr="006B609E">
        <w:t>терапия ибрутинибом</w:t>
      </w:r>
      <w:r w:rsidR="00213502" w:rsidRPr="006B609E">
        <w:t>**</w:t>
      </w:r>
      <w:r w:rsidR="004B19FE" w:rsidRPr="006B609E">
        <w:t xml:space="preserve"> в монорежиме </w:t>
      </w:r>
      <w:r w:rsidR="00CE0696">
        <w:t xml:space="preserve">в дозе </w:t>
      </w:r>
      <w:r w:rsidR="00CE0696" w:rsidRPr="009600FA">
        <w:rPr>
          <w:lang w:eastAsia="ru-RU"/>
        </w:rPr>
        <w:t>420 мг/сут (</w:t>
      </w:r>
      <w:r w:rsidR="00CE0696">
        <w:rPr>
          <w:lang w:eastAsia="ru-RU"/>
        </w:rPr>
        <w:t>3</w:t>
      </w:r>
      <w:r w:rsidR="00CE0696" w:rsidRPr="009600FA">
        <w:rPr>
          <w:lang w:eastAsia="ru-RU"/>
        </w:rPr>
        <w:t xml:space="preserve"> капсулы) внутрь 1 раз в день до прогрессирования или </w:t>
      </w:r>
      <w:r w:rsidR="00CE0696">
        <w:rPr>
          <w:lang w:eastAsia="ru-RU"/>
        </w:rPr>
        <w:t xml:space="preserve">развития </w:t>
      </w:r>
      <w:r w:rsidR="00CE0696" w:rsidRPr="009600FA">
        <w:rPr>
          <w:lang w:eastAsia="ru-RU"/>
        </w:rPr>
        <w:t>непереносимой токсичности</w:t>
      </w:r>
      <w:r w:rsidR="00CE0696" w:rsidRPr="006B609E">
        <w:t xml:space="preserve"> </w:t>
      </w:r>
      <w:r w:rsidR="004B19FE" w:rsidRPr="006B609E">
        <w:t>или в комбинации с ритуксимабом</w:t>
      </w:r>
      <w:r w:rsidR="00213502" w:rsidRPr="006B609E">
        <w:t>**</w:t>
      </w:r>
      <w:r w:rsidR="00CE0696">
        <w:t xml:space="preserve"> (</w:t>
      </w:r>
      <w:r w:rsidR="00900404" w:rsidRPr="009D6AF4">
        <w:rPr>
          <w:lang w:eastAsia="ru-RU"/>
        </w:rPr>
        <w:t>ибрутиниб</w:t>
      </w:r>
      <w:r w:rsidR="00CE0696" w:rsidRPr="009D6AF4">
        <w:rPr>
          <w:lang w:eastAsia="ru-RU"/>
        </w:rPr>
        <w:t xml:space="preserve">** – 420 мг/сут (3 капсулы) внутрь 1 раз в день, ежедневно; </w:t>
      </w:r>
      <w:r w:rsidR="00900404" w:rsidRPr="009D6AF4">
        <w:rPr>
          <w:lang w:eastAsia="ru-RU"/>
        </w:rPr>
        <w:t>#</w:t>
      </w:r>
      <w:r w:rsidR="00900404" w:rsidRPr="009D6AF4">
        <w:rPr>
          <w:rFonts w:eastAsia="Times New Roman"/>
          <w:lang w:eastAsia="ru-RU"/>
        </w:rPr>
        <w:t>ритуксимаб</w:t>
      </w:r>
      <w:r w:rsidR="00CE0696" w:rsidRPr="009D6AF4">
        <w:rPr>
          <w:rFonts w:eastAsia="Times New Roman"/>
          <w:lang w:eastAsia="ru-RU"/>
        </w:rPr>
        <w:t>** – 50</w:t>
      </w:r>
      <w:r w:rsidR="00CE0696" w:rsidRPr="00237E10">
        <w:rPr>
          <w:rFonts w:eastAsia="Times New Roman"/>
          <w:lang w:eastAsia="ru-RU"/>
        </w:rPr>
        <w:t xml:space="preserve"> мг/м</w:t>
      </w:r>
      <w:r w:rsidR="00CE0696" w:rsidRPr="00237E10">
        <w:rPr>
          <w:rFonts w:eastAsia="Times New Roman"/>
          <w:vertAlign w:val="superscript"/>
          <w:lang w:eastAsia="ru-RU"/>
        </w:rPr>
        <w:t>2</w:t>
      </w:r>
      <w:r w:rsidR="00CE0696" w:rsidRPr="00237E10">
        <w:rPr>
          <w:rFonts w:eastAsia="Times New Roman"/>
          <w:lang w:eastAsia="ru-RU"/>
        </w:rPr>
        <w:t xml:space="preserve"> в/в кап., день 1 цикла 2; 375 мг/м</w:t>
      </w:r>
      <w:r w:rsidR="00CE0696" w:rsidRPr="00237E10">
        <w:rPr>
          <w:rFonts w:eastAsia="Times New Roman"/>
          <w:vertAlign w:val="superscript"/>
          <w:lang w:eastAsia="ru-RU"/>
        </w:rPr>
        <w:t>2</w:t>
      </w:r>
      <w:r w:rsidR="00CE0696" w:rsidRPr="00237E10">
        <w:rPr>
          <w:rFonts w:eastAsia="Times New Roman"/>
          <w:lang w:eastAsia="ru-RU"/>
        </w:rPr>
        <w:t xml:space="preserve"> в/в кап</w:t>
      </w:r>
      <w:r w:rsidR="00CE0696" w:rsidRPr="009D6AF4">
        <w:rPr>
          <w:rFonts w:eastAsia="Times New Roman"/>
          <w:lang w:eastAsia="ru-RU"/>
        </w:rPr>
        <w:t>., день 2 цикла 2; 500 мг/м</w:t>
      </w:r>
      <w:r w:rsidR="00CE0696" w:rsidRPr="009D6AF4">
        <w:rPr>
          <w:rFonts w:eastAsia="Times New Roman"/>
          <w:vertAlign w:val="superscript"/>
          <w:lang w:eastAsia="ru-RU"/>
        </w:rPr>
        <w:t>2</w:t>
      </w:r>
      <w:r w:rsidR="00CE0696" w:rsidRPr="009D6AF4">
        <w:rPr>
          <w:rFonts w:eastAsia="Times New Roman"/>
          <w:lang w:eastAsia="ru-RU"/>
        </w:rPr>
        <w:t xml:space="preserve"> в/в кап. или </w:t>
      </w:r>
      <w:r w:rsidR="00EA3851">
        <w:rPr>
          <w:rFonts w:eastAsia="Times New Roman"/>
          <w:lang w:eastAsia="ru-RU"/>
        </w:rPr>
        <w:t>1400 мг п/к</w:t>
      </w:r>
      <w:r w:rsidR="00CE0696" w:rsidRPr="009D6AF4">
        <w:rPr>
          <w:rFonts w:eastAsia="Times New Roman"/>
          <w:lang w:eastAsia="ru-RU"/>
        </w:rPr>
        <w:t>, день 1 циклов 3–7</w:t>
      </w:r>
      <w:r w:rsidR="00237E10" w:rsidRPr="009D6AF4">
        <w:rPr>
          <w:rFonts w:eastAsia="Times New Roman"/>
          <w:lang w:eastAsia="ru-RU"/>
        </w:rPr>
        <w:t>, л</w:t>
      </w:r>
      <w:r w:rsidR="00CE0696" w:rsidRPr="009D6AF4">
        <w:rPr>
          <w:rFonts w:eastAsia="Times New Roman"/>
          <w:lang w:eastAsia="ru-RU"/>
        </w:rPr>
        <w:t>ечение возобновляется на 29-й день, всего 7 циклов</w:t>
      </w:r>
      <w:r w:rsidR="00237E10" w:rsidRPr="009D6AF4">
        <w:rPr>
          <w:rFonts w:eastAsia="Times New Roman"/>
          <w:lang w:eastAsia="ru-RU"/>
        </w:rPr>
        <w:t>)</w:t>
      </w:r>
      <w:r w:rsidR="00416F68" w:rsidRPr="009D6AF4">
        <w:t xml:space="preserve"> </w:t>
      </w:r>
      <w:r w:rsidRPr="009D6AF4">
        <w:t>(</w:t>
      </w:r>
      <w:r w:rsidR="00AA4B03" w:rsidRPr="009D6AF4">
        <w:t xml:space="preserve">схемы режимов лечения см. в приложении </w:t>
      </w:r>
      <w:r w:rsidR="00437AD9" w:rsidRPr="009D6AF4">
        <w:t>А3.3</w:t>
      </w:r>
      <w:r w:rsidRPr="009D6AF4">
        <w:t>)</w:t>
      </w:r>
      <w:r w:rsidR="00E97E28" w:rsidRPr="009D6AF4">
        <w:t xml:space="preserve"> </w:t>
      </w:r>
      <w:r w:rsidR="000B0AC3" w:rsidRPr="009D6AF4">
        <w:fldChar w:fldCharType="begin" w:fldLock="1"/>
      </w:r>
      <w:r w:rsidR="00015814" w:rsidRPr="009D6AF4">
        <w:instrText>ADDIN CSL_CITATION {"citationItems":[{"id":"ITEM-1","itemData":{"author":[{"dropping-particle":"","family":"Shanafelt","given":"TD","non-dropping-particle":"","parse-names":false,"suffix":""},{"dropping-particle":"","family":"Wang","given":"V","non-dropping-particle":"","parse-names":false,"suffix":""},{"dropping-particle":"","family":"Kay","given":"NE","non-dropping-particle":"","parse-names":false,"suffix":""}],"container-title":"ASH Annual Meeting","id":"ITEM-1","issued":{"date-parts":[["2018"]]},"page":"LBA-4","title":"A randomized phase III study of ibrutinib (PCI-32765)-based therapy vs. standard fludarabine, cyclophosphamide, and rituximab (FCR) chemoimmunotherapy in untreated younger patients with chronic lymphocytic leukemia (CLL): a trial of the ECOG-ACRIN Cancer ","type":"paper-conference"},"uris":["http://www.mendeley.com/documents/?uuid=343a64bb-afbf-49db-a70a-bc5830d354d4"]},{"id":"ITEM-2","itemData":{"DOI":"10.1182/blood-2018-10-879429","ISSN":"1528-0020","PMID":"30530801","abstract":"Ibrutinib, an oral covalent inhibitor of Bruton's tyrosine kinase, is an effective therapy for patients with chronic lymphocytic leukemia (CLL). To determine whether rituximab provides added benefit to ibrutinib, we conducted a randomized single-center trial of ibrutinib vs ibrutinib plus rituximab. Patients with CLL requiring therapy were randomized to receive 28-day cycles of once-daily ibrutinib 420 mg, either as a single agent (n = 104), or together with rituximab (375 mg/m2; n = 104), given weekly during cycle 1, then once per cycle until cycle 6. The primary end point was progression-free survival (PFS) in the intention-to-treat population. We enrolled 208 patients with CLL, 181 with relapsed CLL and 27 treatment-naive patients with high-risk disease (17p deletion or TP53 mutation). After a median follow-up of 36 months, the Kaplan-Meier estimates of PFS were 86% (95% confidence interval [CI], 76.6-91.9) for patients receiving ibrutinib, and 86.9% (95% CI, 77.3-92.6) for patients receiving ibrutinib plus rituximab. Similarly, response rates were the same in both arms (overall response rate, 92%). However, time to normalization of peripheral blood lymphocyte counts and time to complete remission were shorter, and residual disease levels in the bone marrow were lower, in patients receiving ibrutinib plus rituximab. We conclude that the addition of rituximab to ibrutinib in relapsed and treatment-naive high-risk patients with CLL failed to show improvement in PFS. However, patients treated with ibrutinib plus rituximab reached their remissions faster and achieved significantly lower residual disease levels. Given these results, ibrutinib as single-agent therapy remains current standard-of-care treatment in CLL. This trial was registered at www.clinicaltrials.gov as #NCT02007044.","author":[{"dropping-particle":"","family":"Burger","given":"Jan A","non-dropping-particle":"","parse-names":false,"suffix":""},{"dropping-particle":"","family":"Sivina","given":"Mariela","non-dropping-particle":"","parse-names":false,"suffix":""},{"dropping-particle":"","family":"Jain","given":"Nitin","non-dropping-particle":"","parse-names":false,"suffix":""},{"dropping-particle":"","family":"Kim","given":"Ekaterina","non-dropping-particle":"","parse-names":false,"suffix":""},{"dropping-particle":"","family":"Kadia","given":"Tapan","non-dropping-particle":"","parse-names":false,"suffix":""},{"dropping-particle":"","family":"Estrov","given":"Zeev","non-dropping-particle":"","parse-names":false,"suffix":""},{"dropping-particle":"","family":"Nogueras-Gonzalez","given":"Graciela M","non-dropping-particle":"","parse-names":false,"suffix":""},{"dropping-particle":"","family":"Huang","given":"Xuelin","non-dropping-particle":"","parse-names":false,"suffix":""},{"dropping-particle":"","family":"Jorgensen","given":"Jeffrey","non-dropping-particle":"","parse-names":false,"suffix":""},{"dropping-particle":"","family":"Li","given":"Jianling","non-dropping-particle":"","parse-names":false,"suffix":""},{"dropping-particle":"","family":"Cheng","given":"Mei","non-dropping-particle":"","parse-names":false,"suffix":""},{"dropping-particle":"","family":"Clow","given":"Fong","non-dropping-particle":"","parse-names":false,"suffix":""},{"dropping-particle":"","family":"Ohanian","given":"Maro","non-dropping-particle":"","parse-names":false,"suffix":""},{"dropping-particle":"","family":"Andreeff","given":"Michael","non-dropping-particle":"","parse-names":false,"suffix":""},{"dropping-particle":"","family":"Mathew","given":"Thomas","non-dropping-particle":"","parse-names":false,"suffix":""},{"dropping-particle":"","family":"Thompson","given":"Philip","non-dropping-particle":"","parse-names":false,"suffix":""},{"dropping-particle":"","family":"Kantarjian","given":"Hagop","non-dropping-particle":"","parse-names":false,"suffix":""},{"dropping-particle":"","family":"O'Brien","given":"Susan","non-dropping-particle":"","parse-names":false,"suffix":""},{"dropping-particle":"","family":"Wierda","given":"William G","non-dropping-particle":"","parse-names":false,"suffix":""},{"dropping-particle":"","family":"Ferrajoli","given":"Alessandra","non-dropping-particle":"","parse-names":false,"suffix":""},{"dropping-particle":"","family":"Keating","given":"Michael J","non-dropping-particle":"","parse-names":false,"suffix":""}],"container-title":"Blood","id":"ITEM-2","issue":"10","issued":{"date-parts":[["2019","3","7"]]},"page":"1011-1019","title":"Randomized trial of ibrutinib vs ibrutinib plus rituximab in patients with chronic lymphocytic leukemia.","type":"article-journal","volume":"133"},"uris":["http://www.mendeley.com/documents/?uuid=8a1a5209-94b7-3891-b347-681b646aa118"]}],"mendeley":{"formattedCitation":"[27,28]","plainTextFormattedCitation":"[27,28]","previouslyFormattedCitation":"[27,28]"},"properties":{"noteIndex":0},"schema":"https://github.com/citation-style-language/schema/raw/master/csl-citation.json"}</w:instrText>
      </w:r>
      <w:r w:rsidR="000B0AC3" w:rsidRPr="009D6AF4">
        <w:fldChar w:fldCharType="separate"/>
      </w:r>
      <w:r w:rsidR="00015814" w:rsidRPr="009D6AF4">
        <w:rPr>
          <w:noProof/>
        </w:rPr>
        <w:t>[27,28]</w:t>
      </w:r>
      <w:r w:rsidR="000B0AC3" w:rsidRPr="009D6AF4">
        <w:fldChar w:fldCharType="end"/>
      </w:r>
      <w:r w:rsidRPr="009D6AF4">
        <w:t>.</w:t>
      </w:r>
    </w:p>
    <w:p w:rsidR="003010EA" w:rsidRPr="00416F68" w:rsidRDefault="003010EA" w:rsidP="00BE6A1C">
      <w:pPr>
        <w:contextualSpacing/>
        <w:rPr>
          <w:b/>
          <w:spacing w:val="-4"/>
        </w:rPr>
      </w:pPr>
      <w:r w:rsidRPr="009D6AF4">
        <w:rPr>
          <w:b/>
          <w:spacing w:val="-4"/>
        </w:rPr>
        <w:t xml:space="preserve">Уровень убедительности </w:t>
      </w:r>
      <w:r w:rsidR="00C20509" w:rsidRPr="009D6AF4">
        <w:rPr>
          <w:b/>
          <w:spacing w:val="-4"/>
        </w:rPr>
        <w:t xml:space="preserve">рекомендаций – </w:t>
      </w:r>
      <w:r w:rsidR="0071737F" w:rsidRPr="009D6AF4">
        <w:rPr>
          <w:b/>
          <w:spacing w:val="-4"/>
          <w:lang w:val="en-US"/>
        </w:rPr>
        <w:t>A</w:t>
      </w:r>
      <w:r w:rsidRPr="009D6AF4">
        <w:rPr>
          <w:b/>
          <w:spacing w:val="-4"/>
        </w:rPr>
        <w:t xml:space="preserve"> (уровень достоверности </w:t>
      </w:r>
      <w:r w:rsidR="00C20509" w:rsidRPr="009D6AF4">
        <w:rPr>
          <w:b/>
          <w:spacing w:val="-4"/>
        </w:rPr>
        <w:t>доказательств</w:t>
      </w:r>
      <w:r w:rsidR="00C20509" w:rsidRPr="00416F68">
        <w:rPr>
          <w:b/>
          <w:spacing w:val="-4"/>
        </w:rPr>
        <w:t xml:space="preserve"> – </w:t>
      </w:r>
      <w:r w:rsidRPr="00416F68">
        <w:rPr>
          <w:b/>
          <w:spacing w:val="-4"/>
        </w:rPr>
        <w:t>2).</w:t>
      </w:r>
    </w:p>
    <w:p w:rsidR="003010EA" w:rsidRPr="009D6AF4" w:rsidRDefault="003010EA" w:rsidP="00BE6A1C">
      <w:pPr>
        <w:contextualSpacing/>
        <w:rPr>
          <w:i/>
        </w:rPr>
      </w:pPr>
      <w:r w:rsidRPr="006B609E">
        <w:rPr>
          <w:b/>
        </w:rPr>
        <w:t>Комментарии:</w:t>
      </w:r>
      <w:r w:rsidR="00646FFF">
        <w:rPr>
          <w:b/>
        </w:rPr>
        <w:t xml:space="preserve"> </w:t>
      </w:r>
      <w:r w:rsidR="00E97E28" w:rsidRPr="006B609E">
        <w:rPr>
          <w:i/>
        </w:rPr>
        <w:t xml:space="preserve">в </w:t>
      </w:r>
      <w:r w:rsidR="00FB441E" w:rsidRPr="006B609E">
        <w:rPr>
          <w:i/>
        </w:rPr>
        <w:t xml:space="preserve">исследовании E1912 пациенты моложе 70 лет без делеции 17p рандомизировались на 2 </w:t>
      </w:r>
      <w:r w:rsidR="00416F68">
        <w:rPr>
          <w:i/>
        </w:rPr>
        <w:t>группы</w:t>
      </w:r>
      <w:r w:rsidR="00FB441E" w:rsidRPr="006B609E">
        <w:rPr>
          <w:i/>
        </w:rPr>
        <w:t xml:space="preserve">: </w:t>
      </w:r>
      <w:r w:rsidR="00416F68">
        <w:rPr>
          <w:i/>
        </w:rPr>
        <w:t xml:space="preserve">получавшие </w:t>
      </w:r>
      <w:r w:rsidR="00FB441E" w:rsidRPr="006B609E">
        <w:rPr>
          <w:i/>
        </w:rPr>
        <w:t>ибрутиниб</w:t>
      </w:r>
      <w:r w:rsidR="00213502" w:rsidRPr="006B609E">
        <w:rPr>
          <w:i/>
        </w:rPr>
        <w:t>**</w:t>
      </w:r>
      <w:r w:rsidR="00FB441E" w:rsidRPr="006B609E">
        <w:rPr>
          <w:i/>
        </w:rPr>
        <w:t xml:space="preserve"> в комбинации с ритуксимабом</w:t>
      </w:r>
      <w:r w:rsidR="00213502" w:rsidRPr="006B609E">
        <w:rPr>
          <w:i/>
        </w:rPr>
        <w:t>**</w:t>
      </w:r>
      <w:r w:rsidR="00FB441E" w:rsidRPr="006B609E">
        <w:rPr>
          <w:i/>
        </w:rPr>
        <w:t xml:space="preserve"> и </w:t>
      </w:r>
      <w:r w:rsidR="00416F68">
        <w:rPr>
          <w:i/>
        </w:rPr>
        <w:t xml:space="preserve">проходившие терапию в </w:t>
      </w:r>
      <w:r w:rsidR="00FB441E" w:rsidRPr="006B609E">
        <w:rPr>
          <w:i/>
        </w:rPr>
        <w:t>режим</w:t>
      </w:r>
      <w:r w:rsidR="00416F68">
        <w:rPr>
          <w:i/>
        </w:rPr>
        <w:t>е</w:t>
      </w:r>
      <w:r w:rsidR="00FB441E" w:rsidRPr="006B609E">
        <w:rPr>
          <w:i/>
        </w:rPr>
        <w:t xml:space="preserve"> FCR.</w:t>
      </w:r>
      <w:r w:rsidR="00DD3D1E">
        <w:rPr>
          <w:i/>
        </w:rPr>
        <w:t xml:space="preserve"> </w:t>
      </w:r>
      <w:r w:rsidR="00FB441E" w:rsidRPr="006B609E">
        <w:rPr>
          <w:i/>
        </w:rPr>
        <w:t>В исследование</w:t>
      </w:r>
      <w:r w:rsidR="00416F68">
        <w:rPr>
          <w:i/>
        </w:rPr>
        <w:t xml:space="preserve"> было</w:t>
      </w:r>
      <w:r w:rsidR="00FB441E" w:rsidRPr="006B609E">
        <w:rPr>
          <w:i/>
        </w:rPr>
        <w:t xml:space="preserve"> включено 529 </w:t>
      </w:r>
      <w:r w:rsidR="00573998">
        <w:rPr>
          <w:i/>
        </w:rPr>
        <w:t>пациентов</w:t>
      </w:r>
      <w:r w:rsidR="00FB441E" w:rsidRPr="006B609E">
        <w:rPr>
          <w:i/>
        </w:rPr>
        <w:t>. Комбинация ибрутиниба</w:t>
      </w:r>
      <w:r w:rsidR="00213502" w:rsidRPr="006B609E">
        <w:rPr>
          <w:i/>
        </w:rPr>
        <w:t>**</w:t>
      </w:r>
      <w:r w:rsidR="00FB441E" w:rsidRPr="006B609E">
        <w:rPr>
          <w:i/>
        </w:rPr>
        <w:t xml:space="preserve"> и ритуксимаба</w:t>
      </w:r>
      <w:r w:rsidR="00213502" w:rsidRPr="006B609E">
        <w:rPr>
          <w:i/>
        </w:rPr>
        <w:t>**</w:t>
      </w:r>
      <w:r w:rsidR="00FB441E" w:rsidRPr="006B609E">
        <w:rPr>
          <w:i/>
        </w:rPr>
        <w:t xml:space="preserve"> значительно превзошла FCR по эффективности и безопасности. Наблюдалось значительное улучшение как </w:t>
      </w:r>
      <w:r w:rsidR="00416F68">
        <w:rPr>
          <w:i/>
        </w:rPr>
        <w:t>ВБП</w:t>
      </w:r>
      <w:r w:rsidR="00FB441E" w:rsidRPr="006B609E">
        <w:rPr>
          <w:i/>
        </w:rPr>
        <w:t xml:space="preserve"> (ОР 0,352; 95</w:t>
      </w:r>
      <w:r w:rsidR="00DD3D1E">
        <w:rPr>
          <w:i/>
        </w:rPr>
        <w:t xml:space="preserve"> %</w:t>
      </w:r>
      <w:r w:rsidR="00355F0B">
        <w:rPr>
          <w:i/>
        </w:rPr>
        <w:t xml:space="preserve"> ДИ</w:t>
      </w:r>
      <w:r w:rsidR="00FB441E" w:rsidRPr="006B609E">
        <w:rPr>
          <w:i/>
        </w:rPr>
        <w:t xml:space="preserve"> 0,223–0,558; p &lt; 0,0001), так и </w:t>
      </w:r>
      <w:r w:rsidR="00AA4B03">
        <w:rPr>
          <w:i/>
        </w:rPr>
        <w:t>ОВ</w:t>
      </w:r>
      <w:r w:rsidR="00FB441E" w:rsidRPr="006B609E">
        <w:rPr>
          <w:i/>
        </w:rPr>
        <w:t xml:space="preserve"> (ОР 0,168; 95</w:t>
      </w:r>
      <w:r w:rsidR="00DD3D1E">
        <w:rPr>
          <w:i/>
        </w:rPr>
        <w:t xml:space="preserve"> %</w:t>
      </w:r>
      <w:r w:rsidR="00FB441E" w:rsidRPr="006B609E">
        <w:rPr>
          <w:i/>
        </w:rPr>
        <w:t xml:space="preserve"> ДИ 0,053–0,538; </w:t>
      </w:r>
      <w:r w:rsidR="00504D96">
        <w:rPr>
          <w:i/>
        </w:rPr>
        <w:br/>
      </w:r>
      <w:r w:rsidR="00FB441E" w:rsidRPr="006B609E">
        <w:rPr>
          <w:i/>
        </w:rPr>
        <w:lastRenderedPageBreak/>
        <w:t>p = 0,0003). Режим FCR чаще вызывал нейтропению 3</w:t>
      </w:r>
      <w:r w:rsidR="00504D96">
        <w:rPr>
          <w:i/>
        </w:rPr>
        <w:t>–</w:t>
      </w:r>
      <w:r w:rsidR="00FB441E" w:rsidRPr="006B609E">
        <w:rPr>
          <w:i/>
        </w:rPr>
        <w:t>4</w:t>
      </w:r>
      <w:r w:rsidR="00416F68">
        <w:rPr>
          <w:i/>
        </w:rPr>
        <w:t>-й</w:t>
      </w:r>
      <w:r w:rsidR="00FB441E" w:rsidRPr="006B609E">
        <w:rPr>
          <w:i/>
        </w:rPr>
        <w:t xml:space="preserve"> степени (44</w:t>
      </w:r>
      <w:r w:rsidR="00DD3D1E">
        <w:rPr>
          <w:i/>
        </w:rPr>
        <w:t xml:space="preserve"> %</w:t>
      </w:r>
      <w:r w:rsidR="00FB441E" w:rsidRPr="006B609E">
        <w:rPr>
          <w:i/>
        </w:rPr>
        <w:t xml:space="preserve"> против 23</w:t>
      </w:r>
      <w:r w:rsidR="00DD3D1E">
        <w:rPr>
          <w:i/>
        </w:rPr>
        <w:t xml:space="preserve"> %</w:t>
      </w:r>
      <w:r w:rsidR="00FB441E" w:rsidRPr="006B609E">
        <w:rPr>
          <w:i/>
        </w:rPr>
        <w:t xml:space="preserve">; </w:t>
      </w:r>
      <w:r w:rsidR="00504D96">
        <w:rPr>
          <w:i/>
        </w:rPr>
        <w:br/>
      </w:r>
      <w:r w:rsidR="00FB441E" w:rsidRPr="006B609E">
        <w:rPr>
          <w:i/>
        </w:rPr>
        <w:t>p &lt; 0,0001), а также инфекционные осложнения (17,7</w:t>
      </w:r>
      <w:r w:rsidR="00DD3D1E">
        <w:rPr>
          <w:i/>
        </w:rPr>
        <w:t xml:space="preserve"> </w:t>
      </w:r>
      <w:r w:rsidR="00DD3D1E" w:rsidRPr="009D6AF4">
        <w:rPr>
          <w:i/>
        </w:rPr>
        <w:t>%</w:t>
      </w:r>
      <w:r w:rsidR="00FB441E" w:rsidRPr="009D6AF4">
        <w:rPr>
          <w:i/>
        </w:rPr>
        <w:t xml:space="preserve"> против 7,1</w:t>
      </w:r>
      <w:r w:rsidR="00DD3D1E" w:rsidRPr="009D6AF4">
        <w:rPr>
          <w:i/>
        </w:rPr>
        <w:t xml:space="preserve"> %</w:t>
      </w:r>
      <w:r w:rsidR="00FB441E" w:rsidRPr="009D6AF4">
        <w:rPr>
          <w:i/>
        </w:rPr>
        <w:t>; p &lt; 0,0001)</w:t>
      </w:r>
      <w:r w:rsidR="00E97E28" w:rsidRPr="009D6AF4">
        <w:rPr>
          <w:i/>
        </w:rPr>
        <w:t xml:space="preserve"> </w:t>
      </w:r>
      <w:r w:rsidR="000B0AC3" w:rsidRPr="009D6AF4">
        <w:rPr>
          <w:i/>
        </w:rPr>
        <w:fldChar w:fldCharType="begin" w:fldLock="1"/>
      </w:r>
      <w:r w:rsidR="00015814" w:rsidRPr="009D6AF4">
        <w:rPr>
          <w:i/>
        </w:rPr>
        <w:instrText>ADDIN CSL_CITATION {"citationItems":[{"id":"ITEM-1","itemData":{"author":[{"dropping-particle":"","family":"Shanafelt","given":"TD","non-dropping-particle":"","parse-names":false,"suffix":""},{"dropping-particle":"","family":"Wang","given":"V","non-dropping-particle":"","parse-names":false,"suffix":""},{"dropping-particle":"","family":"Kay","given":"NE","non-dropping-particle":"","parse-names":false,"suffix":""}],"container-title":"ASH Annual Meeting","id":"ITEM-1","issued":{"date-parts":[["2018"]]},"page":"LBA-4","title":"A randomized phase III study of ibrutinib (PCI-32765)-based therapy vs. standard fludarabine, cyclophosphamide, and rituximab (FCR) chemoimmunotherapy in untreated younger patients with chronic lymphocytic leukemia (CLL): a trial of the ECOG-ACRIN Cancer ","type":"paper-conference"},"uris":["http://www.mendeley.com/documents/?uuid=343a64bb-afbf-49db-a70a-bc5830d354d4"]}],"mendeley":{"formattedCitation":"[27]","plainTextFormattedCitation":"[27]","previouslyFormattedCitation":"[27]"},"properties":{"noteIndex":0},"schema":"https://github.com/citation-style-language/schema/raw/master/csl-citation.json"}</w:instrText>
      </w:r>
      <w:r w:rsidR="000B0AC3" w:rsidRPr="009D6AF4">
        <w:rPr>
          <w:i/>
        </w:rPr>
        <w:fldChar w:fldCharType="separate"/>
      </w:r>
      <w:r w:rsidR="00015814" w:rsidRPr="009D6AF4">
        <w:rPr>
          <w:noProof/>
        </w:rPr>
        <w:t>[27]</w:t>
      </w:r>
      <w:r w:rsidR="000B0AC3" w:rsidRPr="009D6AF4">
        <w:rPr>
          <w:i/>
        </w:rPr>
        <w:fldChar w:fldCharType="end"/>
      </w:r>
      <w:r w:rsidR="00FB441E" w:rsidRPr="009D6AF4">
        <w:rPr>
          <w:i/>
        </w:rPr>
        <w:t>. Наибо</w:t>
      </w:r>
      <w:r w:rsidR="00355F0B" w:rsidRPr="009D6AF4">
        <w:rPr>
          <w:i/>
        </w:rPr>
        <w:t>лее существенное превосходство в уровне</w:t>
      </w:r>
      <w:r w:rsidR="00FB441E" w:rsidRPr="009D6AF4">
        <w:rPr>
          <w:i/>
        </w:rPr>
        <w:t xml:space="preserve"> </w:t>
      </w:r>
      <w:r w:rsidR="000F6931" w:rsidRPr="009D6AF4">
        <w:rPr>
          <w:i/>
        </w:rPr>
        <w:t>ВБП</w:t>
      </w:r>
      <w:r w:rsidR="00FB441E" w:rsidRPr="009D6AF4">
        <w:rPr>
          <w:i/>
        </w:rPr>
        <w:t xml:space="preserve"> и ОВ пол</w:t>
      </w:r>
      <w:r w:rsidR="00355F0B" w:rsidRPr="009D6AF4">
        <w:rPr>
          <w:i/>
        </w:rPr>
        <w:t xml:space="preserve">учено у пациентов без мутаций </w:t>
      </w:r>
      <w:r w:rsidR="00FB441E" w:rsidRPr="009D6AF4">
        <w:rPr>
          <w:i/>
        </w:rPr>
        <w:t xml:space="preserve">генов </w:t>
      </w:r>
      <w:r w:rsidR="00355F0B" w:rsidRPr="009D6AF4">
        <w:rPr>
          <w:i/>
          <w:lang w:val="en-US"/>
        </w:rPr>
        <w:t>IGHV</w:t>
      </w:r>
      <w:r w:rsidR="00355F0B" w:rsidRPr="009D6AF4">
        <w:rPr>
          <w:i/>
        </w:rPr>
        <w:t xml:space="preserve"> </w:t>
      </w:r>
      <w:r w:rsidR="00FB441E" w:rsidRPr="009D6AF4">
        <w:rPr>
          <w:i/>
        </w:rPr>
        <w:t>(ОР 0,262; 95</w:t>
      </w:r>
      <w:r w:rsidR="00DD3D1E" w:rsidRPr="009D6AF4">
        <w:rPr>
          <w:i/>
        </w:rPr>
        <w:t xml:space="preserve"> %</w:t>
      </w:r>
      <w:r w:rsidR="00FB441E" w:rsidRPr="009D6AF4">
        <w:rPr>
          <w:i/>
        </w:rPr>
        <w:t xml:space="preserve"> ДИ 0,137–0,498; p &lt; 0,0001). На основании полученных данных ибрутиниб</w:t>
      </w:r>
      <w:r w:rsidR="00213502" w:rsidRPr="009D6AF4">
        <w:rPr>
          <w:i/>
        </w:rPr>
        <w:t>**</w:t>
      </w:r>
      <w:r w:rsidR="00FB441E" w:rsidRPr="009D6AF4">
        <w:rPr>
          <w:i/>
        </w:rPr>
        <w:t xml:space="preserve"> в настоящее время рекомендуется </w:t>
      </w:r>
      <w:r w:rsidR="00355F0B" w:rsidRPr="009D6AF4">
        <w:rPr>
          <w:i/>
        </w:rPr>
        <w:t>National Comprehensive Cancer Network</w:t>
      </w:r>
      <w:r w:rsidR="00FB441E" w:rsidRPr="009D6AF4">
        <w:rPr>
          <w:i/>
        </w:rPr>
        <w:t xml:space="preserve"> как терапия </w:t>
      </w:r>
      <w:r w:rsidR="00355F0B" w:rsidRPr="009D6AF4">
        <w:rPr>
          <w:i/>
        </w:rPr>
        <w:t>1-й</w:t>
      </w:r>
      <w:r w:rsidR="00FB441E" w:rsidRPr="009D6AF4">
        <w:rPr>
          <w:i/>
        </w:rPr>
        <w:t xml:space="preserve"> линии у первичных </w:t>
      </w:r>
      <w:r w:rsidR="00573998" w:rsidRPr="009D6AF4">
        <w:rPr>
          <w:i/>
        </w:rPr>
        <w:t xml:space="preserve">пациентов </w:t>
      </w:r>
      <w:r w:rsidR="00FB441E" w:rsidRPr="009D6AF4">
        <w:rPr>
          <w:i/>
        </w:rPr>
        <w:t>ХЛЛ без мутаций генов</w:t>
      </w:r>
      <w:r w:rsidR="00355F0B" w:rsidRPr="009D6AF4">
        <w:rPr>
          <w:i/>
        </w:rPr>
        <w:t xml:space="preserve"> </w:t>
      </w:r>
      <w:r w:rsidR="00355F0B" w:rsidRPr="009D6AF4">
        <w:rPr>
          <w:i/>
          <w:lang w:val="en-US"/>
        </w:rPr>
        <w:t>IGHV</w:t>
      </w:r>
      <w:r w:rsidR="00B6655F" w:rsidRPr="009D6AF4">
        <w:rPr>
          <w:i/>
        </w:rPr>
        <w:t xml:space="preserve"> </w:t>
      </w:r>
      <w:r w:rsidR="000B0AC3" w:rsidRPr="009D6AF4">
        <w:rPr>
          <w:i/>
        </w:rPr>
        <w:fldChar w:fldCharType="begin" w:fldLock="1"/>
      </w:r>
      <w:r w:rsidR="00015814" w:rsidRPr="009D6AF4">
        <w:rPr>
          <w:i/>
        </w:rPr>
        <w:instrText>ADDIN CSL_CITATION {"citationItems":[{"id":"ITEM-1","itemData":{"id":"ITEM-1","issued":{"date-parts":[["2019"]]},"title":"National Comprehensive Cancer Network. NCCN Practice Guidelines in Oncology. Chronic Lymphocytic Leukemia/Small Lymphocytic Lymphoma","type":"article"},"uris":["http://www.mendeley.com/documents/?uuid=a70d8e98-908f-4c8c-be39-a397e9ab7a92"]}],"mendeley":{"formattedCitation":"[29]","plainTextFormattedCitation":"[29]","previouslyFormattedCitation":"[29]"},"properties":{"noteIndex":0},"schema":"https://github.com/citation-style-language/schema/raw/master/csl-citation.json"}</w:instrText>
      </w:r>
      <w:r w:rsidR="000B0AC3" w:rsidRPr="009D6AF4">
        <w:rPr>
          <w:i/>
        </w:rPr>
        <w:fldChar w:fldCharType="separate"/>
      </w:r>
      <w:r w:rsidR="00015814" w:rsidRPr="009D6AF4">
        <w:rPr>
          <w:noProof/>
        </w:rPr>
        <w:t>[29]</w:t>
      </w:r>
      <w:r w:rsidR="000B0AC3" w:rsidRPr="009D6AF4">
        <w:rPr>
          <w:i/>
        </w:rPr>
        <w:fldChar w:fldCharType="end"/>
      </w:r>
      <w:r w:rsidR="00355F0B" w:rsidRPr="009D6AF4">
        <w:rPr>
          <w:i/>
        </w:rPr>
        <w:t xml:space="preserve">. У пациентов с мутациями </w:t>
      </w:r>
      <w:r w:rsidR="00FB441E" w:rsidRPr="009D6AF4">
        <w:rPr>
          <w:i/>
        </w:rPr>
        <w:t>генов</w:t>
      </w:r>
      <w:r w:rsidR="00355F0B" w:rsidRPr="009D6AF4">
        <w:rPr>
          <w:i/>
        </w:rPr>
        <w:t xml:space="preserve"> </w:t>
      </w:r>
      <w:r w:rsidR="00355F0B" w:rsidRPr="009D6AF4">
        <w:rPr>
          <w:i/>
          <w:lang w:val="en-US"/>
        </w:rPr>
        <w:t>IGHV</w:t>
      </w:r>
      <w:r w:rsidR="00FB441E" w:rsidRPr="009D6AF4">
        <w:rPr>
          <w:i/>
        </w:rPr>
        <w:t xml:space="preserve"> FCR вызывает длительные ремиссии. В этой группе </w:t>
      </w:r>
      <w:r w:rsidR="00573998" w:rsidRPr="009D6AF4">
        <w:rPr>
          <w:i/>
        </w:rPr>
        <w:t xml:space="preserve">пациентов </w:t>
      </w:r>
      <w:r w:rsidR="00FB441E" w:rsidRPr="009D6AF4">
        <w:rPr>
          <w:i/>
        </w:rPr>
        <w:t>ибрутиниб</w:t>
      </w:r>
      <w:r w:rsidR="00667887" w:rsidRPr="009D6AF4">
        <w:rPr>
          <w:i/>
        </w:rPr>
        <w:t>**</w:t>
      </w:r>
      <w:r w:rsidR="00FB441E" w:rsidRPr="009D6AF4">
        <w:rPr>
          <w:i/>
        </w:rPr>
        <w:t xml:space="preserve"> не имеет значительного преимущества.</w:t>
      </w:r>
    </w:p>
    <w:p w:rsidR="006D1E7B" w:rsidRPr="009D6AF4" w:rsidRDefault="006D1E7B" w:rsidP="00BE6A1C">
      <w:pPr>
        <w:pStyle w:val="a"/>
      </w:pPr>
      <w:r w:rsidRPr="009D6AF4">
        <w:t>Пациентам</w:t>
      </w:r>
      <w:r w:rsidR="00E02ECB" w:rsidRPr="009D6AF4">
        <w:t>,</w:t>
      </w:r>
      <w:r w:rsidRPr="009D6AF4">
        <w:t xml:space="preserve"> </w:t>
      </w:r>
      <w:r w:rsidR="00355F0B" w:rsidRPr="009D6AF4">
        <w:t>получающим</w:t>
      </w:r>
      <w:r w:rsidR="00E02ECB" w:rsidRPr="009D6AF4">
        <w:t xml:space="preserve"> ритуксимаб**</w:t>
      </w:r>
      <w:r w:rsidR="00C848DD" w:rsidRPr="009D6AF4">
        <w:t xml:space="preserve"> </w:t>
      </w:r>
      <w:r w:rsidR="00355F0B" w:rsidRPr="009D6AF4">
        <w:t>в 1-</w:t>
      </w:r>
      <w:r w:rsidR="00C848DD" w:rsidRPr="009D6AF4">
        <w:t>й линии лечения</w:t>
      </w:r>
      <w:r w:rsidR="00E02ECB" w:rsidRPr="009D6AF4">
        <w:t xml:space="preserve"> </w:t>
      </w:r>
      <w:r w:rsidRPr="009D6AF4">
        <w:t xml:space="preserve">ХЛЛ/ЛМЛ, </w:t>
      </w:r>
      <w:r w:rsidR="00E02ECB" w:rsidRPr="009D6AF4">
        <w:t xml:space="preserve">при </w:t>
      </w:r>
      <w:r w:rsidR="00355F0B" w:rsidRPr="009D6AF4">
        <w:t>сложности осуществления</w:t>
      </w:r>
      <w:r w:rsidR="00E02ECB" w:rsidRPr="009D6AF4">
        <w:t xml:space="preserve"> венозного доступа начиная со </w:t>
      </w:r>
      <w:r w:rsidR="00355F0B" w:rsidRPr="009D6AF4">
        <w:t>2-й</w:t>
      </w:r>
      <w:r w:rsidR="00E02ECB" w:rsidRPr="009D6AF4">
        <w:t xml:space="preserve"> дозы </w:t>
      </w:r>
      <w:r w:rsidRPr="009D6AF4">
        <w:t xml:space="preserve">может быть </w:t>
      </w:r>
      <w:r w:rsidRPr="009D6AF4">
        <w:rPr>
          <w:b/>
        </w:rPr>
        <w:t>рекомендован</w:t>
      </w:r>
      <w:r w:rsidR="00D44A1A" w:rsidRPr="009D6AF4">
        <w:rPr>
          <w:b/>
        </w:rPr>
        <w:t>о</w:t>
      </w:r>
      <w:r w:rsidRPr="009D6AF4">
        <w:rPr>
          <w:b/>
        </w:rPr>
        <w:t xml:space="preserve"> </w:t>
      </w:r>
      <w:r w:rsidR="00D44A1A" w:rsidRPr="009D6AF4">
        <w:rPr>
          <w:bCs/>
        </w:rPr>
        <w:t xml:space="preserve">применение подкожной формы </w:t>
      </w:r>
      <w:r w:rsidR="00E02ECB" w:rsidRPr="009D6AF4">
        <w:t>ритуксимаб</w:t>
      </w:r>
      <w:r w:rsidR="00D44A1A" w:rsidRPr="009D6AF4">
        <w:t>а</w:t>
      </w:r>
      <w:r w:rsidRPr="009D6AF4">
        <w:t xml:space="preserve">** </w:t>
      </w:r>
      <w:r w:rsidR="00E02ECB" w:rsidRPr="009D6AF4">
        <w:t>в фиксированной дозе 1600</w:t>
      </w:r>
      <w:r w:rsidR="00504D96" w:rsidRPr="009D6AF4">
        <w:t> </w:t>
      </w:r>
      <w:r w:rsidR="00E02ECB" w:rsidRPr="009D6AF4">
        <w:t xml:space="preserve">мг </w:t>
      </w:r>
      <w:r w:rsidRPr="009D6AF4">
        <w:t>(</w:t>
      </w:r>
      <w:r w:rsidR="00AA4B03" w:rsidRPr="009D6AF4">
        <w:t xml:space="preserve">схемы режимов лечения см. в приложении </w:t>
      </w:r>
      <w:r w:rsidRPr="009D6AF4">
        <w:t xml:space="preserve">А3.3) </w:t>
      </w:r>
      <w:r w:rsidR="000B0AC3" w:rsidRPr="009D6AF4">
        <w:fldChar w:fldCharType="begin" w:fldLock="1"/>
      </w:r>
      <w:r w:rsidR="00015814" w:rsidRPr="009D6AF4">
        <w:instrText>ADDIN CSL_CITATION {"citationItems":[{"id":"ITEM-1","itemData":{"DOI":"10.1016/S2352-3026(16)00004-1","ISSN":"2352-3026","PMID":"26947201","abstract":"BACKGROUND Part one of the two-part SAWYER study predicted that subcutaneous rituximab 1600 mg would achieve trough serum concentrations that were non-inferior to those achieved with intravenous rituximab 500 mg/m(2) in patients with chronic lymphocytic leukaemia. In part two of the study, we aimed to confirm the pharmacokinetic non-inferiority of subcutaneous rituximab, and investigate its safety and efficacy. METHODS We did this phase 1b, open-label, randomised controlled non-inferiority study at 68 centres in 19 countries in Europe, North America, South America, and Australasia. Patients aged 18 years or older with untreated chronic lymphocytic leukaemia were randomly assigned, via an interactive voice-response system with a permuted block randomisation scheme (block size of ten), to receive subcutaneous rituximab 1600 mg or intravenous rituximab 500 mg/m(2) plus fludarabine and cyclophosphamide every 4 weeks for up to six cycles. In cycle one, all patients received intravenous rituximab 375 mg/m(2). Randomisation was stratified by Binet stage and fludarabine and cyclophosphamide administration route (oral vs intravenous). Study investigators and patients were not masked to group allocation, but allocation was concealed from the statistician, clinical scientist, and clinical pharmacologist. The primary endpoint was trough serum concentration at cycle five, with a non-inferiority margin of 0·8 for the adjusted geometric mean ratio of the subcutaneous to the intravenous dose. We did the primary analysis in patients in the intention-to-treat population with complete pharmacokinetic data (pharmacokinetic population). This trial is registered with ClinicalTrials.gov, number NCT01292603, and is ongoing, although the treatment stage is now complete. FINDINGS Between Aug 20, 2012, and June 17, 2013, we randomly assigned 176 patients to receive subcutaneous rituximab (n=88) or intravenous rituximab (n=88); 134 (76%) patients comprised the pharmacokinetic population. As of May 7, 2014, median follow-up was 13·9 months (IQR 11·9-16·0) for patients in the subcutaneous group and 14·1 months (11·6-16·5) for patients in the intravenous group. At cycle five, the geometric mean trough serum concentration in patients given subcutaneous rituximab was non-inferior to that in patients given intravenous rituximab (97·5 μg/mL vs 61·5 μg/mL), with an adjusted geometric mean ratio of 1·53 (90% CI 1·27-1·85). In the safety analysis, the proportion of patients reporting advers…","author":[{"dropping-particle":"","family":"Assouline","given":"Sarit","non-dropping-particle":"","parse-names":false,"suffix":""},{"dropping-particle":"","family":"Buccheri","given":"Valeria","non-dropping-particle":"","parse-names":false,"suffix":""},{"dropping-particle":"","family":"Delmer","given":"Alain","non-dropping-particle":"","parse-names":false,"suffix":""},{"dropping-particle":"","family":"Gaidano","given":"Gianluca","non-dropping-particle":"","parse-names":false,"suffix":""},{"dropping-particle":"","family":"Trneny","given":"Marek","non-dropping-particle":"","parse-names":false,"suffix":""},{"dropping-particle":"","family":"Berthillon","given":"Natalia","non-dropping-particle":"","parse-names":false,"suffix":""},{"dropping-particle":"","family":"Brewster","given":"Michael","non-dropping-particle":"","parse-names":false,"suffix":""},{"dropping-particle":"","family":"Catalani","given":"Olivier","non-dropping-particle":"","parse-names":false,"suffix":""},{"dropping-particle":"","family":"Li","given":"Sai","non-dropping-particle":"","parse-names":false,"suffix":""},{"dropping-particle":"","family":"McIntyre","given":"Christine","non-dropping-particle":"","parse-names":false,"suffix":""},{"dropping-particle":"","family":"Sayyed","given":"Pakeeza","non-dropping-particle":"","parse-names":false,"suffix":""},{"dropping-particle":"","family":"Badoux","given":"Xavier","non-dropping-particle":"","parse-names":false,"suffix":""}],"container-title":"The Lancet. Haematology","id":"ITEM-1","issue":"3","issued":{"date-parts":[["2016","3"]]},"page":"e128-38","title":"Pharmacokinetics, safety, and efficacy of subcutaneous versus intravenous rituximab plus chemotherapy as treatment for chronic lymphocytic leukaemia (SAWYER): a phase 1b, open-label, randomised controlled non-inferiority trial.","type":"article-journal","volume":"3"},"uris":["http://www.mendeley.com/documents/?uuid=d00e06e5-d76b-3fef-9560-4c28df0b4a9c"]}],"mendeley":{"formattedCitation":"[30]","plainTextFormattedCitation":"[30]","previouslyFormattedCitation":"[30]"},"properties":{"noteIndex":0},"schema":"https://github.com/citation-style-language/schema/raw/master/csl-citation.json"}</w:instrText>
      </w:r>
      <w:r w:rsidR="000B0AC3" w:rsidRPr="009D6AF4">
        <w:fldChar w:fldCharType="separate"/>
      </w:r>
      <w:r w:rsidR="00015814" w:rsidRPr="009D6AF4">
        <w:rPr>
          <w:noProof/>
        </w:rPr>
        <w:t>[30]</w:t>
      </w:r>
      <w:r w:rsidR="000B0AC3" w:rsidRPr="009D6AF4">
        <w:fldChar w:fldCharType="end"/>
      </w:r>
      <w:r w:rsidRPr="009D6AF4">
        <w:t>.</w:t>
      </w:r>
    </w:p>
    <w:p w:rsidR="006D1E7B" w:rsidRPr="00355F0B" w:rsidRDefault="006D1E7B" w:rsidP="00BE6A1C">
      <w:pPr>
        <w:contextualSpacing/>
        <w:rPr>
          <w:b/>
          <w:spacing w:val="-4"/>
        </w:rPr>
      </w:pPr>
      <w:r w:rsidRPr="00355F0B">
        <w:rPr>
          <w:b/>
          <w:spacing w:val="-4"/>
        </w:rPr>
        <w:t xml:space="preserve">Уровень убедительности </w:t>
      </w:r>
      <w:r w:rsidR="00C20509" w:rsidRPr="00355F0B">
        <w:rPr>
          <w:b/>
          <w:spacing w:val="-4"/>
        </w:rPr>
        <w:t xml:space="preserve">рекомендаций – </w:t>
      </w:r>
      <w:r w:rsidRPr="00355F0B">
        <w:rPr>
          <w:b/>
          <w:spacing w:val="-4"/>
          <w:lang w:val="en-US"/>
        </w:rPr>
        <w:t>A</w:t>
      </w:r>
      <w:r w:rsidRPr="00355F0B">
        <w:rPr>
          <w:b/>
          <w:spacing w:val="-4"/>
        </w:rPr>
        <w:t xml:space="preserve"> (уровень достоверности </w:t>
      </w:r>
      <w:r w:rsidR="00C20509" w:rsidRPr="00355F0B">
        <w:rPr>
          <w:b/>
          <w:spacing w:val="-4"/>
        </w:rPr>
        <w:t xml:space="preserve">доказательств – </w:t>
      </w:r>
      <w:r w:rsidRPr="00355F0B">
        <w:rPr>
          <w:b/>
          <w:spacing w:val="-4"/>
        </w:rPr>
        <w:t>2).</w:t>
      </w:r>
    </w:p>
    <w:p w:rsidR="004D7374" w:rsidRPr="006B609E" w:rsidRDefault="004D7374" w:rsidP="00397360">
      <w:pPr>
        <w:pStyle w:val="3"/>
        <w:jc w:val="both"/>
      </w:pPr>
      <w:r w:rsidRPr="006B609E">
        <w:t>3.2.2</w:t>
      </w:r>
      <w:r w:rsidR="00397360" w:rsidRPr="00397360">
        <w:t>.</w:t>
      </w:r>
      <w:r w:rsidRPr="006B609E">
        <w:t xml:space="preserve"> Первая линия лечения ХЛЛ у пожилых пациентов и пациентов </w:t>
      </w:r>
      <w:r w:rsidR="00504D96">
        <w:br/>
      </w:r>
      <w:r w:rsidRPr="006B609E">
        <w:t xml:space="preserve">с коморбидностью без выявленной делеции 17p или мутации </w:t>
      </w:r>
      <w:r w:rsidRPr="00CD5B95">
        <w:rPr>
          <w:i/>
        </w:rPr>
        <w:t>TP53</w:t>
      </w:r>
    </w:p>
    <w:p w:rsidR="0016133E" w:rsidRPr="009D6AF4" w:rsidRDefault="00B41E37" w:rsidP="00BE6A1C">
      <w:pPr>
        <w:pStyle w:val="a"/>
      </w:pPr>
      <w:r w:rsidRPr="006B609E">
        <w:t>Пациентам с вер</w:t>
      </w:r>
      <w:r w:rsidR="00CD5B95">
        <w:t>ифицированным ХЛЛ/ЛМЛ старше 65–</w:t>
      </w:r>
      <w:r w:rsidRPr="006B609E">
        <w:t xml:space="preserve">70 лет и </w:t>
      </w:r>
      <w:r w:rsidR="004D7374" w:rsidRPr="006B609E">
        <w:t>пациентам с</w:t>
      </w:r>
      <w:r w:rsidRPr="006B609E">
        <w:t xml:space="preserve"> тяжелыми соп</w:t>
      </w:r>
      <w:r w:rsidR="00CD5B95">
        <w:t xml:space="preserve">утствующими заболеваниями или </w:t>
      </w:r>
      <w:r w:rsidRPr="006B609E">
        <w:t xml:space="preserve">угнетением почечной функции </w:t>
      </w:r>
      <w:r w:rsidR="004D7374" w:rsidRPr="006B609E">
        <w:t xml:space="preserve">без делеции 17p или мутации </w:t>
      </w:r>
      <w:r w:rsidR="004D7374" w:rsidRPr="00CD5B95">
        <w:rPr>
          <w:i/>
        </w:rPr>
        <w:t>TP53</w:t>
      </w:r>
      <w:r w:rsidR="004D7374" w:rsidRPr="006B609E">
        <w:t xml:space="preserve"> </w:t>
      </w:r>
      <w:r w:rsidR="004D7374" w:rsidRPr="006B609E">
        <w:rPr>
          <w:b/>
        </w:rPr>
        <w:t>рекоменд</w:t>
      </w:r>
      <w:r w:rsidR="009666FC" w:rsidRPr="006B609E">
        <w:rPr>
          <w:b/>
        </w:rPr>
        <w:t xml:space="preserve">уется </w:t>
      </w:r>
      <w:r w:rsidR="00451C55" w:rsidRPr="00B33976">
        <w:t>для достижения ремиссии</w:t>
      </w:r>
      <w:r w:rsidR="00451C55">
        <w:rPr>
          <w:b/>
        </w:rPr>
        <w:t xml:space="preserve"> </w:t>
      </w:r>
      <w:r w:rsidR="004D7374" w:rsidRPr="006B609E">
        <w:t xml:space="preserve">проведение </w:t>
      </w:r>
      <w:r w:rsidR="00CD5B95">
        <w:t>1-й</w:t>
      </w:r>
      <w:r w:rsidR="004D7374" w:rsidRPr="006B609E">
        <w:t xml:space="preserve"> линии терапии по одной из следующих схем</w:t>
      </w:r>
      <w:r w:rsidR="00FD132B" w:rsidRPr="006B609E">
        <w:t xml:space="preserve"> </w:t>
      </w:r>
      <w:r w:rsidR="004D7374" w:rsidRPr="006B609E">
        <w:t xml:space="preserve">в зависимости от предпочтений и опыта </w:t>
      </w:r>
      <w:r w:rsidR="00CD5B95">
        <w:t xml:space="preserve">медицинского </w:t>
      </w:r>
      <w:r w:rsidR="004D7374" w:rsidRPr="006B609E">
        <w:t>центра и лечащего врача</w:t>
      </w:r>
      <w:r w:rsidR="00FD132B" w:rsidRPr="006B609E">
        <w:t xml:space="preserve"> (</w:t>
      </w:r>
      <w:r w:rsidR="00AA4B03">
        <w:t xml:space="preserve">схемы режимов </w:t>
      </w:r>
      <w:r w:rsidR="00AA4B03" w:rsidRPr="009D6AF4">
        <w:t xml:space="preserve">лечения см. в приложении </w:t>
      </w:r>
      <w:r w:rsidR="00437AD9" w:rsidRPr="009D6AF4">
        <w:t>А3.3</w:t>
      </w:r>
      <w:r w:rsidR="00FD132B" w:rsidRPr="009D6AF4">
        <w:t>)</w:t>
      </w:r>
      <w:r w:rsidR="004D7374" w:rsidRPr="009D6AF4">
        <w:t>:</w:t>
      </w:r>
    </w:p>
    <w:p w:rsidR="0016133E" w:rsidRPr="009D6AF4" w:rsidRDefault="005163D3" w:rsidP="00900404">
      <w:pPr>
        <w:pStyle w:val="a"/>
        <w:numPr>
          <w:ilvl w:val="0"/>
          <w:numId w:val="3"/>
        </w:numPr>
        <w:spacing w:before="0"/>
      </w:pPr>
      <w:r w:rsidRPr="009D6AF4">
        <w:t>Х</w:t>
      </w:r>
      <w:r w:rsidR="004D7374" w:rsidRPr="009D6AF4">
        <w:t>лорамбуцил</w:t>
      </w:r>
      <w:r w:rsidRPr="009D6AF4">
        <w:t>**</w:t>
      </w:r>
      <w:r w:rsidR="00E005AA" w:rsidRPr="009D6AF4">
        <w:t xml:space="preserve"> </w:t>
      </w:r>
      <w:r w:rsidR="00E005AA" w:rsidRPr="009D6AF4">
        <w:rPr>
          <w:lang w:eastAsia="ru-RU"/>
        </w:rPr>
        <w:t>0,5 мг/кг внутрь, дни 1, 15</w:t>
      </w:r>
      <w:r w:rsidR="004D7374" w:rsidRPr="009D6AF4">
        <w:t xml:space="preserve"> + обинутузумаб</w:t>
      </w:r>
      <w:r w:rsidR="00122E4B" w:rsidRPr="009D6AF4">
        <w:t>**</w:t>
      </w:r>
      <w:r w:rsidR="00E005AA" w:rsidRPr="009D6AF4">
        <w:t xml:space="preserve"> </w:t>
      </w:r>
      <w:r w:rsidR="00E005AA" w:rsidRPr="009D6AF4">
        <w:rPr>
          <w:lang w:eastAsia="ru-RU"/>
        </w:rPr>
        <w:t xml:space="preserve">1000 мг в/в, день 1 (100 мг в течение 4 часов), 2 (900 мг), 8, 15 (цикл 1), день 1 (циклы 2–6). </w:t>
      </w:r>
      <w:r w:rsidR="00E005AA" w:rsidRPr="009D6AF4">
        <w:rPr>
          <w:rFonts w:eastAsia="Times New Roman"/>
          <w:lang w:eastAsia="ru-RU"/>
        </w:rPr>
        <w:t xml:space="preserve">Лечение возобновляется на 29-й день </w:t>
      </w:r>
      <w:r w:rsidR="00B41E37" w:rsidRPr="009D6AF4">
        <w:t xml:space="preserve"> </w:t>
      </w:r>
      <w:r w:rsidR="000B0AC3" w:rsidRPr="009D6AF4">
        <w:rPr>
          <w:lang w:val="en-US"/>
        </w:rPr>
        <w:fldChar w:fldCharType="begin" w:fldLock="1"/>
      </w:r>
      <w:r w:rsidR="00015814" w:rsidRPr="009D6AF4">
        <w:rPr>
          <w:lang w:val="en-US"/>
        </w:rPr>
        <w:instrText>ADDIN</w:instrText>
      </w:r>
      <w:r w:rsidR="00015814" w:rsidRPr="009D6AF4">
        <w:instrText xml:space="preserve"> </w:instrText>
      </w:r>
      <w:r w:rsidR="00015814" w:rsidRPr="009D6AF4">
        <w:rPr>
          <w:lang w:val="en-US"/>
        </w:rPr>
        <w:instrText>CSL</w:instrText>
      </w:r>
      <w:r w:rsidR="00015814" w:rsidRPr="009D6AF4">
        <w:instrText>_</w:instrText>
      </w:r>
      <w:r w:rsidR="00015814" w:rsidRPr="009D6AF4">
        <w:rPr>
          <w:lang w:val="en-US"/>
        </w:rPr>
        <w:instrText>CITATION</w:instrText>
      </w:r>
      <w:r w:rsidR="00015814" w:rsidRPr="009D6AF4">
        <w:instrText xml:space="preserve"> {"</w:instrText>
      </w:r>
      <w:r w:rsidR="00015814" w:rsidRPr="009D6AF4">
        <w:rPr>
          <w:lang w:val="en-US"/>
        </w:rPr>
        <w:instrText>citationItems</w:instrText>
      </w:r>
      <w:r w:rsidR="00015814" w:rsidRPr="009D6AF4">
        <w:instrText>":[{"</w:instrText>
      </w:r>
      <w:r w:rsidR="00015814" w:rsidRPr="009D6AF4">
        <w:rPr>
          <w:lang w:val="en-US"/>
        </w:rPr>
        <w:instrText>id</w:instrText>
      </w:r>
      <w:r w:rsidR="00015814" w:rsidRPr="009D6AF4">
        <w:instrText>":"</w:instrText>
      </w:r>
      <w:r w:rsidR="00015814" w:rsidRPr="009D6AF4">
        <w:rPr>
          <w:lang w:val="en-US"/>
        </w:rPr>
        <w:instrText>ITEM</w:instrText>
      </w:r>
      <w:r w:rsidR="00015814" w:rsidRPr="009D6AF4">
        <w:instrText>-1","</w:instrText>
      </w:r>
      <w:r w:rsidR="00015814" w:rsidRPr="009D6AF4">
        <w:rPr>
          <w:lang w:val="en-US"/>
        </w:rPr>
        <w:instrText>itemData</w:instrText>
      </w:r>
      <w:r w:rsidR="00015814" w:rsidRPr="009D6AF4">
        <w:instrText>":{"</w:instrText>
      </w:r>
      <w:r w:rsidR="00015814" w:rsidRPr="009D6AF4">
        <w:rPr>
          <w:lang w:val="en-US"/>
        </w:rPr>
        <w:instrText>DOI</w:instrText>
      </w:r>
      <w:r w:rsidR="00015814" w:rsidRPr="009D6AF4">
        <w:instrText>":"10.1056/</w:instrText>
      </w:r>
      <w:r w:rsidR="00015814" w:rsidRPr="009D6AF4">
        <w:rPr>
          <w:lang w:val="en-US"/>
        </w:rPr>
        <w:instrText>NEJMoa</w:instrText>
      </w:r>
      <w:r w:rsidR="00015814" w:rsidRPr="009D6AF4">
        <w:instrText>1313984","</w:instrText>
      </w:r>
      <w:r w:rsidR="00015814" w:rsidRPr="009D6AF4">
        <w:rPr>
          <w:lang w:val="en-US"/>
        </w:rPr>
        <w:instrText>ISSN</w:instrText>
      </w:r>
      <w:r w:rsidR="00015814" w:rsidRPr="009D6AF4">
        <w:instrText>":"15334406","</w:instrText>
      </w:r>
      <w:r w:rsidR="00015814" w:rsidRPr="009D6AF4">
        <w:rPr>
          <w:lang w:val="en-US"/>
        </w:rPr>
        <w:instrText>abstract</w:instrText>
      </w:r>
      <w:r w:rsidR="00015814" w:rsidRPr="009D6AF4">
        <w:instrText>":"</w:instrText>
      </w:r>
      <w:r w:rsidR="00015814" w:rsidRPr="009D6AF4">
        <w:rPr>
          <w:lang w:val="en-US"/>
        </w:rPr>
        <w:instrText>BACKGROUND</w:instrText>
      </w:r>
      <w:r w:rsidR="00015814" w:rsidRPr="009D6AF4">
        <w:instrText xml:space="preserve"> </w:instrText>
      </w:r>
      <w:r w:rsidR="00015814" w:rsidRPr="009D6AF4">
        <w:rPr>
          <w:lang w:val="en-US"/>
        </w:rPr>
        <w:instrText>The</w:instrText>
      </w:r>
      <w:r w:rsidR="00015814" w:rsidRPr="009D6AF4">
        <w:instrText xml:space="preserve"> </w:instrText>
      </w:r>
      <w:r w:rsidR="00015814" w:rsidRPr="009D6AF4">
        <w:rPr>
          <w:lang w:val="en-US"/>
        </w:rPr>
        <w:instrText>monoclonal</w:instrText>
      </w:r>
      <w:r w:rsidR="00015814" w:rsidRPr="009D6AF4">
        <w:instrText xml:space="preserve"> </w:instrText>
      </w:r>
      <w:r w:rsidR="00015814" w:rsidRPr="009D6AF4">
        <w:rPr>
          <w:lang w:val="en-US"/>
        </w:rPr>
        <w:instrText>anti</w:instrText>
      </w:r>
      <w:r w:rsidR="00015814" w:rsidRPr="009D6AF4">
        <w:instrText>-</w:instrText>
      </w:r>
      <w:r w:rsidR="00015814" w:rsidRPr="009D6AF4">
        <w:rPr>
          <w:lang w:val="en-US"/>
        </w:rPr>
        <w:instrText>CD</w:instrText>
      </w:r>
      <w:r w:rsidR="00015814" w:rsidRPr="009D6AF4">
        <w:instrText xml:space="preserve">20 </w:instrText>
      </w:r>
      <w:r w:rsidR="00015814" w:rsidRPr="009D6AF4">
        <w:rPr>
          <w:lang w:val="en-US"/>
        </w:rPr>
        <w:instrText>antibody</w:instrText>
      </w:r>
      <w:r w:rsidR="00015814" w:rsidRPr="009D6AF4">
        <w:instrText xml:space="preserve"> </w:instrText>
      </w:r>
      <w:r w:rsidR="00015814" w:rsidRPr="009D6AF4">
        <w:rPr>
          <w:lang w:val="en-US"/>
        </w:rPr>
        <w:instrText>rituximab</w:instrText>
      </w:r>
      <w:r w:rsidR="00015814" w:rsidRPr="009D6AF4">
        <w:instrText xml:space="preserve">, </w:instrText>
      </w:r>
      <w:r w:rsidR="00015814" w:rsidRPr="009D6AF4">
        <w:rPr>
          <w:lang w:val="en-US"/>
        </w:rPr>
        <w:instrText>combined</w:instrText>
      </w:r>
      <w:r w:rsidR="00015814" w:rsidRPr="009D6AF4">
        <w:instrText xml:space="preserve"> </w:instrText>
      </w:r>
      <w:r w:rsidR="00015814" w:rsidRPr="009D6AF4">
        <w:rPr>
          <w:lang w:val="en-US"/>
        </w:rPr>
        <w:instrText>with</w:instrText>
      </w:r>
      <w:r w:rsidR="00015814" w:rsidRPr="009D6AF4">
        <w:instrText xml:space="preserve"> </w:instrText>
      </w:r>
      <w:r w:rsidR="00015814" w:rsidRPr="009D6AF4">
        <w:rPr>
          <w:lang w:val="en-US"/>
        </w:rPr>
        <w:instrText>chemotherapeutic</w:instrText>
      </w:r>
      <w:r w:rsidR="00015814" w:rsidRPr="009D6AF4">
        <w:instrText xml:space="preserve"> </w:instrText>
      </w:r>
      <w:r w:rsidR="00015814" w:rsidRPr="009D6AF4">
        <w:rPr>
          <w:lang w:val="en-US"/>
        </w:rPr>
        <w:instrText>agents</w:instrText>
      </w:r>
      <w:r w:rsidR="00015814" w:rsidRPr="009D6AF4">
        <w:instrText xml:space="preserve">, </w:instrText>
      </w:r>
      <w:r w:rsidR="00015814" w:rsidRPr="009D6AF4">
        <w:rPr>
          <w:lang w:val="en-US"/>
        </w:rPr>
        <w:instrText>has</w:instrText>
      </w:r>
      <w:r w:rsidR="00015814" w:rsidRPr="009D6AF4">
        <w:instrText xml:space="preserve"> </w:instrText>
      </w:r>
      <w:r w:rsidR="00015814" w:rsidRPr="009D6AF4">
        <w:rPr>
          <w:lang w:val="en-US"/>
        </w:rPr>
        <w:instrText>been</w:instrText>
      </w:r>
      <w:r w:rsidR="00015814" w:rsidRPr="009D6AF4">
        <w:instrText xml:space="preserve"> </w:instrText>
      </w:r>
      <w:r w:rsidR="00015814" w:rsidRPr="009D6AF4">
        <w:rPr>
          <w:lang w:val="en-US"/>
        </w:rPr>
        <w:instrText>shown</w:instrText>
      </w:r>
      <w:r w:rsidR="00015814" w:rsidRPr="009D6AF4">
        <w:instrText xml:space="preserve"> </w:instrText>
      </w:r>
      <w:r w:rsidR="00015814" w:rsidRPr="009D6AF4">
        <w:rPr>
          <w:lang w:val="en-US"/>
        </w:rPr>
        <w:instrText>to</w:instrText>
      </w:r>
      <w:r w:rsidR="00015814" w:rsidRPr="009D6AF4">
        <w:instrText xml:space="preserve"> </w:instrText>
      </w:r>
      <w:r w:rsidR="00015814" w:rsidRPr="009D6AF4">
        <w:rPr>
          <w:lang w:val="en-US"/>
        </w:rPr>
        <w:instrText>prolong</w:instrText>
      </w:r>
      <w:r w:rsidR="00015814" w:rsidRPr="009D6AF4">
        <w:instrText xml:space="preserve"> </w:instrText>
      </w:r>
      <w:r w:rsidR="00015814" w:rsidRPr="009D6AF4">
        <w:rPr>
          <w:lang w:val="en-US"/>
        </w:rPr>
        <w:instrText>overall</w:instrText>
      </w:r>
      <w:r w:rsidR="00015814" w:rsidRPr="009D6AF4">
        <w:instrText xml:space="preserve"> </w:instrText>
      </w:r>
      <w:r w:rsidR="00015814" w:rsidRPr="009D6AF4">
        <w:rPr>
          <w:lang w:val="en-US"/>
        </w:rPr>
        <w:instrText>survival</w:instrText>
      </w:r>
      <w:r w:rsidR="00015814" w:rsidRPr="009D6AF4">
        <w:instrText xml:space="preserve"> </w:instrText>
      </w:r>
      <w:r w:rsidR="00015814" w:rsidRPr="009D6AF4">
        <w:rPr>
          <w:lang w:val="en-US"/>
        </w:rPr>
        <w:instrText>in</w:instrText>
      </w:r>
      <w:r w:rsidR="00015814" w:rsidRPr="009D6AF4">
        <w:instrText xml:space="preserve"> </w:instrText>
      </w:r>
      <w:r w:rsidR="00015814" w:rsidRPr="009D6AF4">
        <w:rPr>
          <w:lang w:val="en-US"/>
        </w:rPr>
        <w:instrText>physically</w:instrText>
      </w:r>
      <w:r w:rsidR="00015814" w:rsidRPr="009D6AF4">
        <w:instrText xml:space="preserve"> </w:instrText>
      </w:r>
      <w:r w:rsidR="00015814" w:rsidRPr="009D6AF4">
        <w:rPr>
          <w:lang w:val="en-US"/>
        </w:rPr>
        <w:instrText>fit</w:instrText>
      </w:r>
      <w:r w:rsidR="00015814" w:rsidRPr="009D6AF4">
        <w:instrText xml:space="preserve"> </w:instrText>
      </w:r>
      <w:r w:rsidR="00015814" w:rsidRPr="009D6AF4">
        <w:rPr>
          <w:lang w:val="en-US"/>
        </w:rPr>
        <w:instrText>patients</w:instrText>
      </w:r>
      <w:r w:rsidR="00015814" w:rsidRPr="009D6AF4">
        <w:instrText xml:space="preserve"> </w:instrText>
      </w:r>
      <w:r w:rsidR="00015814" w:rsidRPr="009D6AF4">
        <w:rPr>
          <w:lang w:val="en-US"/>
        </w:rPr>
        <w:instrText>with</w:instrText>
      </w:r>
      <w:r w:rsidR="00015814" w:rsidRPr="009D6AF4">
        <w:instrText xml:space="preserve"> </w:instrText>
      </w:r>
      <w:r w:rsidR="00015814" w:rsidRPr="009D6AF4">
        <w:rPr>
          <w:lang w:val="en-US"/>
        </w:rPr>
        <w:instrText>previously</w:instrText>
      </w:r>
      <w:r w:rsidR="00015814" w:rsidRPr="009D6AF4">
        <w:instrText xml:space="preserve"> </w:instrText>
      </w:r>
      <w:r w:rsidR="00015814" w:rsidRPr="009D6AF4">
        <w:rPr>
          <w:lang w:val="en-US"/>
        </w:rPr>
        <w:instrText>untreated</w:instrText>
      </w:r>
      <w:r w:rsidR="00015814" w:rsidRPr="009D6AF4">
        <w:instrText xml:space="preserve"> </w:instrText>
      </w:r>
      <w:r w:rsidR="00015814" w:rsidRPr="009D6AF4">
        <w:rPr>
          <w:lang w:val="en-US"/>
        </w:rPr>
        <w:instrText>chronic</w:instrText>
      </w:r>
      <w:r w:rsidR="00015814" w:rsidRPr="009D6AF4">
        <w:instrText xml:space="preserve"> </w:instrText>
      </w:r>
      <w:r w:rsidR="00015814" w:rsidRPr="009D6AF4">
        <w:rPr>
          <w:lang w:val="en-US"/>
        </w:rPr>
        <w:instrText>lymphocytic</w:instrText>
      </w:r>
      <w:r w:rsidR="00015814" w:rsidRPr="009D6AF4">
        <w:instrText xml:space="preserve"> </w:instrText>
      </w:r>
      <w:r w:rsidR="00015814" w:rsidRPr="009D6AF4">
        <w:rPr>
          <w:lang w:val="en-US"/>
        </w:rPr>
        <w:instrText>leukemia</w:instrText>
      </w:r>
      <w:r w:rsidR="00015814" w:rsidRPr="009D6AF4">
        <w:instrText xml:space="preserve"> (</w:instrText>
      </w:r>
      <w:r w:rsidR="00015814" w:rsidRPr="009D6AF4">
        <w:rPr>
          <w:lang w:val="en-US"/>
        </w:rPr>
        <w:instrText>CLL</w:instrText>
      </w:r>
      <w:r w:rsidR="00015814" w:rsidRPr="009D6AF4">
        <w:instrText xml:space="preserve">) </w:instrText>
      </w:r>
      <w:r w:rsidR="00015814" w:rsidRPr="009D6AF4">
        <w:rPr>
          <w:lang w:val="en-US"/>
        </w:rPr>
        <w:instrText>but</w:instrText>
      </w:r>
      <w:r w:rsidR="00015814" w:rsidRPr="009D6AF4">
        <w:instrText xml:space="preserve"> </w:instrText>
      </w:r>
      <w:r w:rsidR="00015814" w:rsidRPr="009D6AF4">
        <w:rPr>
          <w:lang w:val="en-US"/>
        </w:rPr>
        <w:instrText>not</w:instrText>
      </w:r>
      <w:r w:rsidR="00015814" w:rsidRPr="009D6AF4">
        <w:instrText xml:space="preserve"> </w:instrText>
      </w:r>
      <w:r w:rsidR="00015814" w:rsidRPr="009D6AF4">
        <w:rPr>
          <w:lang w:val="en-US"/>
        </w:rPr>
        <w:instrText>in</w:instrText>
      </w:r>
      <w:r w:rsidR="00015814" w:rsidRPr="009D6AF4">
        <w:instrText xml:space="preserve"> </w:instrText>
      </w:r>
      <w:r w:rsidR="00015814" w:rsidRPr="009D6AF4">
        <w:rPr>
          <w:lang w:val="en-US"/>
        </w:rPr>
        <w:instrText>those</w:instrText>
      </w:r>
      <w:r w:rsidR="00015814" w:rsidRPr="009D6AF4">
        <w:instrText xml:space="preserve"> </w:instrText>
      </w:r>
      <w:r w:rsidR="00015814" w:rsidRPr="009D6AF4">
        <w:rPr>
          <w:lang w:val="en-US"/>
        </w:rPr>
        <w:instrText>with</w:instrText>
      </w:r>
      <w:r w:rsidR="00015814" w:rsidRPr="009D6AF4">
        <w:instrText xml:space="preserve"> </w:instrText>
      </w:r>
      <w:r w:rsidR="00015814" w:rsidRPr="009D6AF4">
        <w:rPr>
          <w:lang w:val="en-US"/>
        </w:rPr>
        <w:instrText>coexisting</w:instrText>
      </w:r>
      <w:r w:rsidR="00015814" w:rsidRPr="009D6AF4">
        <w:instrText xml:space="preserve"> </w:instrText>
      </w:r>
      <w:r w:rsidR="00015814" w:rsidRPr="009D6AF4">
        <w:rPr>
          <w:lang w:val="en-US"/>
        </w:rPr>
        <w:instrText>conditions</w:instrText>
      </w:r>
      <w:r w:rsidR="00015814" w:rsidRPr="009D6AF4">
        <w:instrText xml:space="preserve">. </w:instrText>
      </w:r>
      <w:r w:rsidR="00015814" w:rsidRPr="009D6AF4">
        <w:rPr>
          <w:lang w:val="en-US"/>
        </w:rPr>
        <w:instrText>We</w:instrText>
      </w:r>
      <w:r w:rsidR="00015814" w:rsidRPr="009D6AF4">
        <w:instrText xml:space="preserve"> </w:instrText>
      </w:r>
      <w:r w:rsidR="00015814" w:rsidRPr="009D6AF4">
        <w:rPr>
          <w:lang w:val="en-US"/>
        </w:rPr>
        <w:instrText>investigated</w:instrText>
      </w:r>
      <w:r w:rsidR="00015814" w:rsidRPr="009D6AF4">
        <w:instrText xml:space="preserve"> </w:instrText>
      </w:r>
      <w:r w:rsidR="00015814" w:rsidRPr="009D6AF4">
        <w:rPr>
          <w:lang w:val="en-US"/>
        </w:rPr>
        <w:instrText>the</w:instrText>
      </w:r>
      <w:r w:rsidR="00015814" w:rsidRPr="009D6AF4">
        <w:instrText xml:space="preserve"> </w:instrText>
      </w:r>
      <w:r w:rsidR="00015814" w:rsidRPr="009D6AF4">
        <w:rPr>
          <w:lang w:val="en-US"/>
        </w:rPr>
        <w:instrText>benefit</w:instrText>
      </w:r>
      <w:r w:rsidR="00015814" w:rsidRPr="009D6AF4">
        <w:instrText xml:space="preserve"> </w:instrText>
      </w:r>
      <w:r w:rsidR="00015814" w:rsidRPr="009D6AF4">
        <w:rPr>
          <w:lang w:val="en-US"/>
        </w:rPr>
        <w:instrText>of</w:instrText>
      </w:r>
      <w:r w:rsidR="00015814" w:rsidRPr="009D6AF4">
        <w:instrText xml:space="preserve"> </w:instrText>
      </w:r>
      <w:r w:rsidR="00015814" w:rsidRPr="009D6AF4">
        <w:rPr>
          <w:lang w:val="en-US"/>
        </w:rPr>
        <w:instrText>the</w:instrText>
      </w:r>
      <w:r w:rsidR="00015814" w:rsidRPr="009D6AF4">
        <w:instrText xml:space="preserve"> </w:instrText>
      </w:r>
      <w:r w:rsidR="00015814" w:rsidRPr="009D6AF4">
        <w:rPr>
          <w:lang w:val="en-US"/>
        </w:rPr>
        <w:instrText>type</w:instrText>
      </w:r>
      <w:r w:rsidR="00015814" w:rsidRPr="009D6AF4">
        <w:instrText xml:space="preserve"> 2, </w:instrText>
      </w:r>
      <w:r w:rsidR="00015814" w:rsidRPr="009D6AF4">
        <w:rPr>
          <w:lang w:val="en-US"/>
        </w:rPr>
        <w:instrText>glycoengineered</w:instrText>
      </w:r>
      <w:r w:rsidR="00015814" w:rsidRPr="009D6AF4">
        <w:instrText xml:space="preserve"> </w:instrText>
      </w:r>
      <w:r w:rsidR="00015814" w:rsidRPr="009D6AF4">
        <w:rPr>
          <w:lang w:val="en-US"/>
        </w:rPr>
        <w:instrText>antibody</w:instrText>
      </w:r>
      <w:r w:rsidR="00015814" w:rsidRPr="009D6AF4">
        <w:instrText xml:space="preserve"> </w:instrText>
      </w:r>
      <w:r w:rsidR="00015814" w:rsidRPr="009D6AF4">
        <w:rPr>
          <w:lang w:val="en-US"/>
        </w:rPr>
        <w:instrText>obinutuzumab</w:instrText>
      </w:r>
      <w:r w:rsidR="00015814" w:rsidRPr="009D6AF4">
        <w:instrText xml:space="preserve"> (</w:instrText>
      </w:r>
      <w:r w:rsidR="00015814" w:rsidRPr="009D6AF4">
        <w:rPr>
          <w:lang w:val="en-US"/>
        </w:rPr>
        <w:instrText>also</w:instrText>
      </w:r>
      <w:r w:rsidR="00015814" w:rsidRPr="009D6AF4">
        <w:instrText xml:space="preserve"> </w:instrText>
      </w:r>
      <w:r w:rsidR="00015814" w:rsidRPr="009D6AF4">
        <w:rPr>
          <w:lang w:val="en-US"/>
        </w:rPr>
        <w:instrText>known</w:instrText>
      </w:r>
      <w:r w:rsidR="00015814" w:rsidRPr="009D6AF4">
        <w:instrText xml:space="preserve"> </w:instrText>
      </w:r>
      <w:r w:rsidR="00015814" w:rsidRPr="009D6AF4">
        <w:rPr>
          <w:lang w:val="en-US"/>
        </w:rPr>
        <w:instrText>as</w:instrText>
      </w:r>
      <w:r w:rsidR="00015814" w:rsidRPr="009D6AF4">
        <w:instrText xml:space="preserve"> </w:instrText>
      </w:r>
      <w:r w:rsidR="00015814" w:rsidRPr="009D6AF4">
        <w:rPr>
          <w:lang w:val="en-US"/>
        </w:rPr>
        <w:instrText>GA</w:instrText>
      </w:r>
      <w:r w:rsidR="00015814" w:rsidRPr="009D6AF4">
        <w:instrText xml:space="preserve">101) </w:instrText>
      </w:r>
      <w:r w:rsidR="00015814" w:rsidRPr="009D6AF4">
        <w:rPr>
          <w:lang w:val="en-US"/>
        </w:rPr>
        <w:instrText>as</w:instrText>
      </w:r>
      <w:r w:rsidR="00015814" w:rsidRPr="009D6AF4">
        <w:instrText xml:space="preserve"> </w:instrText>
      </w:r>
      <w:r w:rsidR="00015814" w:rsidRPr="009D6AF4">
        <w:rPr>
          <w:lang w:val="en-US"/>
        </w:rPr>
        <w:instrText>compared</w:instrText>
      </w:r>
      <w:r w:rsidR="00015814" w:rsidRPr="009D6AF4">
        <w:instrText xml:space="preserve"> </w:instrText>
      </w:r>
      <w:r w:rsidR="00015814" w:rsidRPr="009D6AF4">
        <w:rPr>
          <w:lang w:val="en-US"/>
        </w:rPr>
        <w:instrText>with</w:instrText>
      </w:r>
      <w:r w:rsidR="00015814" w:rsidRPr="009D6AF4">
        <w:instrText xml:space="preserve"> </w:instrText>
      </w:r>
      <w:r w:rsidR="00015814" w:rsidRPr="009D6AF4">
        <w:rPr>
          <w:lang w:val="en-US"/>
        </w:rPr>
        <w:instrText>that</w:instrText>
      </w:r>
      <w:r w:rsidR="00015814" w:rsidRPr="009D6AF4">
        <w:instrText xml:space="preserve"> </w:instrText>
      </w:r>
      <w:r w:rsidR="00015814" w:rsidRPr="009D6AF4">
        <w:rPr>
          <w:lang w:val="en-US"/>
        </w:rPr>
        <w:instrText>of</w:instrText>
      </w:r>
      <w:r w:rsidR="00015814" w:rsidRPr="009D6AF4">
        <w:instrText xml:space="preserve"> </w:instrText>
      </w:r>
      <w:r w:rsidR="00015814" w:rsidRPr="009D6AF4">
        <w:rPr>
          <w:lang w:val="en-US"/>
        </w:rPr>
        <w:instrText>rituximab</w:instrText>
      </w:r>
      <w:r w:rsidR="00015814" w:rsidRPr="009D6AF4">
        <w:instrText xml:space="preserve">, </w:instrText>
      </w:r>
      <w:r w:rsidR="00015814" w:rsidRPr="009D6AF4">
        <w:rPr>
          <w:lang w:val="en-US"/>
        </w:rPr>
        <w:instrText>each</w:instrText>
      </w:r>
      <w:r w:rsidR="00015814" w:rsidRPr="009D6AF4">
        <w:instrText xml:space="preserve"> </w:instrText>
      </w:r>
      <w:r w:rsidR="00015814" w:rsidRPr="009D6AF4">
        <w:rPr>
          <w:lang w:val="en-US"/>
        </w:rPr>
        <w:instrText>combined</w:instrText>
      </w:r>
      <w:r w:rsidR="00015814" w:rsidRPr="009D6AF4">
        <w:instrText xml:space="preserve"> </w:instrText>
      </w:r>
      <w:r w:rsidR="00015814" w:rsidRPr="009D6AF4">
        <w:rPr>
          <w:lang w:val="en-US"/>
        </w:rPr>
        <w:instrText>with</w:instrText>
      </w:r>
      <w:r w:rsidR="00015814" w:rsidRPr="009D6AF4">
        <w:instrText xml:space="preserve"> </w:instrText>
      </w:r>
      <w:r w:rsidR="00015814" w:rsidRPr="009D6AF4">
        <w:rPr>
          <w:lang w:val="en-US"/>
        </w:rPr>
        <w:instrText>chlorambucil</w:instrText>
      </w:r>
      <w:r w:rsidR="00015814" w:rsidRPr="009D6AF4">
        <w:instrText xml:space="preserve">, </w:instrText>
      </w:r>
      <w:r w:rsidR="00015814" w:rsidRPr="009D6AF4">
        <w:rPr>
          <w:lang w:val="en-US"/>
        </w:rPr>
        <w:instrText>in</w:instrText>
      </w:r>
      <w:r w:rsidR="00015814" w:rsidRPr="009D6AF4">
        <w:instrText xml:space="preserve"> </w:instrText>
      </w:r>
      <w:r w:rsidR="00015814" w:rsidRPr="009D6AF4">
        <w:rPr>
          <w:lang w:val="en-US"/>
        </w:rPr>
        <w:instrText>patients</w:instrText>
      </w:r>
      <w:r w:rsidR="00015814" w:rsidRPr="009D6AF4">
        <w:instrText xml:space="preserve"> </w:instrText>
      </w:r>
      <w:r w:rsidR="00015814" w:rsidRPr="009D6AF4">
        <w:rPr>
          <w:lang w:val="en-US"/>
        </w:rPr>
        <w:instrText>with</w:instrText>
      </w:r>
      <w:r w:rsidR="00015814" w:rsidRPr="009D6AF4">
        <w:instrText xml:space="preserve"> </w:instrText>
      </w:r>
      <w:r w:rsidR="00015814" w:rsidRPr="009D6AF4">
        <w:rPr>
          <w:lang w:val="en-US"/>
        </w:rPr>
        <w:instrText>previously</w:instrText>
      </w:r>
      <w:r w:rsidR="00015814" w:rsidRPr="009D6AF4">
        <w:instrText xml:space="preserve"> </w:instrText>
      </w:r>
      <w:r w:rsidR="00015814" w:rsidRPr="009D6AF4">
        <w:rPr>
          <w:lang w:val="en-US"/>
        </w:rPr>
        <w:instrText>untreated</w:instrText>
      </w:r>
      <w:r w:rsidR="00015814" w:rsidRPr="009D6AF4">
        <w:instrText xml:space="preserve"> </w:instrText>
      </w:r>
      <w:r w:rsidR="00015814" w:rsidRPr="009D6AF4">
        <w:rPr>
          <w:lang w:val="en-US"/>
        </w:rPr>
        <w:instrText>CLL</w:instrText>
      </w:r>
      <w:r w:rsidR="00015814" w:rsidRPr="009D6AF4">
        <w:instrText xml:space="preserve"> </w:instrText>
      </w:r>
      <w:r w:rsidR="00015814" w:rsidRPr="009D6AF4">
        <w:rPr>
          <w:lang w:val="en-US"/>
        </w:rPr>
        <w:instrText>and</w:instrText>
      </w:r>
      <w:r w:rsidR="00015814" w:rsidRPr="009D6AF4">
        <w:instrText xml:space="preserve"> </w:instrText>
      </w:r>
      <w:r w:rsidR="00015814" w:rsidRPr="009D6AF4">
        <w:rPr>
          <w:lang w:val="en-US"/>
        </w:rPr>
        <w:instrText>coexisting</w:instrText>
      </w:r>
      <w:r w:rsidR="00015814" w:rsidRPr="009D6AF4">
        <w:instrText xml:space="preserve"> </w:instrText>
      </w:r>
      <w:r w:rsidR="00015814" w:rsidRPr="009D6AF4">
        <w:rPr>
          <w:lang w:val="en-US"/>
        </w:rPr>
        <w:instrText>conditions</w:instrText>
      </w:r>
      <w:r w:rsidR="00015814" w:rsidRPr="009D6AF4">
        <w:instrText xml:space="preserve">. </w:instrText>
      </w:r>
      <w:r w:rsidR="00015814" w:rsidRPr="009D6AF4">
        <w:rPr>
          <w:lang w:val="en-US"/>
        </w:rPr>
        <w:instrText>METHODS</w:instrText>
      </w:r>
      <w:r w:rsidR="00015814" w:rsidRPr="009D6AF4">
        <w:instrText xml:space="preserve"> </w:instrText>
      </w:r>
      <w:r w:rsidR="00015814" w:rsidRPr="009D6AF4">
        <w:rPr>
          <w:lang w:val="en-US"/>
        </w:rPr>
        <w:instrText>We</w:instrText>
      </w:r>
      <w:r w:rsidR="00015814" w:rsidRPr="009D6AF4">
        <w:instrText xml:space="preserve"> </w:instrText>
      </w:r>
      <w:r w:rsidR="00015814" w:rsidRPr="009D6AF4">
        <w:rPr>
          <w:lang w:val="en-US"/>
        </w:rPr>
        <w:instrText>randomly</w:instrText>
      </w:r>
      <w:r w:rsidR="00015814" w:rsidRPr="009D6AF4">
        <w:instrText xml:space="preserve"> </w:instrText>
      </w:r>
      <w:r w:rsidR="00015814" w:rsidRPr="009D6AF4">
        <w:rPr>
          <w:lang w:val="en-US"/>
        </w:rPr>
        <w:instrText>assigned</w:instrText>
      </w:r>
      <w:r w:rsidR="00015814" w:rsidRPr="009D6AF4">
        <w:instrText xml:space="preserve"> 781 </w:instrText>
      </w:r>
      <w:r w:rsidR="00015814" w:rsidRPr="009D6AF4">
        <w:rPr>
          <w:lang w:val="en-US"/>
        </w:rPr>
        <w:instrText>patients</w:instrText>
      </w:r>
      <w:r w:rsidR="00015814" w:rsidRPr="009D6AF4">
        <w:instrText xml:space="preserve"> </w:instrText>
      </w:r>
      <w:r w:rsidR="00015814" w:rsidRPr="009D6AF4">
        <w:rPr>
          <w:lang w:val="en-US"/>
        </w:rPr>
        <w:instrText>with</w:instrText>
      </w:r>
      <w:r w:rsidR="00015814" w:rsidRPr="009D6AF4">
        <w:instrText xml:space="preserve"> </w:instrText>
      </w:r>
      <w:r w:rsidR="00015814" w:rsidRPr="009D6AF4">
        <w:rPr>
          <w:lang w:val="en-US"/>
        </w:rPr>
        <w:instrText>previously</w:instrText>
      </w:r>
      <w:r w:rsidR="00015814" w:rsidRPr="009D6AF4">
        <w:instrText xml:space="preserve"> </w:instrText>
      </w:r>
      <w:r w:rsidR="00015814" w:rsidRPr="009D6AF4">
        <w:rPr>
          <w:lang w:val="en-US"/>
        </w:rPr>
        <w:instrText>untreated</w:instrText>
      </w:r>
      <w:r w:rsidR="00015814" w:rsidRPr="009D6AF4">
        <w:instrText xml:space="preserve"> </w:instrText>
      </w:r>
      <w:r w:rsidR="00015814" w:rsidRPr="009D6AF4">
        <w:rPr>
          <w:lang w:val="en-US"/>
        </w:rPr>
        <w:instrText>CLL</w:instrText>
      </w:r>
      <w:r w:rsidR="00015814" w:rsidRPr="009D6AF4">
        <w:instrText xml:space="preserve"> </w:instrText>
      </w:r>
      <w:r w:rsidR="00015814" w:rsidRPr="009D6AF4">
        <w:rPr>
          <w:lang w:val="en-US"/>
        </w:rPr>
        <w:instrText>and</w:instrText>
      </w:r>
      <w:r w:rsidR="00015814" w:rsidRPr="009D6AF4">
        <w:instrText xml:space="preserve"> </w:instrText>
      </w:r>
      <w:r w:rsidR="00015814" w:rsidRPr="009D6AF4">
        <w:rPr>
          <w:lang w:val="en-US"/>
        </w:rPr>
        <w:instrText>a</w:instrText>
      </w:r>
      <w:r w:rsidR="00015814" w:rsidRPr="009D6AF4">
        <w:instrText xml:space="preserve"> </w:instrText>
      </w:r>
      <w:r w:rsidR="00015814" w:rsidRPr="009D6AF4">
        <w:rPr>
          <w:lang w:val="en-US"/>
        </w:rPr>
        <w:instrText>score</w:instrText>
      </w:r>
      <w:r w:rsidR="00015814" w:rsidRPr="009D6AF4">
        <w:instrText xml:space="preserve"> </w:instrText>
      </w:r>
      <w:r w:rsidR="00015814" w:rsidRPr="009D6AF4">
        <w:rPr>
          <w:lang w:val="en-US"/>
        </w:rPr>
        <w:instrText>higher</w:instrText>
      </w:r>
      <w:r w:rsidR="00015814" w:rsidRPr="009D6AF4">
        <w:instrText xml:space="preserve"> </w:instrText>
      </w:r>
      <w:r w:rsidR="00015814" w:rsidRPr="009D6AF4">
        <w:rPr>
          <w:lang w:val="en-US"/>
        </w:rPr>
        <w:instrText>than</w:instrText>
      </w:r>
      <w:r w:rsidR="00015814" w:rsidRPr="009D6AF4">
        <w:instrText xml:space="preserve"> 6 </w:instrText>
      </w:r>
      <w:r w:rsidR="00015814" w:rsidRPr="009D6AF4">
        <w:rPr>
          <w:lang w:val="en-US"/>
        </w:rPr>
        <w:instrText>on</w:instrText>
      </w:r>
      <w:r w:rsidR="00015814" w:rsidRPr="009D6AF4">
        <w:instrText xml:space="preserve"> </w:instrText>
      </w:r>
      <w:r w:rsidR="00015814" w:rsidRPr="009D6AF4">
        <w:rPr>
          <w:lang w:val="en-US"/>
        </w:rPr>
        <w:instrText>the</w:instrText>
      </w:r>
      <w:r w:rsidR="00015814" w:rsidRPr="009D6AF4">
        <w:instrText xml:space="preserve"> </w:instrText>
      </w:r>
      <w:r w:rsidR="00015814" w:rsidRPr="009D6AF4">
        <w:rPr>
          <w:lang w:val="en-US"/>
        </w:rPr>
        <w:instrText>Cumulative</w:instrText>
      </w:r>
      <w:r w:rsidR="00015814" w:rsidRPr="009D6AF4">
        <w:instrText xml:space="preserve"> </w:instrText>
      </w:r>
      <w:r w:rsidR="00015814" w:rsidRPr="009D6AF4">
        <w:rPr>
          <w:lang w:val="en-US"/>
        </w:rPr>
        <w:instrText>Illness</w:instrText>
      </w:r>
      <w:r w:rsidR="00015814" w:rsidRPr="009D6AF4">
        <w:instrText xml:space="preserve"> </w:instrText>
      </w:r>
      <w:r w:rsidR="00015814" w:rsidRPr="009D6AF4">
        <w:rPr>
          <w:lang w:val="en-US"/>
        </w:rPr>
        <w:instrText>Rating</w:instrText>
      </w:r>
      <w:r w:rsidR="00015814" w:rsidRPr="009D6AF4">
        <w:instrText xml:space="preserve"> </w:instrText>
      </w:r>
      <w:r w:rsidR="00015814" w:rsidRPr="009D6AF4">
        <w:rPr>
          <w:lang w:val="en-US"/>
        </w:rPr>
        <w:instrText>Scale</w:instrText>
      </w:r>
      <w:r w:rsidR="00015814" w:rsidRPr="009D6AF4">
        <w:instrText xml:space="preserve"> (</w:instrText>
      </w:r>
      <w:r w:rsidR="00015814" w:rsidRPr="009D6AF4">
        <w:rPr>
          <w:lang w:val="en-US"/>
        </w:rPr>
        <w:instrText>CIRS</w:instrText>
      </w:r>
      <w:r w:rsidR="00015814" w:rsidRPr="009D6AF4">
        <w:instrText>) (</w:instrText>
      </w:r>
      <w:r w:rsidR="00015814" w:rsidRPr="009D6AF4">
        <w:rPr>
          <w:lang w:val="en-US"/>
        </w:rPr>
        <w:instrText>range</w:instrText>
      </w:r>
      <w:r w:rsidR="00015814" w:rsidRPr="009D6AF4">
        <w:instrText xml:space="preserve">, 0 </w:instrText>
      </w:r>
      <w:r w:rsidR="00015814" w:rsidRPr="009D6AF4">
        <w:rPr>
          <w:lang w:val="en-US"/>
        </w:rPr>
        <w:instrText>to</w:instrText>
      </w:r>
      <w:r w:rsidR="00015814" w:rsidRPr="009D6AF4">
        <w:instrText xml:space="preserve"> 56, </w:instrText>
      </w:r>
      <w:r w:rsidR="00015814" w:rsidRPr="009D6AF4">
        <w:rPr>
          <w:lang w:val="en-US"/>
        </w:rPr>
        <w:instrText>with</w:instrText>
      </w:r>
      <w:r w:rsidR="00015814" w:rsidRPr="009D6AF4">
        <w:instrText xml:space="preserve"> </w:instrText>
      </w:r>
      <w:r w:rsidR="00015814" w:rsidRPr="009D6AF4">
        <w:rPr>
          <w:lang w:val="en-US"/>
        </w:rPr>
        <w:instrText>higher</w:instrText>
      </w:r>
      <w:r w:rsidR="00015814" w:rsidRPr="009D6AF4">
        <w:instrText xml:space="preserve"> </w:instrText>
      </w:r>
      <w:r w:rsidR="00015814" w:rsidRPr="009D6AF4">
        <w:rPr>
          <w:lang w:val="en-US"/>
        </w:rPr>
        <w:instrText>scores</w:instrText>
      </w:r>
      <w:r w:rsidR="00015814" w:rsidRPr="009D6AF4">
        <w:instrText xml:space="preserve"> </w:instrText>
      </w:r>
      <w:r w:rsidR="00015814" w:rsidRPr="009D6AF4">
        <w:rPr>
          <w:lang w:val="en-US"/>
        </w:rPr>
        <w:instrText>indicating</w:instrText>
      </w:r>
      <w:r w:rsidR="00015814" w:rsidRPr="009D6AF4">
        <w:instrText xml:space="preserve"> </w:instrText>
      </w:r>
      <w:r w:rsidR="00015814" w:rsidRPr="009D6AF4">
        <w:rPr>
          <w:lang w:val="en-US"/>
        </w:rPr>
        <w:instrText>worse</w:instrText>
      </w:r>
      <w:r w:rsidR="00015814" w:rsidRPr="009D6AF4">
        <w:instrText xml:space="preserve"> </w:instrText>
      </w:r>
      <w:r w:rsidR="00015814" w:rsidRPr="009D6AF4">
        <w:rPr>
          <w:lang w:val="en-US"/>
        </w:rPr>
        <w:instrText>health</w:instrText>
      </w:r>
      <w:r w:rsidR="00015814" w:rsidRPr="009D6AF4">
        <w:instrText xml:space="preserve"> </w:instrText>
      </w:r>
      <w:r w:rsidR="00015814" w:rsidRPr="009D6AF4">
        <w:rPr>
          <w:lang w:val="en-US"/>
        </w:rPr>
        <w:instrText>status</w:instrText>
      </w:r>
      <w:r w:rsidR="00015814" w:rsidRPr="009D6AF4">
        <w:instrText xml:space="preserve">) </w:instrText>
      </w:r>
      <w:r w:rsidR="00015814" w:rsidRPr="009D6AF4">
        <w:rPr>
          <w:lang w:val="en-US"/>
        </w:rPr>
        <w:instrText>or</w:instrText>
      </w:r>
      <w:r w:rsidR="00015814" w:rsidRPr="009D6AF4">
        <w:instrText xml:space="preserve"> </w:instrText>
      </w:r>
      <w:r w:rsidR="00015814" w:rsidRPr="009D6AF4">
        <w:rPr>
          <w:lang w:val="en-US"/>
        </w:rPr>
        <w:instrText>an</w:instrText>
      </w:r>
      <w:r w:rsidR="00015814" w:rsidRPr="009D6AF4">
        <w:instrText xml:space="preserve"> </w:instrText>
      </w:r>
      <w:r w:rsidR="00015814" w:rsidRPr="009D6AF4">
        <w:rPr>
          <w:lang w:val="en-US"/>
        </w:rPr>
        <w:instrText>estimated</w:instrText>
      </w:r>
      <w:r w:rsidR="00015814" w:rsidRPr="009D6AF4">
        <w:instrText xml:space="preserve"> </w:instrText>
      </w:r>
      <w:r w:rsidR="00015814" w:rsidRPr="009D6AF4">
        <w:rPr>
          <w:lang w:val="en-US"/>
        </w:rPr>
        <w:instrText>creatinine</w:instrText>
      </w:r>
      <w:r w:rsidR="00015814" w:rsidRPr="009D6AF4">
        <w:instrText xml:space="preserve"> </w:instrText>
      </w:r>
      <w:r w:rsidR="00015814" w:rsidRPr="009D6AF4">
        <w:rPr>
          <w:lang w:val="en-US"/>
        </w:rPr>
        <w:instrText>clearance</w:instrText>
      </w:r>
      <w:r w:rsidR="00015814" w:rsidRPr="009D6AF4">
        <w:instrText xml:space="preserve"> </w:instrText>
      </w:r>
      <w:r w:rsidR="00015814" w:rsidRPr="009D6AF4">
        <w:rPr>
          <w:lang w:val="en-US"/>
        </w:rPr>
        <w:instrText>of</w:instrText>
      </w:r>
      <w:r w:rsidR="00015814" w:rsidRPr="009D6AF4">
        <w:instrText xml:space="preserve"> 30 </w:instrText>
      </w:r>
      <w:r w:rsidR="00015814" w:rsidRPr="009D6AF4">
        <w:rPr>
          <w:lang w:val="en-US"/>
        </w:rPr>
        <w:instrText>to</w:instrText>
      </w:r>
      <w:r w:rsidR="00015814" w:rsidRPr="009D6AF4">
        <w:instrText xml:space="preserve"> 69 </w:instrText>
      </w:r>
      <w:r w:rsidR="00015814" w:rsidRPr="009D6AF4">
        <w:rPr>
          <w:lang w:val="en-US"/>
        </w:rPr>
        <w:instrText>ml</w:instrText>
      </w:r>
      <w:r w:rsidR="00015814" w:rsidRPr="009D6AF4">
        <w:instrText xml:space="preserve"> </w:instrText>
      </w:r>
      <w:r w:rsidR="00015814" w:rsidRPr="009D6AF4">
        <w:rPr>
          <w:lang w:val="en-US"/>
        </w:rPr>
        <w:instrText>per</w:instrText>
      </w:r>
      <w:r w:rsidR="00015814" w:rsidRPr="009D6AF4">
        <w:instrText xml:space="preserve"> </w:instrText>
      </w:r>
      <w:r w:rsidR="00015814" w:rsidRPr="009D6AF4">
        <w:rPr>
          <w:lang w:val="en-US"/>
        </w:rPr>
        <w:instrText>minute</w:instrText>
      </w:r>
      <w:r w:rsidR="00015814" w:rsidRPr="009D6AF4">
        <w:instrText xml:space="preserve"> </w:instrText>
      </w:r>
      <w:r w:rsidR="00015814" w:rsidRPr="009D6AF4">
        <w:rPr>
          <w:lang w:val="en-US"/>
        </w:rPr>
        <w:instrText>to</w:instrText>
      </w:r>
      <w:r w:rsidR="00015814" w:rsidRPr="009D6AF4">
        <w:instrText xml:space="preserve"> </w:instrText>
      </w:r>
      <w:r w:rsidR="00015814" w:rsidRPr="009D6AF4">
        <w:rPr>
          <w:lang w:val="en-US"/>
        </w:rPr>
        <w:instrText>receive</w:instrText>
      </w:r>
      <w:r w:rsidR="00015814" w:rsidRPr="009D6AF4">
        <w:instrText xml:space="preserve"> </w:instrText>
      </w:r>
      <w:r w:rsidR="00015814" w:rsidRPr="009D6AF4">
        <w:rPr>
          <w:lang w:val="en-US"/>
        </w:rPr>
        <w:instrText>chlorambucil</w:instrText>
      </w:r>
      <w:r w:rsidR="00015814" w:rsidRPr="009D6AF4">
        <w:instrText xml:space="preserve">, </w:instrText>
      </w:r>
      <w:r w:rsidR="00015814" w:rsidRPr="009D6AF4">
        <w:rPr>
          <w:lang w:val="en-US"/>
        </w:rPr>
        <w:instrText>obinutuzumab</w:instrText>
      </w:r>
      <w:r w:rsidR="00015814" w:rsidRPr="009D6AF4">
        <w:instrText xml:space="preserve"> </w:instrText>
      </w:r>
      <w:r w:rsidR="00015814" w:rsidRPr="009D6AF4">
        <w:rPr>
          <w:lang w:val="en-US"/>
        </w:rPr>
        <w:instrText>plus</w:instrText>
      </w:r>
      <w:r w:rsidR="00015814" w:rsidRPr="009D6AF4">
        <w:instrText xml:space="preserve"> </w:instrText>
      </w:r>
      <w:r w:rsidR="00015814" w:rsidRPr="009D6AF4">
        <w:rPr>
          <w:lang w:val="en-US"/>
        </w:rPr>
        <w:instrText>chlorambucil</w:instrText>
      </w:r>
      <w:r w:rsidR="00015814" w:rsidRPr="009D6AF4">
        <w:instrText xml:space="preserve">, </w:instrText>
      </w:r>
      <w:r w:rsidR="00015814" w:rsidRPr="009D6AF4">
        <w:rPr>
          <w:lang w:val="en-US"/>
        </w:rPr>
        <w:instrText>or</w:instrText>
      </w:r>
      <w:r w:rsidR="00015814" w:rsidRPr="009D6AF4">
        <w:instrText xml:space="preserve"> </w:instrText>
      </w:r>
      <w:r w:rsidR="00015814" w:rsidRPr="009D6AF4">
        <w:rPr>
          <w:lang w:val="en-US"/>
        </w:rPr>
        <w:instrText>rituximab</w:instrText>
      </w:r>
      <w:r w:rsidR="00015814" w:rsidRPr="009D6AF4">
        <w:instrText xml:space="preserve"> </w:instrText>
      </w:r>
      <w:r w:rsidR="00015814" w:rsidRPr="009D6AF4">
        <w:rPr>
          <w:lang w:val="en-US"/>
        </w:rPr>
        <w:instrText>plus</w:instrText>
      </w:r>
      <w:r w:rsidR="00015814" w:rsidRPr="009D6AF4">
        <w:instrText xml:space="preserve"> </w:instrText>
      </w:r>
      <w:r w:rsidR="00015814" w:rsidRPr="009D6AF4">
        <w:rPr>
          <w:lang w:val="en-US"/>
        </w:rPr>
        <w:instrText>chlorambucil</w:instrText>
      </w:r>
      <w:r w:rsidR="00015814" w:rsidRPr="009D6AF4">
        <w:instrText xml:space="preserve">. </w:instrText>
      </w:r>
      <w:r w:rsidR="00015814" w:rsidRPr="009D6AF4">
        <w:rPr>
          <w:lang w:val="en-US"/>
        </w:rPr>
        <w:instrText>The</w:instrText>
      </w:r>
      <w:r w:rsidR="00015814" w:rsidRPr="009D6AF4">
        <w:instrText xml:space="preserve"> </w:instrText>
      </w:r>
      <w:r w:rsidR="00015814" w:rsidRPr="009D6AF4">
        <w:rPr>
          <w:lang w:val="en-US"/>
        </w:rPr>
        <w:instrText>primary</w:instrText>
      </w:r>
      <w:r w:rsidR="00015814" w:rsidRPr="009D6AF4">
        <w:instrText xml:space="preserve"> </w:instrText>
      </w:r>
      <w:r w:rsidR="00015814" w:rsidRPr="009D6AF4">
        <w:rPr>
          <w:lang w:val="en-US"/>
        </w:rPr>
        <w:instrText>end</w:instrText>
      </w:r>
      <w:r w:rsidR="00015814" w:rsidRPr="009D6AF4">
        <w:instrText xml:space="preserve"> </w:instrText>
      </w:r>
      <w:r w:rsidR="00015814" w:rsidRPr="009D6AF4">
        <w:rPr>
          <w:lang w:val="en-US"/>
        </w:rPr>
        <w:instrText>point</w:instrText>
      </w:r>
      <w:r w:rsidR="00015814" w:rsidRPr="009D6AF4">
        <w:instrText xml:space="preserve"> </w:instrText>
      </w:r>
      <w:r w:rsidR="00015814" w:rsidRPr="009D6AF4">
        <w:rPr>
          <w:lang w:val="en-US"/>
        </w:rPr>
        <w:instrText>was</w:instrText>
      </w:r>
      <w:r w:rsidR="00015814" w:rsidRPr="009D6AF4">
        <w:instrText xml:space="preserve"> </w:instrText>
      </w:r>
      <w:r w:rsidR="00015814" w:rsidRPr="009D6AF4">
        <w:rPr>
          <w:lang w:val="en-US"/>
        </w:rPr>
        <w:instrText>investigator</w:instrText>
      </w:r>
      <w:r w:rsidR="00015814" w:rsidRPr="009D6AF4">
        <w:instrText>-</w:instrText>
      </w:r>
      <w:r w:rsidR="00015814" w:rsidRPr="009D6AF4">
        <w:rPr>
          <w:lang w:val="en-US"/>
        </w:rPr>
        <w:instrText>assessed</w:instrText>
      </w:r>
      <w:r w:rsidR="00015814" w:rsidRPr="009D6AF4">
        <w:instrText xml:space="preserve"> </w:instrText>
      </w:r>
      <w:r w:rsidR="00015814" w:rsidRPr="009D6AF4">
        <w:rPr>
          <w:lang w:val="en-US"/>
        </w:rPr>
        <w:instrText>progression</w:instrText>
      </w:r>
      <w:r w:rsidR="00015814" w:rsidRPr="009D6AF4">
        <w:instrText>-</w:instrText>
      </w:r>
      <w:r w:rsidR="00015814" w:rsidRPr="009D6AF4">
        <w:rPr>
          <w:lang w:val="en-US"/>
        </w:rPr>
        <w:instrText>free</w:instrText>
      </w:r>
      <w:r w:rsidR="00015814" w:rsidRPr="009D6AF4">
        <w:instrText xml:space="preserve"> </w:instrText>
      </w:r>
      <w:r w:rsidR="00015814" w:rsidRPr="009D6AF4">
        <w:rPr>
          <w:lang w:val="en-US"/>
        </w:rPr>
        <w:instrText>survival</w:instrText>
      </w:r>
      <w:r w:rsidR="00015814" w:rsidRPr="009D6AF4">
        <w:instrText xml:space="preserve">. </w:instrText>
      </w:r>
      <w:r w:rsidR="00015814" w:rsidRPr="009D6AF4">
        <w:rPr>
          <w:lang w:val="en-US"/>
        </w:rPr>
        <w:instrText>RESULTS</w:instrText>
      </w:r>
      <w:r w:rsidR="00015814" w:rsidRPr="009D6AF4">
        <w:instrText xml:space="preserve"> </w:instrText>
      </w:r>
      <w:r w:rsidR="00015814" w:rsidRPr="009D6AF4">
        <w:rPr>
          <w:lang w:val="en-US"/>
        </w:rPr>
        <w:instrText>The</w:instrText>
      </w:r>
      <w:r w:rsidR="00015814" w:rsidRPr="009D6AF4">
        <w:instrText xml:space="preserve"> </w:instrText>
      </w:r>
      <w:r w:rsidR="00015814" w:rsidRPr="009D6AF4">
        <w:rPr>
          <w:lang w:val="en-US"/>
        </w:rPr>
        <w:instrText>patients</w:instrText>
      </w:r>
      <w:r w:rsidR="00015814" w:rsidRPr="009D6AF4">
        <w:instrText xml:space="preserve"> </w:instrText>
      </w:r>
      <w:r w:rsidR="00015814" w:rsidRPr="009D6AF4">
        <w:rPr>
          <w:lang w:val="en-US"/>
        </w:rPr>
        <w:instrText>had</w:instrText>
      </w:r>
      <w:r w:rsidR="00015814" w:rsidRPr="009D6AF4">
        <w:instrText xml:space="preserve"> </w:instrText>
      </w:r>
      <w:r w:rsidR="00015814" w:rsidRPr="009D6AF4">
        <w:rPr>
          <w:lang w:val="en-US"/>
        </w:rPr>
        <w:instrText>a</w:instrText>
      </w:r>
      <w:r w:rsidR="00015814" w:rsidRPr="009D6AF4">
        <w:instrText xml:space="preserve"> </w:instrText>
      </w:r>
      <w:r w:rsidR="00015814" w:rsidRPr="009D6AF4">
        <w:rPr>
          <w:lang w:val="en-US"/>
        </w:rPr>
        <w:instrText>median</w:instrText>
      </w:r>
      <w:r w:rsidR="00015814" w:rsidRPr="009D6AF4">
        <w:instrText xml:space="preserve"> </w:instrText>
      </w:r>
      <w:r w:rsidR="00015814" w:rsidRPr="009D6AF4">
        <w:rPr>
          <w:lang w:val="en-US"/>
        </w:rPr>
        <w:instrText>age</w:instrText>
      </w:r>
      <w:r w:rsidR="00015814" w:rsidRPr="009D6AF4">
        <w:instrText xml:space="preserve"> </w:instrText>
      </w:r>
      <w:r w:rsidR="00015814" w:rsidRPr="009D6AF4">
        <w:rPr>
          <w:lang w:val="en-US"/>
        </w:rPr>
        <w:instrText>of</w:instrText>
      </w:r>
      <w:r w:rsidR="00015814" w:rsidRPr="009D6AF4">
        <w:instrText xml:space="preserve"> 73 </w:instrText>
      </w:r>
      <w:r w:rsidR="00015814" w:rsidRPr="009D6AF4">
        <w:rPr>
          <w:lang w:val="en-US"/>
        </w:rPr>
        <w:instrText>years</w:instrText>
      </w:r>
      <w:r w:rsidR="00015814" w:rsidRPr="009D6AF4">
        <w:instrText xml:space="preserve">, </w:instrText>
      </w:r>
      <w:r w:rsidR="00015814" w:rsidRPr="009D6AF4">
        <w:rPr>
          <w:lang w:val="en-US"/>
        </w:rPr>
        <w:instrText>creatinine</w:instrText>
      </w:r>
      <w:r w:rsidR="00015814" w:rsidRPr="009D6AF4">
        <w:instrText xml:space="preserve"> </w:instrText>
      </w:r>
      <w:r w:rsidR="00015814" w:rsidRPr="009D6AF4">
        <w:rPr>
          <w:lang w:val="en-US"/>
        </w:rPr>
        <w:instrText>clearance</w:instrText>
      </w:r>
      <w:r w:rsidR="00015814" w:rsidRPr="009D6AF4">
        <w:instrText xml:space="preserve"> </w:instrText>
      </w:r>
      <w:r w:rsidR="00015814" w:rsidRPr="009D6AF4">
        <w:rPr>
          <w:lang w:val="en-US"/>
        </w:rPr>
        <w:instrText>of</w:instrText>
      </w:r>
      <w:r w:rsidR="00015814" w:rsidRPr="009D6AF4">
        <w:instrText xml:space="preserve"> 62 </w:instrText>
      </w:r>
      <w:r w:rsidR="00015814" w:rsidRPr="009D6AF4">
        <w:rPr>
          <w:lang w:val="en-US"/>
        </w:rPr>
        <w:instrText>ml</w:instrText>
      </w:r>
      <w:r w:rsidR="00015814" w:rsidRPr="009D6AF4">
        <w:instrText xml:space="preserve"> </w:instrText>
      </w:r>
      <w:r w:rsidR="00015814" w:rsidRPr="009D6AF4">
        <w:rPr>
          <w:lang w:val="en-US"/>
        </w:rPr>
        <w:instrText>per</w:instrText>
      </w:r>
      <w:r w:rsidR="00015814" w:rsidRPr="009D6AF4">
        <w:instrText xml:space="preserve"> </w:instrText>
      </w:r>
      <w:r w:rsidR="00015814" w:rsidRPr="009D6AF4">
        <w:rPr>
          <w:lang w:val="en-US"/>
        </w:rPr>
        <w:instrText>minute</w:instrText>
      </w:r>
      <w:r w:rsidR="00015814" w:rsidRPr="009D6AF4">
        <w:instrText xml:space="preserve">, </w:instrText>
      </w:r>
      <w:r w:rsidR="00015814" w:rsidRPr="009D6AF4">
        <w:rPr>
          <w:lang w:val="en-US"/>
        </w:rPr>
        <w:instrText>and</w:instrText>
      </w:r>
      <w:r w:rsidR="00015814" w:rsidRPr="009D6AF4">
        <w:instrText xml:space="preserve"> </w:instrText>
      </w:r>
      <w:r w:rsidR="00015814" w:rsidRPr="009D6AF4">
        <w:rPr>
          <w:lang w:val="en-US"/>
        </w:rPr>
        <w:instrText>CIRS</w:instrText>
      </w:r>
      <w:r w:rsidR="00015814" w:rsidRPr="009D6AF4">
        <w:instrText xml:space="preserve"> </w:instrText>
      </w:r>
      <w:r w:rsidR="00015814" w:rsidRPr="009D6AF4">
        <w:rPr>
          <w:lang w:val="en-US"/>
        </w:rPr>
        <w:instrText>score</w:instrText>
      </w:r>
      <w:r w:rsidR="00015814" w:rsidRPr="009D6AF4">
        <w:instrText xml:space="preserve"> </w:instrText>
      </w:r>
      <w:r w:rsidR="00015814" w:rsidRPr="009D6AF4">
        <w:rPr>
          <w:lang w:val="en-US"/>
        </w:rPr>
        <w:instrText>of</w:instrText>
      </w:r>
      <w:r w:rsidR="00015814" w:rsidRPr="009D6AF4">
        <w:instrText xml:space="preserve"> 8 </w:instrText>
      </w:r>
      <w:r w:rsidR="00015814" w:rsidRPr="009D6AF4">
        <w:rPr>
          <w:lang w:val="en-US"/>
        </w:rPr>
        <w:instrText>at</w:instrText>
      </w:r>
      <w:r w:rsidR="00015814" w:rsidRPr="009D6AF4">
        <w:instrText xml:space="preserve"> </w:instrText>
      </w:r>
      <w:r w:rsidR="00015814" w:rsidRPr="009D6AF4">
        <w:rPr>
          <w:lang w:val="en-US"/>
        </w:rPr>
        <w:instrText>baseline</w:instrText>
      </w:r>
      <w:r w:rsidR="00015814" w:rsidRPr="009D6AF4">
        <w:instrText xml:space="preserve">. </w:instrText>
      </w:r>
      <w:r w:rsidR="00015814" w:rsidRPr="009D6AF4">
        <w:rPr>
          <w:lang w:val="en-US"/>
        </w:rPr>
        <w:instrText>Treatment</w:instrText>
      </w:r>
      <w:r w:rsidR="00015814" w:rsidRPr="009D6AF4">
        <w:instrText xml:space="preserve"> </w:instrText>
      </w:r>
      <w:r w:rsidR="00015814" w:rsidRPr="009D6AF4">
        <w:rPr>
          <w:lang w:val="en-US"/>
        </w:rPr>
        <w:instrText>with</w:instrText>
      </w:r>
      <w:r w:rsidR="00015814" w:rsidRPr="009D6AF4">
        <w:instrText xml:space="preserve"> </w:instrText>
      </w:r>
      <w:r w:rsidR="00015814" w:rsidRPr="009D6AF4">
        <w:rPr>
          <w:lang w:val="en-US"/>
        </w:rPr>
        <w:instrText>obinutuzumab</w:instrText>
      </w:r>
      <w:r w:rsidR="00015814" w:rsidRPr="009D6AF4">
        <w:instrText>-</w:instrText>
      </w:r>
      <w:r w:rsidR="00015814" w:rsidRPr="009D6AF4">
        <w:rPr>
          <w:lang w:val="en-US"/>
        </w:rPr>
        <w:instrText>chlorambucil</w:instrText>
      </w:r>
      <w:r w:rsidR="00015814" w:rsidRPr="009D6AF4">
        <w:instrText xml:space="preserve"> </w:instrText>
      </w:r>
      <w:r w:rsidR="00015814" w:rsidRPr="009D6AF4">
        <w:rPr>
          <w:lang w:val="en-US"/>
        </w:rPr>
        <w:instrText>or</w:instrText>
      </w:r>
      <w:r w:rsidR="00015814" w:rsidRPr="009D6AF4">
        <w:instrText xml:space="preserve"> </w:instrText>
      </w:r>
      <w:r w:rsidR="00015814" w:rsidRPr="009D6AF4">
        <w:rPr>
          <w:lang w:val="en-US"/>
        </w:rPr>
        <w:instrText>rituximab</w:instrText>
      </w:r>
      <w:r w:rsidR="00015814" w:rsidRPr="009D6AF4">
        <w:instrText>-</w:instrText>
      </w:r>
      <w:r w:rsidR="00015814" w:rsidRPr="009D6AF4">
        <w:rPr>
          <w:lang w:val="en-US"/>
        </w:rPr>
        <w:instrText>chlorambucil</w:instrText>
      </w:r>
      <w:r w:rsidR="00015814" w:rsidRPr="009D6AF4">
        <w:instrText xml:space="preserve">, </w:instrText>
      </w:r>
      <w:r w:rsidR="00015814" w:rsidRPr="009D6AF4">
        <w:rPr>
          <w:lang w:val="en-US"/>
        </w:rPr>
        <w:instrText>as</w:instrText>
      </w:r>
      <w:r w:rsidR="00015814" w:rsidRPr="009D6AF4">
        <w:instrText xml:space="preserve"> </w:instrText>
      </w:r>
      <w:r w:rsidR="00015814" w:rsidRPr="009D6AF4">
        <w:rPr>
          <w:lang w:val="en-US"/>
        </w:rPr>
        <w:instrText>compared</w:instrText>
      </w:r>
      <w:r w:rsidR="00015814" w:rsidRPr="009D6AF4">
        <w:instrText xml:space="preserve"> </w:instrText>
      </w:r>
      <w:r w:rsidR="00015814" w:rsidRPr="009D6AF4">
        <w:rPr>
          <w:lang w:val="en-US"/>
        </w:rPr>
        <w:instrText>with</w:instrText>
      </w:r>
      <w:r w:rsidR="00015814" w:rsidRPr="009D6AF4">
        <w:instrText xml:space="preserve"> </w:instrText>
      </w:r>
      <w:r w:rsidR="00015814" w:rsidRPr="009D6AF4">
        <w:rPr>
          <w:lang w:val="en-US"/>
        </w:rPr>
        <w:instrText>chlorambucil</w:instrText>
      </w:r>
      <w:r w:rsidR="00015814" w:rsidRPr="009D6AF4">
        <w:instrText xml:space="preserve"> </w:instrText>
      </w:r>
      <w:r w:rsidR="00015814" w:rsidRPr="009D6AF4">
        <w:rPr>
          <w:lang w:val="en-US"/>
        </w:rPr>
        <w:instrText>monotherapy</w:instrText>
      </w:r>
      <w:r w:rsidR="00015814" w:rsidRPr="009D6AF4">
        <w:instrText xml:space="preserve">, </w:instrText>
      </w:r>
      <w:r w:rsidR="00015814" w:rsidRPr="009D6AF4">
        <w:rPr>
          <w:lang w:val="en-US"/>
        </w:rPr>
        <w:instrText>increased</w:instrText>
      </w:r>
      <w:r w:rsidR="00015814" w:rsidRPr="009D6AF4">
        <w:instrText xml:space="preserve"> </w:instrText>
      </w:r>
      <w:r w:rsidR="00015814" w:rsidRPr="009D6AF4">
        <w:rPr>
          <w:lang w:val="en-US"/>
        </w:rPr>
        <w:instrText>response</w:instrText>
      </w:r>
      <w:r w:rsidR="00015814" w:rsidRPr="009D6AF4">
        <w:instrText xml:space="preserve"> </w:instrText>
      </w:r>
      <w:r w:rsidR="00015814" w:rsidRPr="009D6AF4">
        <w:rPr>
          <w:lang w:val="en-US"/>
        </w:rPr>
        <w:instrText>rates</w:instrText>
      </w:r>
      <w:r w:rsidR="00015814" w:rsidRPr="009D6AF4">
        <w:instrText xml:space="preserve"> </w:instrText>
      </w:r>
      <w:r w:rsidR="00015814" w:rsidRPr="009D6AF4">
        <w:rPr>
          <w:lang w:val="en-US"/>
        </w:rPr>
        <w:instrText>and</w:instrText>
      </w:r>
      <w:r w:rsidR="00015814" w:rsidRPr="009D6AF4">
        <w:instrText xml:space="preserve"> </w:instrText>
      </w:r>
      <w:r w:rsidR="00015814" w:rsidRPr="009D6AF4">
        <w:rPr>
          <w:lang w:val="en-US"/>
        </w:rPr>
        <w:instrText>prolonged</w:instrText>
      </w:r>
      <w:r w:rsidR="00015814" w:rsidRPr="009D6AF4">
        <w:instrText xml:space="preserve"> </w:instrText>
      </w:r>
      <w:r w:rsidR="00015814" w:rsidRPr="009D6AF4">
        <w:rPr>
          <w:lang w:val="en-US"/>
        </w:rPr>
        <w:instrText>progression</w:instrText>
      </w:r>
      <w:r w:rsidR="00015814" w:rsidRPr="009D6AF4">
        <w:instrText>-</w:instrText>
      </w:r>
      <w:r w:rsidR="00015814" w:rsidRPr="009D6AF4">
        <w:rPr>
          <w:lang w:val="en-US"/>
        </w:rPr>
        <w:instrText>free</w:instrText>
      </w:r>
      <w:r w:rsidR="00015814" w:rsidRPr="009D6AF4">
        <w:instrText xml:space="preserve"> </w:instrText>
      </w:r>
      <w:r w:rsidR="00015814" w:rsidRPr="009D6AF4">
        <w:rPr>
          <w:lang w:val="en-US"/>
        </w:rPr>
        <w:instrText>survival</w:instrText>
      </w:r>
      <w:r w:rsidR="00015814" w:rsidRPr="009D6AF4">
        <w:instrText xml:space="preserve"> (</w:instrText>
      </w:r>
      <w:r w:rsidR="00015814" w:rsidRPr="009D6AF4">
        <w:rPr>
          <w:lang w:val="en-US"/>
        </w:rPr>
        <w:instrText>median</w:instrText>
      </w:r>
      <w:r w:rsidR="00015814" w:rsidRPr="009D6AF4">
        <w:instrText xml:space="preserve"> </w:instrText>
      </w:r>
      <w:r w:rsidR="00015814" w:rsidRPr="009D6AF4">
        <w:rPr>
          <w:lang w:val="en-US"/>
        </w:rPr>
        <w:instrText>progression</w:instrText>
      </w:r>
      <w:r w:rsidR="00015814" w:rsidRPr="009D6AF4">
        <w:instrText>-</w:instrText>
      </w:r>
      <w:r w:rsidR="00015814" w:rsidRPr="009D6AF4">
        <w:rPr>
          <w:lang w:val="en-US"/>
        </w:rPr>
        <w:instrText>free</w:instrText>
      </w:r>
      <w:r w:rsidR="00015814" w:rsidRPr="009D6AF4">
        <w:instrText xml:space="preserve"> </w:instrText>
      </w:r>
      <w:r w:rsidR="00015814" w:rsidRPr="009D6AF4">
        <w:rPr>
          <w:lang w:val="en-US"/>
        </w:rPr>
        <w:instrText>survival</w:instrText>
      </w:r>
      <w:r w:rsidR="00015814" w:rsidRPr="009D6AF4">
        <w:instrText xml:space="preserve">, 26.7 </w:instrText>
      </w:r>
      <w:r w:rsidR="00015814" w:rsidRPr="009D6AF4">
        <w:rPr>
          <w:lang w:val="en-US"/>
        </w:rPr>
        <w:instrText>months</w:instrText>
      </w:r>
      <w:r w:rsidR="00015814" w:rsidRPr="009D6AF4">
        <w:instrText xml:space="preserve"> </w:instrText>
      </w:r>
      <w:r w:rsidR="00015814" w:rsidRPr="009D6AF4">
        <w:rPr>
          <w:lang w:val="en-US"/>
        </w:rPr>
        <w:instrText>with</w:instrText>
      </w:r>
      <w:r w:rsidR="00015814" w:rsidRPr="009D6AF4">
        <w:instrText xml:space="preserve"> </w:instrText>
      </w:r>
      <w:r w:rsidR="00015814" w:rsidRPr="009D6AF4">
        <w:rPr>
          <w:lang w:val="en-US"/>
        </w:rPr>
        <w:instrText>obinutuzumab</w:instrText>
      </w:r>
      <w:r w:rsidR="00015814" w:rsidRPr="009D6AF4">
        <w:instrText>-</w:instrText>
      </w:r>
      <w:r w:rsidR="00015814" w:rsidRPr="009D6AF4">
        <w:rPr>
          <w:lang w:val="en-US"/>
        </w:rPr>
        <w:instrText>chlorambucil</w:instrText>
      </w:r>
      <w:r w:rsidR="00015814" w:rsidRPr="009D6AF4">
        <w:instrText xml:space="preserve"> </w:instrText>
      </w:r>
      <w:r w:rsidR="00015814" w:rsidRPr="009D6AF4">
        <w:rPr>
          <w:lang w:val="en-US"/>
        </w:rPr>
        <w:instrText>vs</w:instrText>
      </w:r>
      <w:r w:rsidR="00015814" w:rsidRPr="009D6AF4">
        <w:instrText xml:space="preserve">. 11.1 </w:instrText>
      </w:r>
      <w:r w:rsidR="00015814" w:rsidRPr="009D6AF4">
        <w:rPr>
          <w:lang w:val="en-US"/>
        </w:rPr>
        <w:instrText>months</w:instrText>
      </w:r>
      <w:r w:rsidR="00015814" w:rsidRPr="009D6AF4">
        <w:instrText xml:space="preserve"> </w:instrText>
      </w:r>
      <w:r w:rsidR="00015814" w:rsidRPr="009D6AF4">
        <w:rPr>
          <w:lang w:val="en-US"/>
        </w:rPr>
        <w:instrText>with</w:instrText>
      </w:r>
      <w:r w:rsidR="00015814" w:rsidRPr="009D6AF4">
        <w:instrText xml:space="preserve"> </w:instrText>
      </w:r>
      <w:r w:rsidR="00015814" w:rsidRPr="009D6AF4">
        <w:rPr>
          <w:lang w:val="en-US"/>
        </w:rPr>
        <w:instrText>chlorambucil</w:instrText>
      </w:r>
      <w:r w:rsidR="00015814" w:rsidRPr="009D6AF4">
        <w:instrText xml:space="preserve"> </w:instrText>
      </w:r>
      <w:r w:rsidR="00015814" w:rsidRPr="009D6AF4">
        <w:rPr>
          <w:lang w:val="en-US"/>
        </w:rPr>
        <w:instrText>alone</w:instrText>
      </w:r>
      <w:r w:rsidR="00015814" w:rsidRPr="009D6AF4">
        <w:instrText xml:space="preserve">; </w:instrText>
      </w:r>
      <w:r w:rsidR="00015814" w:rsidRPr="009D6AF4">
        <w:rPr>
          <w:lang w:val="en-US"/>
        </w:rPr>
        <w:instrText>hazard</w:instrText>
      </w:r>
      <w:r w:rsidR="00015814" w:rsidRPr="009D6AF4">
        <w:instrText xml:space="preserve"> </w:instrText>
      </w:r>
      <w:r w:rsidR="00015814" w:rsidRPr="009D6AF4">
        <w:rPr>
          <w:lang w:val="en-US"/>
        </w:rPr>
        <w:instrText>ratio</w:instrText>
      </w:r>
      <w:r w:rsidR="00015814" w:rsidRPr="009D6AF4">
        <w:instrText xml:space="preserve"> </w:instrText>
      </w:r>
      <w:r w:rsidR="00015814" w:rsidRPr="009D6AF4">
        <w:rPr>
          <w:lang w:val="en-US"/>
        </w:rPr>
        <w:instrText>for</w:instrText>
      </w:r>
      <w:r w:rsidR="00015814" w:rsidRPr="009D6AF4">
        <w:instrText xml:space="preserve"> </w:instrText>
      </w:r>
      <w:r w:rsidR="00015814" w:rsidRPr="009D6AF4">
        <w:rPr>
          <w:lang w:val="en-US"/>
        </w:rPr>
        <w:instrText>progression</w:instrText>
      </w:r>
      <w:r w:rsidR="00015814" w:rsidRPr="009D6AF4">
        <w:instrText xml:space="preserve"> </w:instrText>
      </w:r>
      <w:r w:rsidR="00015814" w:rsidRPr="009D6AF4">
        <w:rPr>
          <w:lang w:val="en-US"/>
        </w:rPr>
        <w:instrText>or</w:instrText>
      </w:r>
      <w:r w:rsidR="00015814" w:rsidRPr="009D6AF4">
        <w:instrText xml:space="preserve"> </w:instrText>
      </w:r>
      <w:r w:rsidR="00015814" w:rsidRPr="009D6AF4">
        <w:rPr>
          <w:lang w:val="en-US"/>
        </w:rPr>
        <w:instrText>death</w:instrText>
      </w:r>
      <w:r w:rsidR="00015814" w:rsidRPr="009D6AF4">
        <w:instrText xml:space="preserve">, 0.18; 95% </w:instrText>
      </w:r>
      <w:r w:rsidR="00015814" w:rsidRPr="009D6AF4">
        <w:rPr>
          <w:lang w:val="en-US"/>
        </w:rPr>
        <w:instrText>confidence</w:instrText>
      </w:r>
      <w:r w:rsidR="00015814" w:rsidRPr="009D6AF4">
        <w:instrText xml:space="preserve"> </w:instrText>
      </w:r>
      <w:r w:rsidR="00015814" w:rsidRPr="009D6AF4">
        <w:rPr>
          <w:lang w:val="en-US"/>
        </w:rPr>
        <w:instrText>interval</w:instrText>
      </w:r>
      <w:r w:rsidR="00015814" w:rsidRPr="009D6AF4">
        <w:instrText xml:space="preserve"> [</w:instrText>
      </w:r>
      <w:r w:rsidR="00015814" w:rsidRPr="009D6AF4">
        <w:rPr>
          <w:lang w:val="en-US"/>
        </w:rPr>
        <w:instrText>CI</w:instrText>
      </w:r>
      <w:r w:rsidR="00015814" w:rsidRPr="009D6AF4">
        <w:instrText xml:space="preserve">], 0.13 </w:instrText>
      </w:r>
      <w:r w:rsidR="00015814" w:rsidRPr="009D6AF4">
        <w:rPr>
          <w:lang w:val="en-US"/>
        </w:rPr>
        <w:instrText>to</w:instrText>
      </w:r>
      <w:r w:rsidR="00015814" w:rsidRPr="009D6AF4">
        <w:instrText xml:space="preserve"> 0.24; </w:instrText>
      </w:r>
      <w:r w:rsidR="00015814" w:rsidRPr="009D6AF4">
        <w:rPr>
          <w:lang w:val="en-US"/>
        </w:rPr>
        <w:instrText>P</w:instrText>
      </w:r>
      <w:r w:rsidR="00015814" w:rsidRPr="009D6AF4">
        <w:instrText xml:space="preserve">&lt;0.001; </w:instrText>
      </w:r>
      <w:r w:rsidR="00015814" w:rsidRPr="009D6AF4">
        <w:rPr>
          <w:lang w:val="en-US"/>
        </w:rPr>
        <w:instrText>and</w:instrText>
      </w:r>
      <w:r w:rsidR="00015814" w:rsidRPr="009D6AF4">
        <w:instrText xml:space="preserve"> 16.3 </w:instrText>
      </w:r>
      <w:r w:rsidR="00015814" w:rsidRPr="009D6AF4">
        <w:rPr>
          <w:lang w:val="en-US"/>
        </w:rPr>
        <w:instrText>months</w:instrText>
      </w:r>
      <w:r w:rsidR="00015814" w:rsidRPr="009D6AF4">
        <w:instrText xml:space="preserve"> </w:instrText>
      </w:r>
      <w:r w:rsidR="00015814" w:rsidRPr="009D6AF4">
        <w:rPr>
          <w:lang w:val="en-US"/>
        </w:rPr>
        <w:instrText>with</w:instrText>
      </w:r>
      <w:r w:rsidR="00015814" w:rsidRPr="009D6AF4">
        <w:instrText xml:space="preserve"> </w:instrText>
      </w:r>
      <w:r w:rsidR="00015814" w:rsidRPr="009D6AF4">
        <w:rPr>
          <w:lang w:val="en-US"/>
        </w:rPr>
        <w:instrText>rituximab</w:instrText>
      </w:r>
      <w:r w:rsidR="00015814" w:rsidRPr="009D6AF4">
        <w:instrText>-</w:instrText>
      </w:r>
      <w:r w:rsidR="00015814" w:rsidRPr="009D6AF4">
        <w:rPr>
          <w:lang w:val="en-US"/>
        </w:rPr>
        <w:instrText>chlorambucil</w:instrText>
      </w:r>
      <w:r w:rsidR="00015814" w:rsidRPr="009D6AF4">
        <w:instrText xml:space="preserve"> </w:instrText>
      </w:r>
      <w:r w:rsidR="00015814" w:rsidRPr="009D6AF4">
        <w:rPr>
          <w:lang w:val="en-US"/>
        </w:rPr>
        <w:instrText>vs</w:instrText>
      </w:r>
      <w:r w:rsidR="00015814" w:rsidRPr="009D6AF4">
        <w:instrText xml:space="preserve">. 11.1 </w:instrText>
      </w:r>
      <w:r w:rsidR="00015814" w:rsidRPr="009D6AF4">
        <w:rPr>
          <w:lang w:val="en-US"/>
        </w:rPr>
        <w:instrText>months</w:instrText>
      </w:r>
      <w:r w:rsidR="00015814" w:rsidRPr="009D6AF4">
        <w:instrText xml:space="preserve"> </w:instrText>
      </w:r>
      <w:r w:rsidR="00015814" w:rsidRPr="009D6AF4">
        <w:rPr>
          <w:lang w:val="en-US"/>
        </w:rPr>
        <w:instrText>with</w:instrText>
      </w:r>
      <w:r w:rsidR="00015814" w:rsidRPr="009D6AF4">
        <w:instrText xml:space="preserve"> </w:instrText>
      </w:r>
      <w:r w:rsidR="00015814" w:rsidRPr="009D6AF4">
        <w:rPr>
          <w:lang w:val="en-US"/>
        </w:rPr>
        <w:instrText>chlorambucil</w:instrText>
      </w:r>
      <w:r w:rsidR="00015814" w:rsidRPr="009D6AF4">
        <w:instrText xml:space="preserve"> </w:instrText>
      </w:r>
      <w:r w:rsidR="00015814" w:rsidRPr="009D6AF4">
        <w:rPr>
          <w:lang w:val="en-US"/>
        </w:rPr>
        <w:instrText>alone</w:instrText>
      </w:r>
      <w:r w:rsidR="00015814" w:rsidRPr="009D6AF4">
        <w:instrText xml:space="preserve">; </w:instrText>
      </w:r>
      <w:r w:rsidR="00015814" w:rsidRPr="009D6AF4">
        <w:rPr>
          <w:lang w:val="en-US"/>
        </w:rPr>
        <w:instrText>hazard</w:instrText>
      </w:r>
      <w:r w:rsidR="00015814" w:rsidRPr="009D6AF4">
        <w:instrText xml:space="preserve"> </w:instrText>
      </w:r>
      <w:r w:rsidR="00015814" w:rsidRPr="009D6AF4">
        <w:rPr>
          <w:lang w:val="en-US"/>
        </w:rPr>
        <w:instrText>ratio</w:instrText>
      </w:r>
      <w:r w:rsidR="00015814" w:rsidRPr="009D6AF4">
        <w:instrText xml:space="preserve">, 0.44; 95% </w:instrText>
      </w:r>
      <w:r w:rsidR="00015814" w:rsidRPr="009D6AF4">
        <w:rPr>
          <w:lang w:val="en-US"/>
        </w:rPr>
        <w:instrText>CI</w:instrText>
      </w:r>
      <w:r w:rsidR="00015814" w:rsidRPr="009D6AF4">
        <w:instrText xml:space="preserve">, 0.34 </w:instrText>
      </w:r>
      <w:r w:rsidR="00015814" w:rsidRPr="009D6AF4">
        <w:rPr>
          <w:lang w:val="en-US"/>
        </w:rPr>
        <w:instrText>to</w:instrText>
      </w:r>
      <w:r w:rsidR="00015814" w:rsidRPr="009D6AF4">
        <w:instrText xml:space="preserve"> 0.57; </w:instrText>
      </w:r>
      <w:r w:rsidR="00015814" w:rsidRPr="009D6AF4">
        <w:rPr>
          <w:lang w:val="en-US"/>
        </w:rPr>
        <w:instrText>P</w:instrText>
      </w:r>
      <w:r w:rsidR="00015814" w:rsidRPr="009D6AF4">
        <w:instrText xml:space="preserve">&lt;0.001). </w:instrText>
      </w:r>
      <w:r w:rsidR="00015814" w:rsidRPr="009D6AF4">
        <w:rPr>
          <w:lang w:val="en-US"/>
        </w:rPr>
        <w:instrText>Treatment</w:instrText>
      </w:r>
      <w:r w:rsidR="00015814" w:rsidRPr="009D6AF4">
        <w:instrText xml:space="preserve"> </w:instrText>
      </w:r>
      <w:r w:rsidR="00015814" w:rsidRPr="009D6AF4">
        <w:rPr>
          <w:lang w:val="en-US"/>
        </w:rPr>
        <w:instrText>with</w:instrText>
      </w:r>
      <w:r w:rsidR="00015814" w:rsidRPr="009D6AF4">
        <w:instrText xml:space="preserve"> </w:instrText>
      </w:r>
      <w:r w:rsidR="00015814" w:rsidRPr="009D6AF4">
        <w:rPr>
          <w:lang w:val="en-US"/>
        </w:rPr>
        <w:instrText>obinutuzumab</w:instrText>
      </w:r>
      <w:r w:rsidR="00015814" w:rsidRPr="009D6AF4">
        <w:instrText>-</w:instrText>
      </w:r>
      <w:r w:rsidR="00015814" w:rsidRPr="009D6AF4">
        <w:rPr>
          <w:lang w:val="en-US"/>
        </w:rPr>
        <w:instrText>chlorambucil</w:instrText>
      </w:r>
      <w:r w:rsidR="00015814" w:rsidRPr="009D6AF4">
        <w:instrText xml:space="preserve">, </w:instrText>
      </w:r>
      <w:r w:rsidR="00015814" w:rsidRPr="009D6AF4">
        <w:rPr>
          <w:lang w:val="en-US"/>
        </w:rPr>
        <w:instrText>as</w:instrText>
      </w:r>
      <w:r w:rsidR="00015814" w:rsidRPr="009D6AF4">
        <w:instrText xml:space="preserve"> </w:instrText>
      </w:r>
      <w:r w:rsidR="00015814" w:rsidRPr="009D6AF4">
        <w:rPr>
          <w:lang w:val="en-US"/>
        </w:rPr>
        <w:instrText>compared</w:instrText>
      </w:r>
      <w:r w:rsidR="00015814" w:rsidRPr="009D6AF4">
        <w:instrText xml:space="preserve"> </w:instrText>
      </w:r>
      <w:r w:rsidR="00015814" w:rsidRPr="009D6AF4">
        <w:rPr>
          <w:lang w:val="en-US"/>
        </w:rPr>
        <w:instrText>with</w:instrText>
      </w:r>
      <w:r w:rsidR="00015814" w:rsidRPr="009D6AF4">
        <w:instrText xml:space="preserve"> </w:instrText>
      </w:r>
      <w:r w:rsidR="00015814" w:rsidRPr="009D6AF4">
        <w:rPr>
          <w:lang w:val="en-US"/>
        </w:rPr>
        <w:instrText>chlorambucil</w:instrText>
      </w:r>
      <w:r w:rsidR="00015814" w:rsidRPr="009D6AF4">
        <w:instrText xml:space="preserve"> </w:instrText>
      </w:r>
      <w:r w:rsidR="00015814" w:rsidRPr="009D6AF4">
        <w:rPr>
          <w:lang w:val="en-US"/>
        </w:rPr>
        <w:instrText>alone</w:instrText>
      </w:r>
      <w:r w:rsidR="00015814" w:rsidRPr="009D6AF4">
        <w:instrText xml:space="preserve">, </w:instrText>
      </w:r>
      <w:r w:rsidR="00015814" w:rsidRPr="009D6AF4">
        <w:rPr>
          <w:lang w:val="en-US"/>
        </w:rPr>
        <w:instrText>prolonged</w:instrText>
      </w:r>
      <w:r w:rsidR="00015814" w:rsidRPr="009D6AF4">
        <w:instrText xml:space="preserve"> </w:instrText>
      </w:r>
      <w:r w:rsidR="00015814" w:rsidRPr="009D6AF4">
        <w:rPr>
          <w:lang w:val="en-US"/>
        </w:rPr>
        <w:instrText>overall</w:instrText>
      </w:r>
      <w:r w:rsidR="00015814" w:rsidRPr="009D6AF4">
        <w:instrText xml:space="preserve"> </w:instrText>
      </w:r>
      <w:r w:rsidR="00015814" w:rsidRPr="009D6AF4">
        <w:rPr>
          <w:lang w:val="en-US"/>
        </w:rPr>
        <w:instrText>survival</w:instrText>
      </w:r>
      <w:r w:rsidR="00015814" w:rsidRPr="009D6AF4">
        <w:instrText xml:space="preserve"> (</w:instrText>
      </w:r>
      <w:r w:rsidR="00015814" w:rsidRPr="009D6AF4">
        <w:rPr>
          <w:lang w:val="en-US"/>
        </w:rPr>
        <w:instrText>hazard</w:instrText>
      </w:r>
      <w:r w:rsidR="00015814" w:rsidRPr="009D6AF4">
        <w:instrText xml:space="preserve"> </w:instrText>
      </w:r>
      <w:r w:rsidR="00015814" w:rsidRPr="009D6AF4">
        <w:rPr>
          <w:lang w:val="en-US"/>
        </w:rPr>
        <w:instrText>ratio</w:instrText>
      </w:r>
      <w:r w:rsidR="00015814" w:rsidRPr="009D6AF4">
        <w:instrText xml:space="preserve"> </w:instrText>
      </w:r>
      <w:r w:rsidR="00015814" w:rsidRPr="009D6AF4">
        <w:rPr>
          <w:lang w:val="en-US"/>
        </w:rPr>
        <w:instrText>for</w:instrText>
      </w:r>
      <w:r w:rsidR="00015814" w:rsidRPr="009D6AF4">
        <w:instrText xml:space="preserve"> </w:instrText>
      </w:r>
      <w:r w:rsidR="00015814" w:rsidRPr="009D6AF4">
        <w:rPr>
          <w:lang w:val="en-US"/>
        </w:rPr>
        <w:instrText>death</w:instrText>
      </w:r>
      <w:r w:rsidR="00015814" w:rsidRPr="009D6AF4">
        <w:instrText xml:space="preserve">, 0.41; 95% </w:instrText>
      </w:r>
      <w:r w:rsidR="00015814" w:rsidRPr="009D6AF4">
        <w:rPr>
          <w:lang w:val="en-US"/>
        </w:rPr>
        <w:instrText>CI</w:instrText>
      </w:r>
      <w:r w:rsidR="00015814" w:rsidRPr="009D6AF4">
        <w:instrText xml:space="preserve">, 0.23 </w:instrText>
      </w:r>
      <w:r w:rsidR="00015814" w:rsidRPr="009D6AF4">
        <w:rPr>
          <w:lang w:val="en-US"/>
        </w:rPr>
        <w:instrText>to</w:instrText>
      </w:r>
      <w:r w:rsidR="00015814" w:rsidRPr="009D6AF4">
        <w:instrText xml:space="preserve"> 0.74; </w:instrText>
      </w:r>
      <w:r w:rsidR="00015814" w:rsidRPr="009D6AF4">
        <w:rPr>
          <w:lang w:val="en-US"/>
        </w:rPr>
        <w:instrText>P</w:instrText>
      </w:r>
      <w:r w:rsidR="00015814" w:rsidRPr="009D6AF4">
        <w:instrText xml:space="preserve">=0.002). </w:instrText>
      </w:r>
      <w:r w:rsidR="00015814" w:rsidRPr="009D6AF4">
        <w:rPr>
          <w:lang w:val="en-US"/>
        </w:rPr>
        <w:instrText>Treatment</w:instrText>
      </w:r>
      <w:r w:rsidR="00015814" w:rsidRPr="009D6AF4">
        <w:instrText xml:space="preserve"> </w:instrText>
      </w:r>
      <w:r w:rsidR="00015814" w:rsidRPr="009D6AF4">
        <w:rPr>
          <w:lang w:val="en-US"/>
        </w:rPr>
        <w:instrText>with</w:instrText>
      </w:r>
      <w:r w:rsidR="00015814" w:rsidRPr="009D6AF4">
        <w:instrText xml:space="preserve"> </w:instrText>
      </w:r>
      <w:r w:rsidR="00015814" w:rsidRPr="009D6AF4">
        <w:rPr>
          <w:lang w:val="en-US"/>
        </w:rPr>
        <w:instrText>obinutuzumab</w:instrText>
      </w:r>
      <w:r w:rsidR="00015814" w:rsidRPr="009D6AF4">
        <w:instrText>-</w:instrText>
      </w:r>
      <w:r w:rsidR="00015814" w:rsidRPr="009D6AF4">
        <w:rPr>
          <w:lang w:val="en-US"/>
        </w:rPr>
        <w:instrText>chlorambucil</w:instrText>
      </w:r>
      <w:r w:rsidR="00015814" w:rsidRPr="009D6AF4">
        <w:instrText xml:space="preserve">, </w:instrText>
      </w:r>
      <w:r w:rsidR="00015814" w:rsidRPr="009D6AF4">
        <w:rPr>
          <w:lang w:val="en-US"/>
        </w:rPr>
        <w:instrText>as</w:instrText>
      </w:r>
      <w:r w:rsidR="00015814" w:rsidRPr="009D6AF4">
        <w:instrText xml:space="preserve"> </w:instrText>
      </w:r>
      <w:r w:rsidR="00015814" w:rsidRPr="009D6AF4">
        <w:rPr>
          <w:lang w:val="en-US"/>
        </w:rPr>
        <w:instrText>compared</w:instrText>
      </w:r>
      <w:r w:rsidR="00015814" w:rsidRPr="009D6AF4">
        <w:instrText xml:space="preserve"> </w:instrText>
      </w:r>
      <w:r w:rsidR="00015814" w:rsidRPr="009D6AF4">
        <w:rPr>
          <w:lang w:val="en-US"/>
        </w:rPr>
        <w:instrText>with</w:instrText>
      </w:r>
      <w:r w:rsidR="00015814" w:rsidRPr="009D6AF4">
        <w:instrText xml:space="preserve"> </w:instrText>
      </w:r>
      <w:r w:rsidR="00015814" w:rsidRPr="009D6AF4">
        <w:rPr>
          <w:lang w:val="en-US"/>
        </w:rPr>
        <w:instrText>rituximab</w:instrText>
      </w:r>
      <w:r w:rsidR="00015814" w:rsidRPr="009D6AF4">
        <w:instrText>-</w:instrText>
      </w:r>
      <w:r w:rsidR="00015814" w:rsidRPr="009D6AF4">
        <w:rPr>
          <w:lang w:val="en-US"/>
        </w:rPr>
        <w:instrText>chlorambucil</w:instrText>
      </w:r>
      <w:r w:rsidR="00015814" w:rsidRPr="009D6AF4">
        <w:instrText xml:space="preserve">, </w:instrText>
      </w:r>
      <w:r w:rsidR="00015814" w:rsidRPr="009D6AF4">
        <w:rPr>
          <w:lang w:val="en-US"/>
        </w:rPr>
        <w:instrText>resulted</w:instrText>
      </w:r>
      <w:r w:rsidR="00015814" w:rsidRPr="009D6AF4">
        <w:instrText xml:space="preserve"> </w:instrText>
      </w:r>
      <w:r w:rsidR="00015814" w:rsidRPr="009D6AF4">
        <w:rPr>
          <w:lang w:val="en-US"/>
        </w:rPr>
        <w:instrText>in</w:instrText>
      </w:r>
      <w:r w:rsidR="00015814" w:rsidRPr="009D6AF4">
        <w:instrText xml:space="preserve"> </w:instrText>
      </w:r>
      <w:r w:rsidR="00015814" w:rsidRPr="009D6AF4">
        <w:rPr>
          <w:lang w:val="en-US"/>
        </w:rPr>
        <w:instrText>prolongation</w:instrText>
      </w:r>
      <w:r w:rsidR="00015814" w:rsidRPr="009D6AF4">
        <w:instrText xml:space="preserve"> </w:instrText>
      </w:r>
      <w:r w:rsidR="00015814" w:rsidRPr="009D6AF4">
        <w:rPr>
          <w:lang w:val="en-US"/>
        </w:rPr>
        <w:instrText>of</w:instrText>
      </w:r>
      <w:r w:rsidR="00015814" w:rsidRPr="009D6AF4">
        <w:instrText xml:space="preserve"> </w:instrText>
      </w:r>
      <w:r w:rsidR="00015814" w:rsidRPr="009D6AF4">
        <w:rPr>
          <w:lang w:val="en-US"/>
        </w:rPr>
        <w:instrText>progression</w:instrText>
      </w:r>
      <w:r w:rsidR="00015814" w:rsidRPr="009D6AF4">
        <w:instrText>-</w:instrText>
      </w:r>
      <w:r w:rsidR="00015814" w:rsidRPr="009D6AF4">
        <w:rPr>
          <w:lang w:val="en-US"/>
        </w:rPr>
        <w:instrText>free</w:instrText>
      </w:r>
      <w:r w:rsidR="00015814" w:rsidRPr="009D6AF4">
        <w:instrText xml:space="preserve"> </w:instrText>
      </w:r>
      <w:r w:rsidR="00015814" w:rsidRPr="009D6AF4">
        <w:rPr>
          <w:lang w:val="en-US"/>
        </w:rPr>
        <w:instrText>survival</w:instrText>
      </w:r>
      <w:r w:rsidR="00015814" w:rsidRPr="009D6AF4">
        <w:instrText xml:space="preserve"> (</w:instrText>
      </w:r>
      <w:r w:rsidR="00015814" w:rsidRPr="009D6AF4">
        <w:rPr>
          <w:lang w:val="en-US"/>
        </w:rPr>
        <w:instrText>hazard</w:instrText>
      </w:r>
      <w:r w:rsidR="00015814" w:rsidRPr="009D6AF4">
        <w:instrText xml:space="preserve"> </w:instrText>
      </w:r>
      <w:r w:rsidR="00015814" w:rsidRPr="009D6AF4">
        <w:rPr>
          <w:lang w:val="en-US"/>
        </w:rPr>
        <w:instrText>ratio</w:instrText>
      </w:r>
      <w:r w:rsidR="00015814" w:rsidRPr="009D6AF4">
        <w:instrText xml:space="preserve">, 0.39; 95% </w:instrText>
      </w:r>
      <w:r w:rsidR="00015814" w:rsidRPr="009D6AF4">
        <w:rPr>
          <w:lang w:val="en-US"/>
        </w:rPr>
        <w:instrText>CI</w:instrText>
      </w:r>
      <w:r w:rsidR="00015814" w:rsidRPr="009D6AF4">
        <w:instrText xml:space="preserve">, 0.31 </w:instrText>
      </w:r>
      <w:r w:rsidR="00015814" w:rsidRPr="009D6AF4">
        <w:rPr>
          <w:lang w:val="en-US"/>
        </w:rPr>
        <w:instrText>to</w:instrText>
      </w:r>
      <w:r w:rsidR="00015814" w:rsidRPr="009D6AF4">
        <w:instrText xml:space="preserve"> 0.49; </w:instrText>
      </w:r>
      <w:r w:rsidR="00015814" w:rsidRPr="009D6AF4">
        <w:rPr>
          <w:lang w:val="en-US"/>
        </w:rPr>
        <w:instrText>P</w:instrText>
      </w:r>
      <w:r w:rsidR="00015814" w:rsidRPr="009D6AF4">
        <w:instrText xml:space="preserve">&lt;0.001) </w:instrText>
      </w:r>
      <w:r w:rsidR="00015814" w:rsidRPr="009D6AF4">
        <w:rPr>
          <w:lang w:val="en-US"/>
        </w:rPr>
        <w:instrText>and</w:instrText>
      </w:r>
      <w:r w:rsidR="00015814" w:rsidRPr="009D6AF4">
        <w:instrText xml:space="preserve"> </w:instrText>
      </w:r>
      <w:r w:rsidR="00015814" w:rsidRPr="009D6AF4">
        <w:rPr>
          <w:lang w:val="en-US"/>
        </w:rPr>
        <w:instrText>higher</w:instrText>
      </w:r>
      <w:r w:rsidR="00015814" w:rsidRPr="009D6AF4">
        <w:instrText xml:space="preserve"> </w:instrText>
      </w:r>
      <w:r w:rsidR="00015814" w:rsidRPr="009D6AF4">
        <w:rPr>
          <w:lang w:val="en-US"/>
        </w:rPr>
        <w:instrText>rates</w:instrText>
      </w:r>
      <w:r w:rsidR="00015814" w:rsidRPr="009D6AF4">
        <w:instrText xml:space="preserve"> </w:instrText>
      </w:r>
      <w:r w:rsidR="00015814" w:rsidRPr="009D6AF4">
        <w:rPr>
          <w:lang w:val="en-US"/>
        </w:rPr>
        <w:instrText>of</w:instrText>
      </w:r>
      <w:r w:rsidR="00015814" w:rsidRPr="009D6AF4">
        <w:instrText xml:space="preserve"> </w:instrText>
      </w:r>
      <w:r w:rsidR="00015814" w:rsidRPr="009D6AF4">
        <w:rPr>
          <w:lang w:val="en-US"/>
        </w:rPr>
        <w:instrText>complete</w:instrText>
      </w:r>
      <w:r w:rsidR="00015814" w:rsidRPr="009D6AF4">
        <w:instrText xml:space="preserve"> </w:instrText>
      </w:r>
      <w:r w:rsidR="00015814" w:rsidRPr="009D6AF4">
        <w:rPr>
          <w:lang w:val="en-US"/>
        </w:rPr>
        <w:instrText>response</w:instrText>
      </w:r>
      <w:r w:rsidR="00015814" w:rsidRPr="009D6AF4">
        <w:instrText xml:space="preserve"> (20.7% </w:instrText>
      </w:r>
      <w:r w:rsidR="00015814" w:rsidRPr="009D6AF4">
        <w:rPr>
          <w:lang w:val="en-US"/>
        </w:rPr>
        <w:instrText>vs</w:instrText>
      </w:r>
      <w:r w:rsidR="00015814" w:rsidRPr="009D6AF4">
        <w:instrText xml:space="preserve">. 7.0%) </w:instrText>
      </w:r>
      <w:r w:rsidR="00015814" w:rsidRPr="009D6AF4">
        <w:rPr>
          <w:lang w:val="en-US"/>
        </w:rPr>
        <w:instrText>and</w:instrText>
      </w:r>
      <w:r w:rsidR="00015814" w:rsidRPr="009D6AF4">
        <w:instrText xml:space="preserve"> </w:instrText>
      </w:r>
      <w:r w:rsidR="00015814" w:rsidRPr="009D6AF4">
        <w:rPr>
          <w:lang w:val="en-US"/>
        </w:rPr>
        <w:instrText>molecular</w:instrText>
      </w:r>
      <w:r w:rsidR="00015814" w:rsidRPr="009D6AF4">
        <w:instrText xml:space="preserve"> </w:instrText>
      </w:r>
      <w:r w:rsidR="00015814" w:rsidRPr="009D6AF4">
        <w:rPr>
          <w:lang w:val="en-US"/>
        </w:rPr>
        <w:instrText>response</w:instrText>
      </w:r>
      <w:r w:rsidR="00015814" w:rsidRPr="009D6AF4">
        <w:instrText xml:space="preserve">. </w:instrText>
      </w:r>
      <w:r w:rsidR="00015814" w:rsidRPr="009D6AF4">
        <w:rPr>
          <w:lang w:val="en-US"/>
        </w:rPr>
        <w:instrText>Infusion</w:instrText>
      </w:r>
      <w:r w:rsidR="00015814" w:rsidRPr="009D6AF4">
        <w:instrText>-</w:instrText>
      </w:r>
      <w:r w:rsidR="00015814" w:rsidRPr="009D6AF4">
        <w:rPr>
          <w:lang w:val="en-US"/>
        </w:rPr>
        <w:instrText>related</w:instrText>
      </w:r>
      <w:r w:rsidR="00015814" w:rsidRPr="009D6AF4">
        <w:instrText xml:space="preserve"> </w:instrText>
      </w:r>
      <w:r w:rsidR="00015814" w:rsidRPr="009D6AF4">
        <w:rPr>
          <w:lang w:val="en-US"/>
        </w:rPr>
        <w:instrText>reactions</w:instrText>
      </w:r>
      <w:r w:rsidR="00015814" w:rsidRPr="009D6AF4">
        <w:instrText xml:space="preserve"> </w:instrText>
      </w:r>
      <w:r w:rsidR="00015814" w:rsidRPr="009D6AF4">
        <w:rPr>
          <w:lang w:val="en-US"/>
        </w:rPr>
        <w:instrText>and</w:instrText>
      </w:r>
      <w:r w:rsidR="00015814" w:rsidRPr="009D6AF4">
        <w:instrText xml:space="preserve"> </w:instrText>
      </w:r>
      <w:r w:rsidR="00015814" w:rsidRPr="009D6AF4">
        <w:rPr>
          <w:lang w:val="en-US"/>
        </w:rPr>
        <w:instrText>neutropenia</w:instrText>
      </w:r>
      <w:r w:rsidR="00015814" w:rsidRPr="009D6AF4">
        <w:instrText xml:space="preserve"> </w:instrText>
      </w:r>
      <w:r w:rsidR="00015814" w:rsidRPr="009D6AF4">
        <w:rPr>
          <w:lang w:val="en-US"/>
        </w:rPr>
        <w:instrText>were</w:instrText>
      </w:r>
      <w:r w:rsidR="00015814" w:rsidRPr="009D6AF4">
        <w:instrText xml:space="preserve"> </w:instrText>
      </w:r>
      <w:r w:rsidR="00015814" w:rsidRPr="009D6AF4">
        <w:rPr>
          <w:lang w:val="en-US"/>
        </w:rPr>
        <w:instrText>more</w:instrText>
      </w:r>
      <w:r w:rsidR="00015814" w:rsidRPr="009D6AF4">
        <w:instrText xml:space="preserve"> </w:instrText>
      </w:r>
      <w:r w:rsidR="00015814" w:rsidRPr="009D6AF4">
        <w:rPr>
          <w:lang w:val="en-US"/>
        </w:rPr>
        <w:instrText>common</w:instrText>
      </w:r>
      <w:r w:rsidR="00015814" w:rsidRPr="009D6AF4">
        <w:instrText xml:space="preserve"> </w:instrText>
      </w:r>
      <w:r w:rsidR="00015814" w:rsidRPr="009D6AF4">
        <w:rPr>
          <w:lang w:val="en-US"/>
        </w:rPr>
        <w:instrText>with</w:instrText>
      </w:r>
      <w:r w:rsidR="00015814" w:rsidRPr="009D6AF4">
        <w:instrText xml:space="preserve"> </w:instrText>
      </w:r>
      <w:r w:rsidR="00015814" w:rsidRPr="009D6AF4">
        <w:rPr>
          <w:lang w:val="en-US"/>
        </w:rPr>
        <w:instrText>obinutuzumab</w:instrText>
      </w:r>
      <w:r w:rsidR="00015814" w:rsidRPr="009D6AF4">
        <w:instrText>-</w:instrText>
      </w:r>
      <w:r w:rsidR="00015814" w:rsidRPr="009D6AF4">
        <w:rPr>
          <w:lang w:val="en-US"/>
        </w:rPr>
        <w:instrText>chlorambucil</w:instrText>
      </w:r>
      <w:r w:rsidR="00015814" w:rsidRPr="009D6AF4">
        <w:instrText xml:space="preserve"> </w:instrText>
      </w:r>
      <w:r w:rsidR="00015814" w:rsidRPr="009D6AF4">
        <w:rPr>
          <w:lang w:val="en-US"/>
        </w:rPr>
        <w:instrText>than</w:instrText>
      </w:r>
      <w:r w:rsidR="00015814" w:rsidRPr="009D6AF4">
        <w:instrText xml:space="preserve"> </w:instrText>
      </w:r>
      <w:r w:rsidR="00015814" w:rsidRPr="009D6AF4">
        <w:rPr>
          <w:lang w:val="en-US"/>
        </w:rPr>
        <w:instrText>with</w:instrText>
      </w:r>
      <w:r w:rsidR="00015814" w:rsidRPr="009D6AF4">
        <w:instrText xml:space="preserve"> </w:instrText>
      </w:r>
      <w:r w:rsidR="00015814" w:rsidRPr="009D6AF4">
        <w:rPr>
          <w:lang w:val="en-US"/>
        </w:rPr>
        <w:instrText>rituximab</w:instrText>
      </w:r>
      <w:r w:rsidR="00015814" w:rsidRPr="009D6AF4">
        <w:instrText>-</w:instrText>
      </w:r>
      <w:r w:rsidR="00015814" w:rsidRPr="009D6AF4">
        <w:rPr>
          <w:lang w:val="en-US"/>
        </w:rPr>
        <w:instrText>chlorambucil</w:instrText>
      </w:r>
      <w:r w:rsidR="00015814" w:rsidRPr="009D6AF4">
        <w:instrText xml:space="preserve">, </w:instrText>
      </w:r>
      <w:r w:rsidR="00015814" w:rsidRPr="009D6AF4">
        <w:rPr>
          <w:lang w:val="en-US"/>
        </w:rPr>
        <w:instrText>but</w:instrText>
      </w:r>
      <w:r w:rsidR="00015814" w:rsidRPr="009D6AF4">
        <w:instrText xml:space="preserve"> </w:instrText>
      </w:r>
      <w:r w:rsidR="00015814" w:rsidRPr="009D6AF4">
        <w:rPr>
          <w:lang w:val="en-US"/>
        </w:rPr>
        <w:instrText>the</w:instrText>
      </w:r>
      <w:r w:rsidR="00015814" w:rsidRPr="009D6AF4">
        <w:instrText xml:space="preserve"> </w:instrText>
      </w:r>
      <w:r w:rsidR="00015814" w:rsidRPr="009D6AF4">
        <w:rPr>
          <w:lang w:val="en-US"/>
        </w:rPr>
        <w:instrText>risk</w:instrText>
      </w:r>
      <w:r w:rsidR="00015814" w:rsidRPr="009D6AF4">
        <w:instrText xml:space="preserve"> </w:instrText>
      </w:r>
      <w:r w:rsidR="00015814" w:rsidRPr="009D6AF4">
        <w:rPr>
          <w:lang w:val="en-US"/>
        </w:rPr>
        <w:instrText>of</w:instrText>
      </w:r>
      <w:r w:rsidR="00015814" w:rsidRPr="009D6AF4">
        <w:instrText xml:space="preserve"> </w:instrText>
      </w:r>
      <w:r w:rsidR="00015814" w:rsidRPr="009D6AF4">
        <w:rPr>
          <w:lang w:val="en-US"/>
        </w:rPr>
        <w:instrText>infection</w:instrText>
      </w:r>
      <w:r w:rsidR="00015814" w:rsidRPr="009D6AF4">
        <w:instrText xml:space="preserve"> </w:instrText>
      </w:r>
      <w:r w:rsidR="00015814" w:rsidRPr="009D6AF4">
        <w:rPr>
          <w:lang w:val="en-US"/>
        </w:rPr>
        <w:instrText>was</w:instrText>
      </w:r>
      <w:r w:rsidR="00015814" w:rsidRPr="009D6AF4">
        <w:instrText xml:space="preserve"> </w:instrText>
      </w:r>
      <w:r w:rsidR="00015814" w:rsidRPr="009D6AF4">
        <w:rPr>
          <w:lang w:val="en-US"/>
        </w:rPr>
        <w:instrText>not</w:instrText>
      </w:r>
      <w:r w:rsidR="00015814" w:rsidRPr="009D6AF4">
        <w:instrText xml:space="preserve"> </w:instrText>
      </w:r>
      <w:r w:rsidR="00015814" w:rsidRPr="009D6AF4">
        <w:rPr>
          <w:lang w:val="en-US"/>
        </w:rPr>
        <w:instrText>increased</w:instrText>
      </w:r>
      <w:r w:rsidR="00015814" w:rsidRPr="009D6AF4">
        <w:instrText xml:space="preserve">. </w:instrText>
      </w:r>
      <w:r w:rsidR="00015814" w:rsidRPr="009D6AF4">
        <w:rPr>
          <w:lang w:val="en-US"/>
        </w:rPr>
        <w:instrText>CONCLUSIONS</w:instrText>
      </w:r>
      <w:r w:rsidR="00015814" w:rsidRPr="009D6AF4">
        <w:instrText xml:space="preserve"> </w:instrText>
      </w:r>
      <w:r w:rsidR="00015814" w:rsidRPr="009D6AF4">
        <w:rPr>
          <w:lang w:val="en-US"/>
        </w:rPr>
        <w:instrText>Combining</w:instrText>
      </w:r>
      <w:r w:rsidR="00015814" w:rsidRPr="009D6AF4">
        <w:instrText xml:space="preserve"> </w:instrText>
      </w:r>
      <w:r w:rsidR="00015814" w:rsidRPr="009D6AF4">
        <w:rPr>
          <w:lang w:val="en-US"/>
        </w:rPr>
        <w:instrText>an</w:instrText>
      </w:r>
      <w:r w:rsidR="00015814" w:rsidRPr="009D6AF4">
        <w:instrText xml:space="preserve"> </w:instrText>
      </w:r>
      <w:r w:rsidR="00015814" w:rsidRPr="009D6AF4">
        <w:rPr>
          <w:lang w:val="en-US"/>
        </w:rPr>
        <w:instrText>anti</w:instrText>
      </w:r>
      <w:r w:rsidR="00015814" w:rsidRPr="009D6AF4">
        <w:instrText>-</w:instrText>
      </w:r>
      <w:r w:rsidR="00015814" w:rsidRPr="009D6AF4">
        <w:rPr>
          <w:lang w:val="en-US"/>
        </w:rPr>
        <w:instrText>CD</w:instrText>
      </w:r>
      <w:r w:rsidR="00015814" w:rsidRPr="009D6AF4">
        <w:instrText xml:space="preserve">20 </w:instrText>
      </w:r>
      <w:r w:rsidR="00015814" w:rsidRPr="009D6AF4">
        <w:rPr>
          <w:lang w:val="en-US"/>
        </w:rPr>
        <w:instrText>antibody</w:instrText>
      </w:r>
      <w:r w:rsidR="00015814" w:rsidRPr="009D6AF4">
        <w:instrText xml:space="preserve"> </w:instrText>
      </w:r>
      <w:r w:rsidR="00015814" w:rsidRPr="009D6AF4">
        <w:rPr>
          <w:lang w:val="en-US"/>
        </w:rPr>
        <w:instrText>with</w:instrText>
      </w:r>
      <w:r w:rsidR="00015814" w:rsidRPr="009D6AF4">
        <w:instrText xml:space="preserve"> </w:instrText>
      </w:r>
      <w:r w:rsidR="00015814" w:rsidRPr="009D6AF4">
        <w:rPr>
          <w:lang w:val="en-US"/>
        </w:rPr>
        <w:instrText>chemotherapy</w:instrText>
      </w:r>
      <w:r w:rsidR="00015814" w:rsidRPr="009D6AF4">
        <w:instrText xml:space="preserve"> </w:instrText>
      </w:r>
      <w:r w:rsidR="00015814" w:rsidRPr="009D6AF4">
        <w:rPr>
          <w:lang w:val="en-US"/>
        </w:rPr>
        <w:instrText>improved</w:instrText>
      </w:r>
      <w:r w:rsidR="00015814" w:rsidRPr="009D6AF4">
        <w:instrText xml:space="preserve"> </w:instrText>
      </w:r>
      <w:r w:rsidR="00015814" w:rsidRPr="009D6AF4">
        <w:rPr>
          <w:lang w:val="en-US"/>
        </w:rPr>
        <w:instrText>outcomes</w:instrText>
      </w:r>
      <w:r w:rsidR="00015814" w:rsidRPr="009D6AF4">
        <w:instrText xml:space="preserve"> </w:instrText>
      </w:r>
      <w:r w:rsidR="00015814" w:rsidRPr="009D6AF4">
        <w:rPr>
          <w:lang w:val="en-US"/>
        </w:rPr>
        <w:instrText>in</w:instrText>
      </w:r>
      <w:r w:rsidR="00015814" w:rsidRPr="009D6AF4">
        <w:instrText xml:space="preserve"> </w:instrText>
      </w:r>
      <w:r w:rsidR="00015814" w:rsidRPr="009D6AF4">
        <w:rPr>
          <w:lang w:val="en-US"/>
        </w:rPr>
        <w:instrText>patients</w:instrText>
      </w:r>
      <w:r w:rsidR="00015814" w:rsidRPr="009D6AF4">
        <w:instrText xml:space="preserve"> </w:instrText>
      </w:r>
      <w:r w:rsidR="00015814" w:rsidRPr="009D6AF4">
        <w:rPr>
          <w:lang w:val="en-US"/>
        </w:rPr>
        <w:instrText>with</w:instrText>
      </w:r>
      <w:r w:rsidR="00015814" w:rsidRPr="009D6AF4">
        <w:instrText xml:space="preserve"> </w:instrText>
      </w:r>
      <w:r w:rsidR="00015814" w:rsidRPr="009D6AF4">
        <w:rPr>
          <w:lang w:val="en-US"/>
        </w:rPr>
        <w:instrText>CLL</w:instrText>
      </w:r>
      <w:r w:rsidR="00015814" w:rsidRPr="009D6AF4">
        <w:instrText xml:space="preserve"> </w:instrText>
      </w:r>
      <w:r w:rsidR="00015814" w:rsidRPr="009D6AF4">
        <w:rPr>
          <w:lang w:val="en-US"/>
        </w:rPr>
        <w:instrText>and</w:instrText>
      </w:r>
      <w:r w:rsidR="00015814" w:rsidRPr="009D6AF4">
        <w:instrText xml:space="preserve"> </w:instrText>
      </w:r>
      <w:r w:rsidR="00015814" w:rsidRPr="009D6AF4">
        <w:rPr>
          <w:lang w:val="en-US"/>
        </w:rPr>
        <w:instrText>coexisting</w:instrText>
      </w:r>
      <w:r w:rsidR="00015814" w:rsidRPr="009D6AF4">
        <w:instrText xml:space="preserve"> </w:instrText>
      </w:r>
      <w:r w:rsidR="00015814" w:rsidRPr="009D6AF4">
        <w:rPr>
          <w:lang w:val="en-US"/>
        </w:rPr>
        <w:instrText>conditions</w:instrText>
      </w:r>
      <w:r w:rsidR="00015814" w:rsidRPr="009D6AF4">
        <w:instrText xml:space="preserve">. </w:instrText>
      </w:r>
      <w:r w:rsidR="00015814" w:rsidRPr="009D6AF4">
        <w:rPr>
          <w:lang w:val="en-US"/>
        </w:rPr>
        <w:instrText>In</w:instrText>
      </w:r>
      <w:r w:rsidR="00015814" w:rsidRPr="009D6AF4">
        <w:instrText xml:space="preserve"> </w:instrText>
      </w:r>
      <w:r w:rsidR="00015814" w:rsidRPr="009D6AF4">
        <w:rPr>
          <w:lang w:val="en-US"/>
        </w:rPr>
        <w:instrText>this</w:instrText>
      </w:r>
      <w:r w:rsidR="00015814" w:rsidRPr="009D6AF4">
        <w:instrText xml:space="preserve"> </w:instrText>
      </w:r>
      <w:r w:rsidR="00015814" w:rsidRPr="009D6AF4">
        <w:rPr>
          <w:lang w:val="en-US"/>
        </w:rPr>
        <w:instrText>patient</w:instrText>
      </w:r>
      <w:r w:rsidR="00015814" w:rsidRPr="009D6AF4">
        <w:instrText xml:space="preserve"> </w:instrText>
      </w:r>
      <w:r w:rsidR="00015814" w:rsidRPr="009D6AF4">
        <w:rPr>
          <w:lang w:val="en-US"/>
        </w:rPr>
        <w:instrText>population</w:instrText>
      </w:r>
      <w:r w:rsidR="00015814" w:rsidRPr="009D6AF4">
        <w:instrText xml:space="preserve">, </w:instrText>
      </w:r>
      <w:r w:rsidR="00015814" w:rsidRPr="009D6AF4">
        <w:rPr>
          <w:lang w:val="en-US"/>
        </w:rPr>
        <w:instrText>obinutuzumab</w:instrText>
      </w:r>
      <w:r w:rsidR="00015814" w:rsidRPr="009D6AF4">
        <w:instrText xml:space="preserve"> </w:instrText>
      </w:r>
      <w:r w:rsidR="00015814" w:rsidRPr="009D6AF4">
        <w:rPr>
          <w:lang w:val="en-US"/>
        </w:rPr>
        <w:instrText>was</w:instrText>
      </w:r>
      <w:r w:rsidR="00015814" w:rsidRPr="009D6AF4">
        <w:instrText xml:space="preserve"> </w:instrText>
      </w:r>
      <w:r w:rsidR="00015814" w:rsidRPr="009D6AF4">
        <w:rPr>
          <w:lang w:val="en-US"/>
        </w:rPr>
        <w:instrText>superior</w:instrText>
      </w:r>
      <w:r w:rsidR="00015814" w:rsidRPr="009D6AF4">
        <w:instrText xml:space="preserve"> </w:instrText>
      </w:r>
      <w:r w:rsidR="00015814" w:rsidRPr="009D6AF4">
        <w:rPr>
          <w:lang w:val="en-US"/>
        </w:rPr>
        <w:instrText>to</w:instrText>
      </w:r>
      <w:r w:rsidR="00015814" w:rsidRPr="009D6AF4">
        <w:instrText xml:space="preserve"> </w:instrText>
      </w:r>
      <w:r w:rsidR="00015814" w:rsidRPr="009D6AF4">
        <w:rPr>
          <w:lang w:val="en-US"/>
        </w:rPr>
        <w:instrText>rituximab</w:instrText>
      </w:r>
      <w:r w:rsidR="00015814" w:rsidRPr="009D6AF4">
        <w:instrText xml:space="preserve"> </w:instrText>
      </w:r>
      <w:r w:rsidR="00015814" w:rsidRPr="009D6AF4">
        <w:rPr>
          <w:lang w:val="en-US"/>
        </w:rPr>
        <w:instrText>when</w:instrText>
      </w:r>
      <w:r w:rsidR="00015814" w:rsidRPr="009D6AF4">
        <w:instrText xml:space="preserve"> </w:instrText>
      </w:r>
      <w:r w:rsidR="00015814" w:rsidRPr="009D6AF4">
        <w:rPr>
          <w:lang w:val="en-US"/>
        </w:rPr>
        <w:instrText>each</w:instrText>
      </w:r>
      <w:r w:rsidR="00015814" w:rsidRPr="009D6AF4">
        <w:instrText xml:space="preserve"> </w:instrText>
      </w:r>
      <w:r w:rsidR="00015814" w:rsidRPr="009D6AF4">
        <w:rPr>
          <w:lang w:val="en-US"/>
        </w:rPr>
        <w:instrText>was</w:instrText>
      </w:r>
      <w:r w:rsidR="00015814" w:rsidRPr="009D6AF4">
        <w:instrText xml:space="preserve"> </w:instrText>
      </w:r>
      <w:r w:rsidR="00015814" w:rsidRPr="009D6AF4">
        <w:rPr>
          <w:lang w:val="en-US"/>
        </w:rPr>
        <w:instrText>combined</w:instrText>
      </w:r>
      <w:r w:rsidR="00015814" w:rsidRPr="009D6AF4">
        <w:instrText xml:space="preserve"> </w:instrText>
      </w:r>
      <w:r w:rsidR="00015814" w:rsidRPr="009D6AF4">
        <w:rPr>
          <w:lang w:val="en-US"/>
        </w:rPr>
        <w:instrText>with</w:instrText>
      </w:r>
      <w:r w:rsidR="00015814" w:rsidRPr="009D6AF4">
        <w:instrText xml:space="preserve"> </w:instrText>
      </w:r>
      <w:r w:rsidR="00015814" w:rsidRPr="009D6AF4">
        <w:rPr>
          <w:lang w:val="en-US"/>
        </w:rPr>
        <w:instrText>chlorambucil</w:instrText>
      </w:r>
      <w:r w:rsidR="00015814" w:rsidRPr="009D6AF4">
        <w:instrText>. (</w:instrText>
      </w:r>
      <w:r w:rsidR="00015814" w:rsidRPr="009D6AF4">
        <w:rPr>
          <w:lang w:val="en-US"/>
        </w:rPr>
        <w:instrText>Funded</w:instrText>
      </w:r>
      <w:r w:rsidR="00015814" w:rsidRPr="009D6AF4">
        <w:instrText xml:space="preserve"> </w:instrText>
      </w:r>
      <w:r w:rsidR="00015814" w:rsidRPr="009D6AF4">
        <w:rPr>
          <w:lang w:val="en-US"/>
        </w:rPr>
        <w:instrText>by</w:instrText>
      </w:r>
      <w:r w:rsidR="00015814" w:rsidRPr="009D6AF4">
        <w:instrText xml:space="preserve"> </w:instrText>
      </w:r>
      <w:r w:rsidR="00015814" w:rsidRPr="009D6AF4">
        <w:rPr>
          <w:lang w:val="en-US"/>
        </w:rPr>
        <w:instrText>F</w:instrText>
      </w:r>
      <w:r w:rsidR="00015814" w:rsidRPr="009D6AF4">
        <w:instrText xml:space="preserve">. </w:instrText>
      </w:r>
      <w:r w:rsidR="00015814" w:rsidRPr="009D6AF4">
        <w:rPr>
          <w:lang w:val="en-US"/>
        </w:rPr>
        <w:instrText>Hoffmann</w:instrText>
      </w:r>
      <w:r w:rsidR="00015814" w:rsidRPr="009D6AF4">
        <w:instrText>-</w:instrText>
      </w:r>
      <w:r w:rsidR="00015814" w:rsidRPr="009D6AF4">
        <w:rPr>
          <w:lang w:val="en-US"/>
        </w:rPr>
        <w:instrText>La</w:instrText>
      </w:r>
      <w:r w:rsidR="00015814" w:rsidRPr="009D6AF4">
        <w:instrText xml:space="preserve"> </w:instrText>
      </w:r>
      <w:r w:rsidR="00015814" w:rsidRPr="009D6AF4">
        <w:rPr>
          <w:lang w:val="en-US"/>
        </w:rPr>
        <w:instrText>Roche</w:instrText>
      </w:r>
      <w:r w:rsidR="00015814" w:rsidRPr="009D6AF4">
        <w:instrText xml:space="preserve">; </w:instrText>
      </w:r>
      <w:r w:rsidR="00015814" w:rsidRPr="009D6AF4">
        <w:rPr>
          <w:lang w:val="en-US"/>
        </w:rPr>
        <w:instrText>ClinicalTrial</w:instrText>
      </w:r>
      <w:r w:rsidR="00015814" w:rsidRPr="009D6AF4">
        <w:instrText>…","</w:instrText>
      </w:r>
      <w:r w:rsidR="00015814" w:rsidRPr="009D6AF4">
        <w:rPr>
          <w:lang w:val="en-US"/>
        </w:rPr>
        <w:instrText>author</w:instrText>
      </w:r>
      <w:r w:rsidR="00015814" w:rsidRPr="009D6AF4">
        <w:instrText>":[{"</w:instrText>
      </w:r>
      <w:r w:rsidR="00015814" w:rsidRPr="009D6AF4">
        <w:rPr>
          <w:lang w:val="en-US"/>
        </w:rPr>
        <w:instrText>dropping</w:instrText>
      </w:r>
      <w:r w:rsidR="00015814" w:rsidRPr="009D6AF4">
        <w:instrText>-</w:instrText>
      </w:r>
      <w:r w:rsidR="00015814" w:rsidRPr="009D6AF4">
        <w:rPr>
          <w:lang w:val="en-US"/>
        </w:rPr>
        <w:instrText>particle</w:instrText>
      </w:r>
      <w:r w:rsidR="00015814" w:rsidRPr="009D6AF4">
        <w:instrText>":"","</w:instrText>
      </w:r>
      <w:r w:rsidR="00015814" w:rsidRPr="009D6AF4">
        <w:rPr>
          <w:lang w:val="en-US"/>
        </w:rPr>
        <w:instrText>family</w:instrText>
      </w:r>
      <w:r w:rsidR="00015814" w:rsidRPr="009D6AF4">
        <w:instrText>":"</w:instrText>
      </w:r>
      <w:r w:rsidR="00015814" w:rsidRPr="009D6AF4">
        <w:rPr>
          <w:lang w:val="en-US"/>
        </w:rPr>
        <w:instrText>Goede</w:instrText>
      </w:r>
      <w:r w:rsidR="00015814" w:rsidRPr="009D6AF4">
        <w:instrText>","</w:instrText>
      </w:r>
      <w:r w:rsidR="00015814" w:rsidRPr="009D6AF4">
        <w:rPr>
          <w:lang w:val="en-US"/>
        </w:rPr>
        <w:instrText>given</w:instrText>
      </w:r>
      <w:r w:rsidR="00015814" w:rsidRPr="009D6AF4">
        <w:instrText>":"</w:instrText>
      </w:r>
      <w:r w:rsidR="00015814" w:rsidRPr="009D6AF4">
        <w:rPr>
          <w:lang w:val="en-US"/>
        </w:rPr>
        <w:instrText>Valentin</w:instrText>
      </w:r>
      <w:r w:rsidR="00015814" w:rsidRPr="009D6AF4">
        <w:instrText>","</w:instrText>
      </w:r>
      <w:r w:rsidR="00015814" w:rsidRPr="009D6AF4">
        <w:rPr>
          <w:lang w:val="en-US"/>
        </w:rPr>
        <w:instrText>non</w:instrText>
      </w:r>
      <w:r w:rsidR="00015814" w:rsidRPr="009D6AF4">
        <w:instrText>-</w:instrText>
      </w:r>
      <w:r w:rsidR="00015814" w:rsidRPr="009D6AF4">
        <w:rPr>
          <w:lang w:val="en-US"/>
        </w:rPr>
        <w:instrText>dropping</w:instrText>
      </w:r>
      <w:r w:rsidR="00015814" w:rsidRPr="009D6AF4">
        <w:instrText>-</w:instrText>
      </w:r>
      <w:r w:rsidR="00015814" w:rsidRPr="009D6AF4">
        <w:rPr>
          <w:lang w:val="en-US"/>
        </w:rPr>
        <w:instrText>particle</w:instrText>
      </w:r>
      <w:r w:rsidR="00015814" w:rsidRPr="009D6AF4">
        <w:instrText>":"","</w:instrText>
      </w:r>
      <w:r w:rsidR="00015814" w:rsidRPr="009D6AF4">
        <w:rPr>
          <w:lang w:val="en-US"/>
        </w:rPr>
        <w:instrText>parse</w:instrText>
      </w:r>
      <w:r w:rsidR="00015814" w:rsidRPr="009D6AF4">
        <w:instrText>-</w:instrText>
      </w:r>
      <w:r w:rsidR="00015814" w:rsidRPr="009D6AF4">
        <w:rPr>
          <w:lang w:val="en-US"/>
        </w:rPr>
        <w:instrText>names</w:instrText>
      </w:r>
      <w:r w:rsidR="00015814" w:rsidRPr="009D6AF4">
        <w:instrText>":</w:instrText>
      </w:r>
      <w:r w:rsidR="00015814" w:rsidRPr="009D6AF4">
        <w:rPr>
          <w:lang w:val="en-US"/>
        </w:rPr>
        <w:instrText>false</w:instrText>
      </w:r>
      <w:r w:rsidR="00015814" w:rsidRPr="009D6AF4">
        <w:instrText>,"</w:instrText>
      </w:r>
      <w:r w:rsidR="00015814" w:rsidRPr="009D6AF4">
        <w:rPr>
          <w:lang w:val="en-US"/>
        </w:rPr>
        <w:instrText>suffix</w:instrText>
      </w:r>
      <w:r w:rsidR="00015814" w:rsidRPr="009D6AF4">
        <w:instrText>":""},{"</w:instrText>
      </w:r>
      <w:r w:rsidR="00015814" w:rsidRPr="009D6AF4">
        <w:rPr>
          <w:lang w:val="en-US"/>
        </w:rPr>
        <w:instrText>dropping</w:instrText>
      </w:r>
      <w:r w:rsidR="00015814" w:rsidRPr="009D6AF4">
        <w:instrText>-</w:instrText>
      </w:r>
      <w:r w:rsidR="00015814" w:rsidRPr="009D6AF4">
        <w:rPr>
          <w:lang w:val="en-US"/>
        </w:rPr>
        <w:instrText>particle</w:instrText>
      </w:r>
      <w:r w:rsidR="00015814" w:rsidRPr="009D6AF4">
        <w:instrText>":"","</w:instrText>
      </w:r>
      <w:r w:rsidR="00015814" w:rsidRPr="009D6AF4">
        <w:rPr>
          <w:lang w:val="en-US"/>
        </w:rPr>
        <w:instrText>family</w:instrText>
      </w:r>
      <w:r w:rsidR="00015814" w:rsidRPr="009D6AF4">
        <w:instrText>":"</w:instrText>
      </w:r>
      <w:r w:rsidR="00015814" w:rsidRPr="009D6AF4">
        <w:rPr>
          <w:lang w:val="en-US"/>
        </w:rPr>
        <w:instrText>Fischer</w:instrText>
      </w:r>
      <w:r w:rsidR="00015814" w:rsidRPr="009D6AF4">
        <w:instrText>","</w:instrText>
      </w:r>
      <w:r w:rsidR="00015814" w:rsidRPr="009D6AF4">
        <w:rPr>
          <w:lang w:val="en-US"/>
        </w:rPr>
        <w:instrText>given</w:instrText>
      </w:r>
      <w:r w:rsidR="00015814" w:rsidRPr="009D6AF4">
        <w:instrText>":"</w:instrText>
      </w:r>
      <w:r w:rsidR="00015814" w:rsidRPr="009D6AF4">
        <w:rPr>
          <w:lang w:val="en-US"/>
        </w:rPr>
        <w:instrText>Kirsten","non-dropping-particle":"","parse-names":false,"suffix":""},{"dropping-particle":"","family":"Busch","given":"Raymonde","non-dropping-particle":"","parse-names":false,"suffix":""},{"dropping-particle":"","family":"Engelke","given":"Anja","non-dropping-particle":"","parse-names":false,"suffix":""},{"dropping-particle":"","family":"Eichhorst","given":"Barbara","non-dropping-particle":"","parse-names":false,"suffix":""},{"dropping-particle":"","family":"Wendtner","given":"Clemens M.","non-dropping-particle":"","parse-names":false,"suffix":""},{"dropping-particle":"","family":"Chagorova","given":"Tatiana","non-dropping-particle":"","parse-names":false,"suffix":""},{"dropping-particle":"","family":"La Serna","given":"Javier","non-dropping-particle":"De","parse-names":false,"suffix":""},{"dropping-particle":"","family":"Dilhuydy","given":"Marie Sarah","non-dropping-particle":"","parse-names":false,"suffix":""},{"dropping-particle":"","family":"Illmer","given":"Thomas","non-dropping-particle":"","parse-names":false,"suffix":""},{"dropping-particle":"","family":"Opat","given":"Stephen","non-dropping-particle":"","parse-names":false,"suffix":""},{"dropping-particle":"","family":"Owen","given":"Carolyn J.","non-dropping-particle":"","parse-names":false,"suffix":""},{"dropping-particle":"","family":"Samoylova","given":"Olga","non-dropping-particle":"","parse-names":false,"suffix":""},{"dropping-particle":"","family":"Kreuzer","given":"Karl Anton","non-dropping-particle":"","parse-names":false,"suffix":""},{"dropping-particle":"","family":"Stilgenbauer","given":"Stephan","non-dropping-particle":"","parse-names":false,"suffix":""},{"dropping-particle":"","family":"Doḧner","given":"Hartmut","non-dropping-particle":"","parse-names":false,"suffix":""},{"dropping-particle":"","family":"Langerak","given":"Anton W.","non-dropping-particle":"","parse-names":false,"suffix":""},{"dropping-particle":"","family":"Ritgen","given":"Matthias","non-dropping-particle":"","parse-names":false,"suffix":""},{"dropping-particle":"","family":"Kneba","given":"Michael","non-dropping-particle":"","parse-names":false,"suffix":""},{"dropping-particle":"","family":"Asikanius","given":"Elina","non-dropping-particle":"","parse-names":false,"suffix":""},{"dropping-particle":"","family":"Humphrey","given":"Kathryn","non-dropping-particle":"","parse-names":false,"suffix":""},{"dropping-particle":"","family":"Wenger","given":"Michael","non-dropping-particle":"","parse-names":false,"suffix":""},{"dropping-particle":"","family":"Hallek","given":"Michael","non-dropping-particle":"","parse-names":false,"suffix":""}],"container-title":"New England Journal of Medicine","id":"ITEM-1","issue":"12","issued":{"date-parts":[["2014"]]},"page":"1101-1110","publisher":"Massachussetts Medical Society","title":"Obinutuzumab plus chlorambucil in patients with CLL and coexisting conditions","type":"article-journal","volume":"370"},"uris":["http://www.mendeley.com/documents/?uuid=0da1839f-ad27-3a2d-9d3c-bf1c9e703e53"]}],"mendeley":{"formattedCitation":"[31]","plainTextFormattedCitation":"[31]","previouslyFormattedCitation":"[31]"},"properties":{"noteIndex":0},"schema":"https://github.com/citation-style-language/schema/raw/master/csl-citation.json"}</w:instrText>
      </w:r>
      <w:r w:rsidR="000B0AC3" w:rsidRPr="009D6AF4">
        <w:rPr>
          <w:lang w:val="en-US"/>
        </w:rPr>
        <w:fldChar w:fldCharType="separate"/>
      </w:r>
      <w:r w:rsidR="00015814" w:rsidRPr="009D6AF4">
        <w:rPr>
          <w:noProof/>
        </w:rPr>
        <w:t>[31]</w:t>
      </w:r>
      <w:r w:rsidR="000B0AC3" w:rsidRPr="009D6AF4">
        <w:rPr>
          <w:lang w:val="en-US"/>
        </w:rPr>
        <w:fldChar w:fldCharType="end"/>
      </w:r>
      <w:r w:rsidR="00CD5B95" w:rsidRPr="009D6AF4">
        <w:t>.</w:t>
      </w:r>
    </w:p>
    <w:p w:rsidR="00FD0C0E" w:rsidRPr="009D6AF4" w:rsidRDefault="00900404" w:rsidP="00BE7488">
      <w:pPr>
        <w:pStyle w:val="a"/>
        <w:numPr>
          <w:ilvl w:val="0"/>
          <w:numId w:val="3"/>
        </w:numPr>
        <w:spacing w:before="0"/>
      </w:pPr>
      <w:r w:rsidRPr="009D6AF4">
        <w:t>#</w:t>
      </w:r>
      <w:r w:rsidR="004D7283" w:rsidRPr="009D6AF4">
        <w:t>Б</w:t>
      </w:r>
      <w:r w:rsidR="004D7374" w:rsidRPr="009D6AF4">
        <w:t>ендамустин</w:t>
      </w:r>
      <w:r w:rsidR="00122E4B" w:rsidRPr="009D6AF4">
        <w:t>**</w:t>
      </w:r>
      <w:r w:rsidR="00E005AA" w:rsidRPr="009D6AF4">
        <w:t xml:space="preserve"> </w:t>
      </w:r>
      <w:r w:rsidR="00E005AA" w:rsidRPr="009D6AF4">
        <w:rPr>
          <w:rFonts w:eastAsia="Times New Roman"/>
          <w:lang w:eastAsia="ru-RU"/>
        </w:rPr>
        <w:t>90 мг/м</w:t>
      </w:r>
      <w:r w:rsidR="00E005AA" w:rsidRPr="009D6AF4">
        <w:rPr>
          <w:rFonts w:eastAsia="Times New Roman"/>
          <w:vertAlign w:val="superscript"/>
          <w:lang w:eastAsia="ru-RU"/>
        </w:rPr>
        <w:t>2</w:t>
      </w:r>
      <w:r w:rsidR="00E005AA" w:rsidRPr="009D6AF4">
        <w:rPr>
          <w:rFonts w:eastAsia="Times New Roman"/>
          <w:lang w:eastAsia="ru-RU"/>
        </w:rPr>
        <w:t xml:space="preserve"> в/в кап., дни 1, 2</w:t>
      </w:r>
      <w:r w:rsidR="004D7374" w:rsidRPr="009D6AF4">
        <w:t xml:space="preserve"> </w:t>
      </w:r>
      <w:r w:rsidR="00CD5B95" w:rsidRPr="009D6AF4">
        <w:t>±</w:t>
      </w:r>
      <w:r w:rsidR="004D7374" w:rsidRPr="009D6AF4">
        <w:t xml:space="preserve"> ритуксимаб</w:t>
      </w:r>
      <w:r w:rsidR="00122E4B" w:rsidRPr="009D6AF4">
        <w:t>**</w:t>
      </w:r>
      <w:r w:rsidR="00E005AA" w:rsidRPr="009D6AF4">
        <w:t xml:space="preserve"> </w:t>
      </w:r>
      <w:r w:rsidR="00E005AA" w:rsidRPr="009D6AF4">
        <w:rPr>
          <w:rFonts w:eastAsia="Times New Roman"/>
          <w:lang w:eastAsia="ru-RU"/>
        </w:rPr>
        <w:t>1 цикл: 375 мг/м</w:t>
      </w:r>
      <w:r w:rsidR="00E005AA" w:rsidRPr="009D6AF4">
        <w:rPr>
          <w:rFonts w:eastAsia="Times New Roman"/>
          <w:vertAlign w:val="superscript"/>
          <w:lang w:eastAsia="ru-RU"/>
        </w:rPr>
        <w:t>2</w:t>
      </w:r>
      <w:r w:rsidR="00E005AA" w:rsidRPr="009D6AF4">
        <w:rPr>
          <w:rFonts w:eastAsia="Times New Roman"/>
          <w:lang w:eastAsia="ru-RU"/>
        </w:rPr>
        <w:t xml:space="preserve"> в/в кап., день 1, последующие циклы: 500 мг/м</w:t>
      </w:r>
      <w:r w:rsidR="00E005AA" w:rsidRPr="009D6AF4">
        <w:rPr>
          <w:rFonts w:eastAsia="Times New Roman"/>
          <w:vertAlign w:val="superscript"/>
          <w:lang w:eastAsia="ru-RU"/>
        </w:rPr>
        <w:t>2</w:t>
      </w:r>
      <w:r w:rsidR="00E005AA" w:rsidRPr="009D6AF4">
        <w:rPr>
          <w:rFonts w:eastAsia="Times New Roman"/>
          <w:lang w:eastAsia="ru-RU"/>
        </w:rPr>
        <w:t xml:space="preserve"> в/в кап. или </w:t>
      </w:r>
      <w:r w:rsidR="00EA3851">
        <w:rPr>
          <w:rFonts w:eastAsia="Times New Roman"/>
          <w:lang w:eastAsia="ru-RU"/>
        </w:rPr>
        <w:t>1400 мг п/к</w:t>
      </w:r>
      <w:r w:rsidR="00E005AA" w:rsidRPr="009D6AF4">
        <w:rPr>
          <w:rFonts w:eastAsia="Times New Roman"/>
          <w:lang w:eastAsia="ru-RU"/>
        </w:rPr>
        <w:t>, день 1. Лечение возобновляется на 29-й день</w:t>
      </w:r>
      <w:r w:rsidR="00B41E37" w:rsidRPr="009D6AF4">
        <w:t xml:space="preserve"> </w:t>
      </w:r>
      <w:r w:rsidR="000B0AC3" w:rsidRPr="009D6AF4">
        <w:fldChar w:fldCharType="begin" w:fldLock="1"/>
      </w:r>
      <w:r w:rsidR="00015814" w:rsidRPr="009D6AF4">
        <w:instrText>ADDIN CSL_CITATION {"citationItems":[{"id":"ITEM-1","itemData":{"DOI":"10.1200/JCO.2011.39.2688","ISSN":"0732183X","abstract":"Purpose: We investigated the safety and efficacy of bendamustine and rituximab (BR) in previously untreated patients with chronic lymphocytic leukemia (CLL). Patients and Methods: In all, 117 patients, age 34 to 78 years, 46.2% of patients at Binet stage C, and 25.6% of patients age 70 years or older received BR chemoimmunotherapy for first-line treatment of CLL. Bendamustine was administered at a dose of 90 mg/m2 on days 1 and 2 combined with 375 mg/m2 rituximab on day 0 of the first course and 500 mg/m 2 on day 1 during subsequent courses for up to six courses. Results: Overall response rate was 88.0% (95% CI, 80.7% to 100.0%) with a complete response rate of 23.1% and a partial response rate of 64.9%. Ninety percent of patients with del(11q), 94.7% with trisomy 12, 37.5% with del(17p), and 89.4% with unmutated IGHV status responded to treatment. After a median observation time of 27.0 months, median event-free survival was 33.9 months, and 90.5% of patients were alive. Grade 3 or 4 severe infections occurred in 7.7% of patients. Grade 3 or 4 adverse events for neutropenia, thrombocytopenia, and anemia were documented in 19.7%, 22.2%, and 19.7% of patients, respectively. Conclusion: Chemoimmunotherapy with BR is effective and safe in patients with previously untreated CLL. © 2012 by American Society of Clinical Oncology.","author":[{"dropping-particle":"","family":"Fischer","given":"Kirsten","non-dropping-particle":"","parse-names":false,"suffix":""},{"dropping-particle":"","family":"Cramer","given":"Paula","non-dropping-particle":"","parse-names":false,"suffix":""},{"dropping-particle":"","family":"Busch","given":"Raymonde","non-dropping-particle":"","parse-names":false,"suffix":""},{"dropping-particle":"","family":"Boẗtcher","given":"Sebastian","non-dropping-particle":"","parse-names":false,"suffix":""},{"dropping-particle":"","family":"Bahlo","given":"Jasmin","non-dropping-particle":"","parse-names":false,"suffix":""},{"dropping-particle":"","family":"Schubert","given":"Jöerg","non-dropping-particle":"","parse-names":false,"suffix":""},{"dropping-particle":"","family":"Pflüger","given":"Karl H.","non-dropping-particle":"","parse-names":false,"suffix":""},{"dropping-particle":"","family":"Schott","given":"Silke","non-dropping-particle":"","parse-names":false,"suffix":""},{"dropping-particle":"","family":"Goede","given":"Valentin","non-dropping-particle":"","parse-names":false,"suffix":""},{"dropping-particle":"","family":"Isfort","given":"Susanne","non-dropping-particle":"","parse-names":false,"suffix":""},{"dropping-particle":"","family":"Tresckow","given":"Julia","non-dropping-particle":"Von","parse-names":false,"suffix":""},{"dropping-particle":"","family":"Fink","given":"Anna Maria","non-dropping-particle":"","parse-names":false,"suffix":""},{"dropping-particle":"","family":"Buḧler","given":"Andreas","non-dropping-particle":"","parse-names":false,"suffix":""},{"dropping-particle":"","family":"Winkler","given":"Dirk","non-dropping-particle":"","parse-names":false,"suffix":""},{"dropping-particle":"","family":"Kreuzer","given":"Karl Anton","non-dropping-particle":"","parse-names":false,"suffix":""},{"dropping-particle":"","family":"Staib","given":"Peter","non-dropping-particle":"","parse-names":false,"suffix":""},{"dropping-particle":"","family":"Ritgen","given":"Matthias","non-dropping-particle":"","parse-names":false,"suffix":""},{"dropping-particle":"","family":"Kneba","given":"Michael","non-dropping-particle":"","parse-names":false,"suffix":""},{"dropping-particle":"","family":"Doḧner","given":"Hartmut","non-dropping-particle":"","parse-names":false,"suffix":""},{"dropping-particle":"","family":"Eichhorst","given":"Barbara F.","non-dropping-particle":"","parse-names":false,"suffix":""},{"dropping-particle":"","family":"Hallek","given":"Michael","non-dropping-particle":"","parse-names":false,"suffix":""},{"dropping-particle":"","family":"Stilgenbauer","given":"Stephan","non-dropping-particle":"","parse-names":false,"suffix":""},{"dropping-particle":"","family":"Wendtner","given":"Clemens Martin","non-dropping-particle":"","parse-names":false,"suffix":""}],"container-title":"Journal of Clinical Oncology","id":"ITEM-1","issue":"26","issued":{"date-parts":[["2012","9","10"]]},"page":"3209-3216","title":"Bendamustine in combination with rituximab for previously untreated patients with chronic lymphocytic leukemia: A multicenter phase II trial of the German Chronic Lymphocytic Leukemia Study Group","type":"article-journal","volume":"30"},"uris":["http://www.mendeley.com/documents/?uuid=96e4e282-7aea-335b-b74f-247742467e9e"]},{"id":"ITEM-2","itemData":{"DOI":"10.1016/S1470-2045(16)30051-1","ISSN":"14745488","abstract":"Background Chemoimmunotherapy with fludarabine, cyclophosphamide, and rituximab is the standard therapy for physically fit patients with advanced chronic lymphocytic leukaemia. This international phase 3 study compared the efficacy and tolerance of the standard therapy with a potentially less toxic combination consisting of bendamustine and rituximab. Methods Treatment-naive fit patients with chronic lymphocytic leukaemia (aged 33–81 years) without del(17p) were enrolled after undergoing a central screening process. Patients were randomly assigned (1:1) with a computer-generated randomisation list using randomly permuted blocks with a block size of eight and were stratified according to participating country and Binet stage. Patients were allocated to receive six cycles of intravenous fludarabine (25 mg/m2 per day) and cyclophosphamide (250 mg/m2 per day) for the first 3 days or to intravenous bendamustine (90 mg/m2 per day) for the first 2 days of each cycle. Rituximab 375 mg/m2 was given intravenously in both groups on day 0 of cycle 1 and subsequently was given at 500 mg/m2 during the next five cycles on day 1. The primary endpoint was progression-free survival with the objective to assess non-inferiority of bendamustine and rituximab to the standard therapy. We aimed to show that the 2-year progression-free survival with bendamustine and rituximab was not 67·5% or less with a corresponding non-inferiority margin of 1·388 for the hazard ratio (HR) based on the 90·4% CI. The final analysis was done by intention to treat. The study is registered with ClinicalTrials.gov, number NCT%2000769522. Findings 688 patients were recruited between Oct 2, 2008, and July 11, 2011, of which 564 patients who met inclusion criteria were randomly assigned. 561 patients were included in the intention-to-treat population: 282 patients in the fludarabine, cyclophosphamide, and rituximab group and 279 in the bendamustine and rituximab group. After a median observation time of 37·1 months (IQR 31·0–45·5) median progression-free survival was 41·7 months (95% CI 34·9–45·3) with bendamustine and rituximab and 55·2 months (95% CI not evaluable) with fludarabine, cyclophosphamide, and rituximab (HR 1·643, 90·4% CI 1·308–2·064). As the upper limit of the 90·4% CI was greater than 1·388 the null hypothesis for the corresponding non-inferiority hypothesis was not rejected. Severe neutropenia and infections were more frequently observed with fludarabine, cyclophosphamide, and rituxi…","author":[{"dropping-particle":"","family":"Eichhorst","given":"Barbara","non-dropping-particle":"","parse-names":false,"suffix":""},{"dropping-particle":"","family":"Fink","given":"Anna Maria","non-dropping-particle":"","parse-names":false,"suffix":""},{"dropping-particle":"","family":"Bahlo","given":"Jasmin","non-dropping-particle":"","parse-names":false,"suffix":""},{"dropping-particle":"","family":"Busch","given":"Raymonde","non-dropping-particle":"","parse-names":false,"suffix":""},{"dropping-particle":"","family":"Kovacs","given":"Gabor","non-dropping-particle":"","parse-names":false,"suffix":""},{"dropping-particle":"","family":"Maurer","given":"Christian","non-dropping-particle":"","parse-names":false,"suffix":""},{"dropping-particle":"","family":"Lange","given":"Elisabeth","non-dropping-particle":"","parse-names":false,"suffix":""},{"dropping-particle":"","family":"Köppler","given":"Hubert","non-dropping-particle":"","parse-names":false,"suffix":""},{"dropping-particle":"","family":"Kiehl","given":"Michael","non-dropping-particle":"","parse-names":false,"suffix":""},{"dropping-particle":"","family":"Sökler","given":"Martin","non-dropping-particle":"","parse-names":false,"suffix":""},{"dropping-particle":"","family":"Schlag","given":"Rudolf","non-dropping-particle":"","parse-names":false,"suffix":""},{"dropping-particle":"","family":"Vehling-Kaiser","given":"Ursula","non-dropping-particle":"","parse-names":false,"suffix":""},{"dropping-particle":"","family":"Köchling","given":"Georg","non-dropping-particle":"","parse-names":false,"suffix":""},{"dropping-particle":"","family":"Plöger","given":"Christoph","non-dropping-particle":"","parse-names":false,"suffix":""},{"dropping-particle":"","family":"Gregor","given":"Michael","non-dropping-particle":"","parse-names":false,"suffix":""},{"dropping-particle":"","family":"Plesner","given":"Torben","non-dropping-particle":"","parse-names":false,"suffix":""},{"dropping-particle":"","family":"Trneny","given":"Marek","non-dropping-particle":"","parse-names":false,"suffix":""},{"dropping-particle":"","family":"Fischer","given":"Kirsten","non-dropping-particle":"","parse-names":false,"suffix":""},{"dropping-particle":"","family":"Döhner","given":"Harmut","non-dropping-particle":"","parse-names":false,"suffix":""},{"dropping-particle":"","family":"Kneba","given":"Michael","non-dropping-particle":"","parse-names":false,"suffix":""},{"dropping-particle":"","family":"Wendtner","given":"Clemens Martin","non-dropping-particle":"","parse-names":false,"suffix":""},{"dropping-particle":"","family":"Klapper","given":"Wolfram","non-dropping-particle":"","parse-names":false,"suffix":""},{"dropping-particle":"","family":"Kreuzer","given":"Karl Anton","non-dropping-particle":"","parse-names":false,"suffix":""},{"dropping-particle":"","family":"Stilgenbauer","given":"Stephan","non-dropping-particle":"","parse-names":false,"suffix":""},{"dropping-particle":"","family":"Böttcher","given":"Sebastian","non-dropping-particle":"","parse-names":false,"suffix":""},{"dropping-particle":"","family":"Hallek","given":"Michael","non-dropping-particle":"","parse-names":false,"suffix":""}],"container-title":"The Lancet Oncology","id":"ITEM-2","issue":"7","issued":{"date-parts":[["2016","7","1"]]},"page":"928-942","publisher":"Lancet Publishing Group","title":"First-line chemoimmunotherapy with bendamustine and rituximab versus fludarabine, cyclophosphamide, and rituximab in patients with advanced chronic lymphocytic leukaemia (CLL10): an international, open-label, randomised, phase 3, non-inferiority trial","type":"article-journal","volume":"17"},"uris":["http://www.mendeley.com/documents/?uuid=fc0ae7be-9495-395f-85b3-71003e5d4ed2"]},{"id":"ITEM-3","itemData":{"DOI":"10.3324/haematol.2017.170480","ISSN":"15928721","abstract":"© 2018 Ferrata Storti Foundation. MABLE investigated the efficacy and safety of rituximab plus bendamustine or rituximab plus chlorambucil in fludarabine-ineligible patients with chronic lymphocytic leukemia. Patients received rituximab plus bendamustine or rituximab plus chlorambucil every four weeks for six cycles. Rituximab plus chlorambucil-treated patients without a complete response after Cycle 6 received chlorambucil monotherapy for at least six additional cycles or until complete response. The primary endpoint was complete response rate (confirmed by bone marrow biopsy) after Cycle 6 in first-line patients. Secondary endpoints included progression-free survival, overall survival, minimal residual disease, and safety. Overall, 357 patients were randomized (rituximab plus bendamustine, n=178; rituximab plus chlorambucil, n=179; intent-to-treat population), including 241 first-line patients (n=121 and n=120, respectively); 355 patients received treatment (n=177 and n=178, respectively; safety population). In first-line patients, complete response rate after Cycle 6 (rituximab plus bendamustine, 24%; rituximab plus chlorambucil, 9%; P=0.002) and median progression-free survival (rituximab plus bendamustine, 40 months; rituximab plus chlorambucil, 30 months; P=0.003) were higher with rituximab plus bendamustine than rituximab plus chlorambucil. Overall response rate and overall survival were not different. In first-line patients with a complete response, minimal residual disease-negativity was higher with rituximab plus bendamustine than rituximab plus chlorambucil (66% vs. 36%). Overall adverse event incidence was similar (rituximab plus bendamustine, 98%; rituximab plus chlorambucil, 97%). Rituximab plus bendamustine may be a valuable first-line option for fludarabine-ineligible patients with chronic lymphocytic leukemia.","author":[{"dropping-particle":"","family":"Michallet","given":"Anne Sophie","non-dropping-particle":"","parse-names":false,"suffix":""},{"dropping-particle":"","family":"Aktan","given":"Melih","non-dropping-particle":"","parse-names":false,"suffix":""},{"dropping-particle":"","family":"Hiddemann","given":"Wolfgang","non-dropping-particle":"","parse-names":false,"suffix":""},{"dropping-particle":"","family":"Ilhan","given":"Osman","non-dropping-particle":"","parse-names":false,"suffix":""},{"dropping-particle":"","family":"Johansson","given":"Peter","non-dropping-particle":"","parse-names":false,"suffix":""},{"dropping-particle":"","family":"Laribi","given":"Kamel","non-dropping-particle":"","parse-names":false,"suffix":""},{"dropping-particle":"","family":"Meddeb","given":"Balkis","non-dropping-particle":"","parse-names":false,"suffix":""},{"dropping-particle":"","family":"Moreno","given":"Carol","non-dropping-particle":"","parse-names":false,"suffix":""},{"dropping-particle":"","family":"Raposo","given":"João","non-dropping-particle":"","parse-names":false,"suffix":""},{"dropping-particle":"","family":"Schuh","given":"Anna","non-dropping-particle":"","parse-names":false,"suffix":""},{"dropping-particle":"","family":"Ünal","given":"Ali","non-dropping-particle":"","parse-names":false,"suffix":""},{"dropping-particle":"","family":"Widenius","given":"Tom","non-dropping-particle":"","parse-names":false,"suffix":""},{"dropping-particle":"","family":"Bernhardt","given":"Alf","non-dropping-particle":"","parse-names":false,"suffix":""},{"dropping-particle":"","family":"Kellershohn","given":"Kerstin","non-dropping-particle":"","parse-names":false,"suffix":""},{"dropping-particle":"","family":"Messeri","given":"Dimitri","non-dropping-particle":"","parse-names":false,"suffix":""},{"dropping-particle":"","family":"Osborne","given":"Stuart","non-dropping-particle":"","parse-names":false,"suffix":""},{"dropping-particle":"","family":"Leblond","given":"Véronique","non-dropping-particle":"","parse-names":false,"suffix":""}],"container-title":"Haematologica","id":"ITEM-3","issue":"4","issued":{"date-parts":[["2018","3","23"]]},"page":"698-706","publisher":"Ferrata Storti Foundation","title":"Rituximab plus bendamustine or chlorambucil for chronic lymphocytic leukemia: Primary analysis of the randomized, open-label mable study","type":"article-journal","volume":"103"},"uris":["http://www.mendeley.com/documents/?uuid=859c3ee1-8c0d-385f-8630-d5411f4572af"]}],"mendeley":{"formattedCitation":"[25,26,32]","plainTextFormattedCitation":"[25,26,32]","previouslyFormattedCitation":"[25,26,32]"},"properties":{"noteIndex":0},"schema":"https://github.com/citation-style-language/schema/raw/master/csl-citation.json"}</w:instrText>
      </w:r>
      <w:r w:rsidR="000B0AC3" w:rsidRPr="009D6AF4">
        <w:fldChar w:fldCharType="separate"/>
      </w:r>
      <w:r w:rsidR="00015814" w:rsidRPr="009D6AF4">
        <w:rPr>
          <w:noProof/>
        </w:rPr>
        <w:t>[25,26,32]</w:t>
      </w:r>
      <w:r w:rsidR="000B0AC3" w:rsidRPr="009D6AF4">
        <w:fldChar w:fldCharType="end"/>
      </w:r>
      <w:r w:rsidR="00CD5B95" w:rsidRPr="009D6AF4">
        <w:t>.</w:t>
      </w:r>
    </w:p>
    <w:p w:rsidR="0016133E" w:rsidRPr="009D6AF4" w:rsidRDefault="00924BCE" w:rsidP="00BE7488">
      <w:pPr>
        <w:pStyle w:val="a"/>
        <w:numPr>
          <w:ilvl w:val="0"/>
          <w:numId w:val="3"/>
        </w:numPr>
        <w:spacing w:before="0"/>
      </w:pPr>
      <w:r w:rsidRPr="009D6AF4">
        <w:t>И</w:t>
      </w:r>
      <w:r w:rsidR="004D7374" w:rsidRPr="009D6AF4">
        <w:t>брутиниб</w:t>
      </w:r>
      <w:r w:rsidR="00667887" w:rsidRPr="009D6AF4">
        <w:t>**</w:t>
      </w:r>
      <w:r w:rsidR="00E005AA" w:rsidRPr="009D6AF4">
        <w:t xml:space="preserve"> </w:t>
      </w:r>
      <w:r w:rsidR="00E005AA" w:rsidRPr="009D6AF4">
        <w:rPr>
          <w:lang w:eastAsia="ru-RU"/>
        </w:rPr>
        <w:t>420 мг/сут (3 капсулы) внутрь 1 раз в день, ежедневно</w:t>
      </w:r>
      <w:r w:rsidRPr="009D6AF4">
        <w:t xml:space="preserve"> </w:t>
      </w:r>
      <w:r w:rsidR="00CD5B95" w:rsidRPr="009D6AF4">
        <w:t>±</w:t>
      </w:r>
      <w:r w:rsidRPr="009D6AF4">
        <w:t xml:space="preserve"> ритуксимаб**</w:t>
      </w:r>
      <w:r w:rsidR="00E005AA" w:rsidRPr="009D6AF4">
        <w:t xml:space="preserve"> </w:t>
      </w:r>
      <w:r w:rsidR="00E005AA" w:rsidRPr="009D6AF4">
        <w:rPr>
          <w:rFonts w:eastAsia="Times New Roman"/>
          <w:lang w:eastAsia="ru-RU"/>
        </w:rPr>
        <w:t>50 мг/м</w:t>
      </w:r>
      <w:r w:rsidR="00E005AA" w:rsidRPr="009D6AF4">
        <w:rPr>
          <w:rFonts w:eastAsia="Times New Roman"/>
          <w:vertAlign w:val="superscript"/>
          <w:lang w:eastAsia="ru-RU"/>
        </w:rPr>
        <w:t>2</w:t>
      </w:r>
      <w:r w:rsidR="00E005AA" w:rsidRPr="009D6AF4">
        <w:rPr>
          <w:rFonts w:eastAsia="Times New Roman"/>
          <w:lang w:eastAsia="ru-RU"/>
        </w:rPr>
        <w:t xml:space="preserve"> в/в кап., день 1 цикла 2; 375 мг/м</w:t>
      </w:r>
      <w:r w:rsidR="00E005AA" w:rsidRPr="009D6AF4">
        <w:rPr>
          <w:rFonts w:eastAsia="Times New Roman"/>
          <w:vertAlign w:val="superscript"/>
          <w:lang w:eastAsia="ru-RU"/>
        </w:rPr>
        <w:t>2</w:t>
      </w:r>
      <w:r w:rsidR="00E005AA" w:rsidRPr="009D6AF4">
        <w:rPr>
          <w:rFonts w:eastAsia="Times New Roman"/>
          <w:lang w:eastAsia="ru-RU"/>
        </w:rPr>
        <w:t xml:space="preserve"> в/в кап., день 2 цикла 2; 500 мг/м</w:t>
      </w:r>
      <w:r w:rsidR="00E005AA" w:rsidRPr="009D6AF4">
        <w:rPr>
          <w:rFonts w:eastAsia="Times New Roman"/>
          <w:vertAlign w:val="superscript"/>
          <w:lang w:eastAsia="ru-RU"/>
        </w:rPr>
        <w:t>2</w:t>
      </w:r>
      <w:r w:rsidR="00E005AA" w:rsidRPr="009D6AF4">
        <w:rPr>
          <w:rFonts w:eastAsia="Times New Roman"/>
          <w:lang w:eastAsia="ru-RU"/>
        </w:rPr>
        <w:t xml:space="preserve"> в/в кап. или </w:t>
      </w:r>
      <w:r w:rsidR="00EA3851">
        <w:rPr>
          <w:rFonts w:eastAsia="Times New Roman"/>
          <w:lang w:eastAsia="ru-RU"/>
        </w:rPr>
        <w:t>1400 мг п/к</w:t>
      </w:r>
      <w:r w:rsidR="00E005AA" w:rsidRPr="009D6AF4">
        <w:rPr>
          <w:rFonts w:eastAsia="Times New Roman"/>
          <w:lang w:eastAsia="ru-RU"/>
        </w:rPr>
        <w:t>, день 1 циклов 3–7, лечение возобновляется на 29-й день</w:t>
      </w:r>
      <w:r w:rsidR="00E005AA" w:rsidRPr="009D6AF4">
        <w:t xml:space="preserve"> </w:t>
      </w:r>
      <w:r w:rsidR="000B0AC3" w:rsidRPr="009D6AF4">
        <w:fldChar w:fldCharType="begin" w:fldLock="1"/>
      </w:r>
      <w:r w:rsidR="00015814" w:rsidRPr="009D6AF4">
        <w:instrText>ADDIN CSL_CITATION {"citationItems":[{"id":"ITEM-1","itemData":{"DOI":"10.1056/NEJMoa1509388","ISSN":"15334406","abstract":"Copyright © 2015 Massachusetts Medical Society. All rights reserved. Background Chronic lymphocytic leukemia (CLL) primarily affects older persons who often have coexisting conditions in addition to disease-related immunosuppression and myelosuppression. We conducted an international, open-label, randomized phase 3 trial to compare two oral agents, ibrutinib and chlorambucil, in previously untreated older patients with CLL or small lymphocytic lymphoma. METHODS We randomly assigned 269 previously untreated patients who were 65 years of age or older and had CLL or small lymphocytic lymphoma to receive ibrutinib or chlorambucil. The primary end point was progression-free survival as assessed by an independent review committee. RESULTS The median age of the patients was 73 years. During a median follow-up period of 18.4 months, ibrutinib resulted in significantly longer progression-free survival than did chlorambucil (median, not reached vs. 18.9 months), with a risk of progression or death that was 84% lower with ibrutinib than that with chlorambucil (hazard ratio, 0.16; P&lt;0.001). Ibrutinib significantly prolonged overall survival; the estimated survival rate at 24 months was 98% with ibrutinib versus 85% with chlorambucil, with a relative risk of death that was 84% lower in the ibrutinib group than in the chlorambucil group (hazard ratio, 0.16; P = 0.001). The overall response rate was higher with ibrutinib than with chlorambucil (86% vs. 35%, P&lt;0.001). The rates of sustained increases from baseline values in the hemoglobin and platelet levels were higher with ibrutinib. Adverse events of any grade that occurred in at least 20% of the patients receiving ibrutinib included diarrhea, fatigue, cough, and nausea; adverse events occurring in at least 20% of those receiving chlorambucil included nausea, fatigue, neutropenia, anemia, and vomiting. In the ibrutinib group, four patients had a grade 3 hemorrhage and one had a grade 4 hemorrhage. A total of 87% of the patients in the ibrutinib group are continuing to take ibrutinib. CONCLUSIONS Ibrutinib was superior to chlorambucil in previously untreated patients with CLL or small lymphocytic lymphoma, as assessed by progression-free survival, overall survival, response rate, and improvement in hematologic variables.","author":[{"dropping-particle":"","family":"Burger","given":"J. A.","non-dropping-particle":"","parse-names":false,"suffix":""},{"dropping-particle":"","family":"Tedeschi","given":"A.","non-dropping-particle":"","parse-names":false,"suffix":""},{"dropping-particle":"","family":"Barr","given":"P. M.","non-dropping-particle":"","parse-names":false,"suffix":""},{"dropping-particle":"","family":"Robak","given":"T.","non-dropping-particle":"","parse-names":false,"suffix":""},{"dropping-particle":"","family":"Owen","given":"C.","non-dropping-particle":"","parse-names":false,"suffix":""},{"dropping-particle":"","family":"Ghia","given":"P.","non-dropping-particle":"","parse-names":false,"suffix":""},{"dropping-particle":"","family":"Bairey","given":"O.","non-dropping-particle":"","parse-names":false,"suffix":""},{"dropping-particle":"","family":"Hillmen","given":"P.","non-dropping-particle":"","parse-names":false,"suffix":""},{"dropping-particle":"","family":"Bartlett","given":"N. L.","non-dropping-particle":"","parse-names":false,"suffix":""},{"dropping-particle":"","family":"Li","given":"J.","non-dropping-particle":"","parse-names":false,"suffix":""},{"dropping-particle":"","family":"Simpson","given":"D.","non-dropping-particle":"","parse-names":false,"suffix":""},{"dropping-particle":"","family":"Grosicki","given":"S.","non-dropping-particle":"","parse-names":false,"suffix":""},{"dropping-particle":"","family":"Devereux","given":"S.","non-dropping-particle":"","parse-names":false,"suffix":""},{"dropping-particle":"","family":"McCarthy","given":"H.","non-dropping-particle":"","parse-names":false,"suffix":""},{"dropping-particle":"","family":"Coutre","given":"S.","non-dropping-particle":"","parse-names":false,"suffix":""},{"dropping-particle":"","family":"Quach","given":"H.","non-dropping-particle":"","parse-names":false,"suffix":""},{"dropping-particle":"","family":"Gaidano","given":"G.","non-dropping-particle":"","parse-names":false,"suffix":""},{"dropping-particle":"","family":"Maslyak","given":"Z.","non-dropping-particle":"","parse-names":false,"suffix":""},{"dropping-particle":"","family":"Stevens","given":"D. A.","non-dropping-particle":"","parse-names":false,"suffix":""},{"dropping-particle":"","family":"Janssens","given":"A.","non-dropping-particle":"","parse-names":false,"suffix":""},{"dropping-particle":"","family":"Offner","given":"F.","non-dropping-particle":"","parse-names":false,"suffix":""},{"dropping-particle":"","family":"Mayer","given":"J.","non-dropping-particle":"","parse-names":false,"suffix":""},{"dropping-particle":"","family":"O'Dwyer","given":"M.","non-dropping-particle":"","parse-names":false,"suffix":""},{"dropping-particle":"","family":"Hellmann","given":"A.","non-dropping-particle":"","parse-names":false,"suffix":""},{"dropping-particle":"","family":"Schuh","given":"A.","non-dropping-particle":"","parse-names":false,"suffix":""},{"dropping-particle":"","family":"Siddiqi","given":"T.","non-dropping-particle":"","parse-names":false,"suffix":""},{"dropping-particle":"","family":"Polliack","given":"A.","non-dropping-particle":"","parse-names":false,"suffix":""},{"dropping-particle":"","family":"Tam","given":"C. S.","non-dropping-particle":"","parse-names":false,"suffix":""},{"dropping-particle":"","family":"Suri","given":"D.","non-dropping-particle":"","parse-names":false,"suffix":""},{"dropping-particle":"","family":"Cheng","given":"M.","non-dropping-particle":"","parse-names":false,"suffix":""},{"dropping-particle":"","family":"Clow","given":"F.","non-dropping-particle":"","parse-names":false,"suffix":""},{"dropping-particle":"","family":"Styles","given":"L.","non-dropping-particle":"","parse-names":false,"suffix":""},{"dropping-particle":"","family":"James","given":"D. F.","non-dropping-particle":"","parse-names":false,"suffix":""},{"dropping-particle":"","family":"Kipps","given":"T. J.","non-dropping-particle":"","parse-names":false,"suffix":""}],"container-title":"New England Journal of Medicine","id":"ITEM-1","issue":"25","issued":{"date-parts":[["2015","12","17"]]},"page":"2425-2437","publisher":"Massachussetts Medical Society","title":"Ibrutinib as initial therapy for patients with chronic lymphocytic leukemia","type":"article-journal","volume":"373"},"uris":["http://www.mendeley.com/documents/?uuid=b01c404b-e988-3c42-b782-5080b7873fdd"]},{"id":"ITEM-2","itemData":{"author":[{"dropping-particle":"","family":"Burger","given":"J. A.","non-dropping-particle":"","parse-names":false,"suffix":""},{"dropping-particle":"","family":"Barr","given":"P. M.","non-dropping-particle":"","parse-names":false,"suffix":""},{"dropping-particle":"","family":"Robak","given":"T.","non-dropping-particle":"","parse-names":false,"suffix":""},{"dropping-particle":"","family":"Owen","given":"C.","non-dropping-particle":"","parse-names":false,"suffix":""},{"dropping-particle":"","family":"Ghia","given":"P.","non-dropping-particle":"","parse-names":false,"suffix":""},{"dropping-particle":"","family":"Tedeschi","given":"A.","non-dropping-particle":"","parse-names":false,"suffix":""},{"dropping-particle":"","family":"Bairey","given":"O.","non-dropping-particle":"","parse-names":false,"suffix":""},{"dropping-particle":"","family":"Hillmen","given":"P.","non-dropping-particle":"","parse-names":false,"suffix":""},{"dropping-particle":"","family":"Coutre","given":"S.","non-dropping-particle":"","parse-names":false,"suffix":""},{"dropping-particle":"","family":"Devereux","given":"S.","non-dropping-particle":"","parse-names":false,"suffix":""},{"dropping-particle":"","family":"Grosicki","given":"S.","non-dropping-particle":"","parse-names":false,"suffix":""},{"dropping-particle":"","family":"McCarthy","given":"H.","non-dropping-particle":"","parse-names":false,"suffix":""},{"dropping-particle":"","family":"Li","given":"J.","non-dropping-particle":"","parse-names":false,"suffix":""},{"dropping-particle":"","family":"Simpson","given":"D.","non-dropping-particle":"","parse-names":false,"suffix":""},{"dropping-particle":"","family":"Offner","given":"F.","non-dropping-particle":"","parse-names":false,"suffix":""},{"dropping-particle":"","family":"Moreno","given":"C.","non-dropping-particle":"","parse-names":false,"suffix":""},{"dropping-particle":"","family":"Dai","given":"S.","non-dropping-particle":"","parse-names":false,"suffix":""},{"dropping-particle":"","family":"Dean","given":"J.","non-dropping-particle":"","parse-names":false,"suffix":""},{"dropping-particle":"","family":"James","given":"D.","non-dropping-particle":"","parse-names":false,"suffix":""},{"dropping-particle":"","family":"Kipps","given":"T. J.","non-dropping-particle":"","parse-names":false,"suffix":""}],"container-title":"EHA 23 Proceedings","id":"ITEM-2","issued":{"date-parts":[["2018"]]},"page":"Abstract PF343","title":"Ibrutinib for First-Line Treatment of Older Patients With Chronic Lymphocytic Leukemia/Small Lymphocytic Lymphoma (CLL/SLL): A 4-Year Experience From the REASONATE-2 Study","type":"paper-conference"},"uris":["http://www.mendeley.com/documents/?uuid=389d0e9a-2ec2-4a92-bba9-2ecfa09ba91e"]},{"id":"ITEM-3","itemData":{"DOI":"10.1056/NEJMoa1812836","ISSN":"1533-4406","PMID":"30501481","abstract":"BACKGROUND Ibrutinib has been approved by the Food and Drug Administration for the treatment of patients with untreated chronic lymphocytic leukemia (CLL) since 2016 but has not been compared with chemoimmunotherapy. We conducted a phase 3 trial to evaluate the efficacy of ibrutinib, either alone or in combination with rituximab, relative to chemoimmunotherapy. METHODS Patients 65 years of age or older who had untreated CLL were randomly assigned to receive bendamustine plus rituximab, ibrutinib, or ibrutinib plus rituximab. The primary end point was progression-free survival. The Alliance Data and Safety Monitoring Board made the decision to release the data after the protocol-specified efficacy threshold had been met. RESULTS A total of 183 patients were assigned to receive bendamustine plus rituximab, 182 to receive ibrutinib, and 182 to receive ibrutinib plus rituximab. Median progression-free survival was reached only with bendamustine plus rituximab. The estimated percentage of patients with progression-free survival at 2 years was 74% with bendamustine plus rituximab and was higher with ibrutinib alone (87%; hazard ratio for disease progression or death, 0.39; 95% confidence interval [CI], 0.26 to 0.58; P&lt;0.001) and with ibrutinib plus rituximab (88%; hazard ratio, 0.38; 95% CI, 0.25 to 0.59; P&lt;0.001). There was no significant difference between the ibrutinib-plus-rituximab group and the ibrutinib group with regard to progression-free survival (hazard ratio, 1.00; 95% CI, 0.62 to 1.62; P=0.49). With a median follow-up of 38 months, there was no significant difference among the three treatment groups with regard to overall survival. The rate of grade 3, 4, or 5 hematologic adverse events was higher with bendamustine plus rituximab (61%) than with ibrutinib or ibrutinib plus rituximab (41% and 39%, respectively), whereas the rate of grade 3, 4, or 5 nonhematologic adverse events was lower with bendamustine plus rituximab (63%) than with the ibrutinib-containing regimens (74% with each regimen). CONCLUSIONS Among older patients with untreated CLL, treatment with ibrutinib was superior to treatment with bendamustine plus rituximab with regard to progression-free survival. There was no significant difference between ibrutinib and ibrutinib plus rituximab with regard to progression-free survival. (Funded by the National Cancer Institute and Pharmacyclics; ClinicalTrials.gov number, NCT01886872 .).","author":[{"dropping-particle":"","family":"Woyach","given":"Jennifer A","non-dropping-particle":"","parse-names":false,"suffix":""},{"dropping-particle":"","family":"Ruppert","given":"Amy S","non-dropping-particle":"","parse-names":false,"suffix":""},{"dropping-particle":"","family":"Heerema","given":"Nyla A","non-dropping-particle":"","parse-names":false,"suffix":""},{"dropping-particle":"","family":"Zhao","given":"Weiqiang","non-dropping-particle":"","parse-names":false,"suffix":""},{"dropping-particle":"","family":"Booth","given":"Allison M","non-dropping-particle":"","parse-names":false,"suffix":""},{"dropping-particle":"","family":"Ding","given":"Wei","non-dropping-particle":"","parse-names":false,"suffix":""},{"dropping-particle":"","family":"Bartlett","given":"Nancy L","non-dropping-particle":"","parse-names":false,"suffix":""},{"dropping-particle":"","family":"Brander","given":"Danielle M","non-dropping-particle":"","parse-names":false,"suffix":""},{"dropping-particle":"","family":"Barr","given":"Paul M","non-dropping-particle":"","parse-names":false,"suffix":""},{"dropping-particle":"","family":"Rogers","given":"Kerry A","non-dropping-particle":"","parse-names":false,"suffix":""},{"dropping-particle":"","family":"Parikh","given":"Sameer A","non-dropping-particle":"","parse-names":false,"suffix":""},{"dropping-particle":"","family":"Coutre","given":"Steven","non-dropping-particle":"","parse-names":false,"suffix":""},{"dropping-particle":"","family":"Hurria","given":"Arti","non-dropping-particle":"","parse-names":false,"suffix":""},{"dropping-particle":"","family":"Brown","given":"Jennifer R","non-dropping-particle":"","parse-names":false,"suffix":""},{"dropping-particle":"","family":"Lozanski","given":"Gerard","non-dropping-particle":"","parse-names":false,"suffix":""},{"dropping-particle":"","family":"Blachly","given":"James S","non-dropping-particle":"","parse-names":false,"suffix":""},{"dropping-particle":"","family":"Ozer","given":"Hatice G","non-dropping-particle":"","parse-names":false,"suffix":""},{"dropping-particle":"","family":"Major-Elechi","given":"Brittny","non-dropping-particle":"","parse-names":false,"suffix":""},{"dropping-particle":"","family":"Fruth","given":"Briant","non-dropping-particle":"","parse-names":false,"suffix":""},{"dropping-particle":"","family":"Nattam","given":"Sreenivasa","non-dropping-particle":"","parse-names":false,"suffix":""},{"dropping-particle":"","family":"Larson","given":"Richard A","non-dropping-particle":"","parse-names":false,"suffix":""},{"dropping-particle":"","family":"Erba","given":"Harry","non-dropping-particle":"","parse-names":false,"suffix":""},{"dropping-particle":"","family":"Litzow","given":"Mark","non-dropping-particle":"","parse-names":false,"suffix":""},{"dropping-particle":"","family":"Owen","given":"Carolyn","non-dropping-particle":"","parse-names":false,"suffix":""},{"dropping-particle":"","family":"Kuzma","given":"Charles","non-dropping-particle":"","parse-names":false,"suffix":""},{"dropping-particle":"","family":"Abramson","given":"Jeremy S","non-dropping-particle":"","parse-names":false,"suffix":""},{"dropping-particle":"","family":"Little","given":"Richard F","non-dropping-particle":"","parse-names":false,"suffix":""},{"dropping-particle":"","family":"Smith","given":"Scott E","non-dropping-particle":"","parse-names":false,"suffix":""},{"dropping-particle":"","family":"Stone","given":"Richard M","non-dropping-particle":"","parse-names":false,"suffix":""},{"dropping-particle":"","family":"Mandrekar","given":"Sumithra J","non-dropping-particle":"","parse-names":false,"suffix":""},{"dropping-particle":"","family":"Byrd","given":"John C","non-dropping-particle":"","parse-names":false,"suffix":""}],"container-title":"The New England journal of medicine","id":"ITEM-3","issue":"26","issued":{"date-parts":[["2018"]]},"page":"2517-2528","title":"Ibrutinib Regimens versus Chemoimmunotherapy in Older Patients with Untreated CLL.","type":"article-journal","volume":"379"},"uris":["http://www.mendeley.com/documents/?uuid=2dad136c-8d53-3f5e-8a11-7445e6ee5cdf"]}],"mendeley":{"formattedCitation":"[33–35]","plainTextFormattedCitation":"[33–35]","previouslyFormattedCitation":"[33–35]"},"properties":{"noteIndex":0},"schema":"https://github.com/citation-style-language/schema/raw/master/csl-citation.json"}</w:instrText>
      </w:r>
      <w:r w:rsidR="000B0AC3" w:rsidRPr="009D6AF4">
        <w:fldChar w:fldCharType="separate"/>
      </w:r>
      <w:r w:rsidR="00015814" w:rsidRPr="009D6AF4">
        <w:rPr>
          <w:noProof/>
        </w:rPr>
        <w:t>[33–35]</w:t>
      </w:r>
      <w:r w:rsidR="000B0AC3" w:rsidRPr="009D6AF4">
        <w:fldChar w:fldCharType="end"/>
      </w:r>
      <w:r w:rsidR="00CD5B95" w:rsidRPr="009D6AF4">
        <w:t>.</w:t>
      </w:r>
    </w:p>
    <w:p w:rsidR="00924BCE" w:rsidRPr="00055701" w:rsidRDefault="004D7283" w:rsidP="00AC39FB">
      <w:pPr>
        <w:numPr>
          <w:ilvl w:val="0"/>
          <w:numId w:val="3"/>
        </w:numPr>
        <w:contextualSpacing/>
      </w:pPr>
      <w:r w:rsidRPr="009D6AF4">
        <w:t>Р</w:t>
      </w:r>
      <w:r w:rsidR="004D7374" w:rsidRPr="009D6AF4">
        <w:t>ежим FCR-Lite</w:t>
      </w:r>
      <w:r w:rsidR="00E005AA" w:rsidRPr="009D6AF4">
        <w:t xml:space="preserve"> (</w:t>
      </w:r>
      <w:r w:rsidR="00AC39FB" w:rsidRPr="009D6AF4">
        <w:rPr>
          <w:rFonts w:eastAsia="Times New Roman"/>
          <w:lang w:eastAsia="ru-RU"/>
        </w:rPr>
        <w:t>ритуксимаб</w:t>
      </w:r>
      <w:r w:rsidR="00E005AA" w:rsidRPr="009D6AF4">
        <w:rPr>
          <w:rFonts w:eastAsia="Times New Roman"/>
          <w:lang w:eastAsia="ru-RU"/>
        </w:rPr>
        <w:t>** – 1 цикл: 375 мг/м</w:t>
      </w:r>
      <w:r w:rsidR="00E005AA" w:rsidRPr="009D6AF4">
        <w:rPr>
          <w:rFonts w:eastAsia="Times New Roman"/>
          <w:vertAlign w:val="superscript"/>
          <w:lang w:eastAsia="ru-RU"/>
        </w:rPr>
        <w:t>2</w:t>
      </w:r>
      <w:r w:rsidR="00E005AA" w:rsidRPr="009D6AF4">
        <w:rPr>
          <w:rFonts w:eastAsia="Times New Roman"/>
          <w:lang w:eastAsia="ru-RU"/>
        </w:rPr>
        <w:t xml:space="preserve"> в/в кап., день 1, последующие циклы: 500 мг/м</w:t>
      </w:r>
      <w:r w:rsidR="00E005AA" w:rsidRPr="009D6AF4">
        <w:rPr>
          <w:rFonts w:eastAsia="Times New Roman"/>
          <w:vertAlign w:val="superscript"/>
          <w:lang w:eastAsia="ru-RU"/>
        </w:rPr>
        <w:t>2</w:t>
      </w:r>
      <w:r w:rsidR="00E005AA" w:rsidRPr="009D6AF4">
        <w:rPr>
          <w:rFonts w:eastAsia="Times New Roman"/>
          <w:lang w:eastAsia="ru-RU"/>
        </w:rPr>
        <w:t xml:space="preserve"> в/в кап. или 1</w:t>
      </w:r>
      <w:r w:rsidR="005B4044">
        <w:rPr>
          <w:rFonts w:eastAsia="Times New Roman"/>
          <w:lang w:eastAsia="ru-RU"/>
        </w:rPr>
        <w:t>4</w:t>
      </w:r>
      <w:r w:rsidR="00E005AA" w:rsidRPr="009D6AF4">
        <w:rPr>
          <w:rFonts w:eastAsia="Times New Roman"/>
          <w:lang w:eastAsia="ru-RU"/>
        </w:rPr>
        <w:t xml:space="preserve">00 мг п/к, </w:t>
      </w:r>
      <w:r w:rsidR="009D6AF4" w:rsidRPr="009D6AF4">
        <w:rPr>
          <w:rFonts w:eastAsia="Times New Roman"/>
          <w:lang w:eastAsia="ru-RU"/>
        </w:rPr>
        <w:t>день 1</w:t>
      </w:r>
      <w:r w:rsidR="00E005AA" w:rsidRPr="009D6AF4">
        <w:rPr>
          <w:rFonts w:eastAsia="Times New Roman"/>
          <w:lang w:eastAsia="ru-RU"/>
        </w:rPr>
        <w:t xml:space="preserve">; </w:t>
      </w:r>
      <w:r w:rsidR="00AC39FB" w:rsidRPr="009D6AF4">
        <w:rPr>
          <w:rFonts w:eastAsia="Times New Roman"/>
          <w:lang w:eastAsia="ru-RU"/>
        </w:rPr>
        <w:t>флударабин</w:t>
      </w:r>
      <w:r w:rsidR="00E005AA" w:rsidRPr="009D6AF4">
        <w:rPr>
          <w:rFonts w:eastAsia="Times New Roman"/>
          <w:lang w:eastAsia="ru-RU"/>
        </w:rPr>
        <w:t>** – 20 мг/м</w:t>
      </w:r>
      <w:r w:rsidR="00E005AA" w:rsidRPr="009D6AF4">
        <w:rPr>
          <w:rFonts w:eastAsia="Times New Roman"/>
          <w:vertAlign w:val="superscript"/>
          <w:lang w:eastAsia="ru-RU"/>
        </w:rPr>
        <w:t>2</w:t>
      </w:r>
      <w:r w:rsidR="00E005AA" w:rsidRPr="009D6AF4">
        <w:rPr>
          <w:rFonts w:eastAsia="Times New Roman"/>
          <w:lang w:eastAsia="ru-RU"/>
        </w:rPr>
        <w:t xml:space="preserve"> внутрь, </w:t>
      </w:r>
      <w:r w:rsidR="00E005AA" w:rsidRPr="009D6AF4">
        <w:rPr>
          <w:rFonts w:eastAsia="Times New Roman"/>
          <w:lang w:eastAsia="ru-RU"/>
        </w:rPr>
        <w:lastRenderedPageBreak/>
        <w:t xml:space="preserve">дни 1–3; </w:t>
      </w:r>
      <w:r w:rsidR="00AC39FB" w:rsidRPr="00055701">
        <w:rPr>
          <w:rFonts w:eastAsia="Times New Roman"/>
          <w:lang w:eastAsia="ru-RU"/>
        </w:rPr>
        <w:t>циклофосфамид</w:t>
      </w:r>
      <w:r w:rsidR="00E005AA" w:rsidRPr="00055701">
        <w:rPr>
          <w:rFonts w:eastAsia="Times New Roman"/>
          <w:lang w:eastAsia="ru-RU"/>
        </w:rPr>
        <w:t>** – 150 мг/м</w:t>
      </w:r>
      <w:r w:rsidR="00E005AA" w:rsidRPr="00055701">
        <w:rPr>
          <w:rFonts w:eastAsia="Times New Roman"/>
          <w:vertAlign w:val="superscript"/>
          <w:lang w:eastAsia="ru-RU"/>
        </w:rPr>
        <w:t>2</w:t>
      </w:r>
      <w:r w:rsidR="00E005AA" w:rsidRPr="00055701">
        <w:rPr>
          <w:rFonts w:eastAsia="Times New Roman"/>
          <w:lang w:eastAsia="ru-RU"/>
        </w:rPr>
        <w:t xml:space="preserve"> внутрь, дни 1–3. Лечение возобновляется на 29-й день) </w:t>
      </w:r>
      <w:r w:rsidR="004D7374" w:rsidRPr="00055701">
        <w:t xml:space="preserve"> </w:t>
      </w:r>
      <w:r w:rsidR="000B0AC3" w:rsidRPr="00055701">
        <w:fldChar w:fldCharType="begin" w:fldLock="1"/>
      </w:r>
      <w:r w:rsidR="00015814" w:rsidRPr="00055701">
        <w:instrText>ADDIN CSL_CITATION {"citationItems":[{"id":"ITEM-1","itemData":{"author":[{"dropping-particle":"","family":"Nikitin","given":"E.","non-dropping-particle":"","parse-names":false,"suffix":""}],"container-title":"EHA 18 Proceedings","id":"ITEM-1","issued":{"date-parts":[["2013"]]},"page":"Abstract NS1147","title":"Randomised Comparison Of FCR-Lite And ClbR (Chlorambucil Plus Rituximab) Regimens In Elderly Patients With Chronic Lymphocytic Leukemia","type":"paper-conference"},"uris":["http://www.mendeley.com/documents/?uuid=9c736ecf-97c9-47f2-a014-13ebb1759d42"]}],"mendeley":{"formattedCitation":"[36]","plainTextFormattedCitation":"[36]","previouslyFormattedCitation":"[36]"},"properties":{"noteIndex":0},"schema":"https://github.com/citation-style-language/schema/raw/master/csl-citation.json"}</w:instrText>
      </w:r>
      <w:r w:rsidR="000B0AC3" w:rsidRPr="00055701">
        <w:fldChar w:fldCharType="separate"/>
      </w:r>
      <w:r w:rsidR="00015814" w:rsidRPr="00055701">
        <w:rPr>
          <w:noProof/>
        </w:rPr>
        <w:t>[36]</w:t>
      </w:r>
      <w:r w:rsidR="000B0AC3" w:rsidRPr="00055701">
        <w:fldChar w:fldCharType="end"/>
      </w:r>
      <w:r w:rsidR="00CD5B95" w:rsidRPr="00055701">
        <w:t>.</w:t>
      </w:r>
    </w:p>
    <w:p w:rsidR="004D7374" w:rsidRPr="00C348F4" w:rsidRDefault="0058595A" w:rsidP="00BE7488">
      <w:pPr>
        <w:pStyle w:val="a"/>
        <w:numPr>
          <w:ilvl w:val="0"/>
          <w:numId w:val="3"/>
        </w:numPr>
        <w:spacing w:before="0"/>
      </w:pPr>
      <w:r w:rsidRPr="00055701">
        <w:t>Хлорамбуцил**</w:t>
      </w:r>
      <w:r w:rsidR="00451C55" w:rsidRPr="00055701">
        <w:t xml:space="preserve"> </w:t>
      </w:r>
      <w:r w:rsidR="00451C55" w:rsidRPr="009600FA">
        <w:rPr>
          <w:rFonts w:eastAsia="Times New Roman"/>
          <w:lang w:eastAsia="ru-RU"/>
        </w:rPr>
        <w:t>10 мг/м</w:t>
      </w:r>
      <w:r w:rsidR="00451C55" w:rsidRPr="009600FA">
        <w:rPr>
          <w:rFonts w:eastAsia="Times New Roman"/>
          <w:vertAlign w:val="superscript"/>
          <w:lang w:eastAsia="ru-RU"/>
        </w:rPr>
        <w:t>2</w:t>
      </w:r>
      <w:r w:rsidR="00451C55">
        <w:rPr>
          <w:rFonts w:eastAsia="Times New Roman"/>
          <w:lang w:eastAsia="ru-RU"/>
        </w:rPr>
        <w:t xml:space="preserve"> внутрь, дни 1–</w:t>
      </w:r>
      <w:r w:rsidR="00451C55" w:rsidRPr="009600FA">
        <w:rPr>
          <w:rFonts w:eastAsia="Times New Roman"/>
          <w:lang w:eastAsia="ru-RU"/>
        </w:rPr>
        <w:t>7</w:t>
      </w:r>
      <w:r w:rsidRPr="005C7FBA">
        <w:t xml:space="preserve"> + ритуксимаб**</w:t>
      </w:r>
      <w:r w:rsidR="00451C55">
        <w:t xml:space="preserve"> </w:t>
      </w:r>
      <w:r w:rsidR="00451C55" w:rsidRPr="009600FA">
        <w:rPr>
          <w:rFonts w:eastAsia="Times New Roman"/>
          <w:lang w:eastAsia="ru-RU"/>
        </w:rPr>
        <w:t>1 цикл</w:t>
      </w:r>
      <w:r w:rsidR="00451C55">
        <w:rPr>
          <w:rFonts w:eastAsia="Times New Roman"/>
          <w:lang w:eastAsia="ru-RU"/>
        </w:rPr>
        <w:t>:</w:t>
      </w:r>
      <w:r w:rsidR="00451C55" w:rsidRPr="009600FA">
        <w:rPr>
          <w:rFonts w:eastAsia="Times New Roman"/>
          <w:lang w:eastAsia="ru-RU"/>
        </w:rPr>
        <w:t xml:space="preserve"> 375 мг/м</w:t>
      </w:r>
      <w:r w:rsidR="00451C55" w:rsidRPr="009600FA">
        <w:rPr>
          <w:rFonts w:eastAsia="Times New Roman"/>
          <w:vertAlign w:val="superscript"/>
          <w:lang w:eastAsia="ru-RU"/>
        </w:rPr>
        <w:t>2</w:t>
      </w:r>
      <w:r w:rsidR="00451C55" w:rsidRPr="009600FA">
        <w:rPr>
          <w:rFonts w:eastAsia="Times New Roman"/>
          <w:lang w:eastAsia="ru-RU"/>
        </w:rPr>
        <w:t xml:space="preserve"> в/в кап., день 1, последующие циклы</w:t>
      </w:r>
      <w:r w:rsidR="00451C55">
        <w:rPr>
          <w:rFonts w:eastAsia="Times New Roman"/>
          <w:lang w:eastAsia="ru-RU"/>
        </w:rPr>
        <w:t>:</w:t>
      </w:r>
      <w:r w:rsidR="00451C55" w:rsidRPr="009600FA">
        <w:rPr>
          <w:rFonts w:eastAsia="Times New Roman"/>
          <w:lang w:eastAsia="ru-RU"/>
        </w:rPr>
        <w:t xml:space="preserve"> 500 мг/м</w:t>
      </w:r>
      <w:r w:rsidR="00451C55" w:rsidRPr="009600FA">
        <w:rPr>
          <w:rFonts w:eastAsia="Times New Roman"/>
          <w:vertAlign w:val="superscript"/>
          <w:lang w:eastAsia="ru-RU"/>
        </w:rPr>
        <w:t>2</w:t>
      </w:r>
      <w:r w:rsidR="00451C55" w:rsidRPr="009600FA">
        <w:rPr>
          <w:rFonts w:eastAsia="Times New Roman"/>
          <w:lang w:eastAsia="ru-RU"/>
        </w:rPr>
        <w:t xml:space="preserve"> в/в </w:t>
      </w:r>
      <w:r w:rsidR="00451C55" w:rsidRPr="00C348F4">
        <w:rPr>
          <w:rFonts w:eastAsia="Times New Roman"/>
          <w:lang w:eastAsia="ru-RU"/>
        </w:rPr>
        <w:t xml:space="preserve">кап. или </w:t>
      </w:r>
      <w:r w:rsidR="00EA3851">
        <w:rPr>
          <w:rFonts w:eastAsia="Times New Roman"/>
          <w:lang w:eastAsia="ru-RU"/>
        </w:rPr>
        <w:t>1400 мг п/к</w:t>
      </w:r>
      <w:r w:rsidR="00451C55" w:rsidRPr="00C348F4">
        <w:rPr>
          <w:rFonts w:eastAsia="Times New Roman"/>
          <w:lang w:eastAsia="ru-RU"/>
        </w:rPr>
        <w:t>, день 1. Лечение возобновляется на 29-й день</w:t>
      </w:r>
      <w:r w:rsidRPr="00C348F4">
        <w:t xml:space="preserve"> </w:t>
      </w:r>
      <w:r w:rsidR="000B0AC3" w:rsidRPr="00C348F4">
        <w:fldChar w:fldCharType="begin" w:fldLock="1"/>
      </w:r>
      <w:r w:rsidR="00015814" w:rsidRPr="00C348F4">
        <w:instrText>ADDIN CSL_CITATION {"citationItems":[{"id":"ITEM-1","itemData":{"DOI":"10.1002/ajh.23668","ISSN":"10968652","abstract":"In a phase II trial, we evaluated chlorambucil and rituximab (CLB-R) as first-line induction treatment with or without R as maintenance for elderly chronic lymphocytic leukemia (CLL) patients. Treatment consisted of eight 28-day cycles of CLB (8 mg/m2/day, days 1-7) and R (day 1 of cycle 3, 375 mg/m2; cycles 4-8, 500 mg/m2). Responders were randomized to 12 8-week doses of R (375 mg/m2) or observation. As per intention-to-treat analysis, 82.4% (95% CI, 74.25-90.46%) of 85 patients achieved an overall response (OR), 16.5% a complete response (CR), 2.4% a CR with incomplete bone marrow recovery. The OR was similar across Binet stages (A 86.4%, B 81.6%, and C 78.6%) and age categories (60-64 years, 92.3%; 65-69, 85.2%; 70-74, 75.0%; ≥75, 81.0%). CLB-R was well tolerated. After a median follow-up of 34.2 months, the median progression-free survival (PFS) was 34.7 months (95% CI, 33.1-39.5). TP53 abnormalities, complex karyotype, and low CD20 gene expression predicted lack of response; SF3B1 mutation and BIRC3 disruption low CR rates. IGHV mutations significantly predicted PFS. R maintenance tended towards a better PFS than observation and was safe and most beneficial for patients in partial response and for unmutated IGHV cases. CLB-R represents a promising option for elderly CLL patients. © 2014 Wiley Periodicals, Inc.","author":[{"dropping-particle":"","family":"Foà","given":"Robin","non-dropping-particle":"","parse-names":false,"suffix":""},{"dropping-particle":"","family":"Giudice","given":"Ilaria","non-dropping-particle":"Del","parse-names":false,"suffix":""},{"dropping-particle":"","family":"Cuneo","given":"Antonio","non-dropping-particle":"","parse-names":false,"suffix":""},{"dropping-particle":"","family":"Poeta","given":"Giovanni","non-dropping-particle":"Del","parse-names":false,"suffix":""},{"dropping-particle":"","family":"Ciolli","given":"Stefania","non-dropping-particle":"","parse-names":false,"suffix":""},{"dropping-particle":"","family":"Raimondo","given":"Francesco","non-dropping-particle":"Di","parse-names":false,"suffix":""},{"dropping-particle":"","family":"Lauria","given":"Francesco","non-dropping-particle":"","parse-names":false,"suffix":""},{"dropping-particle":"","family":"Cencini","given":"Emanuele","non-dropping-particle":"","parse-names":false,"suffix":""},{"dropping-particle":"","family":"Rigolin","given":"Gian Matteo","non-dropping-particle":"","parse-names":false,"suffix":""},{"dropping-particle":"","family":"Cortelezzi","given":"Agostino","non-dropping-particle":"","parse-names":false,"suffix":""},{"dropping-particle":"","family":"Nobile","given":"Francesco","non-dropping-particle":"","parse-names":false,"suffix":""},{"dropping-particle":"","family":"Callea","given":"Vincenzo","non-dropping-particle":"","parse-names":false,"suffix":""},{"dropping-particle":"","family":"Brugiatelli","given":"Maura","non-dropping-particle":"","parse-names":false,"suffix":""},{"dropping-particle":"","family":"Massaia","given":"Massimo","non-dropping-particle":"","parse-names":false,"suffix":""},{"dropping-particle":"","family":"Molica","given":"Stefano","non-dropping-particle":"","parse-names":false,"suffix":""},{"dropping-particle":"","family":"Trentin","given":"Livio","non-dropping-particle":"","parse-names":false,"suffix":""},{"dropping-particle":"","family":"Rizzi","given":"Rita","non-dropping-particle":"","parse-names":false,"suffix":""},{"dropping-particle":"","family":"Specchia","given":"Giorgina","non-dropping-particle":"","parse-names":false,"suffix":""},{"dropping-particle":"","family":"Serio","given":"Francesca","non-dropping-particle":"Di","parse-names":false,"suffix":""},{"dropping-particle":"","family":"Orsucci","given":"Lorella","non-dropping-particle":"","parse-names":false,"suffix":""},{"dropping-particle":"","family":"Ambrosetti","given":"Achille","non-dropping-particle":"","parse-names":false,"suffix":""},{"dropping-particle":"","family":"Montillo","given":"Marco","non-dropping-particle":"","parse-names":false,"suffix":""},{"dropping-particle":"","family":"Zinzani","given":"Pier Luigi","non-dropping-particle":"","parse-names":false,"suffix":""},{"dropping-particle":"","family":"Ferrara","given":"Felicetto","non-dropping-particle":"","parse-names":false,"suffix":""},{"dropping-particle":"","family":"Morabito","given":"Fortunato","non-dropping-particle":"","parse-names":false,"suffix":""},{"dropping-particle":"","family":"Mura","given":"Maria Angela","non-dropping-particle":"","parse-names":false,"suffix":""},{"dropping-particle":"","family":"Soriani","given":"Silvia","non-dropping-particle":"","parse-names":false,"suffix":""},{"dropping-particle":"","family":"Peragine","given":"Nadia","non-dropping-particle":"","parse-names":false,"suffix":""},{"dropping-particle":"","family":"Tavolaro","given":"Simona","non-dropping-particle":"","parse-names":false,"suffix":""},{"dropping-particle":"","family":"Bonina","given":"Silvia","non-dropping-particle":"","parse-names":false,"suffix":""},{"dropping-particle":"","family":"Marinelli","given":"Marilisa","non-dropping-particle":"","parse-names":false,"suffix":""},{"dropping-particle":"","family":"Propris","given":"Maria Stefania","non-dropping-particle":"De","parse-names":false,"suffix":""},{"dropping-particle":"Della","family":"Starza","given":"Irene","non-dropping-particle":"","parse-names":false,"suffix":""},{"dropping-particle":"","family":"Piciocchi","given":"Alfonso","non-dropping-particle":"","parse-names":false,"suffix":""},{"dropping-particle":"","family":"Alietti","given":"Alessandra","non-dropping-particle":"","parse-names":false,"suffix":""},{"dropping-particle":"","family":"Runggaldier","given":"Eva Josephine","non-dropping-particle":"","parse-names":false,"suffix":""},{"dropping-particle":"","family":"Gamba","given":"Enrica","non-dropping-particle":"","parse-names":false,"suffix":""},{"dropping-particle":"","family":"Mauro","given":"Francesca Romana","non-dropping-particle":"","parse-names":false,"suffix":""},{"dropping-particle":"","family":"Chiaretti","given":"Sabina","non-dropping-particle":"","parse-names":false,"suffix":""},{"dropping-particle":"","family":"Guarini","given":"Anna","non-dropping-particle":"","parse-names":false,"suffix":""}],"container-title":"American Journal of Hematology","id":"ITEM-1","issue":"5","issued":{"date-parts":[["2014"]]},"page":"480-486","publisher":"Wiley-Liss Inc.","title":"Chlorambucil plus rituximab with or without maintenance rituximab as first-line treatment for elderly chronic lymphocytic leukemia patients","type":"article-journal","volume":"89"},"uris":["http://www.mendeley.com/documents/?uuid=862108c3-56b0-35c8-b867-3539bca5cf9a"]},{"id":"ITEM-2","itemData":{"DOI":"10.1200/JCO.2013.49.6547","ISSN":"15277755","abstract":"Purpose Most patients with chronic lymphocytic leukemia (CLL) are elderly and/or have comorbidities that may make them ineligible for fludarabine-based treatment. For this population, chlorambucil monotherapy is an appropriate therapeutic option; however, response rates with chlorambucil are low, and more effective treatments are needed. This trial was designed to assess how the addition of rituximab to chlorambucil (R-chlorambucil) would affect safety and efficacy in patients with CLL.Patients and Methods Patients with first-line CLL were treated with rituximab (375 mg/m2 on day 1, cycle one, and 500 mg/m2 thereafter) plus chlorambucil (10 mg/m2/d all cycles; day 1 through 7) for six 28-day cycles. For patients not achieving complete response (CR), six additional cycles of chlorambucil alone could be administered. The primary end point of the study was safety.Results A total of 100 patients were treated with R-chlorambucil, with a median follow-up of 30 months. Median age of patients was 70 years (range, 43 to 86 years), with patients having a median of seven comorbidities. Hematologic toxicities accounted for most grade 3/4 adverse events reported, with neutropenia and lymphopenia both occurring in 41% of patients and leukopenia in 23%. Overall response rates were 84%, with CR achieved in 10% of patients. Median progression-free survival was 23.5 months; median overall survival was not reached.Conclusion These results compare favorably with previously published results for chlorambucil monotherapy, suggesting that the addition of rituximab to chlorambucil may improve efficacy with no unexpected adverse events. R-chlorambucil may improve outcome for patients who are ineligible for fludarabine-based treatments.","author":[{"dropping-particle":"","family":"Hillmen","given":"Peter","non-dropping-particle":"","parse-names":false,"suffix":""},{"dropping-particle":"","family":"Gribben","given":"John G.","non-dropping-particle":"","parse-names":false,"suffix":""},{"dropping-particle":"","family":"Follows","given":"George A.","non-dropping-particle":"","parse-names":false,"suffix":""},{"dropping-particle":"","family":"Milligan","given":"Donald","non-dropping-particle":"","parse-names":false,"suffix":""},{"dropping-particle":"","family":"Sayala","given":"Hazem A.","non-dropping-particle":"","parse-names":false,"suffix":""},{"dropping-particle":"","family":"Moreton","given":"Paul","non-dropping-particle":"","parse-names":false,"suffix":""},{"dropping-particle":"","family":"Oscier","given":"David G.","non-dropping-particle":"","parse-names":false,"suffix":""},{"dropping-particle":"","family":"Dearden","given":"Claire E.","non-dropping-particle":"","parse-names":false,"suffix":""},{"dropping-particle":"","family":"Kennedy","given":"Daniel B.","non-dropping-particle":"","parse-names":false,"suffix":""},{"dropping-particle":"","family":"Pettitt","given":"Andrew R.","non-dropping-particle":"","parse-names":false,"suffix":""},{"dropping-particle":"","family":"Nathwani","given":"Amit","non-dropping-particle":"","parse-names":false,"suffix":""},{"dropping-particle":"","family":"Varghese","given":"Abraham","non-dropping-particle":"","parse-names":false,"suffix":""},{"dropping-particle":"","family":"Cohen","given":"Dena","non-dropping-particle":"","parse-names":false,"suffix":""},{"dropping-particle":"","family":"Rawstron","given":"Andy","non-dropping-particle":"","parse-names":false,"suffix":""},{"dropping-particle":"","family":"Oertel","given":"Stephan","non-dropping-particle":"","parse-names":false,"suffix":""},{"dropping-particle":"","family":"Pocock","given":"Christopher F E","non-dropping-particle":"","parse-names":false,"suffix":""}],"container-title":"Journal of Clinical Oncology","id":"ITEM-2","issue":"12","issued":{"date-parts":[["2014","4","20"]]},"page":"1236-1241","publisher":"American Society of Clinical Oncology","title":"Rituximab plus chlorambucil as first-line treatment for chronic lymphocytic leukemia: Final analysis of an open-label phase II study","type":"article-journal","volume":"32"},"uris":["http://www.mendeley.com/documents/?uuid=590b0f66-c88b-3951-a495-fe23ae67efb0"]}],"mendeley":{"formattedCitation":"[37,38]","plainTextFormattedCitation":"[37,38]","previouslyFormattedCitation":"[37,38]"},"properties":{"noteIndex":0},"schema":"https://github.com/citation-style-language/schema/raw/master/csl-citation.json"}</w:instrText>
      </w:r>
      <w:r w:rsidR="000B0AC3" w:rsidRPr="00C348F4">
        <w:fldChar w:fldCharType="separate"/>
      </w:r>
      <w:r w:rsidR="00015814" w:rsidRPr="00C348F4">
        <w:rPr>
          <w:noProof/>
        </w:rPr>
        <w:t>[37,38]</w:t>
      </w:r>
      <w:r w:rsidR="000B0AC3" w:rsidRPr="00C348F4">
        <w:fldChar w:fldCharType="end"/>
      </w:r>
      <w:r w:rsidR="00CD5B95" w:rsidRPr="00C348F4">
        <w:t>.</w:t>
      </w:r>
    </w:p>
    <w:p w:rsidR="00B549A0" w:rsidRPr="00C348F4" w:rsidRDefault="00AC39FB" w:rsidP="00BE7488">
      <w:pPr>
        <w:pStyle w:val="a"/>
        <w:numPr>
          <w:ilvl w:val="0"/>
          <w:numId w:val="3"/>
        </w:numPr>
        <w:spacing w:before="0"/>
      </w:pPr>
      <w:bookmarkStart w:id="47" w:name="_Hlk16594357"/>
      <w:r w:rsidRPr="00C348F4">
        <w:t>#В</w:t>
      </w:r>
      <w:r w:rsidR="00B549A0" w:rsidRPr="00C348F4">
        <w:t xml:space="preserve">енетоклакс </w:t>
      </w:r>
      <w:r w:rsidR="00451C55" w:rsidRPr="00C348F4">
        <w:rPr>
          <w:lang w:eastAsia="ru-RU"/>
        </w:rPr>
        <w:t xml:space="preserve">20 мг/сут, дни 22–28 цикла 1; 50 мг/сут дни 1–7 цикла 2; 100 мг/сут дни 8–14 цикла 2; 200 мг/сут дни 15–21 цикла 2; 400 мг/сут дни 22–28 цикла 2, далее 400 мг/сут в течение 12 </w:t>
      </w:r>
      <w:r w:rsidR="00451C55" w:rsidRPr="00C348F4">
        <w:rPr>
          <w:szCs w:val="24"/>
        </w:rPr>
        <w:t>мес</w:t>
      </w:r>
      <w:r w:rsidR="00451C55" w:rsidRPr="00C348F4">
        <w:t xml:space="preserve"> </w:t>
      </w:r>
      <w:r w:rsidR="00B549A0" w:rsidRPr="00C348F4">
        <w:t>+ обинутузумаб</w:t>
      </w:r>
      <w:r w:rsidR="005C7FBA" w:rsidRPr="00C348F4">
        <w:t>**</w:t>
      </w:r>
      <w:bookmarkEnd w:id="47"/>
      <w:r w:rsidR="00451C55" w:rsidRPr="00C348F4">
        <w:t xml:space="preserve"> </w:t>
      </w:r>
      <w:r w:rsidR="00451C55" w:rsidRPr="00C348F4">
        <w:rPr>
          <w:lang w:eastAsia="ru-RU"/>
        </w:rPr>
        <w:t xml:space="preserve">100 мг, день 1 цикла 1; 900 мг день 2 цикла 1; 1000 мг день 8 цикла 1; 1000 мг день 15 цикла 1; 1000 мг день 1 цикла 2; 1000 мг день 1 циклов 3–6 </w:t>
      </w:r>
      <w:r w:rsidR="000B0AC3" w:rsidRPr="00C348F4">
        <w:fldChar w:fldCharType="begin" w:fldLock="1"/>
      </w:r>
      <w:r w:rsidR="00015814" w:rsidRPr="00C348F4">
        <w:instrText>ADDIN CSL_CITATION {"citationItems":[{"id":"ITEM-1","itemData":{"DOI":"10.1056/NEJMoa1815281","ISSN":"1533-4406","PMID":"31166681","abstract":"BACKGROUND The BCL2 inhibitor venetoclax has shown activity in patients with chronic lymphocytic leukemia (CLL), but its efficacy in combination with other agents in patients with CLL and coexisting conditions is not known. METHODS In this open-label, phase 3 trial, we investigated fixed-duration treatment with venetoclax and obinutuzumab in patients with previously untreated CLL and coexisting conditions. Patients with a score of greater than 6 on the Cumulative Illness Rating Scale (scores range from 0 to 56, with higher scores indicating more impaired function of organ systems) or a calculated creatinine clearance of less than 70 ml per minute were randomly assigned to receive venetoclax-obinutuzumab or chlorambucil-obinutuzumab. The primary end point was investigator-assessed progression-free survival. The safety of each regimen was also evaluated. RESULTS In total, 432 patients (median age, 72 years; median Cumulative Illness Rating Scale score, 8; median creatinine clearance, 66.4 ml per minute) underwent randomization, with 216 assigned to each group. After a median follow-up of 28.1 months, 30 primary end-point events (disease progression or death) had occurred in the venetoclax-obinutuzumab group and 77 had occurred in the chlorambucil-obinutuzumab group (hazard ratio, 0.35; 95% confidence interval [CI], 0.23 to 0.53; P&lt;0.001). The Kaplan-Meier estimate of the percentage of patients with progression-free survival at 24 months was significantly higher in the venetoclax-obinutuzumab group than in the chlorambucil-obinutuzumab group: 88.2% (95% CI, 83.7 to 92.6) as compared with 64.1% (95% CI, 57.4 to 70.8). This benefit was also observed in patients with TP53 deletion, mutation, or both and in patients with unmutated immunoglobulin heavy-chain genes. Grade 3 or 4 neutropenia occurred in 52.8% of patients in the venetoclax-obinutuzumab group and in 48.1% of patients in the chlorambucil-obinutuzumab group, and grade 3 or 4 infections occurred in 17.5% and 15.0%, respectively. All-cause mortality was 9.3% in the venetoclax-obinutuzumab group and 7.9% in the chlorambucil-obinutuzumab group. These differences were not significant. CONCLUSIONS Among patients with untreated CLL and coexisting conditions, venetoclax-obinutuzumab was associated with longer progression-free survival than chlorambucil-obinutuzumab. (Funded by F. Hoffmann-La Roche and AbbVie; ClinicalTrials.gov number, NCT02242942.).","author":[{"dropping-particle":"","family":"Fischer","given":"Kirsten","non-dropping-particle":"","parse-names":false,"suffix":""},{"dropping-particle":"","family":"Al-Sawaf","given":"Othman","non-dropping-particle":"","parse-names":false,"suffix":""},{"dropping-particle":"","family":"Bahlo","given":"Jasmin","non-dropping-particle":"","parse-names":false,"suffix":""},{"dropping-particle":"","family":"Fink","given":"Anna-Maria","non-dropping-particle":"","parse-names":false,"suffix":""},{"dropping-particle":"","family":"Tandon","given":"Maneesh","non-dropping-particle":"","parse-names":false,"suffix":""},{"dropping-particle":"","family":"Dixon","given":"Mark","non-dropping-particle":"","parse-names":false,"suffix":""},{"dropping-particle":"","family":"Robrecht","given":"Sandra","non-dropping-particle":"","parse-names":false,"suffix":""},{"dropping-particle":"","family":"Warburton","given":"Simon","non-dropping-particle":"","parse-names":false,"suffix":""},{"dropping-particle":"","family":"Humphrey","given":"Kathryn","non-dropping-particle":"","parse-names":false,"suffix":""},{"dropping-particle":"","family":"Samoylova","given":"Olga","non-dropping-particle":"","parse-names":false,"suffix":""},{"dropping-particle":"","family":"Liberati","given":"Anna M","non-dropping-particle":"","parse-names":false,"suffix":""},{"dropping-particle":"","family":"Pinilla-Ibarz","given":"Javier","non-dropping-particle":"","parse-names":false,"suffix":""},{"dropping-particle":"","family":"Opat","given":"Stephen","non-dropping-particle":"","parse-names":false,"suffix":""},{"dropping-particle":"","family":"Sivcheva","given":"Liliya","non-dropping-particle":"","parse-names":false,"suffix":""},{"dropping-particle":"","family":"Dû","given":"Katell","non-dropping-particle":"Le","parse-names":false,"suffix":""},{"dropping-particle":"","family":"Fogliatto","given":"Laura M","non-dropping-particle":"","parse-names":false,"suffix":""},{"dropping-particle":"","family":"Niemann","given":"Carsten U","non-dropping-particle":"","parse-names":false,"suffix":""},{"dropping-particle":"","family":"Weinkove","given":"Robert","non-dropping-particle":"","parse-names":false,"suffix":""},{"dropping-particle":"","family":"Robinson","given":"Sue","non-dropping-particle":"","parse-names":false,"suffix":""},{"dropping-particle":"","family":"Kipps","given":"Thomas J","non-dropping-particle":"","parse-names":false,"suffix":""},{"dropping-particle":"","family":"Boettcher","given":"Sebastian","non-dropping-particle":"","parse-names":false,"suffix":""},{"dropping-particle":"","family":"Tausch","given":"Eugen","non-dropping-particle":"","parse-names":false,"suffix":""},{"dropping-particle":"","family":"Humerickhouse","given":"Rod","non-dropping-particle":"","parse-names":false,"suffix":""},{"dropping-particle":"","family":"Eichhorst","given":"Barbara","non-dropping-particle":"","parse-names":false,"suffix":""},{"dropping-particle":"","family":"Wendtner","given":"Clemens-Martin","non-dropping-particle":"","parse-names":false,"suffix":""},{"dropping-particle":"","family":"Langerak","given":"Anton W","non-dropping-particle":"","parse-names":false,"suffix":""},{"dropping-particle":"","family":"Kreuzer","given":"Karl-Anton","non-dropping-particle":"","parse-names":false,"suffix":""},{"dropping-particle":"","family":"Ritgen","given":"Matthias","non-dropping-particle":"","parse-names":false,"suffix":""},{"dropping-particle":"","family":"Goede","given":"Valentin","non-dropping-particle":"","parse-names":false,"suffix":""},{"dropping-particle":"","family":"Stilgenbauer","given":"Stephan","non-dropping-particle":"","parse-names":false,"suffix":""},{"dropping-particle":"","family":"Mobasher","given":"Mehrdad","non-dropping-particle":"","parse-names":false,"suffix":""},{"dropping-particle":"","family":"Hallek","given":"Michael","non-dropping-particle":"","parse-names":false,"suffix":""}],"container-title":"The New England journal of medicine","id":"ITEM-1","issue":"23","issued":{"date-parts":[["2019"]]},"page":"2225-2236","title":"Venetoclax and Obinutuzumab in Patients with CLL and Coexisting Conditions.","type":"article-journal","volume":"380"},"uris":["http://www.mendeley.com/documents/?uuid=a0affb4b-6980-32ef-bb14-19803b6f2624"]}],"mendeley":{"formattedCitation":"[39]","plainTextFormattedCitation":"[39]","previouslyFormattedCitation":"[39]"},"properties":{"noteIndex":0},"schema":"https://github.com/citation-style-language/schema/raw/master/csl-citation.json"}</w:instrText>
      </w:r>
      <w:r w:rsidR="000B0AC3" w:rsidRPr="00C348F4">
        <w:fldChar w:fldCharType="separate"/>
      </w:r>
      <w:r w:rsidR="00015814" w:rsidRPr="00C348F4">
        <w:rPr>
          <w:noProof/>
        </w:rPr>
        <w:t>[39]</w:t>
      </w:r>
      <w:r w:rsidR="000B0AC3" w:rsidRPr="00C348F4">
        <w:fldChar w:fldCharType="end"/>
      </w:r>
      <w:r w:rsidR="00CD5B95" w:rsidRPr="00C348F4">
        <w:t>.</w:t>
      </w:r>
    </w:p>
    <w:p w:rsidR="00EC5A18" w:rsidRPr="00C348F4" w:rsidRDefault="00AC39FB" w:rsidP="00BE7488">
      <w:pPr>
        <w:pStyle w:val="a"/>
        <w:numPr>
          <w:ilvl w:val="0"/>
          <w:numId w:val="3"/>
        </w:numPr>
        <w:spacing w:before="0"/>
      </w:pPr>
      <w:r w:rsidRPr="00C348F4">
        <w:t>В</w:t>
      </w:r>
      <w:r w:rsidR="00EC5A18" w:rsidRPr="00C348F4">
        <w:t>енетоклакс</w:t>
      </w:r>
      <w:r w:rsidR="00F0422A" w:rsidRPr="00C348F4">
        <w:t xml:space="preserve"> </w:t>
      </w:r>
      <w:r w:rsidR="00CD5B95" w:rsidRPr="00C348F4">
        <w:t xml:space="preserve">в режиме </w:t>
      </w:r>
      <w:r w:rsidR="0048027B" w:rsidRPr="00C348F4">
        <w:t>монотерапи</w:t>
      </w:r>
      <w:r w:rsidR="00CD5B95" w:rsidRPr="00C348F4">
        <w:t xml:space="preserve">и </w:t>
      </w:r>
      <w:r w:rsidR="00451C55" w:rsidRPr="00C348F4">
        <w:rPr>
          <w:lang w:eastAsia="ru-RU"/>
        </w:rPr>
        <w:t>20 мг/сут (нед. 1), 50 мг/сут (нед. 2), 100 мг/сут (нед. 3), 200 мг/сут (нед. 4), 400 мг/сут (нед. 5 и далее), до прогрессирования или развития непереносимой токсичности</w:t>
      </w:r>
      <w:r w:rsidR="00451C55" w:rsidRPr="00C348F4">
        <w:t xml:space="preserve"> </w:t>
      </w:r>
      <w:r w:rsidR="00577F69" w:rsidRPr="00C348F4">
        <w:t>–</w:t>
      </w:r>
      <w:r w:rsidR="00BC77DD" w:rsidRPr="00C348F4">
        <w:t xml:space="preserve"> пациентам,</w:t>
      </w:r>
      <w:r w:rsidR="00646FFF" w:rsidRPr="00C348F4">
        <w:t xml:space="preserve"> </w:t>
      </w:r>
      <w:r w:rsidR="00BC77DD" w:rsidRPr="00C348F4">
        <w:t xml:space="preserve">которым лечение ибрутинибом** не может быть назначено </w:t>
      </w:r>
      <w:r w:rsidR="000B0AC3" w:rsidRPr="00C348F4">
        <w:fldChar w:fldCharType="begin" w:fldLock="1"/>
      </w:r>
      <w:r w:rsidR="00015814" w:rsidRPr="00C348F4">
        <w:instrText>ADDIN CSL_CITATION {"citationItems":[{"id":"ITEM-1","itemData":{"DOI":"10.1016/S1470-2045(17)30909-9","ISSN":"1474-5488","PMID":"29246803","abstract":"BACKGROUND Therapy targeting Bruton's tyrosine kinase (BTK) with ibrutinib has transformed the treatment of chronic lymphocytic leukaemia. However, patients who are refractory to or relapse after ibrutinib therapy have poor outcomes. Venetoclax is a selective, orally bioavailable inhibitor of BCL-2 active in previously treated patients with relapsed or refractory chronic lymphocytic leukaemia. In this study, we assessed the activity and safety of venetoclax in patients with chronic lymphocytic leukaemia who are refractory to or relapse during or after ibrutinib therapy. METHODS In this interim analysis of a multicentre, open-label, non-randomised, phase 2 trial, we enrolled patients aged 18 years or older with a documented diagnosis of chronic lymphocytic leukaemia according to the 2008 International Workshop on Chronic Lymphocytic Leukemia (IWCLL) criteria and an Eastern Cooperative Oncology Group performance score of 2 or lower. All patients had relapsed or refractory disease after previous treatment with a BCR signalling pathway inhibitor. All patients were screened for Richter's transformation and cases confirmed by biopsy were excluded. Eligible patients received oral venetoclax, starting at 20 mg per day with stepwise dose ramp-up over 5 weeks to 400 mg per day. Patients with rapidly progressing disease received an accelerated dosing schedule (to 400 mg per day by week 3). The primary endpoint was overall response, defined as the proportion of patients with an overall response per investigator's assessment according to IWCLL criteria. All patients who received at least one dose of venetoclax were included in the activity and safety analyses. This study is ongoing; data for this interim analysis were collected per regulatory agencies' request as of June 30, 2017. This trial is registered with ClinicalTrials.gov, number NCT02141282. FINDINGS Between September, 2014, and November, 2016, 127 previously treated patients with relapsed or refractory chronic lymphocytic leukaemia were enrolled from 15 sites across the USA. 91 patients had received ibrutinib as the last BCR inhibitor therapy before enrolment, 43 of whom were enrolled in the main cohort and 48 in the expansion cohort recruited later after a protocol amendment. At the time of analysis, the median follow-up was 14 months (IQR 8-18) for all 91 patients, 19 months (9-27) for the main cohort, and 12 months (8-15) for the expansion cohort. 59 (65%, 95% CI 53-74) of 91 patients had an overall resp…","author":[{"dropping-particle":"","family":"Jones","given":"Jeffrey A","non-dropping-particle":"","parse-names":false,"suffix":""},{"dropping-particle":"","family":"Mato","given":"Anthony R","non-dropping-particle":"","parse-names":false,"suffix":""},{"dropping-particle":"","family":"Wierda","given":"William G","non-dropping-particle":"","parse-names":false,"suffix":""},{"dropping-particle":"","family":"Davids","given":"Matthew S","non-dropping-particle":"","parse-names":false,"suffix":""},{"dropping-particle":"","family":"Choi","given":"Michael","non-dropping-particle":"","parse-names":false,"suffix":""},{"dropping-particle":"","family":"Cheson","given":"Bruce D","non-dropping-particle":"","parse-names":false,"suffix":""},{"dropping-particle":"","family":"Furman","given":"Richard R","non-dropping-particle":"","parse-names":false,"suffix":""},{"dropping-particle":"","family":"Lamanna","given":"Nicole","non-dropping-particle":"","parse-names":false,"suffix":""},{"dropping-particle":"","family":"Barr","given":"Paul M","non-dropping-particle":"","parse-names":false,"suffix":""},{"dropping-particle":"","family":"Zhou","given":"Lang","non-dropping-particle":"","parse-names":false,"suffix":""},{"dropping-particle":"","family":"Chyla","given":"Brenda","non-dropping-particle":"","parse-names":false,"suffix":""},{"dropping-particle":"","family":"Salem","given":"Ahmed Hamed","non-dropping-particle":"","parse-names":false,"suffix":""},{"dropping-particle":"","family":"Verdugo","given":"Maria","non-dropping-particle":"","parse-names":false,"suffix":""},{"dropping-particle":"","family":"Humerickhouse","given":"Rod A","non-dropping-particle":"","parse-names":false,"suffix":""},{"dropping-particle":"","family":"Potluri","given":"Jalaja","non-dropping-particle":"","parse-names":false,"suffix":""},{"dropping-particle":"","family":"Coutre","given":"Steven","non-dropping-particle":"","parse-names":false,"suffix":""},{"dropping-particle":"","family":"Woyach","given":"Jennifer","non-dropping-particle":"","parse-names":false,"suffix":""},{"dropping-particle":"","family":"Byrd","given":"John C","non-dropping-particle":"","parse-names":false,"suffix":""}],"container-title":"The Lancet. Oncology","id":"ITEM-1","issue":"1","issued":{"date-parts":[["2018"]]},"page":"65-75","title":"Venetoclax for chronic lymphocytic leukaemia progressing after ibrutinib: an interim analysis of a multicentre, open-label, phase 2 trial.","type":"article-journal","volume":"19"},"uris":["http://www.mendeley.com/documents/?uuid=3dd806e5-0269-3ea1-9f80-c440def264be"]}],"mendeley":{"formattedCitation":"[40]","plainTextFormattedCitation":"[40]","previouslyFormattedCitation":"[40]"},"properties":{"noteIndex":0},"schema":"https://github.com/citation-style-language/schema/raw/master/csl-citation.json"}</w:instrText>
      </w:r>
      <w:r w:rsidR="000B0AC3" w:rsidRPr="00C348F4">
        <w:fldChar w:fldCharType="separate"/>
      </w:r>
      <w:r w:rsidR="00015814" w:rsidRPr="00C348F4">
        <w:rPr>
          <w:noProof/>
        </w:rPr>
        <w:t>[40]</w:t>
      </w:r>
      <w:r w:rsidR="000B0AC3" w:rsidRPr="00C348F4">
        <w:fldChar w:fldCharType="end"/>
      </w:r>
      <w:r w:rsidR="006D1E7B" w:rsidRPr="00C348F4">
        <w:rPr>
          <w:lang w:val="en-US"/>
        </w:rPr>
        <w:t>.</w:t>
      </w:r>
    </w:p>
    <w:p w:rsidR="004D7374" w:rsidRPr="00CD5B95" w:rsidRDefault="004D7374" w:rsidP="00504D96">
      <w:pPr>
        <w:contextualSpacing/>
        <w:rPr>
          <w:b/>
          <w:spacing w:val="-4"/>
        </w:rPr>
      </w:pPr>
      <w:r w:rsidRPr="00CD5B95">
        <w:rPr>
          <w:b/>
          <w:spacing w:val="-4"/>
        </w:rPr>
        <w:t xml:space="preserve">Уровень убедительности </w:t>
      </w:r>
      <w:r w:rsidR="00C20509" w:rsidRPr="00CD5B95">
        <w:rPr>
          <w:b/>
          <w:spacing w:val="-4"/>
        </w:rPr>
        <w:t xml:space="preserve">рекомендаций – </w:t>
      </w:r>
      <w:r w:rsidR="00451C55">
        <w:rPr>
          <w:b/>
          <w:spacing w:val="-4"/>
        </w:rPr>
        <w:t>В</w:t>
      </w:r>
      <w:r w:rsidR="00451C55" w:rsidRPr="00CD5B95">
        <w:rPr>
          <w:b/>
          <w:spacing w:val="-4"/>
        </w:rPr>
        <w:t xml:space="preserve"> </w:t>
      </w:r>
      <w:r w:rsidRPr="00CD5B95">
        <w:rPr>
          <w:b/>
          <w:spacing w:val="-4"/>
        </w:rPr>
        <w:t>(урове</w:t>
      </w:r>
      <w:r w:rsidR="001E3D61" w:rsidRPr="00CD5B95">
        <w:rPr>
          <w:b/>
          <w:spacing w:val="-4"/>
        </w:rPr>
        <w:t xml:space="preserve">нь достоверности </w:t>
      </w:r>
      <w:r w:rsidR="00C20509" w:rsidRPr="00CD5B95">
        <w:rPr>
          <w:b/>
          <w:spacing w:val="-4"/>
        </w:rPr>
        <w:t xml:space="preserve">доказательств – </w:t>
      </w:r>
      <w:r w:rsidR="00451C55">
        <w:rPr>
          <w:b/>
          <w:spacing w:val="-4"/>
        </w:rPr>
        <w:t>3</w:t>
      </w:r>
      <w:r w:rsidRPr="00CD5B95">
        <w:rPr>
          <w:b/>
          <w:spacing w:val="-4"/>
        </w:rPr>
        <w:t>)</w:t>
      </w:r>
      <w:r w:rsidR="00912FAC" w:rsidRPr="00CD5B95">
        <w:rPr>
          <w:b/>
          <w:spacing w:val="-4"/>
        </w:rPr>
        <w:t>.</w:t>
      </w:r>
    </w:p>
    <w:p w:rsidR="00FD132B" w:rsidRDefault="00A81638" w:rsidP="00504D96">
      <w:pPr>
        <w:contextualSpacing/>
        <w:rPr>
          <w:i/>
        </w:rPr>
      </w:pPr>
      <w:r>
        <w:rPr>
          <w:b/>
        </w:rPr>
        <w:t>Комментарии</w:t>
      </w:r>
      <w:r w:rsidR="004D7374" w:rsidRPr="00912FAC">
        <w:rPr>
          <w:b/>
        </w:rPr>
        <w:t xml:space="preserve">: </w:t>
      </w:r>
      <w:r w:rsidR="00B6655F" w:rsidRPr="00FD132B">
        <w:rPr>
          <w:i/>
        </w:rPr>
        <w:t>у</w:t>
      </w:r>
      <w:r w:rsidR="00B6655F">
        <w:rPr>
          <w:i/>
        </w:rPr>
        <w:t xml:space="preserve"> </w:t>
      </w:r>
      <w:r w:rsidR="00FD132B">
        <w:rPr>
          <w:i/>
        </w:rPr>
        <w:t>пожилых пациентов могут применяться менее интенсивные режимы</w:t>
      </w:r>
      <w:r w:rsidR="00CD5B95" w:rsidRPr="00CD5B95">
        <w:rPr>
          <w:i/>
        </w:rPr>
        <w:t xml:space="preserve"> </w:t>
      </w:r>
      <w:r w:rsidR="00CD5B95">
        <w:rPr>
          <w:i/>
        </w:rPr>
        <w:t>иммунохимиотерапии</w:t>
      </w:r>
      <w:r w:rsidR="00FD132B">
        <w:rPr>
          <w:i/>
        </w:rPr>
        <w:t xml:space="preserve">, терапия таргетными препаратами. </w:t>
      </w:r>
    </w:p>
    <w:p w:rsidR="00FD132B" w:rsidRPr="00C348F4" w:rsidRDefault="00FD132B" w:rsidP="00504D96">
      <w:pPr>
        <w:contextualSpacing/>
        <w:rPr>
          <w:i/>
        </w:rPr>
      </w:pPr>
      <w:r w:rsidRPr="00912FAC">
        <w:rPr>
          <w:i/>
        </w:rPr>
        <w:t xml:space="preserve">В исследовании MABLE </w:t>
      </w:r>
      <w:r w:rsidR="00CD5B95">
        <w:rPr>
          <w:i/>
        </w:rPr>
        <w:t>сопоставлены</w:t>
      </w:r>
      <w:r w:rsidRPr="00912FAC">
        <w:rPr>
          <w:i/>
        </w:rPr>
        <w:t xml:space="preserve"> режимы BR и Clb-R у пожилых пациентов</w:t>
      </w:r>
      <w:r>
        <w:rPr>
          <w:i/>
        </w:rPr>
        <w:t xml:space="preserve"> и </w:t>
      </w:r>
      <w:r w:rsidRPr="00912FAC">
        <w:rPr>
          <w:i/>
        </w:rPr>
        <w:t xml:space="preserve">показана более высокая частота полных ремиссий в группе BR, а также увеличение ВБП (39,6 </w:t>
      </w:r>
      <w:r w:rsidR="00F07AA9">
        <w:rPr>
          <w:i/>
        </w:rPr>
        <w:t>мес.</w:t>
      </w:r>
      <w:r w:rsidRPr="00912FAC">
        <w:rPr>
          <w:i/>
        </w:rPr>
        <w:t xml:space="preserve"> против 29,9</w:t>
      </w:r>
      <w:r w:rsidR="000F6931">
        <w:rPr>
          <w:i/>
        </w:rPr>
        <w:t xml:space="preserve"> мес.</w:t>
      </w:r>
      <w:r w:rsidRPr="00912FAC">
        <w:rPr>
          <w:i/>
        </w:rPr>
        <w:t xml:space="preserve"> соответственно, p = 0,003)</w:t>
      </w:r>
      <w:r w:rsidR="00CD5B95">
        <w:rPr>
          <w:i/>
        </w:rPr>
        <w:t xml:space="preserve"> </w:t>
      </w:r>
      <w:r w:rsidR="000B0AC3" w:rsidRPr="00CD5B95">
        <w:rPr>
          <w:i/>
        </w:rPr>
        <w:fldChar w:fldCharType="begin" w:fldLock="1"/>
      </w:r>
      <w:r w:rsidR="00015814">
        <w:rPr>
          <w:i/>
        </w:rPr>
        <w:instrText>ADDIN CSL_CITATION {"citationItems":[{"id":"ITEM-1","itemData":{"DOI":"10.3324/haematol.2017.170480","ISSN":"15928721","abstract":"© 2018 Ferrata Storti Foundation. MABLE investigated the efficacy and safety of rituximab plus bendamustine or rituximab plus chlorambucil in fludarabine-ineligible patients with chronic lymphocytic leukemia. Patients received rituximab plus bendamustine or rituximab plus chlorambucil every four weeks for six cycles. Rituximab plus chlorambucil-treated patients without a complete response after Cycle 6 received chlorambucil monotherapy for at least six additional cycles or until complete response. The primary endpoint was complete response rate (confirmed by bone marrow biopsy) after Cycle 6 in first-line patients. Secondary endpoints included progression-free survival, overall survival, minimal residual disease, and safety. Overall, 357 patients were randomized (rituximab plus bendamustine, n=178; rituximab plus chlorambucil, n=179; intent-to-treat population), including 241 first-line patients (n=121 and n=120, respectively); 355 patients received treatment (n=177 and n=178, respectively; safety population). In first-line patients, complete response rate after Cycle 6 (rituximab plus bendamustine, 24%; rituximab plus chlorambucil, 9%; P=0.002) and median progression-free survival (rituximab plus bendamustine, 40 months; rituximab plus chlorambucil, 30 months; P=0.003) were higher with rituximab plus bendamustine than rituximab plus chlorambucil. Overall response rate and overall survival were not different. In first-line patients with a complete response, minimal residual disease-negativity was higher with rituximab plus bendamustine than rituximab plus chlorambucil (66% vs. 36%). Overall adverse event incidence was similar (rituximab plus bendamustine, 98%; rituximab plus chlorambucil, 97%). Rituximab plus bendamustine may be a valuable first-line option for fludarabine-ineligible patients with chronic lymphocytic leukemia.","author":[{"dropping-particle":"","family":"Michallet","given":"Anne Sophie","non-dropping-particle":"","parse-names":false,"suffix":""},{"dropping-particle":"","family":"Aktan","given":"Melih","non-dropping-particle":"","parse-names":false,"suffix":""},{"dropping-particle":"","family":"Hiddemann","given":"Wolfgang","non-dropping-particle":"","parse-names":false,"suffix":""},{"dropping-particle":"","family":"Ilhan","given":"Osman","non-dropping-particle":"","parse-names":false,"suffix":""},{"dropping-particle":"","family":"Johansson","given":"Peter","non-dropping-particle":"","parse-names":false,"suffix":""},{"dropping-particle":"","family":"Laribi","given":"Kamel","non-dropping-particle":"","parse-names":false,"suffix":""},{"dropping-particle":"","family":"Meddeb","given":"Balkis","non-dropping-particle":"","parse-names":false,"suffix":""},{"dropping-particle":"","family":"Moreno","given":"Carol","non-dropping-particle":"","parse-names":false,"suffix":""},{"dropping-particle":"","family":"Raposo","given":"João","non-dropping-particle":"","parse-names":false,"suffix":""},{"dropping-particle":"","family":"Schuh","given":"Anna","non-dropping-particle":"","parse-names":false,"suffix":""},{"dropping-particle":"","family":"Ünal","given":"Ali","non-dropping-particle":"","parse-names":false,"suffix":""},{"dropping-particle":"","family":"Widenius","given":"Tom","non-dropping-particle":"","parse-names":false,"suffix":""},{"dropping-particle":"","family":"Bernhardt","given":"Alf","non-dropping-particle":"","parse-names":false,"suffix":""},{"dropping-particle":"","family":"Kellershohn","given":"Kerstin","non-dropping-particle":"","parse-names":false,"suffix":""},{"dropping-particle":"","family":"Messeri","given":"Dimitri","non-dropping-particle":"","parse-names":false,"suffix":""},{"dropping-particle":"","family":"Osborne","given":"Stuart","non-dropping-particle":"","parse-names":false,"suffix":""},{"dropping-particle":"","family":"Leblond","given":"Véronique","non-dropping-particle":"","parse-names":false,"suffix":""}],"container-title":"Haematologica","id":"ITEM-1","issue":"4","issued":{"date-parts":[["2018","3","23"]]},"page":"698-706","publisher":"Ferrata Storti Foundation","title":"Rituximab plus bendamustine or chlorambucil for chronic lymphocytic leukemia: Primary analysis of the randomized, open-label mable study","type":"article-journal","volume":"103"},"uris":["http://www.mendeley.com/documents/?uuid=859c3ee1-8c0d-385f-8630-d5411f4572af"]}],"mendeley":{"formattedCitation":"[32]","plainTextFormattedCitation":"[32]","previouslyFormattedCitation":"[32]"},"properties":{"noteIndex":0},"schema":"https://github.com/citation-style-language/schema/raw/master/csl-citation.json"}</w:instrText>
      </w:r>
      <w:r w:rsidR="000B0AC3" w:rsidRPr="00CD5B95">
        <w:rPr>
          <w:i/>
        </w:rPr>
        <w:fldChar w:fldCharType="separate"/>
      </w:r>
      <w:r w:rsidR="00015814" w:rsidRPr="00015814">
        <w:rPr>
          <w:noProof/>
        </w:rPr>
        <w:t>[32]</w:t>
      </w:r>
      <w:r w:rsidR="000B0AC3" w:rsidRPr="00CD5B95">
        <w:rPr>
          <w:i/>
        </w:rPr>
        <w:fldChar w:fldCharType="end"/>
      </w:r>
      <w:r w:rsidRPr="00CD5B95">
        <w:rPr>
          <w:i/>
        </w:rPr>
        <w:t>.</w:t>
      </w:r>
      <w:r>
        <w:rPr>
          <w:i/>
        </w:rPr>
        <w:t xml:space="preserve"> </w:t>
      </w:r>
      <w:r w:rsidRPr="00912FAC">
        <w:rPr>
          <w:i/>
        </w:rPr>
        <w:t xml:space="preserve">По данным российского рандомизированного исследования, </w:t>
      </w:r>
      <w:r w:rsidRPr="00C348F4">
        <w:rPr>
          <w:i/>
        </w:rPr>
        <w:t>применение режима FCR-Lite позволило увеличить медиану ВБП пожилых пациентов</w:t>
      </w:r>
      <w:r w:rsidR="000F6931" w:rsidRPr="00C348F4">
        <w:rPr>
          <w:i/>
        </w:rPr>
        <w:t xml:space="preserve"> с</w:t>
      </w:r>
      <w:r w:rsidRPr="00C348F4">
        <w:rPr>
          <w:i/>
        </w:rPr>
        <w:t xml:space="preserve"> ХЛЛ до 37,1 </w:t>
      </w:r>
      <w:r w:rsidR="00F07AA9" w:rsidRPr="00C348F4">
        <w:rPr>
          <w:i/>
        </w:rPr>
        <w:t>мес.</w:t>
      </w:r>
      <w:r w:rsidRPr="00C348F4">
        <w:rPr>
          <w:i/>
        </w:rPr>
        <w:t xml:space="preserve"> (по сравнению с 26 мес</w:t>
      </w:r>
      <w:r w:rsidR="00F07AA9" w:rsidRPr="00C348F4">
        <w:rPr>
          <w:i/>
        </w:rPr>
        <w:t>.</w:t>
      </w:r>
      <w:r w:rsidRPr="00C348F4">
        <w:rPr>
          <w:i/>
        </w:rPr>
        <w:t xml:space="preserve"> при применении режима Clb-R)</w:t>
      </w:r>
      <w:r w:rsidR="00AB3D75" w:rsidRPr="00C348F4">
        <w:rPr>
          <w:i/>
        </w:rPr>
        <w:t xml:space="preserve"> </w:t>
      </w:r>
      <w:r w:rsidR="000B0AC3" w:rsidRPr="00C348F4">
        <w:rPr>
          <w:i/>
        </w:rPr>
        <w:fldChar w:fldCharType="begin" w:fldLock="1"/>
      </w:r>
      <w:r w:rsidR="00015814" w:rsidRPr="00C348F4">
        <w:rPr>
          <w:i/>
        </w:rPr>
        <w:instrText>ADDIN CSL_CITATION {"citationItems":[{"id":"ITEM-1","itemData":{"author":[{"dropping-particle":"","family":"Nikitin","given":"E.","non-dropping-particle":"","parse-names":false,"suffix":""}],"container-title":"EHA 18 Proceedings","id":"ITEM-1","issued":{"date-parts":[["2013"]]},"page":"Abstract NS1147","title":"Randomised Comparison Of FCR-Lite And ClbR (Chlorambucil Plus Rituximab) Regimens In Elderly Patients With Chronic Lymphocytic Leukemia","type":"paper-conference"},"uris":["http://www.mendeley.com/documents/?uuid=9c736ecf-97c9-47f2-a014-13ebb1759d42"]}],"mendeley":{"formattedCitation":"[36]","plainTextFormattedCitation":"[36]","previouslyFormattedCitation":"[36]"},"properties":{"noteIndex":0},"schema":"https://github.com/citation-style-language/schema/raw/master/csl-citation.json"}</w:instrText>
      </w:r>
      <w:r w:rsidR="000B0AC3" w:rsidRPr="00C348F4">
        <w:rPr>
          <w:i/>
        </w:rPr>
        <w:fldChar w:fldCharType="separate"/>
      </w:r>
      <w:r w:rsidR="00015814" w:rsidRPr="00C348F4">
        <w:rPr>
          <w:noProof/>
        </w:rPr>
        <w:t>[36]</w:t>
      </w:r>
      <w:r w:rsidR="000B0AC3" w:rsidRPr="00C348F4">
        <w:rPr>
          <w:i/>
        </w:rPr>
        <w:fldChar w:fldCharType="end"/>
      </w:r>
      <w:r w:rsidRPr="00C348F4">
        <w:rPr>
          <w:i/>
        </w:rPr>
        <w:t>.</w:t>
      </w:r>
    </w:p>
    <w:p w:rsidR="00FD132B" w:rsidRPr="00912FAC" w:rsidRDefault="00FD132B" w:rsidP="00504D96">
      <w:pPr>
        <w:contextualSpacing/>
        <w:rPr>
          <w:i/>
        </w:rPr>
      </w:pPr>
      <w:r w:rsidRPr="00C348F4">
        <w:rPr>
          <w:i/>
        </w:rPr>
        <w:t>В исследовании немецкой группы по изучению ХЛЛ CLL11 сравнивал</w:t>
      </w:r>
      <w:r w:rsidR="000F6931" w:rsidRPr="00C348F4">
        <w:rPr>
          <w:i/>
        </w:rPr>
        <w:t>и</w:t>
      </w:r>
      <w:r w:rsidRPr="00C348F4">
        <w:rPr>
          <w:i/>
        </w:rPr>
        <w:t>сь монотерапия</w:t>
      </w:r>
      <w:r w:rsidR="000F6931" w:rsidRPr="00C348F4">
        <w:rPr>
          <w:i/>
        </w:rPr>
        <w:t xml:space="preserve"> </w:t>
      </w:r>
      <w:r w:rsidRPr="00C348F4">
        <w:rPr>
          <w:i/>
        </w:rPr>
        <w:t xml:space="preserve">хлорамбуцилом** (Clb), </w:t>
      </w:r>
      <w:r w:rsidR="000F6931" w:rsidRPr="00C348F4">
        <w:rPr>
          <w:i/>
        </w:rPr>
        <w:t xml:space="preserve">терапия </w:t>
      </w:r>
      <w:r w:rsidRPr="00C348F4">
        <w:rPr>
          <w:i/>
        </w:rPr>
        <w:t>комбинаци</w:t>
      </w:r>
      <w:r w:rsidR="000F6931" w:rsidRPr="00C348F4">
        <w:rPr>
          <w:i/>
        </w:rPr>
        <w:t>ей</w:t>
      </w:r>
      <w:r w:rsidRPr="00C348F4">
        <w:rPr>
          <w:i/>
        </w:rPr>
        <w:t xml:space="preserve"> хлорамбуцила** с ритуксимабом** (R-Clb) и комбинаци</w:t>
      </w:r>
      <w:r w:rsidR="000F6931" w:rsidRPr="00C348F4">
        <w:rPr>
          <w:i/>
        </w:rPr>
        <w:t>ей</w:t>
      </w:r>
      <w:r w:rsidRPr="00C348F4">
        <w:rPr>
          <w:i/>
        </w:rPr>
        <w:t xml:space="preserve"> хлорамбуцила** с обинутузумабом** (G-Clb)</w:t>
      </w:r>
      <w:r w:rsidR="000F6931" w:rsidRPr="00C348F4">
        <w:rPr>
          <w:i/>
        </w:rPr>
        <w:t xml:space="preserve"> </w:t>
      </w:r>
      <w:r w:rsidR="000B0AC3" w:rsidRPr="00C348F4">
        <w:rPr>
          <w:i/>
        </w:rPr>
        <w:fldChar w:fldCharType="begin" w:fldLock="1"/>
      </w:r>
      <w:r w:rsidR="00015814" w:rsidRPr="00C348F4">
        <w:rPr>
          <w:i/>
        </w:rPr>
        <w:instrText>ADDIN CSL_CITATION {"citationItems":[{"id":"ITEM-1","itemData":{"DOI":"10.1056/NEJMoa1313984","ISSN":"15334406","abstract":"BACKGROUND The monoclonal anti-CD20 antibody rituximab, combined with chemotherapeutic agents, has been shown to prolong overall survival in physically fit patients with previously untreated chronic lymphocytic leukemia (CLL) but not in those with coexisting conditions. We investigated the benefit of the type 2, glycoengineered antibody obinutuzumab (also known as GA101) as compared with that of rituximab, each combined with chlorambucil, in patients with previously untreated CLL and coexisting conditions. METHODS We randomly assigned 781 patients with previously untreated CLL and a score higher than 6 on the Cumulative Illness Rating Scale (CIRS) (range, 0 to 56, with higher scores indicating worse health status) or an estimated creatinine clearance of 30 to 69 ml per minute to receive chlorambucil, obinutuzumab plus chlorambucil, or rituximab plus chlorambucil. The primary end point was investigator-assessed progression-free survival. RESULTS The patients had a median age of 73 years, creatinine clearance of 62 ml per minute, and CIRS score of 8 at baseline. Treatment with obinutuzumab-chlorambucil or rituximab-chlorambucil, as compared with chlorambucil monotherapy, increased response rates and prolonged progression-free survival (median progression-free survival, 26.7 months with obinutuzumab-chlorambucil vs. 11.1 months with chlorambucil alone; hazard ratio for progression or death, 0.18; 95% confidence interval [CI], 0.13 to 0.24; P&lt;0.001; and 16.3 months with rituximab-chlorambucil vs. 11.1 months with chlorambucil alone; hazard ratio, 0.44; 95% CI, 0.34 to 0.57; P&lt;0.001). Treatment with obinutuzumab-chlorambucil, as compared with chlorambucil alone, prolonged overall survival (hazard ratio for death, 0.41; 95% CI, 0.23 to 0.74; P=0.002). Treatment with obinutuzumab-chlorambucil, as compared with rituximab-chlorambucil, resulted in prolongation of progression-free survival (hazard ratio, 0.39; 95% CI, 0.31 to 0.49; P&lt;0.001) and higher rates of complete response (20.7% vs. 7.0%) and molecular response. Infusion-related reactions and neutropenia were more common with obinutuzumab-chlorambucil than with rituximab-chlorambucil, but the risk of infection was not increased. CONCLUSIONS Combining an anti-CD20 antibody with chemotherapy improved outcomes in patients with CLL and coexisting conditions. In this patient population, obinutuzumab was superior to rituximab when each was combined with chlorambucil. (Funded by F. Hoffmann-La Roche; ClinicalTrial…","author":[{"dropping-particle":"","family":"Goede","given":"Valentin","non-dropping-particle":"","parse-names":false,"suffix":""},{"dropping-particle":"","family":"Fischer","given":"Kirsten","non-dropping-particle":"","parse-names":false,"suffix":""},{"dropping-particle":"","family":"Busch","given":"Raymonde","non-dropping-particle":"","parse-names":false,"suffix":""},{"dropping-particle":"","family":"Engelke","given":"Anja","non-dropping-particle":"","parse-names":false,"suffix":""},{"dropping-particle":"","family":"Eichhorst","given":"Barbara","non-dropping-particle":"","parse-names":false,"suffix":""},{"dropping-particle":"","family":"Wendtner","given":"Clemens M.","non-dropping-particle":"","parse-names":false,"suffix":""},{"dropping-particle":"","family":"Chagorova","given":"Tatiana","non-dropping-particle":"","parse-names":false,"suffix":""},{"dropping-particle":"","family":"La Serna","given":"Javier","non-dropping-particle":"De","parse-names":false,"suffix":""},{"dropping-particle":"","family":"Dilhuydy","given":"Marie Sarah","non-dropping-particle":"","parse-names":false,"suffix":""},{"dropping-particle":"","family":"Illmer","given":"Thomas","non-dropping-particle":"","parse-names":false,"suffix":""},{"dropping-particle":"","family":"Opat","given":"Stephen","non-dropping-particle":"","parse-names":false,"suffix":""},{"dropping-particle":"","family":"Owen","given":"Carolyn J.","non-dropping-particle":"","parse-names":false,"suffix":""},{"dropping-particle":"","family":"Samoylova","given":"Olga","non-dropping-particle":"","parse-names":false,"suffix":""},{"dropping-particle":"","family":"Kreuzer","given":"Karl Anton","non-dropping-particle":"","parse-names":false,"suffix":""},{"dropping-particle":"","family":"Stilgenbauer","given":"Stephan","non-dropping-particle":"","parse-names":false,"suffix":""},{"dropping-particle":"","family":"Doḧner","given":"Hartmut","non-dropping-particle":"","parse-names":false,"suffix":""},{"dropping-particle":"","family":"Langerak","given":"Anton W.","non-dropping-particle":"","parse-names":false,"suffix":""},{"dropping-particle":"","family":"Ritgen","given":"Matthias","non-dropping-particle":"","parse-names":false,"suffix":""},{"dropping-particle":"","family":"Kneba","given":"Michael","non-dropping-particle":"","parse-names":false,"suffix":""},{"dropping-particle":"","family":"Asikanius","given":"Elina","non-dropping-particle":"","parse-names":false,"suffix":""},{"dropping-particle":"","family":"Humphrey","given":"Kathryn","non-dropping-particle":"","parse-names":false,"suffix":""},{"dropping-particle":"","family":"Wenger","given":"Michael","non-dropping-particle":"","parse-names":false,"suffix":""},{"dropping-particle":"","family":"Hallek","given":"Michael","non-dropping-particle":"","parse-names":false,"suffix":""}],"container-title":"New England Journal of Medicine","id":"ITEM-1","issue":"12","issued":{"date-parts":[["2014"]]},"page":"1101-1110","publisher":"Massachussetts Medical Society","title":"Obinutuzumab plus chlorambucil in patients with CLL and coexisting conditions","type":"article-journal","volume":"370"},"uris":["http://www.mendeley.com/documents/?uuid=0da1839f-ad27-3a2d-9d3c-bf1c9e703e53"]}],"mendeley":{"formattedCitation":"[31]","plainTextFormattedCitation":"[31]","previouslyFormattedCitation":"[31]"},"properties":{"noteIndex":0},"schema":"https://github.com/citation-style-language/schema/raw/master/csl-citation.json"}</w:instrText>
      </w:r>
      <w:r w:rsidR="000B0AC3" w:rsidRPr="00C348F4">
        <w:rPr>
          <w:i/>
        </w:rPr>
        <w:fldChar w:fldCharType="separate"/>
      </w:r>
      <w:r w:rsidR="00015814" w:rsidRPr="00C348F4">
        <w:rPr>
          <w:noProof/>
        </w:rPr>
        <w:t>[31]</w:t>
      </w:r>
      <w:r w:rsidR="000B0AC3" w:rsidRPr="00C348F4">
        <w:rPr>
          <w:i/>
        </w:rPr>
        <w:fldChar w:fldCharType="end"/>
      </w:r>
      <w:r w:rsidRPr="00C348F4">
        <w:rPr>
          <w:i/>
        </w:rPr>
        <w:t xml:space="preserve">. Наибольшая частота </w:t>
      </w:r>
      <w:r w:rsidR="00416F68" w:rsidRPr="00C348F4">
        <w:rPr>
          <w:i/>
        </w:rPr>
        <w:t xml:space="preserve">общего </w:t>
      </w:r>
      <w:r w:rsidRPr="00C348F4">
        <w:rPr>
          <w:i/>
        </w:rPr>
        <w:t xml:space="preserve">ответа </w:t>
      </w:r>
      <w:r w:rsidR="00416F68" w:rsidRPr="00C348F4">
        <w:rPr>
          <w:i/>
        </w:rPr>
        <w:t xml:space="preserve">(77,3 %) </w:t>
      </w:r>
      <w:r w:rsidRPr="00C348F4">
        <w:rPr>
          <w:i/>
        </w:rPr>
        <w:t>и полных ремиссий (22,3</w:t>
      </w:r>
      <w:r w:rsidR="00DD3D1E" w:rsidRPr="00C348F4">
        <w:rPr>
          <w:i/>
        </w:rPr>
        <w:t xml:space="preserve"> %</w:t>
      </w:r>
      <w:r w:rsidRPr="00C348F4">
        <w:rPr>
          <w:i/>
        </w:rPr>
        <w:t>)</w:t>
      </w:r>
      <w:r w:rsidR="00416F68" w:rsidRPr="00C348F4">
        <w:rPr>
          <w:i/>
        </w:rPr>
        <w:t xml:space="preserve"> </w:t>
      </w:r>
      <w:r w:rsidR="000F6931" w:rsidRPr="00C348F4">
        <w:rPr>
          <w:i/>
        </w:rPr>
        <w:t>наблюдалась</w:t>
      </w:r>
      <w:r w:rsidR="00416F68" w:rsidRPr="00C348F4">
        <w:rPr>
          <w:i/>
        </w:rPr>
        <w:t xml:space="preserve"> в группе</w:t>
      </w:r>
      <w:r w:rsidR="00416F68" w:rsidRPr="00912FAC">
        <w:rPr>
          <w:i/>
        </w:rPr>
        <w:t xml:space="preserve"> G-Clb</w:t>
      </w:r>
      <w:r w:rsidRPr="00912FAC">
        <w:rPr>
          <w:i/>
        </w:rPr>
        <w:t>. Режим G-Clb позволяет добиться эрадикации МОБ в периферической крови и костном мозге у 37,6 и 19,5</w:t>
      </w:r>
      <w:r w:rsidR="00DD3D1E">
        <w:rPr>
          <w:i/>
        </w:rPr>
        <w:t xml:space="preserve"> %</w:t>
      </w:r>
      <w:r w:rsidRPr="00912FAC">
        <w:rPr>
          <w:i/>
        </w:rPr>
        <w:t xml:space="preserve"> пациентов соответственно. Обинутузумаб в сочетании с хлорамбуцилом</w:t>
      </w:r>
      <w:r>
        <w:rPr>
          <w:i/>
        </w:rPr>
        <w:t>**</w:t>
      </w:r>
      <w:r w:rsidRPr="00912FAC">
        <w:rPr>
          <w:i/>
        </w:rPr>
        <w:t xml:space="preserve"> позволяет увеличить ВБП до 2</w:t>
      </w:r>
      <w:r>
        <w:rPr>
          <w:i/>
        </w:rPr>
        <w:t>6</w:t>
      </w:r>
      <w:r w:rsidRPr="00912FAC">
        <w:rPr>
          <w:i/>
        </w:rPr>
        <w:t xml:space="preserve">,7 </w:t>
      </w:r>
      <w:r w:rsidR="00F07AA9">
        <w:rPr>
          <w:i/>
        </w:rPr>
        <w:t>мес.</w:t>
      </w:r>
      <w:r w:rsidRPr="00912FAC">
        <w:rPr>
          <w:i/>
        </w:rPr>
        <w:t xml:space="preserve"> (р &lt;</w:t>
      </w:r>
      <w:r w:rsidR="000F6931">
        <w:rPr>
          <w:i/>
        </w:rPr>
        <w:t xml:space="preserve"> </w:t>
      </w:r>
      <w:r w:rsidRPr="00912FAC">
        <w:rPr>
          <w:i/>
        </w:rPr>
        <w:t xml:space="preserve">0,0001 в сравнении с </w:t>
      </w:r>
      <w:r w:rsidR="000F6931">
        <w:rPr>
          <w:i/>
        </w:rPr>
        <w:t xml:space="preserve">терапией </w:t>
      </w:r>
      <w:r w:rsidRPr="00912FAC">
        <w:rPr>
          <w:i/>
        </w:rPr>
        <w:t>R-Clb и хлорамбуцилом</w:t>
      </w:r>
      <w:r>
        <w:rPr>
          <w:i/>
        </w:rPr>
        <w:t xml:space="preserve">**). </w:t>
      </w:r>
      <w:r w:rsidRPr="00912FAC">
        <w:rPr>
          <w:i/>
        </w:rPr>
        <w:t xml:space="preserve">Инфузии </w:t>
      </w:r>
      <w:r>
        <w:rPr>
          <w:i/>
        </w:rPr>
        <w:t xml:space="preserve">обинутузумаба** </w:t>
      </w:r>
      <w:r w:rsidRPr="00912FAC">
        <w:rPr>
          <w:i/>
        </w:rPr>
        <w:t>следует проводить при наличии доступа к средствам экстренной медицинской помощи с адекватным мониторингом. У пациентов с большой массой опухоли оправдан</w:t>
      </w:r>
      <w:r w:rsidR="000F6931">
        <w:rPr>
          <w:i/>
        </w:rPr>
        <w:t>н</w:t>
      </w:r>
      <w:r w:rsidRPr="00912FAC">
        <w:rPr>
          <w:i/>
        </w:rPr>
        <w:t>а предфаза в виде 1</w:t>
      </w:r>
      <w:r w:rsidR="000F6931">
        <w:rPr>
          <w:i/>
        </w:rPr>
        <w:t>–</w:t>
      </w:r>
      <w:r w:rsidRPr="00912FAC">
        <w:rPr>
          <w:i/>
        </w:rPr>
        <w:t>2 курсов монотерапии</w:t>
      </w:r>
      <w:r w:rsidR="00F0422A">
        <w:rPr>
          <w:i/>
        </w:rPr>
        <w:t xml:space="preserve"> </w:t>
      </w:r>
      <w:r w:rsidRPr="00912FAC">
        <w:rPr>
          <w:i/>
        </w:rPr>
        <w:t>хлорамбуцилом</w:t>
      </w:r>
      <w:r>
        <w:rPr>
          <w:i/>
        </w:rPr>
        <w:t>**</w:t>
      </w:r>
      <w:r w:rsidRPr="00912FAC">
        <w:rPr>
          <w:i/>
        </w:rPr>
        <w:t xml:space="preserve">, направленной на уменьшение массы опухоли. Адекватная профилактика инфузионных реакций (премедикация антигистаминными препаратами и </w:t>
      </w:r>
      <w:r w:rsidR="000F6931" w:rsidRPr="00912FAC">
        <w:rPr>
          <w:i/>
        </w:rPr>
        <w:lastRenderedPageBreak/>
        <w:t>в/в</w:t>
      </w:r>
      <w:r w:rsidR="000F6931">
        <w:rPr>
          <w:i/>
        </w:rPr>
        <w:t xml:space="preserve"> введением</w:t>
      </w:r>
      <w:r w:rsidR="000F6931" w:rsidRPr="00912FAC">
        <w:rPr>
          <w:i/>
        </w:rPr>
        <w:t xml:space="preserve"> </w:t>
      </w:r>
      <w:r w:rsidRPr="00912FAC">
        <w:rPr>
          <w:i/>
        </w:rPr>
        <w:t>дексаметазон</w:t>
      </w:r>
      <w:r w:rsidR="000F6931">
        <w:rPr>
          <w:i/>
        </w:rPr>
        <w:t>а</w:t>
      </w:r>
      <w:r>
        <w:rPr>
          <w:i/>
        </w:rPr>
        <w:t>**</w:t>
      </w:r>
      <w:r w:rsidRPr="00912FAC">
        <w:rPr>
          <w:i/>
        </w:rPr>
        <w:t xml:space="preserve">, введение </w:t>
      </w:r>
      <w:r w:rsidR="000F6931">
        <w:rPr>
          <w:i/>
        </w:rPr>
        <w:t>1-й</w:t>
      </w:r>
      <w:r w:rsidRPr="00912FAC">
        <w:rPr>
          <w:i/>
        </w:rPr>
        <w:t xml:space="preserve"> дозы в </w:t>
      </w:r>
      <w:r w:rsidR="000F6931">
        <w:rPr>
          <w:i/>
        </w:rPr>
        <w:t>2</w:t>
      </w:r>
      <w:r w:rsidRPr="00912FAC">
        <w:rPr>
          <w:i/>
        </w:rPr>
        <w:t xml:space="preserve"> этапа, профилактический отказ от анти</w:t>
      </w:r>
      <w:r w:rsidR="000F6931">
        <w:rPr>
          <w:i/>
        </w:rPr>
        <w:softHyphen/>
      </w:r>
      <w:r w:rsidRPr="00912FAC">
        <w:rPr>
          <w:i/>
        </w:rPr>
        <w:t xml:space="preserve">гипертензивных препаратов) позволяет справляться с инфузионными реакциями. В большинстве случаев они возникают только при </w:t>
      </w:r>
      <w:r w:rsidR="000F6931">
        <w:rPr>
          <w:i/>
        </w:rPr>
        <w:t>1-й</w:t>
      </w:r>
      <w:r w:rsidRPr="00912FAC">
        <w:rPr>
          <w:i/>
        </w:rPr>
        <w:t xml:space="preserve"> инфузии обинутузумаба</w:t>
      </w:r>
      <w:r>
        <w:rPr>
          <w:i/>
        </w:rPr>
        <w:t>**</w:t>
      </w:r>
      <w:r w:rsidRPr="00912FAC">
        <w:rPr>
          <w:i/>
        </w:rPr>
        <w:t xml:space="preserve">, так как гиперлимфоцитоз обычно полностью разрешается за </w:t>
      </w:r>
      <w:r w:rsidR="00F07AA9">
        <w:rPr>
          <w:i/>
        </w:rPr>
        <w:t>1 нед</w:t>
      </w:r>
      <w:r w:rsidRPr="00912FAC">
        <w:rPr>
          <w:i/>
        </w:rPr>
        <w:t>.</w:t>
      </w:r>
    </w:p>
    <w:p w:rsidR="004D7374" w:rsidRPr="00C348F4" w:rsidRDefault="004D7374" w:rsidP="00504D96">
      <w:pPr>
        <w:contextualSpacing/>
        <w:rPr>
          <w:i/>
        </w:rPr>
      </w:pPr>
      <w:r w:rsidRPr="00912FAC">
        <w:rPr>
          <w:i/>
        </w:rPr>
        <w:t xml:space="preserve">В 2018 г. были </w:t>
      </w:r>
      <w:r w:rsidRPr="00C348F4">
        <w:rPr>
          <w:i/>
        </w:rPr>
        <w:t>представлены результаты 4-летнего наблюдения</w:t>
      </w:r>
      <w:r w:rsidR="000F6931" w:rsidRPr="00C348F4">
        <w:rPr>
          <w:i/>
        </w:rPr>
        <w:t xml:space="preserve"> в рамках</w:t>
      </w:r>
      <w:r w:rsidR="0009076E" w:rsidRPr="00C348F4">
        <w:rPr>
          <w:i/>
        </w:rPr>
        <w:t xml:space="preserve"> исследования Resonate-2, в котором сравнивались монотерапия</w:t>
      </w:r>
      <w:r w:rsidR="00646FFF" w:rsidRPr="00C348F4">
        <w:rPr>
          <w:i/>
        </w:rPr>
        <w:t xml:space="preserve"> </w:t>
      </w:r>
      <w:r w:rsidR="0009076E" w:rsidRPr="00C348F4">
        <w:rPr>
          <w:i/>
        </w:rPr>
        <w:t>ибрутинибом</w:t>
      </w:r>
      <w:r w:rsidR="005163D3" w:rsidRPr="00C348F4">
        <w:rPr>
          <w:i/>
        </w:rPr>
        <w:t>**</w:t>
      </w:r>
      <w:r w:rsidR="0009076E" w:rsidRPr="00C348F4">
        <w:rPr>
          <w:i/>
        </w:rPr>
        <w:t xml:space="preserve"> и хлорамбуцилом</w:t>
      </w:r>
      <w:r w:rsidR="005163D3" w:rsidRPr="00C348F4">
        <w:rPr>
          <w:i/>
        </w:rPr>
        <w:t>**</w:t>
      </w:r>
      <w:r w:rsidR="0009076E" w:rsidRPr="00C348F4">
        <w:rPr>
          <w:i/>
        </w:rPr>
        <w:t xml:space="preserve"> </w:t>
      </w:r>
      <w:r w:rsidR="000F6931" w:rsidRPr="00C348F4">
        <w:rPr>
          <w:i/>
        </w:rPr>
        <w:br/>
      </w:r>
      <w:r w:rsidR="0009076E" w:rsidRPr="00C348F4">
        <w:rPr>
          <w:i/>
        </w:rPr>
        <w:t xml:space="preserve">в </w:t>
      </w:r>
      <w:r w:rsidR="000F6931" w:rsidRPr="00C348F4">
        <w:rPr>
          <w:i/>
        </w:rPr>
        <w:t>1-й</w:t>
      </w:r>
      <w:r w:rsidR="0009076E" w:rsidRPr="00C348F4">
        <w:rPr>
          <w:i/>
        </w:rPr>
        <w:t xml:space="preserve"> линии терапии ХЛЛ у пожилых пациентов</w:t>
      </w:r>
      <w:r w:rsidR="00B6655F" w:rsidRPr="00C348F4">
        <w:rPr>
          <w:i/>
        </w:rPr>
        <w:t xml:space="preserve"> </w:t>
      </w:r>
      <w:r w:rsidR="000B0AC3" w:rsidRPr="00C348F4">
        <w:rPr>
          <w:i/>
        </w:rPr>
        <w:fldChar w:fldCharType="begin" w:fldLock="1"/>
      </w:r>
      <w:r w:rsidR="00015814" w:rsidRPr="00C348F4">
        <w:rPr>
          <w:i/>
        </w:rPr>
        <w:instrText>ADDIN CSL_CITATION {"citationItems":[{"id":"ITEM-1","itemData":{"DOI":"10.1056/NEJMoa1509388","ISSN":"15334406","abstract":"Copyright © 2015 Massachusetts Medical Society. All rights reserved. Background Chronic lymphocytic leukemia (CLL) primarily affects older persons who often have coexisting conditions in addition to disease-related immunosuppression and myelosuppression. We conducted an international, open-label, randomized phase 3 trial to compare two oral agents, ibrutinib and chlorambucil, in previously untreated older patients with CLL or small lymphocytic lymphoma. METHODS We randomly assigned 269 previously untreated patients who were 65 years of age or older and had CLL or small lymphocytic lymphoma to receive ibrutinib or chlorambucil. The primary end point was progression-free survival as assessed by an independent review committee. RESULTS The median age of the patients was 73 years. During a median follow-up period of 18.4 months, ibrutinib resulted in significantly longer progression-free survival than did chlorambucil (median, not reached vs. 18.9 months), with a risk of progression or death that was 84% lower with ibrutinib than that with chlorambucil (hazard ratio, 0.16; P&lt;0.001). Ibrutinib significantly prolonged overall survival; the estimated survival rate at 24 months was 98% with ibrutinib versus 85% with chlorambucil, with a relative risk of death that was 84% lower in the ibrutinib group than in the chlorambucil group (hazard ratio, 0.16; P = 0.001). The overall response rate was higher with ibrutinib than with chlorambucil (86% vs. 35%, P&lt;0.001). The rates of sustained increases from baseline values in the hemoglobin and platelet levels were higher with ibrutinib. Adverse events of any grade that occurred in at least 20% of the patients receiving ibrutinib included diarrhea, fatigue, cough, and nausea; adverse events occurring in at least 20% of those receiving chlorambucil included nausea, fatigue, neutropenia, anemia, and vomiting. In the ibrutinib group, four patients had a grade 3 hemorrhage and one had a grade 4 hemorrhage. A total of 87% of the patients in the ibrutinib group are continuing to take ibrutinib. CONCLUSIONS Ibrutinib was superior to chlorambucil in previously untreated patients with CLL or small lymphocytic lymphoma, as assessed by progression-free survival, overall survival, response rate, and improvement in hematologic variables.","author":[{"dropping-particle":"","family":"Burger","given":"J. A.","non-dropping-particle":"","parse-names":false,"suffix":""},{"dropping-particle":"","family":"Tedeschi","given":"A.","non-dropping-particle":"","parse-names":false,"suffix":""},{"dropping-particle":"","family":"Barr","given":"P. M.","non-dropping-particle":"","parse-names":false,"suffix":""},{"dropping-particle":"","family":"Robak","given":"T.","non-dropping-particle":"","parse-names":false,"suffix":""},{"dropping-particle":"","family":"Owen","given":"C.","non-dropping-particle":"","parse-names":false,"suffix":""},{"dropping-particle":"","family":"Ghia","given":"P.","non-dropping-particle":"","parse-names":false,"suffix":""},{"dropping-particle":"","family":"Bairey","given":"O.","non-dropping-particle":"","parse-names":false,"suffix":""},{"dropping-particle":"","family":"Hillmen","given":"P.","non-dropping-particle":"","parse-names":false,"suffix":""},{"dropping-particle":"","family":"Bartlett","given":"N. L.","non-dropping-particle":"","parse-names":false,"suffix":""},{"dropping-particle":"","family":"Li","given":"J.","non-dropping-particle":"","parse-names":false,"suffix":""},{"dropping-particle":"","family":"Simpson","given":"D.","non-dropping-particle":"","parse-names":false,"suffix":""},{"dropping-particle":"","family":"Grosicki","given":"S.","non-dropping-particle":"","parse-names":false,"suffix":""},{"dropping-particle":"","family":"Devereux","given":"S.","non-dropping-particle":"","parse-names":false,"suffix":""},{"dropping-particle":"","family":"McCarthy","given":"H.","non-dropping-particle":"","parse-names":false,"suffix":""},{"dropping-particle":"","family":"Coutre","given":"S.","non-dropping-particle":"","parse-names":false,"suffix":""},{"dropping-particle":"","family":"Quach","given":"H.","non-dropping-particle":"","parse-names":false,"suffix":""},{"dropping-particle":"","family":"Gaidano","given":"G.","non-dropping-particle":"","parse-names":false,"suffix":""},{"dropping-particle":"","family":"Maslyak","given":"Z.","non-dropping-particle":"","parse-names":false,"suffix":""},{"dropping-particle":"","family":"Stevens","given":"D. A.","non-dropping-particle":"","parse-names":false,"suffix":""},{"dropping-particle":"","family":"Janssens","given":"A.","non-dropping-particle":"","parse-names":false,"suffix":""},{"dropping-particle":"","family":"Offner","given":"F.","non-dropping-particle":"","parse-names":false,"suffix":""},{"dropping-particle":"","family":"Mayer","given":"J.","non-dropping-particle":"","parse-names":false,"suffix":""},{"dropping-particle":"","family":"O'Dwyer","given":"M.","non-dropping-particle":"","parse-names":false,"suffix":""},{"dropping-particle":"","family":"Hellmann","given":"A.","non-dropping-particle":"","parse-names":false,"suffix":""},{"dropping-particle":"","family":"Schuh","given":"A.","non-dropping-particle":"","parse-names":false,"suffix":""},{"dropping-particle":"","family":"Siddiqi","given":"T.","non-dropping-particle":"","parse-names":false,"suffix":""},{"dropping-particle":"","family":"Polliack","given":"A.","non-dropping-particle":"","parse-names":false,"suffix":""},{"dropping-particle":"","family":"Tam","given":"C. S.","non-dropping-particle":"","parse-names":false,"suffix":""},{"dropping-particle":"","family":"Suri","given":"D.","non-dropping-particle":"","parse-names":false,"suffix":""},{"dropping-particle":"","family":"Cheng","given":"M.","non-dropping-particle":"","parse-names":false,"suffix":""},{"dropping-particle":"","family":"Clow","given":"F.","non-dropping-particle":"","parse-names":false,"suffix":""},{"dropping-particle":"","family":"Styles","given":"L.","non-dropping-particle":"","parse-names":false,"suffix":""},{"dropping-particle":"","family":"James","given":"D. F.","non-dropping-particle":"","parse-names":false,"suffix":""},{"dropping-particle":"","family":"Kipps","given":"T. J.","non-dropping-particle":"","parse-names":false,"suffix":""}],"container-title":"New England Journal of Medicine","id":"ITEM-1","issue":"25","issued":{"date-parts":[["2015","12","17"]]},"page":"2425-2437","publisher":"Massachussetts Medical Society","title":"Ibrutinib as initial therapy for patients with chronic lymphocytic leukemia","type":"article-journal","volume":"373"},"uris":["http://www.mendeley.com/documents/?uuid=b01c404b-e988-3c42-b782-5080b7873fdd"]},{"id":"ITEM-2","itemData":{"author":[{"dropping-particle":"","family":"Burger","given":"J. A.","non-dropping-particle":"","parse-names":false,"suffix":""},{"dropping-particle":"","family":"Barr","given":"P. M.","non-dropping-particle":"","parse-names":false,"suffix":""},{"dropping-particle":"","family":"Robak","given":"T.","non-dropping-particle":"","parse-names":false,"suffix":""},{"dropping-particle":"","family":"Owen","given":"C.","non-dropping-particle":"","parse-names":false,"suffix":""},{"dropping-particle":"","family":"Ghia","given":"P.","non-dropping-particle":"","parse-names":false,"suffix":""},{"dropping-particle":"","family":"Tedeschi","given":"A.","non-dropping-particle":"","parse-names":false,"suffix":""},{"dropping-particle":"","family":"Bairey","given":"O.","non-dropping-particle":"","parse-names":false,"suffix":""},{"dropping-particle":"","family":"Hillmen","given":"P.","non-dropping-particle":"","parse-names":false,"suffix":""},{"dropping-particle":"","family":"Coutre","given":"S.","non-dropping-particle":"","parse-names":false,"suffix":""},{"dropping-particle":"","family":"Devereux","given":"S.","non-dropping-particle":"","parse-names":false,"suffix":""},{"dropping-particle":"","family":"Grosicki","given":"S.","non-dropping-particle":"","parse-names":false,"suffix":""},{"dropping-particle":"","family":"McCarthy","given":"H.","non-dropping-particle":"","parse-names":false,"suffix":""},{"dropping-particle":"","family":"Li","given":"J.","non-dropping-particle":"","parse-names":false,"suffix":""},{"dropping-particle":"","family":"Simpson","given":"D.","non-dropping-particle":"","parse-names":false,"suffix":""},{"dropping-particle":"","family":"Offner","given":"F.","non-dropping-particle":"","parse-names":false,"suffix":""},{"dropping-particle":"","family":"Moreno","given":"C.","non-dropping-particle":"","parse-names":false,"suffix":""},{"dropping-particle":"","family":"Dai","given":"S.","non-dropping-particle":"","parse-names":false,"suffix":""},{"dropping-particle":"","family":"Dean","given":"J.","non-dropping-particle":"","parse-names":false,"suffix":""},{"dropping-particle":"","family":"James","given":"D.","non-dropping-particle":"","parse-names":false,"suffix":""},{"dropping-particle":"","family":"Kipps","given":"T. J.","non-dropping-particle":"","parse-names":false,"suffix":""}],"container-title":"EHA 23 Proceedings","id":"ITEM-2","issued":{"date-parts":[["2018"]]},"page":"Abstract PF343","title":"Ibrutinib for First-Line Treatment of Older Patients With Chronic Lymphocytic Leukemia/Small Lymphocytic Lymphoma (CLL/SLL): A 4-Year Experience From the REASONATE-2 Study","type":"paper-conference"},"uris":["http://www.mendeley.com/documents/?uuid=389d0e9a-2ec2-4a92-bba9-2ecfa09ba91e"]}],"mendeley":{"formattedCitation":"[33,34]","plainTextFormattedCitation":"[33,34]","previouslyFormattedCitation":"[33,34]"},"properties":{"noteIndex":0},"schema":"https://github.com/citation-style-language/schema/raw/master/csl-citation.json"}</w:instrText>
      </w:r>
      <w:r w:rsidR="000B0AC3" w:rsidRPr="00C348F4">
        <w:rPr>
          <w:i/>
        </w:rPr>
        <w:fldChar w:fldCharType="separate"/>
      </w:r>
      <w:r w:rsidR="00015814" w:rsidRPr="00C348F4">
        <w:rPr>
          <w:noProof/>
        </w:rPr>
        <w:t>[33,34]</w:t>
      </w:r>
      <w:r w:rsidR="000B0AC3" w:rsidRPr="00C348F4">
        <w:rPr>
          <w:i/>
        </w:rPr>
        <w:fldChar w:fldCharType="end"/>
      </w:r>
      <w:r w:rsidRPr="00C348F4">
        <w:rPr>
          <w:i/>
        </w:rPr>
        <w:t>. В исследовании продемонстрировано значительное превосходство ибрутиниба</w:t>
      </w:r>
      <w:r w:rsidR="005163D3" w:rsidRPr="00C348F4">
        <w:rPr>
          <w:i/>
        </w:rPr>
        <w:t>**</w:t>
      </w:r>
      <w:r w:rsidRPr="00C348F4">
        <w:rPr>
          <w:i/>
        </w:rPr>
        <w:t xml:space="preserve"> </w:t>
      </w:r>
      <w:r w:rsidR="000F6931" w:rsidRPr="00C348F4">
        <w:rPr>
          <w:i/>
        </w:rPr>
        <w:t>над</w:t>
      </w:r>
      <w:r w:rsidRPr="00C348F4">
        <w:rPr>
          <w:i/>
        </w:rPr>
        <w:t xml:space="preserve"> хлорамбуцилом</w:t>
      </w:r>
      <w:r w:rsidR="005163D3" w:rsidRPr="00C348F4">
        <w:rPr>
          <w:i/>
        </w:rPr>
        <w:t>**</w:t>
      </w:r>
      <w:r w:rsidRPr="00C348F4">
        <w:rPr>
          <w:i/>
        </w:rPr>
        <w:t xml:space="preserve">, </w:t>
      </w:r>
      <w:r w:rsidR="000F6931" w:rsidRPr="00C348F4">
        <w:rPr>
          <w:i/>
        </w:rPr>
        <w:br/>
      </w:r>
      <w:r w:rsidRPr="00C348F4">
        <w:rPr>
          <w:i/>
        </w:rPr>
        <w:t xml:space="preserve">в том числе по </w:t>
      </w:r>
      <w:r w:rsidR="000F6931" w:rsidRPr="00C348F4">
        <w:rPr>
          <w:i/>
        </w:rPr>
        <w:t>уровню ОВ. Медиана ВБ</w:t>
      </w:r>
      <w:r w:rsidRPr="00C348F4">
        <w:rPr>
          <w:i/>
        </w:rPr>
        <w:t>П в группе ибрутиниба</w:t>
      </w:r>
      <w:r w:rsidR="005163D3" w:rsidRPr="00C348F4">
        <w:rPr>
          <w:i/>
        </w:rPr>
        <w:t>**</w:t>
      </w:r>
      <w:r w:rsidRPr="00C348F4">
        <w:rPr>
          <w:i/>
        </w:rPr>
        <w:t xml:space="preserve"> не достигнута при медиане продолжительности наблюдения в 48 мес. </w:t>
      </w:r>
      <w:r w:rsidR="000F6931" w:rsidRPr="00C348F4">
        <w:rPr>
          <w:i/>
        </w:rPr>
        <w:t>ВБП</w:t>
      </w:r>
      <w:r w:rsidRPr="00C348F4">
        <w:rPr>
          <w:i/>
        </w:rPr>
        <w:t xml:space="preserve"> была значительно выше при применении ибрутиниба</w:t>
      </w:r>
      <w:r w:rsidR="005163D3" w:rsidRPr="00C348F4">
        <w:rPr>
          <w:i/>
        </w:rPr>
        <w:t>**</w:t>
      </w:r>
      <w:r w:rsidRPr="00C348F4">
        <w:rPr>
          <w:i/>
        </w:rPr>
        <w:t xml:space="preserve"> во всех </w:t>
      </w:r>
      <w:r w:rsidR="000F6931" w:rsidRPr="00C348F4">
        <w:rPr>
          <w:i/>
        </w:rPr>
        <w:t>г</w:t>
      </w:r>
      <w:r w:rsidRPr="00C348F4">
        <w:rPr>
          <w:i/>
        </w:rPr>
        <w:t xml:space="preserve">руппах пациентов, в том числе у пациентов с неблагоприятными генетическими факторами. </w:t>
      </w:r>
      <w:r w:rsidR="00AA4B03" w:rsidRPr="00C348F4">
        <w:rPr>
          <w:i/>
        </w:rPr>
        <w:t xml:space="preserve">ОВ </w:t>
      </w:r>
      <w:r w:rsidRPr="00C348F4">
        <w:rPr>
          <w:i/>
        </w:rPr>
        <w:t>была значительно выше в группе ибрутиниба</w:t>
      </w:r>
      <w:r w:rsidR="005163D3" w:rsidRPr="00C348F4">
        <w:rPr>
          <w:i/>
        </w:rPr>
        <w:t>**</w:t>
      </w:r>
      <w:r w:rsidR="000F6931" w:rsidRPr="00C348F4">
        <w:rPr>
          <w:i/>
        </w:rPr>
        <w:t>,</w:t>
      </w:r>
      <w:r w:rsidRPr="00C348F4">
        <w:rPr>
          <w:i/>
        </w:rPr>
        <w:t xml:space="preserve"> </w:t>
      </w:r>
      <w:r w:rsidR="000F6931" w:rsidRPr="00C348F4">
        <w:rPr>
          <w:i/>
        </w:rPr>
        <w:t xml:space="preserve">чем в группе </w:t>
      </w:r>
      <w:r w:rsidRPr="00C348F4">
        <w:rPr>
          <w:i/>
        </w:rPr>
        <w:t>хлорамбуцил</w:t>
      </w:r>
      <w:r w:rsidR="000F6931" w:rsidRPr="00C348F4">
        <w:rPr>
          <w:i/>
        </w:rPr>
        <w:t>а</w:t>
      </w:r>
      <w:r w:rsidR="005163D3" w:rsidRPr="00C348F4">
        <w:rPr>
          <w:i/>
        </w:rPr>
        <w:t>**</w:t>
      </w:r>
      <w:r w:rsidRPr="00C348F4">
        <w:rPr>
          <w:i/>
        </w:rPr>
        <w:t xml:space="preserve">. Общий ответ составил </w:t>
      </w:r>
      <w:r w:rsidR="005802F3" w:rsidRPr="00C348F4">
        <w:rPr>
          <w:i/>
        </w:rPr>
        <w:t>86</w:t>
      </w:r>
      <w:r w:rsidR="00DD3D1E" w:rsidRPr="00C348F4">
        <w:rPr>
          <w:i/>
        </w:rPr>
        <w:t xml:space="preserve"> %</w:t>
      </w:r>
      <w:r w:rsidRPr="00C348F4">
        <w:rPr>
          <w:i/>
        </w:rPr>
        <w:t xml:space="preserve"> в группе пациентов, получавших ибрутиниб</w:t>
      </w:r>
      <w:r w:rsidR="001F4A9B" w:rsidRPr="00C348F4">
        <w:rPr>
          <w:i/>
        </w:rPr>
        <w:t>**</w:t>
      </w:r>
      <w:r w:rsidRPr="00C348F4">
        <w:rPr>
          <w:i/>
        </w:rPr>
        <w:t xml:space="preserve">, и </w:t>
      </w:r>
      <w:r w:rsidR="005802F3" w:rsidRPr="00C348F4">
        <w:rPr>
          <w:i/>
        </w:rPr>
        <w:t>35</w:t>
      </w:r>
      <w:r w:rsidR="00DD3D1E" w:rsidRPr="00C348F4">
        <w:rPr>
          <w:i/>
        </w:rPr>
        <w:t xml:space="preserve"> %</w:t>
      </w:r>
      <w:r w:rsidR="004E268D" w:rsidRPr="00C348F4">
        <w:rPr>
          <w:i/>
        </w:rPr>
        <w:t xml:space="preserve"> –</w:t>
      </w:r>
      <w:r w:rsidRPr="00C348F4">
        <w:rPr>
          <w:i/>
        </w:rPr>
        <w:t xml:space="preserve"> в группе пациентов, получавших хлорамбуцил</w:t>
      </w:r>
      <w:r w:rsidR="005163D3" w:rsidRPr="00C348F4">
        <w:rPr>
          <w:i/>
        </w:rPr>
        <w:t>**</w:t>
      </w:r>
      <w:r w:rsidRPr="00C348F4">
        <w:rPr>
          <w:i/>
        </w:rPr>
        <w:t>, с</w:t>
      </w:r>
      <w:r w:rsidR="004E268D" w:rsidRPr="00C348F4">
        <w:rPr>
          <w:i/>
        </w:rPr>
        <w:t>о статистически</w:t>
      </w:r>
      <w:r w:rsidRPr="00C348F4">
        <w:rPr>
          <w:i/>
        </w:rPr>
        <w:t xml:space="preserve"> </w:t>
      </w:r>
      <w:r w:rsidR="004E268D" w:rsidRPr="00C348F4">
        <w:rPr>
          <w:i/>
        </w:rPr>
        <w:t xml:space="preserve">значимой </w:t>
      </w:r>
      <w:r w:rsidRPr="00C348F4">
        <w:rPr>
          <w:i/>
        </w:rPr>
        <w:t>разницей (p&lt;</w:t>
      </w:r>
      <w:r w:rsidR="00504D96" w:rsidRPr="00C348F4">
        <w:rPr>
          <w:i/>
        </w:rPr>
        <w:t xml:space="preserve"> </w:t>
      </w:r>
      <w:r w:rsidRPr="00C348F4">
        <w:rPr>
          <w:i/>
        </w:rPr>
        <w:t>0,0001). Терапия ибрутинибом</w:t>
      </w:r>
      <w:r w:rsidR="005163D3" w:rsidRPr="00C348F4">
        <w:rPr>
          <w:i/>
        </w:rPr>
        <w:t>**</w:t>
      </w:r>
      <w:r w:rsidRPr="00C348F4">
        <w:rPr>
          <w:i/>
        </w:rPr>
        <w:t xml:space="preserve"> в </w:t>
      </w:r>
      <w:r w:rsidR="004E268D" w:rsidRPr="00C348F4">
        <w:rPr>
          <w:i/>
        </w:rPr>
        <w:t>1-й</w:t>
      </w:r>
      <w:r w:rsidRPr="00C348F4">
        <w:rPr>
          <w:i/>
        </w:rPr>
        <w:t xml:space="preserve"> линии не сопровождалась значительным повышением </w:t>
      </w:r>
      <w:r w:rsidR="004E268D" w:rsidRPr="00C348F4">
        <w:rPr>
          <w:i/>
        </w:rPr>
        <w:t xml:space="preserve">частоты </w:t>
      </w:r>
      <w:r w:rsidRPr="00C348F4">
        <w:rPr>
          <w:i/>
        </w:rPr>
        <w:t xml:space="preserve">нежелательных явлений и не требовала пребывания пациентов в стационаре. </w:t>
      </w:r>
    </w:p>
    <w:p w:rsidR="00EF739D" w:rsidRDefault="00EF739D" w:rsidP="00BE7488">
      <w:pPr>
        <w:spacing w:line="343" w:lineRule="auto"/>
        <w:contextualSpacing/>
        <w:rPr>
          <w:i/>
        </w:rPr>
      </w:pPr>
      <w:r w:rsidRPr="00C348F4">
        <w:rPr>
          <w:i/>
        </w:rPr>
        <w:t xml:space="preserve">В исследовании Alliance первичные пациенты старше 65 лет рандомизировались на </w:t>
      </w:r>
      <w:r w:rsidR="004E268D" w:rsidRPr="00C348F4">
        <w:rPr>
          <w:i/>
        </w:rPr>
        <w:br/>
      </w:r>
      <w:r w:rsidRPr="00C348F4">
        <w:rPr>
          <w:i/>
        </w:rPr>
        <w:t xml:space="preserve">3 </w:t>
      </w:r>
      <w:r w:rsidR="004E268D" w:rsidRPr="00C348F4">
        <w:rPr>
          <w:i/>
        </w:rPr>
        <w:t>группы</w:t>
      </w:r>
      <w:r w:rsidRPr="00C348F4">
        <w:rPr>
          <w:i/>
        </w:rPr>
        <w:t xml:space="preserve">: </w:t>
      </w:r>
      <w:r w:rsidR="004E268D" w:rsidRPr="00C348F4">
        <w:rPr>
          <w:i/>
        </w:rPr>
        <w:t xml:space="preserve">получавшие терапию в </w:t>
      </w:r>
      <w:r w:rsidRPr="00C348F4">
        <w:rPr>
          <w:i/>
        </w:rPr>
        <w:t>режим</w:t>
      </w:r>
      <w:r w:rsidR="004E268D" w:rsidRPr="00C348F4">
        <w:rPr>
          <w:i/>
        </w:rPr>
        <w:t>е</w:t>
      </w:r>
      <w:r w:rsidRPr="00C348F4">
        <w:rPr>
          <w:i/>
        </w:rPr>
        <w:t xml:space="preserve"> BR, комбинацию ибрутиниба</w:t>
      </w:r>
      <w:r w:rsidR="000E4A49" w:rsidRPr="00C348F4">
        <w:rPr>
          <w:i/>
        </w:rPr>
        <w:t>**</w:t>
      </w:r>
      <w:r w:rsidRPr="00C348F4">
        <w:rPr>
          <w:i/>
        </w:rPr>
        <w:t xml:space="preserve"> и ритуксимаба</w:t>
      </w:r>
      <w:r w:rsidR="000E4A49" w:rsidRPr="00C348F4">
        <w:rPr>
          <w:i/>
        </w:rPr>
        <w:t>**</w:t>
      </w:r>
      <w:r w:rsidRPr="00C348F4">
        <w:rPr>
          <w:i/>
        </w:rPr>
        <w:t xml:space="preserve"> и монотерапию</w:t>
      </w:r>
      <w:r w:rsidR="000E4A49" w:rsidRPr="00C348F4">
        <w:rPr>
          <w:i/>
        </w:rPr>
        <w:t xml:space="preserve"> </w:t>
      </w:r>
      <w:r w:rsidRPr="00C348F4">
        <w:rPr>
          <w:i/>
        </w:rPr>
        <w:t>ибрутинибом</w:t>
      </w:r>
      <w:r w:rsidR="000E4A49" w:rsidRPr="00C348F4">
        <w:rPr>
          <w:i/>
        </w:rPr>
        <w:t xml:space="preserve">** </w:t>
      </w:r>
      <w:r w:rsidR="000B0AC3" w:rsidRPr="00C348F4">
        <w:rPr>
          <w:i/>
        </w:rPr>
        <w:fldChar w:fldCharType="begin" w:fldLock="1"/>
      </w:r>
      <w:r w:rsidR="00015814" w:rsidRPr="00C348F4">
        <w:rPr>
          <w:i/>
        </w:rPr>
        <w:instrText>ADDIN CSL_CITATION {"citationItems":[{"id":"ITEM-1","itemData":{"DOI":"10.1056/NEJMoa1812836","ISSN":"1533-4406","PMID":"30501481","abstract":"BACKGROUND Ibrutinib has been approved by the Food and Drug Administration for the treatment of patients with untreated chronic lymphocytic leukemia (CLL) since 2016 but has not been compared with chemoimmunotherapy. We conducted a phase 3 trial to evaluate the efficacy of ibrutinib, either alone or in combination with rituximab, relative to chemoimmunotherapy. METHODS Patients 65 years of age or older who had untreated CLL were randomly assigned to receive bendamustine plus rituximab, ibrutinib, or ibrutinib plus rituximab. The primary end point was progression-free survival. The Alliance Data and Safety Monitoring Board made the decision to release the data after the protocol-specified efficacy threshold had been met. RESULTS A total of 183 patients were assigned to receive bendamustine plus rituximab, 182 to receive ibrutinib, and 182 to receive ibrutinib plus rituximab. Median progression-free survival was reached only with bendamustine plus rituximab. The estimated percentage of patients with progression-free survival at 2 years was 74% with bendamustine plus rituximab and was higher with ibrutinib alone (87%; hazard ratio for disease progression or death, 0.39; 95% confidence interval [CI], 0.26 to 0.58; P&lt;0.001) and with ibrutinib plus rituximab (88%; hazard ratio, 0.38; 95% CI, 0.25 to 0.59; P&lt;0.001). There was no significant difference between the ibrutinib-plus-rituximab group and the ibrutinib group with regard to progression-free survival (hazard ratio, 1.00; 95% CI, 0.62 to 1.62; P=0.49). With a median follow-up of 38 months, there was no significant difference among the three treatment groups with regard to overall survival. The rate of grade 3, 4, or 5 hematologic adverse events was higher with bendamustine plus rituximab (61%) than with ibrutinib or ibrutinib plus rituximab (41% and 39%, respectively), whereas the rate of grade 3, 4, or 5 nonhematologic adverse events was lower with bendamustine plus rituximab (63%) than with the ibrutinib-containing regimens (74% with each regimen). CONCLUSIONS Among older patients with untreated CLL, treatment with ibrutinib was superior to treatment with bendamustine plus rituximab with regard to progression-free survival. There was no significant difference between ibrutinib and ibrutinib plus rituximab with regard to progression-free survival. (Funded by the National Cancer Institute and Pharmacyclics; ClinicalTrials.gov number, NCT01886872 .).","author":[{"dropping-particle":"","family":"Woyach","given":"Jennifer A","non-dropping-particle":"","parse-names":false,"suffix":""},{"dropping-particle":"","family":"Ruppert","given":"Amy S","non-dropping-particle":"","parse-names":false,"suffix":""},{"dropping-particle":"","family":"Heerema","given":"Nyla A","non-dropping-particle":"","parse-names":false,"suffix":""},{"dropping-particle":"","family":"Zhao","given":"Weiqiang","non-dropping-particle":"","parse-names":false,"suffix":""},{"dropping-particle":"","family":"Booth","given":"Allison M","non-dropping-particle":"","parse-names":false,"suffix":""},{"dropping-particle":"","family":"Ding","given":"Wei","non-dropping-particle":"","parse-names":false,"suffix":""},{"dropping-particle":"","family":"Bartlett","given":"Nancy L","non-dropping-particle":"","parse-names":false,"suffix":""},{"dropping-particle":"","family":"Brander","given":"Danielle M","non-dropping-particle":"","parse-names":false,"suffix":""},{"dropping-particle":"","family":"Barr","given":"Paul M","non-dropping-particle":"","parse-names":false,"suffix":""},{"dropping-particle":"","family":"Rogers","given":"Kerry A","non-dropping-particle":"","parse-names":false,"suffix":""},{"dropping-particle":"","family":"Parikh","given":"Sameer A","non-dropping-particle":"","parse-names":false,"suffix":""},{"dropping-particle":"","family":"Coutre","given":"Steven","non-dropping-particle":"","parse-names":false,"suffix":""},{"dropping-particle":"","family":"Hurria","given":"Arti","non-dropping-particle":"","parse-names":false,"suffix":""},{"dropping-particle":"","family":"Brown","given":"Jennifer R","non-dropping-particle":"","parse-names":false,"suffix":""},{"dropping-particle":"","family":"Lozanski","given":"Gerard","non-dropping-particle":"","parse-names":false,"suffix":""},{"dropping-particle":"","family":"Blachly","given":"James S","non-dropping-particle":"","parse-names":false,"suffix":""},{"dropping-particle":"","family":"Ozer","given":"Hatice G","non-dropping-particle":"","parse-names":false,"suffix":""},{"dropping-particle":"","family":"Major-Elechi","given":"Brittny","non-dropping-particle":"","parse-names":false,"suffix":""},{"dropping-particle":"","family":"Fruth","given":"Briant","non-dropping-particle":"","parse-names":false,"suffix":""},{"dropping-particle":"","family":"Nattam","given":"Sreenivasa","non-dropping-particle":"","parse-names":false,"suffix":""},{"dropping-particle":"","family":"Larson","given":"Richard A","non-dropping-particle":"","parse-names":false,"suffix":""},{"dropping-particle":"","family":"Erba","given":"Harry","non-dropping-particle":"","parse-names":false,"suffix":""},{"dropping-particle":"","family":"Litzow","given":"Mark","non-dropping-particle":"","parse-names":false,"suffix":""},{"dropping-particle":"","family":"Owen","given":"Carolyn","non-dropping-particle":"","parse-names":false,"suffix":""},{"dropping-particle":"","family":"Kuzma","given":"Charles","non-dropping-particle":"","parse-names":false,"suffix":""},{"dropping-particle":"","family":"Abramson","given":"Jeremy S","non-dropping-particle":"","parse-names":false,"suffix":""},{"dropping-particle":"","family":"Little","given":"Richard F","non-dropping-particle":"","parse-names":false,"suffix":""},{"dropping-particle":"","family":"Smith","given":"Scott E","non-dropping-particle":"","parse-names":false,"suffix":""},{"dropping-particle":"","family":"Stone","given":"Richard M","non-dropping-particle":"","parse-names":false,"suffix":""},{"dropping-particle":"","family":"Mandrekar","given":"Sumithra J","non-dropping-particle":"","parse-names":false,"suffix":""},{"dropping-particle":"","family":"Byrd","given":"John C","non-dropping-particle":"","parse-names":false,"suffix":""}],"container-title":"The New England journal of medicine","id":"ITEM-1","issue":"26","issued":{"date-parts":[["2018"]]},"page":"2517-2528","title":"Ibrutinib Regimens versus Chemoimmunotherapy in Older Patients with Untreated CLL.","type":"article-journal","volume":"379"},"uris":["http://www.mendeley.com/documents/?uuid=2dad136c-8d53-3f5e-8a11-7445e6ee5cdf"]}],"mendeley":{"formattedCitation":"[35]","plainTextFormattedCitation":"[35]","previouslyFormattedCitation":"[35]"},"properties":{"noteIndex":0},"schema":"https://github.com/citation-style-language/schema/raw/master/csl-citation.json"}</w:instrText>
      </w:r>
      <w:r w:rsidR="000B0AC3" w:rsidRPr="00C348F4">
        <w:rPr>
          <w:i/>
        </w:rPr>
        <w:fldChar w:fldCharType="separate"/>
      </w:r>
      <w:r w:rsidR="00015814" w:rsidRPr="00C348F4">
        <w:rPr>
          <w:noProof/>
        </w:rPr>
        <w:t>[35]</w:t>
      </w:r>
      <w:r w:rsidR="000B0AC3" w:rsidRPr="00C348F4">
        <w:rPr>
          <w:i/>
        </w:rPr>
        <w:fldChar w:fldCharType="end"/>
      </w:r>
      <w:r w:rsidRPr="00C348F4">
        <w:rPr>
          <w:i/>
        </w:rPr>
        <w:t xml:space="preserve">. Двухлетняя </w:t>
      </w:r>
      <w:r w:rsidR="000F6931" w:rsidRPr="00C348F4">
        <w:rPr>
          <w:i/>
        </w:rPr>
        <w:t>ВБП</w:t>
      </w:r>
      <w:r w:rsidRPr="00C348F4">
        <w:rPr>
          <w:i/>
        </w:rPr>
        <w:t xml:space="preserve"> в группе бендамустин</w:t>
      </w:r>
      <w:r w:rsidR="000E4A49" w:rsidRPr="00C348F4">
        <w:rPr>
          <w:i/>
        </w:rPr>
        <w:t>**</w:t>
      </w:r>
      <w:r w:rsidRPr="00C348F4">
        <w:rPr>
          <w:i/>
        </w:rPr>
        <w:t xml:space="preserve"> + ритуксимаб</w:t>
      </w:r>
      <w:r w:rsidR="000E4A49" w:rsidRPr="00C348F4">
        <w:rPr>
          <w:i/>
        </w:rPr>
        <w:t>**</w:t>
      </w:r>
      <w:r w:rsidRPr="00C348F4">
        <w:rPr>
          <w:i/>
        </w:rPr>
        <w:t xml:space="preserve"> составила 74</w:t>
      </w:r>
      <w:r w:rsidR="00DD3D1E" w:rsidRPr="00C348F4">
        <w:rPr>
          <w:i/>
        </w:rPr>
        <w:t xml:space="preserve"> %</w:t>
      </w:r>
      <w:r w:rsidRPr="00C348F4">
        <w:rPr>
          <w:i/>
        </w:rPr>
        <w:t>, в группе</w:t>
      </w:r>
      <w:r w:rsidRPr="006B609E">
        <w:rPr>
          <w:i/>
        </w:rPr>
        <w:t xml:space="preserve"> ибрутиниба</w:t>
      </w:r>
      <w:r w:rsidR="000E4A49" w:rsidRPr="000E4A49">
        <w:rPr>
          <w:i/>
        </w:rPr>
        <w:t>**</w:t>
      </w:r>
      <w:r w:rsidRPr="006B609E">
        <w:rPr>
          <w:i/>
        </w:rPr>
        <w:t xml:space="preserve"> </w:t>
      </w:r>
      <w:r w:rsidR="004E268D">
        <w:rPr>
          <w:i/>
        </w:rPr>
        <w:t xml:space="preserve">– </w:t>
      </w:r>
      <w:r w:rsidRPr="006B609E">
        <w:rPr>
          <w:i/>
        </w:rPr>
        <w:t>87</w:t>
      </w:r>
      <w:r w:rsidR="00DD3D1E">
        <w:rPr>
          <w:i/>
        </w:rPr>
        <w:t xml:space="preserve"> %</w:t>
      </w:r>
      <w:r w:rsidRPr="006B609E">
        <w:rPr>
          <w:i/>
        </w:rPr>
        <w:t xml:space="preserve">, в группе </w:t>
      </w:r>
      <w:r w:rsidR="004E268D">
        <w:rPr>
          <w:i/>
        </w:rPr>
        <w:t xml:space="preserve">комбинации </w:t>
      </w:r>
      <w:r w:rsidRPr="006B609E">
        <w:rPr>
          <w:i/>
        </w:rPr>
        <w:t>ибрутиниб</w:t>
      </w:r>
      <w:r w:rsidR="004E268D">
        <w:rPr>
          <w:i/>
        </w:rPr>
        <w:t>а</w:t>
      </w:r>
      <w:r w:rsidR="000E4A49" w:rsidRPr="000E4A49">
        <w:rPr>
          <w:i/>
        </w:rPr>
        <w:t>**</w:t>
      </w:r>
      <w:r w:rsidRPr="006B609E">
        <w:rPr>
          <w:i/>
        </w:rPr>
        <w:t xml:space="preserve"> </w:t>
      </w:r>
      <w:r w:rsidR="004E268D">
        <w:rPr>
          <w:i/>
        </w:rPr>
        <w:t>и</w:t>
      </w:r>
      <w:r w:rsidRPr="006B609E">
        <w:rPr>
          <w:i/>
        </w:rPr>
        <w:t xml:space="preserve"> ритуксимаб</w:t>
      </w:r>
      <w:r w:rsidR="004E268D">
        <w:rPr>
          <w:i/>
        </w:rPr>
        <w:t>а</w:t>
      </w:r>
      <w:r w:rsidR="000E4A49" w:rsidRPr="000E4A49">
        <w:rPr>
          <w:i/>
        </w:rPr>
        <w:t>**</w:t>
      </w:r>
      <w:r w:rsidRPr="006B609E">
        <w:rPr>
          <w:i/>
        </w:rPr>
        <w:t xml:space="preserve"> </w:t>
      </w:r>
      <w:r w:rsidR="00504D96">
        <w:rPr>
          <w:i/>
        </w:rPr>
        <w:t>–</w:t>
      </w:r>
      <w:r w:rsidRPr="006B609E">
        <w:rPr>
          <w:i/>
        </w:rPr>
        <w:t xml:space="preserve"> 88</w:t>
      </w:r>
      <w:r w:rsidR="00DD3D1E">
        <w:rPr>
          <w:i/>
        </w:rPr>
        <w:t xml:space="preserve"> %</w:t>
      </w:r>
      <w:r w:rsidRPr="006B609E">
        <w:rPr>
          <w:i/>
        </w:rPr>
        <w:t>. Частота гематологических нежелательных явлений 3, 4 или 5</w:t>
      </w:r>
      <w:r w:rsidR="004E268D">
        <w:rPr>
          <w:i/>
        </w:rPr>
        <w:t>-й</w:t>
      </w:r>
      <w:r w:rsidRPr="006B609E">
        <w:rPr>
          <w:i/>
        </w:rPr>
        <w:t xml:space="preserve"> степени была выше в группе </w:t>
      </w:r>
      <w:r w:rsidR="004E268D">
        <w:rPr>
          <w:i/>
        </w:rPr>
        <w:t xml:space="preserve">комбинации </w:t>
      </w:r>
      <w:r w:rsidRPr="006B609E">
        <w:rPr>
          <w:i/>
        </w:rPr>
        <w:t>бендамустина</w:t>
      </w:r>
      <w:r w:rsidR="000E4A49" w:rsidRPr="000E4A49">
        <w:rPr>
          <w:i/>
        </w:rPr>
        <w:t>**</w:t>
      </w:r>
      <w:r w:rsidRPr="006B609E">
        <w:rPr>
          <w:i/>
        </w:rPr>
        <w:t xml:space="preserve"> с ритуксимабом</w:t>
      </w:r>
      <w:r w:rsidR="000E4A49" w:rsidRPr="000E4A49">
        <w:rPr>
          <w:i/>
        </w:rPr>
        <w:t>**</w:t>
      </w:r>
      <w:r w:rsidRPr="006B609E">
        <w:rPr>
          <w:i/>
        </w:rPr>
        <w:t xml:space="preserve"> (61</w:t>
      </w:r>
      <w:r w:rsidR="00DD3D1E">
        <w:rPr>
          <w:i/>
        </w:rPr>
        <w:t xml:space="preserve"> %</w:t>
      </w:r>
      <w:r w:rsidRPr="006B609E">
        <w:rPr>
          <w:i/>
        </w:rPr>
        <w:t>)</w:t>
      </w:r>
      <w:r w:rsidR="004E268D">
        <w:rPr>
          <w:i/>
        </w:rPr>
        <w:t>, чем в группе</w:t>
      </w:r>
      <w:r w:rsidRPr="006B609E">
        <w:rPr>
          <w:i/>
        </w:rPr>
        <w:t xml:space="preserve"> ибрутиниб</w:t>
      </w:r>
      <w:r w:rsidR="004E268D">
        <w:rPr>
          <w:i/>
        </w:rPr>
        <w:t>а</w:t>
      </w:r>
      <w:r w:rsidR="000E4A49" w:rsidRPr="000E4A49">
        <w:rPr>
          <w:i/>
        </w:rPr>
        <w:t>**</w:t>
      </w:r>
      <w:r w:rsidRPr="006B609E">
        <w:rPr>
          <w:i/>
        </w:rPr>
        <w:t xml:space="preserve"> в </w:t>
      </w:r>
      <w:r w:rsidR="004E268D">
        <w:rPr>
          <w:i/>
        </w:rPr>
        <w:t xml:space="preserve">режиме </w:t>
      </w:r>
      <w:r w:rsidRPr="006B609E">
        <w:rPr>
          <w:i/>
        </w:rPr>
        <w:t>монотерапии (41</w:t>
      </w:r>
      <w:r w:rsidR="00DD3D1E">
        <w:rPr>
          <w:i/>
        </w:rPr>
        <w:t xml:space="preserve"> %</w:t>
      </w:r>
      <w:r w:rsidRPr="006B609E">
        <w:rPr>
          <w:i/>
        </w:rPr>
        <w:t>) и</w:t>
      </w:r>
      <w:r w:rsidR="004E268D">
        <w:rPr>
          <w:i/>
        </w:rPr>
        <w:t xml:space="preserve"> в группе</w:t>
      </w:r>
      <w:r w:rsidRPr="006B609E">
        <w:rPr>
          <w:i/>
        </w:rPr>
        <w:t xml:space="preserve"> ибрутиниба</w:t>
      </w:r>
      <w:r w:rsidR="000E4A49" w:rsidRPr="000E4A49">
        <w:rPr>
          <w:i/>
        </w:rPr>
        <w:t>**</w:t>
      </w:r>
      <w:r w:rsidRPr="006B609E">
        <w:rPr>
          <w:i/>
        </w:rPr>
        <w:t xml:space="preserve"> в комбинации с ритуксимабом</w:t>
      </w:r>
      <w:r w:rsidR="000E4A49" w:rsidRPr="000E4A49">
        <w:rPr>
          <w:i/>
        </w:rPr>
        <w:t>**</w:t>
      </w:r>
      <w:r w:rsidRPr="006B609E">
        <w:rPr>
          <w:i/>
        </w:rPr>
        <w:t xml:space="preserve"> (39</w:t>
      </w:r>
      <w:r w:rsidR="00DD3D1E">
        <w:rPr>
          <w:i/>
        </w:rPr>
        <w:t xml:space="preserve"> %</w:t>
      </w:r>
      <w:r w:rsidRPr="006B609E">
        <w:rPr>
          <w:i/>
        </w:rPr>
        <w:t>).</w:t>
      </w:r>
    </w:p>
    <w:p w:rsidR="00C103E3" w:rsidRDefault="00C103E3" w:rsidP="00BE7488">
      <w:pPr>
        <w:spacing w:line="343" w:lineRule="auto"/>
        <w:contextualSpacing/>
        <w:rPr>
          <w:i/>
        </w:rPr>
      </w:pPr>
      <w:r w:rsidRPr="00912FAC">
        <w:rPr>
          <w:i/>
        </w:rPr>
        <w:t xml:space="preserve">Добавление </w:t>
      </w:r>
      <w:r w:rsidR="004E268D" w:rsidRPr="00912FAC">
        <w:rPr>
          <w:i/>
        </w:rPr>
        <w:t>к хлорамбуцилу</w:t>
      </w:r>
      <w:r w:rsidR="004E268D">
        <w:rPr>
          <w:i/>
        </w:rPr>
        <w:t>**</w:t>
      </w:r>
      <w:r w:rsidR="004E268D" w:rsidRPr="00912FAC">
        <w:rPr>
          <w:i/>
        </w:rPr>
        <w:t xml:space="preserve"> </w:t>
      </w:r>
      <w:r w:rsidRPr="00912FAC">
        <w:rPr>
          <w:i/>
        </w:rPr>
        <w:t xml:space="preserve">моноклонального антитела </w:t>
      </w:r>
      <w:r w:rsidR="004E268D">
        <w:rPr>
          <w:i/>
        </w:rPr>
        <w:t>к</w:t>
      </w:r>
      <w:r w:rsidRPr="00912FAC">
        <w:rPr>
          <w:i/>
        </w:rPr>
        <w:t xml:space="preserve"> CD20 улучшает результаты лечения при приемлемой токсичности. В </w:t>
      </w:r>
      <w:r w:rsidR="00F07AA9">
        <w:rPr>
          <w:i/>
        </w:rPr>
        <w:t>2</w:t>
      </w:r>
      <w:r w:rsidRPr="00912FAC">
        <w:rPr>
          <w:i/>
        </w:rPr>
        <w:t xml:space="preserve"> нерандомизированных </w:t>
      </w:r>
      <w:r w:rsidRPr="004E268D">
        <w:rPr>
          <w:i/>
        </w:rPr>
        <w:t>исследованиях</w:t>
      </w:r>
      <w:r w:rsidR="000E4A49" w:rsidRPr="004E268D">
        <w:rPr>
          <w:i/>
        </w:rPr>
        <w:t xml:space="preserve"> </w:t>
      </w:r>
      <w:r w:rsidR="000B0AC3" w:rsidRPr="004E268D">
        <w:rPr>
          <w:i/>
        </w:rPr>
        <w:fldChar w:fldCharType="begin" w:fldLock="1"/>
      </w:r>
      <w:r w:rsidR="00015814">
        <w:rPr>
          <w:i/>
        </w:rPr>
        <w:instrText>ADDIN CSL_CITATION {"citationItems":[{"id":"ITEM-1","itemData":{"DOI":"10.1002/ajh.23668","ISSN":"10968652","abstract":"In a phase II trial, we evaluated chlorambucil and rituximab (CLB-R) as first-line induction treatment with or without R as maintenance for elderly chronic lymphocytic leukemia (CLL) patients. Treatment consisted of eight 28-day cycles of CLB (8 mg/m2/day, days 1-7) and R (day 1 of cycle 3, 375 mg/m2; cycles 4-8, 500 mg/m2). Responders were randomized to 12 8-week doses of R (375 mg/m2) or observation. As per intention-to-treat analysis, 82.4% (95% CI, 74.25-90.46%) of 85 patients achieved an overall response (OR), 16.5% a complete response (CR), 2.4% a CR with incomplete bone marrow recovery. The OR was similar across Binet stages (A 86.4%, B 81.6%, and C 78.6%) and age categories (60-64 years, 92.3%; 65-69, 85.2%; 70-74, 75.0%; ≥75, 81.0%). CLB-R was well tolerated. After a median follow-up of 34.2 months, the median progression-free survival (PFS) was 34.7 months (95% CI, 33.1-39.5). TP53 abnormalities, complex karyotype, and low CD20 gene expression predicted lack of response; SF3B1 mutation and BIRC3 disruption low CR rates. IGHV mutations significantly predicted PFS. R maintenance tended towards a better PFS than observation and was safe and most beneficial for patients in partial response and for unmutated IGHV cases. CLB-R represents a promising option for elderly CLL patients. © 2014 Wiley Periodicals, Inc.","author":[{"dropping-particle":"","family":"Foà","given":"Robin","non-dropping-particle":"","parse-names":false,"suffix":""},{"dropping-particle":"","family":"Giudice","given":"Ilaria","non-dropping-particle":"Del","parse-names":false,"suffix":""},{"dropping-particle":"","family":"Cuneo","given":"Antonio","non-dropping-particle":"","parse-names":false,"suffix":""},{"dropping-particle":"","family":"Poeta","given":"Giovanni","non-dropping-particle":"Del","parse-names":false,"suffix":""},{"dropping-particle":"","family":"Ciolli","given":"Stefania","non-dropping-particle":"","parse-names":false,"suffix":""},{"dropping-particle":"","family":"Raimondo","given":"Francesco","non-dropping-particle":"Di","parse-names":false,"suffix":""},{"dropping-particle":"","family":"Lauria","given":"Francesco","non-dropping-particle":"","parse-names":false,"suffix":""},{"dropping-particle":"","family":"Cencini","given":"Emanuele","non-dropping-particle":"","parse-names":false,"suffix":""},{"dropping-particle":"","family":"Rigolin","given":"Gian Matteo","non-dropping-particle":"","parse-names":false,"suffix":""},{"dropping-particle":"","family":"Cortelezzi","given":"Agostino","non-dropping-particle":"","parse-names":false,"suffix":""},{"dropping-particle":"","family":"Nobile","given":"Francesco","non-dropping-particle":"","parse-names":false,"suffix":""},{"dropping-particle":"","family":"Callea","given":"Vincenzo","non-dropping-particle":"","parse-names":false,"suffix":""},{"dropping-particle":"","family":"Brugiatelli","given":"Maura","non-dropping-particle":"","parse-names":false,"suffix":""},{"dropping-particle":"","family":"Massaia","given":"Massimo","non-dropping-particle":"","parse-names":false,"suffix":""},{"dropping-particle":"","family":"Molica","given":"Stefano","non-dropping-particle":"","parse-names":false,"suffix":""},{"dropping-particle":"","family":"Trentin","given":"Livio","non-dropping-particle":"","parse-names":false,"suffix":""},{"dropping-particle":"","family":"Rizzi","given":"Rita","non-dropping-particle":"","parse-names":false,"suffix":""},{"dropping-particle":"","family":"Specchia","given":"Giorgina","non-dropping-particle":"","parse-names":false,"suffix":""},{"dropping-particle":"","family":"Serio","given":"Francesca","non-dropping-particle":"Di","parse-names":false,"suffix":""},{"dropping-particle":"","family":"Orsucci","given":"Lorella","non-dropping-particle":"","parse-names":false,"suffix":""},{"dropping-particle":"","family":"Ambrosetti","given":"Achille","non-dropping-particle":"","parse-names":false,"suffix":""},{"dropping-particle":"","family":"Montillo","given":"Marco","non-dropping-particle":"","parse-names":false,"suffix":""},{"dropping-particle":"","family":"Zinzani","given":"Pier Luigi","non-dropping-particle":"","parse-names":false,"suffix":""},{"dropping-particle":"","family":"Ferrara","given":"Felicetto","non-dropping-particle":"","parse-names":false,"suffix":""},{"dropping-particle":"","family":"Morabito","given":"Fortunato","non-dropping-particle":"","parse-names":false,"suffix":""},{"dropping-particle":"","family":"Mura","given":"Maria Angela","non-dropping-particle":"","parse-names":false,"suffix":""},{"dropping-particle":"","family":"Soriani","given":"Silvia","non-dropping-particle":"","parse-names":false,"suffix":""},{"dropping-particle":"","family":"Peragine","given":"Nadia","non-dropping-particle":"","parse-names":false,"suffix":""},{"dropping-particle":"","family":"Tavolaro","given":"Simona","non-dropping-particle":"","parse-names":false,"suffix":""},{"dropping-particle":"","family":"Bonina","given":"Silvia","non-dropping-particle":"","parse-names":false,"suffix":""},{"dropping-particle":"","family":"Marinelli","given":"Marilisa","non-dropping-particle":"","parse-names":false,"suffix":""},{"dropping-particle":"","family":"Propris","given":"Maria Stefania","non-dropping-particle":"De","parse-names":false,"suffix":""},{"dropping-particle":"Della","family":"Starza","given":"Irene","non-dropping-particle":"","parse-names":false,"suffix":""},{"dropping-particle":"","family":"Piciocchi","given":"Alfonso","non-dropping-particle":"","parse-names":false,"suffix":""},{"dropping-particle":"","family":"Alietti","given":"Alessandra","non-dropping-particle":"","parse-names":false,"suffix":""},{"dropping-particle":"","family":"Runggaldier","given":"Eva Josephine","non-dropping-particle":"","parse-names":false,"suffix":""},{"dropping-particle":"","family":"Gamba","given":"Enrica","non-dropping-particle":"","parse-names":false,"suffix":""},{"dropping-particle":"","family":"Mauro","given":"Francesca Romana","non-dropping-particle":"","parse-names":false,"suffix":""},{"dropping-particle":"","family":"Chiaretti","given":"Sabina","non-dropping-particle":"","parse-names":false,"suffix":""},{"dropping-particle":"","family":"Guarini","given":"Anna","non-dropping-particle":"","parse-names":false,"suffix":""}],"container-title":"American Journal of Hematology","id":"ITEM-1","issue":"5","issued":{"date-parts":[["2014"]]},"page":"480-486","publisher":"Wiley-Liss Inc.","title":"Chlorambucil plus rituximab with or without maintenance rituximab as first-line treatment for elderly chronic lymphocytic leukemia patients","type":"article-journal","volume":"89"},"uris":["http://www.mendeley.com/documents/?uuid=862108c3-56b0-35c8-b867-3539bca5cf9a"]},{"id":"ITEM-2","itemData":{"DOI":"10.1200/JCO.2013.49.6547","ISSN":"15277755","abstract":"Purpose Most patients with chronic lymphocytic leukemia (CLL) are elderly and/or have comorbidities that may make them ineligible for fludarabine-based treatment. For this population, chlorambucil monotherapy is an appropriate therapeutic option; however, response rates with chlorambucil are low, and more effective treatments are needed. This trial was designed to assess how the addition of rituximab to chlorambucil (R-chlorambucil) would affect safety and efficacy in patients with CLL.Patients and Methods Patients with first-line CLL were treated with rituximab (375 mg/m2 on day 1, cycle one, and 500 mg/m2 thereafter) plus chlorambucil (10 mg/m2/d all cycles; day 1 through 7) for six 28-day cycles. For patients not achieving complete response (CR), six additional cycles of chlorambucil alone could be administered. The primary end point of the study was safety.Results A total of 100 patients were treated with R-chlorambucil, with a median follow-up of 30 months. Median age of patients was 70 years (range, 43 to 86 years), with patients having a median of seven comorbidities. Hematologic toxicities accounted for most grade 3/4 adverse events reported, with neutropenia and lymphopenia both occurring in 41% of patients and leukopenia in 23%. Overall response rates were 84%, with CR achieved in 10% of patients. Median progression-free survival was 23.5 months; median overall survival was not reached.Conclusion These results compare favorably with previously published results for chlorambucil monotherapy, suggesting that the addition of rituximab to chlorambucil may improve efficacy with no unexpected adverse events. R-chlorambucil may improve outcome for patients who are ineligible for fludarabine-based treatments.","author":[{"dropping-particle":"","family":"Hillmen","given":"Peter","non-dropping-particle":"","parse-names":false,"suffix":""},{"dropping-particle":"","family":"Gribben","given":"John G.","non-dropping-particle":"","parse-names":false,"suffix":""},{"dropping-particle":"","family":"Follows","given":"George A.","non-dropping-particle":"","parse-names":false,"suffix":""},{"dropping-particle":"","family":"Milligan","given":"Donald","non-dropping-particle":"","parse-names":false,"suffix":""},{"dropping-particle":"","family":"Sayala","given":"Hazem A.","non-dropping-particle":"","parse-names":false,"suffix":""},{"dropping-particle":"","family":"Moreton","given":"Paul","non-dropping-particle":"","parse-names":false,"suffix":""},{"dropping-particle":"","family":"Oscier","given":"David G.","non-dropping-particle":"","parse-names":false,"suffix":""},{"dropping-particle":"","family":"Dearden","given":"Claire E.","non-dropping-particle":"","parse-names":false,"suffix":""},{"dropping-particle":"","family":"Kennedy","given":"Daniel B.","non-dropping-particle":"","parse-names":false,"suffix":""},{"dropping-particle":"","family":"Pettitt","given":"Andrew R.","non-dropping-particle":"","parse-names":false,"suffix":""},{"dropping-particle":"","family":"Nathwani","given":"Amit","non-dropping-particle":"","parse-names":false,"suffix":""},{"dropping-particle":"","family":"Varghese","given":"Abraham","non-dropping-particle":"","parse-names":false,"suffix":""},{"dropping-particle":"","family":"Cohen","given":"Dena","non-dropping-particle":"","parse-names":false,"suffix":""},{"dropping-particle":"","family":"Rawstron","given":"Andy","non-dropping-particle":"","parse-names":false,"suffix":""},{"dropping-particle":"","family":"Oertel","given":"Stephan","non-dropping-particle":"","parse-names":false,"suffix":""},{"dropping-particle":"","family":"Pocock","given":"Christopher F E","non-dropping-particle":"","parse-names":false,"suffix":""}],"container-title":"Journal of Clinical Oncology","id":"ITEM-2","issue":"12","issued":{"date-parts":[["2014","4","20"]]},"page":"1236-1241","publisher":"American Society of Clinical Oncology","title":"Rituximab plus chlorambucil as first-line treatment for chronic lymphocytic leukemia: Final analysis of an open-label phase II study","type":"article-journal","volume":"32"},"uris":["http://www.mendeley.com/documents/?uuid=590b0f66-c88b-3951-a495-fe23ae67efb0"]}],"mendeley":{"formattedCitation":"[37,38]","plainTextFormattedCitation":"[37,38]","previouslyFormattedCitation":"[37,38]"},"properties":{"noteIndex":0},"schema":"https://github.com/citation-style-language/schema/raw/master/csl-citation.json"}</w:instrText>
      </w:r>
      <w:r w:rsidR="000B0AC3" w:rsidRPr="004E268D">
        <w:rPr>
          <w:i/>
        </w:rPr>
        <w:fldChar w:fldCharType="separate"/>
      </w:r>
      <w:r w:rsidR="00015814" w:rsidRPr="00015814">
        <w:rPr>
          <w:noProof/>
        </w:rPr>
        <w:t>[37,38]</w:t>
      </w:r>
      <w:r w:rsidR="000B0AC3" w:rsidRPr="004E268D">
        <w:rPr>
          <w:i/>
        </w:rPr>
        <w:fldChar w:fldCharType="end"/>
      </w:r>
      <w:r w:rsidRPr="004E268D">
        <w:rPr>
          <w:i/>
        </w:rPr>
        <w:t>,</w:t>
      </w:r>
      <w:r w:rsidRPr="00912FAC">
        <w:rPr>
          <w:i/>
        </w:rPr>
        <w:t xml:space="preserve"> выборки </w:t>
      </w:r>
      <w:r w:rsidR="00573998">
        <w:rPr>
          <w:i/>
        </w:rPr>
        <w:t>пациентов</w:t>
      </w:r>
      <w:r w:rsidR="00573998" w:rsidRPr="00912FAC">
        <w:rPr>
          <w:i/>
        </w:rPr>
        <w:t xml:space="preserve"> </w:t>
      </w:r>
      <w:r w:rsidRPr="00912FAC">
        <w:rPr>
          <w:i/>
        </w:rPr>
        <w:t>в которых различались по коморбидности, показано, что добавление ритуксимаба</w:t>
      </w:r>
      <w:r w:rsidR="00F16D99">
        <w:rPr>
          <w:i/>
        </w:rPr>
        <w:t>**</w:t>
      </w:r>
      <w:r w:rsidRPr="00912FAC">
        <w:rPr>
          <w:i/>
        </w:rPr>
        <w:t xml:space="preserve"> к хлорамбуцилу</w:t>
      </w:r>
      <w:r w:rsidR="005163D3">
        <w:rPr>
          <w:i/>
        </w:rPr>
        <w:t>**</w:t>
      </w:r>
      <w:r w:rsidR="004E268D">
        <w:rPr>
          <w:i/>
        </w:rPr>
        <w:t xml:space="preserve"> увеличивает медиану ВБП c 18 </w:t>
      </w:r>
      <w:r w:rsidRPr="00912FAC">
        <w:rPr>
          <w:i/>
        </w:rPr>
        <w:t>до 24 мес</w:t>
      </w:r>
      <w:r w:rsidR="00504D96">
        <w:rPr>
          <w:i/>
        </w:rPr>
        <w:t>.</w:t>
      </w:r>
      <w:r w:rsidRPr="00912FAC">
        <w:rPr>
          <w:i/>
        </w:rPr>
        <w:t>, кроме пациентов с del11q, у которых ВБП составила 12 мес. Комбинация хлорамбуцила</w:t>
      </w:r>
      <w:r w:rsidR="005163D3">
        <w:rPr>
          <w:i/>
        </w:rPr>
        <w:t>**</w:t>
      </w:r>
      <w:r w:rsidRPr="00912FAC">
        <w:rPr>
          <w:i/>
        </w:rPr>
        <w:t xml:space="preserve"> с ритуксимабом</w:t>
      </w:r>
      <w:r w:rsidR="00F16D99">
        <w:rPr>
          <w:i/>
        </w:rPr>
        <w:t>**</w:t>
      </w:r>
      <w:r w:rsidRPr="00912FAC">
        <w:rPr>
          <w:i/>
        </w:rPr>
        <w:t xml:space="preserve"> значительно уступает по эффективности всем остальным вариантам лечения по</w:t>
      </w:r>
      <w:r w:rsidR="004E268D">
        <w:rPr>
          <w:i/>
        </w:rPr>
        <w:t>жилых пациентов. П</w:t>
      </w:r>
      <w:r w:rsidRPr="00912FAC">
        <w:rPr>
          <w:i/>
        </w:rPr>
        <w:t>редпочтительн</w:t>
      </w:r>
      <w:r w:rsidR="004E268D">
        <w:rPr>
          <w:i/>
        </w:rPr>
        <w:t>ы</w:t>
      </w:r>
      <w:r w:rsidRPr="00912FAC">
        <w:rPr>
          <w:i/>
        </w:rPr>
        <w:t xml:space="preserve"> другие варианты лечения. </w:t>
      </w:r>
    </w:p>
    <w:p w:rsidR="006B1011" w:rsidRPr="00C348F4" w:rsidRDefault="006B1011" w:rsidP="00BE7488">
      <w:pPr>
        <w:spacing w:line="343" w:lineRule="auto"/>
        <w:rPr>
          <w:i/>
          <w:sz w:val="22"/>
          <w:lang w:val="en-US"/>
        </w:rPr>
      </w:pPr>
      <w:r w:rsidRPr="00DA5232">
        <w:rPr>
          <w:i/>
        </w:rPr>
        <w:t>В исследовани</w:t>
      </w:r>
      <w:r w:rsidR="004E268D">
        <w:rPr>
          <w:i/>
        </w:rPr>
        <w:t>е</w:t>
      </w:r>
      <w:r w:rsidRPr="00DA5232">
        <w:rPr>
          <w:i/>
        </w:rPr>
        <w:t xml:space="preserve"> </w:t>
      </w:r>
      <w:r w:rsidRPr="00DA5232">
        <w:rPr>
          <w:i/>
          <w:lang w:val="en-US"/>
        </w:rPr>
        <w:t>CLL</w:t>
      </w:r>
      <w:r w:rsidRPr="00DA5232">
        <w:rPr>
          <w:i/>
        </w:rPr>
        <w:t xml:space="preserve"> 14 было включено 432 пациента (средний возраст 72 года, С</w:t>
      </w:r>
      <w:r w:rsidRPr="00DA5232">
        <w:rPr>
          <w:i/>
          <w:lang w:val="en-US"/>
        </w:rPr>
        <w:t>IRS</w:t>
      </w:r>
      <w:r w:rsidRPr="00DA5232">
        <w:rPr>
          <w:i/>
        </w:rPr>
        <w:t xml:space="preserve"> </w:t>
      </w:r>
      <w:r w:rsidR="004E268D">
        <w:rPr>
          <w:i/>
        </w:rPr>
        <w:br/>
      </w:r>
      <w:r w:rsidRPr="00DA5232">
        <w:rPr>
          <w:i/>
        </w:rPr>
        <w:t>8 баллов, клиренс кре</w:t>
      </w:r>
      <w:r w:rsidR="004E268D">
        <w:rPr>
          <w:i/>
        </w:rPr>
        <w:t>а</w:t>
      </w:r>
      <w:r w:rsidRPr="00DA5232">
        <w:rPr>
          <w:i/>
        </w:rPr>
        <w:t>тинина 66,4 мл/мин). Пациенты были рандомизированы на группы, получавшие комбинацию венетоклакса и обинутузумаба и</w:t>
      </w:r>
      <w:r w:rsidR="004E268D">
        <w:rPr>
          <w:i/>
        </w:rPr>
        <w:t xml:space="preserve"> получавшие комбинацию</w:t>
      </w:r>
      <w:r w:rsidRPr="00DA5232">
        <w:rPr>
          <w:i/>
        </w:rPr>
        <w:t xml:space="preserve"> хлорамбуцила</w:t>
      </w:r>
      <w:r w:rsidR="000E4A49" w:rsidRPr="000E4A49">
        <w:rPr>
          <w:i/>
        </w:rPr>
        <w:t>**</w:t>
      </w:r>
      <w:r w:rsidRPr="00DA5232">
        <w:rPr>
          <w:i/>
        </w:rPr>
        <w:t xml:space="preserve"> и обинутузумаба (216 пациентов в каждой группе). </w:t>
      </w:r>
      <w:r w:rsidR="004E268D">
        <w:rPr>
          <w:i/>
        </w:rPr>
        <w:t>Т</w:t>
      </w:r>
      <w:r w:rsidRPr="00DA5232">
        <w:rPr>
          <w:i/>
        </w:rPr>
        <w:t>ерапи</w:t>
      </w:r>
      <w:r w:rsidR="004E268D">
        <w:rPr>
          <w:i/>
        </w:rPr>
        <w:t>я проводилась</w:t>
      </w:r>
      <w:r w:rsidRPr="00DA5232">
        <w:rPr>
          <w:i/>
        </w:rPr>
        <w:t xml:space="preserve"> </w:t>
      </w:r>
      <w:r w:rsidRPr="00DA5232">
        <w:rPr>
          <w:i/>
        </w:rPr>
        <w:lastRenderedPageBreak/>
        <w:t>фиксированным курсом</w:t>
      </w:r>
      <w:r w:rsidR="004E268D">
        <w:rPr>
          <w:i/>
        </w:rPr>
        <w:t xml:space="preserve"> длительностью</w:t>
      </w:r>
      <w:r w:rsidRPr="00DA5232">
        <w:rPr>
          <w:i/>
        </w:rPr>
        <w:t xml:space="preserve"> 12 мес.</w:t>
      </w:r>
      <w:r w:rsidR="00DD3D1E">
        <w:rPr>
          <w:i/>
        </w:rPr>
        <w:t xml:space="preserve"> </w:t>
      </w:r>
      <w:r w:rsidRPr="00DA5232">
        <w:rPr>
          <w:i/>
        </w:rPr>
        <w:t>Через 24 мес</w:t>
      </w:r>
      <w:r w:rsidR="00504D96">
        <w:rPr>
          <w:i/>
        </w:rPr>
        <w:t>.</w:t>
      </w:r>
      <w:r w:rsidRPr="00DA5232">
        <w:rPr>
          <w:i/>
        </w:rPr>
        <w:t xml:space="preserve"> </w:t>
      </w:r>
      <w:r w:rsidR="00B57859">
        <w:rPr>
          <w:i/>
        </w:rPr>
        <w:t xml:space="preserve">ВБП </w:t>
      </w:r>
      <w:r w:rsidRPr="00DA5232">
        <w:rPr>
          <w:i/>
        </w:rPr>
        <w:t xml:space="preserve">была достоверно выше </w:t>
      </w:r>
      <w:r w:rsidR="004E268D">
        <w:rPr>
          <w:i/>
        </w:rPr>
        <w:t>в группе</w:t>
      </w:r>
      <w:r w:rsidRPr="00DA5232">
        <w:rPr>
          <w:i/>
        </w:rPr>
        <w:t xml:space="preserve"> венетоклакс</w:t>
      </w:r>
      <w:r w:rsidR="004E268D">
        <w:rPr>
          <w:i/>
        </w:rPr>
        <w:t>а и обинутузумаба</w:t>
      </w:r>
      <w:r w:rsidR="00DA5232">
        <w:rPr>
          <w:i/>
        </w:rPr>
        <w:t xml:space="preserve">, </w:t>
      </w:r>
      <w:r w:rsidR="004E268D">
        <w:rPr>
          <w:i/>
        </w:rPr>
        <w:t>чем в группе</w:t>
      </w:r>
      <w:r w:rsidRPr="00DA5232">
        <w:rPr>
          <w:i/>
        </w:rPr>
        <w:t xml:space="preserve"> хлорамбуцил</w:t>
      </w:r>
      <w:r w:rsidR="004E268D">
        <w:rPr>
          <w:i/>
        </w:rPr>
        <w:t>а</w:t>
      </w:r>
      <w:r w:rsidR="000E4A49" w:rsidRPr="000E4A49">
        <w:rPr>
          <w:i/>
        </w:rPr>
        <w:t>**</w:t>
      </w:r>
      <w:r w:rsidRPr="00DA5232">
        <w:rPr>
          <w:i/>
        </w:rPr>
        <w:t xml:space="preserve"> и обинутузумаб</w:t>
      </w:r>
      <w:r w:rsidR="004E268D">
        <w:rPr>
          <w:i/>
        </w:rPr>
        <w:t>а</w:t>
      </w:r>
      <w:r w:rsidRPr="00DA5232">
        <w:rPr>
          <w:i/>
        </w:rPr>
        <w:t xml:space="preserve"> </w:t>
      </w:r>
      <w:r w:rsidR="004E268D">
        <w:rPr>
          <w:i/>
        </w:rPr>
        <w:t>(</w:t>
      </w:r>
      <w:r w:rsidRPr="00DA5232">
        <w:rPr>
          <w:i/>
        </w:rPr>
        <w:t>88</w:t>
      </w:r>
      <w:r w:rsidR="004E268D">
        <w:rPr>
          <w:i/>
        </w:rPr>
        <w:t>,</w:t>
      </w:r>
      <w:r w:rsidRPr="00DA5232">
        <w:rPr>
          <w:i/>
        </w:rPr>
        <w:t>2 и 64</w:t>
      </w:r>
      <w:r w:rsidR="004E268D">
        <w:rPr>
          <w:i/>
        </w:rPr>
        <w:t>,</w:t>
      </w:r>
      <w:r w:rsidRPr="00DA5232">
        <w:rPr>
          <w:i/>
        </w:rPr>
        <w:t>1</w:t>
      </w:r>
      <w:r w:rsidR="00DD3D1E">
        <w:rPr>
          <w:i/>
        </w:rPr>
        <w:t xml:space="preserve"> %</w:t>
      </w:r>
      <w:r w:rsidRPr="00DA5232">
        <w:rPr>
          <w:i/>
        </w:rPr>
        <w:t xml:space="preserve"> соответственно</w:t>
      </w:r>
      <w:r w:rsidR="004E268D">
        <w:rPr>
          <w:i/>
        </w:rPr>
        <w:t>)</w:t>
      </w:r>
      <w:r w:rsidRPr="00DA5232">
        <w:rPr>
          <w:i/>
        </w:rPr>
        <w:t>. Данное преимущество отмечалось</w:t>
      </w:r>
      <w:r w:rsidR="00DD3D1E">
        <w:rPr>
          <w:i/>
        </w:rPr>
        <w:t xml:space="preserve"> </w:t>
      </w:r>
      <w:r w:rsidR="004E268D">
        <w:rPr>
          <w:i/>
        </w:rPr>
        <w:t>у</w:t>
      </w:r>
      <w:r w:rsidRPr="00DA5232">
        <w:rPr>
          <w:i/>
        </w:rPr>
        <w:t xml:space="preserve"> пациентов </w:t>
      </w:r>
      <w:r w:rsidR="004E268D" w:rsidRPr="00DA5232">
        <w:rPr>
          <w:i/>
        </w:rPr>
        <w:t xml:space="preserve">с </w:t>
      </w:r>
      <w:r w:rsidR="004E268D">
        <w:rPr>
          <w:i/>
        </w:rPr>
        <w:t>наличием и отсутствием</w:t>
      </w:r>
      <w:r w:rsidRPr="00DA5232">
        <w:rPr>
          <w:i/>
        </w:rPr>
        <w:t xml:space="preserve"> делеци</w:t>
      </w:r>
      <w:r w:rsidR="004E268D">
        <w:rPr>
          <w:i/>
        </w:rPr>
        <w:t>и</w:t>
      </w:r>
      <w:r w:rsidRPr="00DA5232">
        <w:rPr>
          <w:i/>
        </w:rPr>
        <w:t xml:space="preserve"> </w:t>
      </w:r>
      <w:r w:rsidR="004E268D" w:rsidRPr="00DA5232">
        <w:rPr>
          <w:i/>
        </w:rPr>
        <w:t xml:space="preserve">17р </w:t>
      </w:r>
      <w:r w:rsidRPr="00DA5232">
        <w:rPr>
          <w:i/>
        </w:rPr>
        <w:t>и мутаци</w:t>
      </w:r>
      <w:r w:rsidR="004E268D">
        <w:rPr>
          <w:i/>
        </w:rPr>
        <w:t>и</w:t>
      </w:r>
      <w:r w:rsidRPr="00DA5232">
        <w:rPr>
          <w:i/>
        </w:rPr>
        <w:t xml:space="preserve"> </w:t>
      </w:r>
      <w:r w:rsidR="004E268D" w:rsidRPr="00DA5232">
        <w:rPr>
          <w:i/>
        </w:rPr>
        <w:t>ТР53</w:t>
      </w:r>
      <w:r w:rsidR="004E268D">
        <w:rPr>
          <w:i/>
        </w:rPr>
        <w:t>,</w:t>
      </w:r>
      <w:r w:rsidRPr="00DA5232">
        <w:rPr>
          <w:i/>
        </w:rPr>
        <w:t xml:space="preserve"> с </w:t>
      </w:r>
      <w:r w:rsidR="004E268D">
        <w:rPr>
          <w:i/>
        </w:rPr>
        <w:t xml:space="preserve">наличием и отсутствием мутации генов </w:t>
      </w:r>
      <w:r w:rsidRPr="00C348F4">
        <w:rPr>
          <w:i/>
          <w:lang w:val="en-US"/>
        </w:rPr>
        <w:t>IGHV</w:t>
      </w:r>
      <w:r w:rsidRPr="00C348F4">
        <w:rPr>
          <w:i/>
        </w:rPr>
        <w:t>.</w:t>
      </w:r>
      <w:r w:rsidR="00DD3D1E" w:rsidRPr="00C348F4">
        <w:rPr>
          <w:i/>
        </w:rPr>
        <w:t xml:space="preserve"> </w:t>
      </w:r>
      <w:r w:rsidRPr="00C348F4">
        <w:rPr>
          <w:i/>
        </w:rPr>
        <w:t>Частота общего ответа составила 84,7</w:t>
      </w:r>
      <w:r w:rsidR="00DD3D1E" w:rsidRPr="00C348F4">
        <w:rPr>
          <w:i/>
        </w:rPr>
        <w:t xml:space="preserve"> %</w:t>
      </w:r>
      <w:r w:rsidRPr="00C348F4">
        <w:rPr>
          <w:i/>
        </w:rPr>
        <w:t xml:space="preserve"> </w:t>
      </w:r>
      <w:r w:rsidR="004E268D" w:rsidRPr="00C348F4">
        <w:rPr>
          <w:i/>
        </w:rPr>
        <w:t>в группе</w:t>
      </w:r>
      <w:r w:rsidRPr="00C348F4">
        <w:rPr>
          <w:i/>
        </w:rPr>
        <w:t xml:space="preserve"> венетоклакс</w:t>
      </w:r>
      <w:r w:rsidR="004E268D" w:rsidRPr="00C348F4">
        <w:rPr>
          <w:i/>
        </w:rPr>
        <w:t>а</w:t>
      </w:r>
      <w:r w:rsidRPr="00C348F4">
        <w:rPr>
          <w:i/>
        </w:rPr>
        <w:t xml:space="preserve"> </w:t>
      </w:r>
      <w:r w:rsidR="004E268D" w:rsidRPr="00C348F4">
        <w:rPr>
          <w:i/>
        </w:rPr>
        <w:br/>
      </w:r>
      <w:r w:rsidRPr="00C348F4">
        <w:rPr>
          <w:i/>
        </w:rPr>
        <w:t>(</w:t>
      </w:r>
      <w:r w:rsidR="004E268D" w:rsidRPr="00C348F4">
        <w:rPr>
          <w:i/>
        </w:rPr>
        <w:t xml:space="preserve">в </w:t>
      </w:r>
      <w:r w:rsidRPr="00C348F4">
        <w:rPr>
          <w:i/>
        </w:rPr>
        <w:t>49,5</w:t>
      </w:r>
      <w:r w:rsidR="00DD3D1E" w:rsidRPr="00C348F4">
        <w:rPr>
          <w:i/>
        </w:rPr>
        <w:t xml:space="preserve"> %</w:t>
      </w:r>
      <w:r w:rsidRPr="00C348F4">
        <w:rPr>
          <w:i/>
        </w:rPr>
        <w:t xml:space="preserve"> </w:t>
      </w:r>
      <w:r w:rsidR="004E268D" w:rsidRPr="00C348F4">
        <w:rPr>
          <w:i/>
        </w:rPr>
        <w:t>случаев –</w:t>
      </w:r>
      <w:r w:rsidRPr="00C348F4">
        <w:rPr>
          <w:i/>
        </w:rPr>
        <w:t xml:space="preserve"> полная ремиссия</w:t>
      </w:r>
      <w:r w:rsidR="004E268D" w:rsidRPr="00C348F4">
        <w:rPr>
          <w:i/>
        </w:rPr>
        <w:t>, в</w:t>
      </w:r>
      <w:r w:rsidRPr="00C348F4">
        <w:rPr>
          <w:i/>
        </w:rPr>
        <w:t xml:space="preserve"> 35,2</w:t>
      </w:r>
      <w:r w:rsidR="004E268D" w:rsidRPr="00C348F4">
        <w:rPr>
          <w:i/>
        </w:rPr>
        <w:t xml:space="preserve"> %</w:t>
      </w:r>
      <w:r w:rsidRPr="00C348F4">
        <w:rPr>
          <w:i/>
        </w:rPr>
        <w:t xml:space="preserve"> – частичная) и 71,2</w:t>
      </w:r>
      <w:r w:rsidR="00DD3D1E" w:rsidRPr="00C348F4">
        <w:rPr>
          <w:i/>
        </w:rPr>
        <w:t xml:space="preserve"> %</w:t>
      </w:r>
      <w:r w:rsidRPr="00C348F4">
        <w:rPr>
          <w:i/>
        </w:rPr>
        <w:t xml:space="preserve"> </w:t>
      </w:r>
      <w:r w:rsidR="004E268D" w:rsidRPr="00C348F4">
        <w:rPr>
          <w:i/>
        </w:rPr>
        <w:t>в группе</w:t>
      </w:r>
      <w:r w:rsidRPr="00C348F4">
        <w:rPr>
          <w:i/>
        </w:rPr>
        <w:t xml:space="preserve"> хлорамбуцил</w:t>
      </w:r>
      <w:r w:rsidR="004E268D" w:rsidRPr="00C348F4">
        <w:rPr>
          <w:i/>
        </w:rPr>
        <w:t>а</w:t>
      </w:r>
      <w:r w:rsidRPr="00C348F4">
        <w:rPr>
          <w:i/>
        </w:rPr>
        <w:t xml:space="preserve"> и обинутузумаб</w:t>
      </w:r>
      <w:r w:rsidR="004E268D" w:rsidRPr="00C348F4">
        <w:rPr>
          <w:i/>
        </w:rPr>
        <w:t>а</w:t>
      </w:r>
      <w:r w:rsidRPr="00C348F4">
        <w:rPr>
          <w:i/>
        </w:rPr>
        <w:t xml:space="preserve"> (</w:t>
      </w:r>
      <w:r w:rsidR="004E268D" w:rsidRPr="00C348F4">
        <w:rPr>
          <w:i/>
        </w:rPr>
        <w:t xml:space="preserve">в </w:t>
      </w:r>
      <w:r w:rsidRPr="00C348F4">
        <w:rPr>
          <w:i/>
        </w:rPr>
        <w:t>23,1</w:t>
      </w:r>
      <w:r w:rsidR="00DD3D1E" w:rsidRPr="00C348F4">
        <w:rPr>
          <w:i/>
        </w:rPr>
        <w:t xml:space="preserve"> %</w:t>
      </w:r>
      <w:r w:rsidR="00560CBA" w:rsidRPr="00C348F4">
        <w:rPr>
          <w:i/>
        </w:rPr>
        <w:t xml:space="preserve"> –</w:t>
      </w:r>
      <w:r w:rsidRPr="00C348F4">
        <w:rPr>
          <w:i/>
        </w:rPr>
        <w:t xml:space="preserve"> полная ремиссия</w:t>
      </w:r>
      <w:r w:rsidR="004E268D" w:rsidRPr="00C348F4">
        <w:rPr>
          <w:i/>
        </w:rPr>
        <w:t>, в</w:t>
      </w:r>
      <w:r w:rsidRPr="00C348F4">
        <w:rPr>
          <w:i/>
        </w:rPr>
        <w:t xml:space="preserve"> 48,1</w:t>
      </w:r>
      <w:r w:rsidR="00DD3D1E" w:rsidRPr="00C348F4">
        <w:rPr>
          <w:i/>
        </w:rPr>
        <w:t xml:space="preserve"> %</w:t>
      </w:r>
      <w:r w:rsidR="00F07AA9" w:rsidRPr="00C348F4">
        <w:rPr>
          <w:i/>
        </w:rPr>
        <w:t xml:space="preserve"> </w:t>
      </w:r>
      <w:r w:rsidRPr="00C348F4">
        <w:rPr>
          <w:i/>
        </w:rPr>
        <w:t>– частичная) (</w:t>
      </w:r>
      <w:r w:rsidRPr="00C348F4">
        <w:rPr>
          <w:i/>
          <w:lang w:val="en-US"/>
        </w:rPr>
        <w:t>p</w:t>
      </w:r>
      <w:r w:rsidR="00560CBA" w:rsidRPr="00C348F4">
        <w:rPr>
          <w:i/>
        </w:rPr>
        <w:t xml:space="preserve"> </w:t>
      </w:r>
      <w:r w:rsidRPr="00C348F4">
        <w:rPr>
          <w:i/>
        </w:rPr>
        <w:t>&lt;</w:t>
      </w:r>
      <w:r w:rsidR="00560CBA" w:rsidRPr="00C348F4">
        <w:rPr>
          <w:i/>
        </w:rPr>
        <w:t xml:space="preserve"> </w:t>
      </w:r>
      <w:r w:rsidRPr="00C348F4">
        <w:rPr>
          <w:i/>
        </w:rPr>
        <w:t>0,001)</w:t>
      </w:r>
      <w:r w:rsidR="000E4A49" w:rsidRPr="00C348F4">
        <w:rPr>
          <w:i/>
        </w:rPr>
        <w:t xml:space="preserve"> </w:t>
      </w:r>
      <w:r w:rsidR="000B0AC3" w:rsidRPr="00C348F4">
        <w:rPr>
          <w:i/>
        </w:rPr>
        <w:fldChar w:fldCharType="begin" w:fldLock="1"/>
      </w:r>
      <w:r w:rsidR="00015814" w:rsidRPr="00C348F4">
        <w:rPr>
          <w:i/>
        </w:rPr>
        <w:instrText>ADDIN CSL_CITATION {"citationItems":[{"id":"ITEM-1","itemData":{"DOI":"10.1056/NEJMoa1815281","ISSN":"1533-4406","PMID":"31166681","abstract":"BACKGROUND The BCL2 inhibitor venetoclax has shown activity in patients with chronic lymphocytic leukemia (CLL), but its efficacy in combination with other agents in patients with CLL and coexisting conditions is not known. METHODS In this open-label, phase 3 trial, we investigated fixed-duration treatment with venetoclax and obinutuzumab in patients with previously untreated CLL and coexisting conditions. Patients with a score of greater than 6 on the Cumulative Illness Rating Scale (scores range from 0 to 56, with higher scores indicating more impaired function of organ systems) or a calculated creatinine clearance of less than 70 ml per minute were randomly assigned to receive venetoclax-obinutuzumab or chlorambucil-obinutuzumab. The primary end point was investigator-assessed progression-free survival. The safety of each regimen was also evaluated. RESULTS In total, 432 patients (median age, 72 years; median Cumulative Illness Rating Scale score, 8; median creatinine clearance, 66.4 ml per minute) underwent randomization, with 216 assigned to each group. After a median follow-up of 28.1 months, 30 primary end-point events (disease progression or death) had occurred in the venetoclax-obinutuzumab group and 77 had occurred in the chlorambucil-obinutuzumab group (hazard ratio, 0.35; 95% confidence interval [CI], 0.23 to 0.53; P&lt;0.001). The Kaplan-Meier estimate of the percentage of patients with progression-free survival at 24 months was significantly higher in the venetoclax-obinutuzumab group than in the chlorambucil-obinutuzumab group: 88.2% (95% CI, 83.7 to 92.6) as compared with 64.1% (95% CI, 57.4 to 70.8). This benefit was also observed in patients with TP53 deletion, mutation, or both and in patients with unmutated immunoglobulin heavy-chain genes. Grade 3 or 4 neutropenia occurred in 52.8% of patients in the venetoclax-obinutuzumab group and in 48.1% of patients in the chlorambucil-obinutuzumab group, and grade 3 or 4 infections occurred in 17.5% and 15.0%, respectively. All-cause mortality was 9.3% in the venetoclax-obinutuzumab group and 7.9% in the chlorambucil-obinutuzumab group. These differences were not significant. CONCLUSIONS Among patients with untreated CLL and coexisting conditions, venetoclax-obinutuzumab was associated with longer progression-free survival than chlorambucil-obinutuzumab. (Funded by F. Hoffmann-La Roche and AbbVie; ClinicalTrials.gov number, NCT02242942.).","author":[{"dropping-particle":"","family":"Fischer","given":"Kirsten","non-dropping-particle":"","parse-names":false,"suffix":""},{"dropping-particle":"","family":"Al-Sawaf","given":"Othman","non-dropping-particle":"","parse-names":false,"suffix":""},{"dropping-particle":"","family":"Bahlo","given":"Jasmin","non-dropping-particle":"","parse-names":false,"suffix":""},{"dropping-particle":"","family":"Fink","given":"Anna-Maria","non-dropping-particle":"","parse-names":false,"suffix":""},{"dropping-particle":"","family":"Tandon","given":"Maneesh","non-dropping-particle":"","parse-names":false,"suffix":""},{"dropping-particle":"","family":"Dixon","given":"Mark","non-dropping-particle":"","parse-names":false,"suffix":""},{"dropping-particle":"","family":"Robrecht","given":"Sandra","non-dropping-particle":"","parse-names":false,"suffix":""},{"dropping-particle":"","family":"Warburton","given":"Simon","non-dropping-particle":"","parse-names":false,"suffix":""},{"dropping-particle":"","family":"Humphrey","given":"Kathryn","non-dropping-particle":"","parse-names":false,"suffix":""},{"dropping-particle":"","family":"Samoylova","given":"Olga","non-dropping-particle":"","parse-names":false,"suffix":""},{"dropping-particle":"","family":"Liberati","given":"Anna M","non-dropping-particle":"","parse-names":false,"suffix":""},{"dropping-particle":"","family":"Pinilla-Ibarz","given":"Javier","non-dropping-particle":"","parse-names":false,"suffix":""},{"dropping-particle":"","family":"Opat","given":"Stephen","non-dropping-particle":"","parse-names":false,"suffix":""},{"dropping-particle":"","family":"Sivcheva","given":"Liliya","non-dropping-particle":"","parse-names":false,"suffix":""},{"dropping-particle":"","family":"Dû","given":"Katell","non-dropping-particle":"Le","parse-names":false,"suffix":""},{"dropping-particle":"","family":"Fogliatto","given":"Laura M","non-dropping-particle":"","parse-names":false,"suffix":""},{"dropping-particle":"","family":"Niemann","given":"Carsten U","non-dropping-particle":"","parse-names":false,"suffix":""},{"dropping-particle":"","family":"Weinkove","given":"Robert","non-dropping-particle":"","parse-names":false,"suffix":""},{"dropping-particle":"","family":"Robinson","given":"Sue","non-dropping-particle":"","parse-names":false,"suffix":""},{"dropping-particle":"","family":"Kipps","given":"Thomas J","non-dropping-particle":"","parse-names":false,"suffix":""},{"dropping-particle":"","family":"Boettcher","given":"Sebastian","non-dropping-particle":"","parse-names":false,"suffix":""},{"dropping-particle":"","family":"Tausch","given":"Eugen","non-dropping-particle":"","parse-names":false,"suffix":""},{"dropping-particle":"","family":"Humerickhouse","given":"Rod","non-dropping-particle":"","parse-names":false,"suffix":""},{"dropping-particle":"","family":"Eichhorst","given":"Barbara","non-dropping-particle":"","parse-names":false,"suffix":""},{"dropping-particle":"","family":"Wendtner","given":"Clemens-Martin","non-dropping-particle":"","parse-names":false,"suffix":""},{"dropping-particle":"","family":"Langerak","given":"Anton W","non-dropping-particle":"","parse-names":false,"suffix":""},{"dropping-particle":"","family":"Kreuzer","given":"Karl-Anton","non-dropping-particle":"","parse-names":false,"suffix":""},{"dropping-particle":"","family":"Ritgen","given":"Matthias","non-dropping-particle":"","parse-names":false,"suffix":""},{"dropping-particle":"","family":"Goede","given":"Valentin","non-dropping-particle":"","parse-names":false,"suffix":""},{"dropping-particle":"","family":"Stilgenbauer","given":"Stephan","non-dropping-particle":"","parse-names":false,"suffix":""},{"dropping-particle":"","family":"Mobasher","given":"Mehrdad","non-dropping-particle":"","parse-names":false,"suffix":""},{"dropping-particle":"","family":"Hallek","given":"Michael","non-dropping-particle":"","parse-names":false,"suffix":""}],"container-title":"The New England journal of medicine","id":"ITEM-1","issue":"23","issued":{"date-parts":[["2019"]]},"page":"2225-2236","title":"Venetoclax and Obinutuzumab in Patients with CLL and Coexisting Conditions.","type":"article-journal","volume":"380"},"uris":["http://www.mendeley.com/documents/?uuid=a0affb4b-6980-32ef-bb14-19803b6f2624"]}],"mendeley":{"formattedCitation":"[39]","plainTextFormattedCitation":"[39]","previouslyFormattedCitation":"[39]"},"properties":{"noteIndex":0},"schema":"https://github.com/citation-style-language/schema/raw/master/csl-citation.json"}</w:instrText>
      </w:r>
      <w:r w:rsidR="000B0AC3" w:rsidRPr="00C348F4">
        <w:rPr>
          <w:i/>
        </w:rPr>
        <w:fldChar w:fldCharType="separate"/>
      </w:r>
      <w:r w:rsidR="00015814" w:rsidRPr="00C348F4">
        <w:rPr>
          <w:noProof/>
        </w:rPr>
        <w:t>[39]</w:t>
      </w:r>
      <w:r w:rsidR="000B0AC3" w:rsidRPr="00C348F4">
        <w:rPr>
          <w:i/>
        </w:rPr>
        <w:fldChar w:fldCharType="end"/>
      </w:r>
      <w:r w:rsidR="000E4A49" w:rsidRPr="00C348F4">
        <w:rPr>
          <w:i/>
          <w:lang w:val="en-US"/>
        </w:rPr>
        <w:t>.</w:t>
      </w:r>
    </w:p>
    <w:p w:rsidR="00386423" w:rsidRPr="00C348F4" w:rsidRDefault="00C740F1" w:rsidP="0086213E">
      <w:pPr>
        <w:pStyle w:val="a"/>
        <w:tabs>
          <w:tab w:val="left" w:pos="1134"/>
        </w:tabs>
        <w:spacing w:line="343" w:lineRule="auto"/>
      </w:pPr>
      <w:r w:rsidRPr="00C348F4">
        <w:t>Пациентам</w:t>
      </w:r>
      <w:r w:rsidR="006D567B" w:rsidRPr="00C348F4">
        <w:t xml:space="preserve"> </w:t>
      </w:r>
      <w:r w:rsidR="004E268D" w:rsidRPr="00C348F4">
        <w:t>старше 75–</w:t>
      </w:r>
      <w:r w:rsidR="001838D7" w:rsidRPr="00C348F4">
        <w:t>80 лет</w:t>
      </w:r>
      <w:r w:rsidR="004D7374" w:rsidRPr="00C348F4">
        <w:t xml:space="preserve"> </w:t>
      </w:r>
      <w:r w:rsidR="004E268D" w:rsidRPr="00C348F4">
        <w:t>с верифицированным ХЛЛ/ЛМЛ и</w:t>
      </w:r>
      <w:r w:rsidR="004D7374" w:rsidRPr="00C348F4">
        <w:t xml:space="preserve"> невысокой ожидаемой продолжительностью жизни, обусловленной возрастом, органной недостаточностью</w:t>
      </w:r>
      <w:r w:rsidR="00A04E7F" w:rsidRPr="00C348F4">
        <w:t>, тяжелыми сопутствующими</w:t>
      </w:r>
      <w:r w:rsidR="005163D3" w:rsidRPr="00C348F4">
        <w:t xml:space="preserve"> заболе</w:t>
      </w:r>
      <w:r w:rsidR="004D7374" w:rsidRPr="00C348F4">
        <w:t xml:space="preserve">ваниями, </w:t>
      </w:r>
      <w:r w:rsidR="004D7374" w:rsidRPr="00C348F4">
        <w:rPr>
          <w:b/>
        </w:rPr>
        <w:t>рекомендован</w:t>
      </w:r>
      <w:r w:rsidR="004E268D" w:rsidRPr="00C348F4">
        <w:rPr>
          <w:b/>
        </w:rPr>
        <w:t>ы</w:t>
      </w:r>
      <w:r w:rsidR="004D7374" w:rsidRPr="00C348F4">
        <w:t xml:space="preserve"> наименее токсичные варианты терапии</w:t>
      </w:r>
      <w:r w:rsidR="00386423" w:rsidRPr="00C348F4">
        <w:t>:</w:t>
      </w:r>
    </w:p>
    <w:p w:rsidR="00386423" w:rsidRPr="00C348F4" w:rsidRDefault="00646FFF" w:rsidP="0086213E">
      <w:pPr>
        <w:pStyle w:val="a"/>
        <w:numPr>
          <w:ilvl w:val="0"/>
          <w:numId w:val="31"/>
        </w:numPr>
        <w:tabs>
          <w:tab w:val="left" w:pos="1134"/>
        </w:tabs>
        <w:spacing w:before="0" w:line="343" w:lineRule="auto"/>
      </w:pPr>
      <w:r w:rsidRPr="00C348F4">
        <w:t>М</w:t>
      </w:r>
      <w:r w:rsidR="004D7374" w:rsidRPr="00C348F4">
        <w:t>онотерапи</w:t>
      </w:r>
      <w:r w:rsidRPr="00C348F4">
        <w:t xml:space="preserve">я </w:t>
      </w:r>
      <w:r w:rsidR="004D7374" w:rsidRPr="00C348F4">
        <w:t>хлорамбуцилом</w:t>
      </w:r>
      <w:r w:rsidR="005163D3" w:rsidRPr="00C348F4">
        <w:t>**</w:t>
      </w:r>
      <w:r w:rsidR="002F0C58" w:rsidRPr="00C348F4">
        <w:t xml:space="preserve"> </w:t>
      </w:r>
      <w:r w:rsidR="002F0C58" w:rsidRPr="00C348F4">
        <w:rPr>
          <w:rFonts w:eastAsia="Times New Roman"/>
          <w:lang w:eastAsia="ru-RU"/>
        </w:rPr>
        <w:t>0,07–0,20 мг/кг внутрь ежедневно в течение 2–4 нед. с последующим подбором дозы.</w:t>
      </w:r>
      <w:r w:rsidR="00607358" w:rsidRPr="00C348F4">
        <w:t xml:space="preserve"> </w:t>
      </w:r>
      <w:r w:rsidR="000B0AC3" w:rsidRPr="00C348F4">
        <w:fldChar w:fldCharType="begin" w:fldLock="1"/>
      </w:r>
      <w:r w:rsidR="00015814" w:rsidRPr="00C348F4">
        <w:instrText>ADDIN CSL_CITATION {"citationItems":[{"id":"ITEM-1","itemData":{"DOI":"10.1016/j.clml.2011.02.006","ISSN":"21522669","abstract":"Although chlorambucil has been used in the management of chronic lymphocytic leukemia (CLL) for 55 years, the optimal dose and treatment duration have not been established. We summarized data from 4 UK randomized CLL trials over the past 30 years in which chlorambucil, as a single agent, was one of the study arms. Overall response rates (ORR) ranged from 57% to 75% when using doses of 60-70 mg/m2 per 28-day cycle. This compares favorably with an ORR of 31% to 55% in other studies that used lower doses. Response rates improved when patients received 6 or more courses. Studies that used chlorambucil as a comparator, at lower doses or with fewer courses, resulted in consistently lower ORR. Comparisons with single-agent fludarabine in 2 randomized trials (LRF CLL4 and German CLL5) showed similar progression-free survival. Chlorambucil compares favorably with fludarabine and bendamustine with respect to myelotoxicity, neutropenia, and fever, even at 70 mg/m2 per cycle and in the elderly. Resistance to chlorambucil does not preclude a good response to newer treatments used as second-line treatment, which explains the good survival after progression observed in patients randomized to chlorambucil in LRF CLL4. Chlorambucil is currently being combined with anti-CD20 monoclonal antibodies in several phase II and III trials. It remains a useful drug for patients unfit to receive more intensive combinations. However, both the dose and duration of treatment are important. © 2011 Published by Elsevier Inc.","author":[{"dropping-particle":"","family":"Catovsky","given":"Daniel","non-dropping-particle":"","parse-names":false,"suffix":""},{"dropping-particle":"","family":"Else","given":"Monica","non-dropping-particle":"","parse-names":false,"suffix":""},{"dropping-particle":"","family":"Richards","given":"Sue","non-dropping-particle":"","parse-names":false,"suffix":""}],"container-title":"Clinical Lymphoma, Myeloma and Leukemia","id":"ITEM-1","issue":"SUPPL.1","issued":{"date-parts":[["2011"]]},"page":"S2","publisher":"Elsevier Inc.","title":"Chlorambucil-still not bad: A reappraisal","type":"paper-conference","volume":"11"},"uris":["http://www.mendeley.com/documents/?uuid=4f3024a5-57ed-3655-a327-6312bad1b8af"]}],"mendeley":{"formattedCitation":"[41]","plainTextFormattedCitation":"[41]","previouslyFormattedCitation":"[41]"},"properties":{"noteIndex":0},"schema":"https://github.com/citation-style-language/schema/raw/master/csl-citation.json"}</w:instrText>
      </w:r>
      <w:r w:rsidR="000B0AC3" w:rsidRPr="00C348F4">
        <w:fldChar w:fldCharType="separate"/>
      </w:r>
      <w:r w:rsidR="00015814" w:rsidRPr="00C348F4">
        <w:rPr>
          <w:noProof/>
        </w:rPr>
        <w:t>[41]</w:t>
      </w:r>
      <w:r w:rsidR="000B0AC3" w:rsidRPr="00C348F4">
        <w:fldChar w:fldCharType="end"/>
      </w:r>
      <w:r w:rsidR="004E268D" w:rsidRPr="00C348F4">
        <w:t>.</w:t>
      </w:r>
    </w:p>
    <w:p w:rsidR="0058595A" w:rsidRPr="00C348F4" w:rsidRDefault="00646FFF" w:rsidP="0086213E">
      <w:pPr>
        <w:pStyle w:val="a"/>
        <w:numPr>
          <w:ilvl w:val="0"/>
          <w:numId w:val="31"/>
        </w:numPr>
        <w:tabs>
          <w:tab w:val="left" w:pos="1134"/>
        </w:tabs>
        <w:spacing w:before="0" w:line="343" w:lineRule="auto"/>
      </w:pPr>
      <w:r w:rsidRPr="00C348F4">
        <w:t>М</w:t>
      </w:r>
      <w:r w:rsidR="00386423" w:rsidRPr="00C348F4">
        <w:t>онотерапи</w:t>
      </w:r>
      <w:r w:rsidRPr="00C348F4">
        <w:t xml:space="preserve">я </w:t>
      </w:r>
      <w:r w:rsidR="004D7374" w:rsidRPr="00C348F4">
        <w:t>моноклональными антителами</w:t>
      </w:r>
      <w:r w:rsidR="004E268D" w:rsidRPr="00C348F4">
        <w:t xml:space="preserve"> к </w:t>
      </w:r>
      <w:r w:rsidR="004E268D" w:rsidRPr="00C348F4">
        <w:rPr>
          <w:lang w:val="en-US"/>
        </w:rPr>
        <w:t>CD</w:t>
      </w:r>
      <w:r w:rsidR="004E268D" w:rsidRPr="00C348F4">
        <w:t>20</w:t>
      </w:r>
      <w:r w:rsidR="00386423" w:rsidRPr="00C348F4">
        <w:t xml:space="preserve"> </w:t>
      </w:r>
      <w:r w:rsidR="00DD7EA6" w:rsidRPr="00C348F4">
        <w:t>- ритуксимаб**</w:t>
      </w:r>
      <w:r w:rsidR="00AC39FB" w:rsidRPr="00C348F4">
        <w:t xml:space="preserve"> или обинутузумаб**</w:t>
      </w:r>
      <w:r w:rsidR="00DD7EA6" w:rsidRPr="00C348F4">
        <w:t xml:space="preserve"> в соответствующей зарегистрированной инструкции дозировке </w:t>
      </w:r>
      <w:r w:rsidR="000B0AC3" w:rsidRPr="00C348F4">
        <w:fldChar w:fldCharType="begin" w:fldLock="1"/>
      </w:r>
      <w:r w:rsidR="00015814" w:rsidRPr="00C348F4">
        <w:instrText>ADDIN CSL_CITATION {"citationItems":[{"id":"ITEM-1","itemData":{"DOI":"10.1200/JCO.2003.09.027","ISSN":"0732183X","abstract":"PURPOSE: To assess the efficacy and toxicity of first-line single-agent rituximab, followed by re-treatment with rituximab at 6-month intervals, in previously untreated patients with chronic lymphocytic leukemia (CLL) or small lymphocytic lymphoma (SLL). PATIENTS AND METHODS: Forty-four previously untreated patients with CLL/SLL received rituximab 375 mg/m2 weekly for 4 consecutive weeks. All patients were required to have one or more indications for treatment. Patients with objective response or stable disease continued to receive identical 4-week rituximab courses at 6-month intervals, for a total of four courses. RESULTS: The objective response rate after the first course of rituximab was 51% (4% complete responses). Twenty-eight patients received one or more additional courses of rituximab. At present, the overall response rate is 58%, with 9% complete responses. After a median follow-up of 20 months, the median progression-free survival (PFS) time was 18.6 months, and the 1- and 2-year PFS rates were 62% and 49%, respectively. Treatment was well tolerated, with only two episodes of grade 3 to 4 infusion-related toxicity. No cumulative toxicity or opportunistic infections occurred. CONCLUSION: Single-agent rituximab, used at a standard dose and schedule, is active in the first-line treatment of patients with CLL/SLL, producing substantially higher response rates than previously reported in relapsed or refractory patients (51% v 13%, respectively). Re-treatment with rituximab at 6-month intervals is well tolerated. The PFS time of 18.6 months in patients with CLL/SLL seems shorter than the 36- to 40-month median PFSs previously reported with first-line plus maintenance rituximab in patients with follicular lymphoma. Additional follow-up is required to fully assess the impact of this treatment strategy.","author":[{"dropping-particle":"","family":"Hainsworth","given":"John D.","non-dropping-particle":"","parse-names":false,"suffix":""},{"dropping-particle":"","family":"Litchy","given":"Sharlene","non-dropping-particle":"","parse-names":false,"suffix":""},{"dropping-particle":"","family":"Barton","given":"John H.","non-dropping-particle":"","parse-names":false,"suffix":""},{"dropping-particle":"","family":"Houston","given":"Gerry Ann","non-dropping-particle":"","parse-names":false,"suffix":""},{"dropping-particle":"","family":"Hermann","given":"Robert C.","non-dropping-particle":"","parse-names":false,"suffix":""},{"dropping-particle":"","family":"Bradof","given":"James E.","non-dropping-particle":"","parse-names":false,"suffix":""},{"dropping-particle":"","family":"Greco","given":"F. Anthony","non-dropping-particle":"","parse-names":false,"suffix":""}],"container-title":"Journal of Clinical Oncology","id":"ITEM-1","issue":"9","issued":{"date-parts":[["2003","5","1"]]},"page":"1746-1751","title":"Single-agent rituximab as first-line and maintenance treatment for patients with chronic lymphocytic leukemia or small lymphocytic lymphoma: A phase II trial of the Minnie Pearl Cancer Research Network","type":"article-journal","volume":"21"},"uris":["http://www.mendeley.com/documents/?uuid=c3e93034-59b4-38ff-9161-4731c42c4080"]}],"mendeley":{"formattedCitation":"[42]","plainTextFormattedCitation":"[42]","previouslyFormattedCitation":"[42]"},"properties":{"noteIndex":0},"schema":"https://github.com/citation-style-language/schema/raw/master/csl-citation.json"}</w:instrText>
      </w:r>
      <w:r w:rsidR="000B0AC3" w:rsidRPr="00C348F4">
        <w:fldChar w:fldCharType="separate"/>
      </w:r>
      <w:r w:rsidR="00015814" w:rsidRPr="00C348F4">
        <w:rPr>
          <w:noProof/>
        </w:rPr>
        <w:t>[42]</w:t>
      </w:r>
      <w:r w:rsidR="000B0AC3" w:rsidRPr="00C348F4">
        <w:fldChar w:fldCharType="end"/>
      </w:r>
      <w:r w:rsidR="004E268D" w:rsidRPr="00C348F4">
        <w:t>.</w:t>
      </w:r>
    </w:p>
    <w:p w:rsidR="004D7374" w:rsidRPr="00C348F4" w:rsidRDefault="00646FFF" w:rsidP="0086213E">
      <w:pPr>
        <w:pStyle w:val="a"/>
        <w:numPr>
          <w:ilvl w:val="0"/>
          <w:numId w:val="31"/>
        </w:numPr>
        <w:tabs>
          <w:tab w:val="left" w:pos="1134"/>
        </w:tabs>
        <w:spacing w:before="0" w:line="343" w:lineRule="auto"/>
      </w:pPr>
      <w:r w:rsidRPr="00C348F4">
        <w:t xml:space="preserve">Монотерапия </w:t>
      </w:r>
      <w:r w:rsidR="0058595A" w:rsidRPr="00C348F4">
        <w:t>ибрутинибом</w:t>
      </w:r>
      <w:r w:rsidR="00BE7488" w:rsidRPr="00C348F4">
        <w:t>**</w:t>
      </w:r>
      <w:r w:rsidR="0058595A" w:rsidRPr="00C348F4">
        <w:t xml:space="preserve"> в малых дозах</w:t>
      </w:r>
      <w:r w:rsidR="00DD7EA6" w:rsidRPr="00C348F4">
        <w:t>, соответственно зарегистрированной инструкции</w:t>
      </w:r>
      <w:r w:rsidR="0028354C" w:rsidRPr="00C348F4">
        <w:t xml:space="preserve"> </w:t>
      </w:r>
      <w:r w:rsidR="000B0AC3" w:rsidRPr="00C348F4">
        <w:fldChar w:fldCharType="begin" w:fldLock="1"/>
      </w:r>
      <w:r w:rsidR="00015814" w:rsidRPr="00C348F4">
        <w:instrText>ADDIN CSL_CITATION {"citationItems":[{"id":"ITEM-1","itemData":{"DOI":"10.1002/ajh.24715","ISSN":"1096-8652","PMID":"28295510","author":[{"dropping-particle":"","family":"Michallet","given":"Anne-Sophie","non-dropping-particle":"","parse-names":false,"suffix":""},{"dropping-particle":"","family":"Campidelli","given":"Arnaud","non-dropping-particle":"","parse-names":false,"suffix":""},{"dropping-particle":"","family":"Lequeu","given":"Helene","non-dropping-particle":"","parse-names":false,"suffix":""},{"dropping-particle":"","family":"Dilhuydy","given":"Marie-Sarah","non-dropping-particle":"","parse-names":false,"suffix":""},{"dropping-particle":"","family":"Tournilhac","given":"Olivier","non-dropping-particle":"","parse-names":false,"suffix":""},{"dropping-particle":"","family":"Fornecker","given":"Luc-Matthieu","non-dropping-particle":"","parse-names":false,"suffix":""},{"dropping-particle":"","family":"Dupuis","given":"Jehan","non-dropping-particle":"","parse-names":false,"suffix":""},{"dropping-particle":"","family":"Cymbalista","given":"Florence","non-dropping-particle":"","parse-names":false,"suffix":""},{"dropping-particle":"","family":"Guibert","given":"Sophie","non-dropping-particle":"De","parse-names":false,"suffix":""},{"dropping-particle":"","family":"Delmer","given":"Alain","non-dropping-particle":"","parse-names":false,"suffix":""},{"dropping-particle":"","family":"Vilque","given":"Jean-Pierre","non-dropping-particle":"","parse-names":false,"suffix":""},{"dropping-particle":"","family":"Ghez","given":"David","non-dropping-particle":"","parse-names":false,"suffix":""},{"dropping-particle":"","family":"Leblond","given":"Veronique","non-dropping-particle":"","parse-names":false,"suffix":""},{"dropping-particle":"","family":"Subtil","given":"Fabien","non-dropping-particle":"","parse-names":false,"suffix":""},{"dropping-particle":"","family":"Feugier","given":"Pierre","non-dropping-particle":"","parse-names":false,"suffix":""},{"dropping-particle":"","family":"Ysebaert","given":"Loic","non-dropping-particle":"","parse-names":false,"suffix":""}],"container-title":"American journal of hematology","id":"ITEM-1","issue":"6","issued":{"date-parts":[["2017"]]},"page":"E105-E107","title":"Ibrutinib in very elderly patients with relapsed/refractory chronic lymphocytic leukemia: A real-world experience of 71 patients treated in France: A study from the French Innovative Leukemia Organization (FILO) group.","type":"article-journal","volume":"92"},"uris":["http://www.mendeley.com/documents/?uuid=d4001174-dd6d-37c9-9837-ef271d543d75"]}],"mendeley":{"formattedCitation":"[43]","plainTextFormattedCitation":"[43]","previouslyFormattedCitation":"[43]"},"properties":{"noteIndex":0},"schema":"https://github.com/citation-style-language/schema/raw/master/csl-citation.json"}</w:instrText>
      </w:r>
      <w:r w:rsidR="000B0AC3" w:rsidRPr="00C348F4">
        <w:fldChar w:fldCharType="separate"/>
      </w:r>
      <w:r w:rsidR="00015814" w:rsidRPr="00C348F4">
        <w:rPr>
          <w:noProof/>
        </w:rPr>
        <w:t>[43]</w:t>
      </w:r>
      <w:r w:rsidR="000B0AC3" w:rsidRPr="00C348F4">
        <w:fldChar w:fldCharType="end"/>
      </w:r>
      <w:r w:rsidR="00386423" w:rsidRPr="00C348F4">
        <w:t>.</w:t>
      </w:r>
    </w:p>
    <w:p w:rsidR="004D7374" w:rsidRPr="00C348F4" w:rsidRDefault="004D7374" w:rsidP="00BE7488">
      <w:pPr>
        <w:spacing w:line="343" w:lineRule="auto"/>
        <w:contextualSpacing/>
        <w:rPr>
          <w:b/>
          <w:spacing w:val="-4"/>
        </w:rPr>
      </w:pPr>
      <w:r w:rsidRPr="00C348F4">
        <w:rPr>
          <w:b/>
          <w:spacing w:val="-4"/>
        </w:rPr>
        <w:t xml:space="preserve">Уровень убедительности </w:t>
      </w:r>
      <w:r w:rsidR="00C20509" w:rsidRPr="00C348F4">
        <w:rPr>
          <w:b/>
          <w:spacing w:val="-4"/>
        </w:rPr>
        <w:t xml:space="preserve">рекомендаций – </w:t>
      </w:r>
      <w:r w:rsidR="00BF0125" w:rsidRPr="00C348F4">
        <w:rPr>
          <w:b/>
          <w:spacing w:val="-4"/>
        </w:rPr>
        <w:t xml:space="preserve">С </w:t>
      </w:r>
      <w:r w:rsidRPr="00C348F4">
        <w:rPr>
          <w:b/>
          <w:spacing w:val="-4"/>
        </w:rPr>
        <w:t xml:space="preserve">(уровень достоверности </w:t>
      </w:r>
      <w:r w:rsidR="00C20509" w:rsidRPr="00C348F4">
        <w:rPr>
          <w:b/>
          <w:spacing w:val="-4"/>
        </w:rPr>
        <w:t xml:space="preserve">доказательств – </w:t>
      </w:r>
      <w:r w:rsidR="00DD7EA6" w:rsidRPr="00C348F4">
        <w:rPr>
          <w:b/>
          <w:spacing w:val="-4"/>
        </w:rPr>
        <w:t>4</w:t>
      </w:r>
      <w:r w:rsidRPr="00C348F4">
        <w:rPr>
          <w:b/>
          <w:spacing w:val="-4"/>
        </w:rPr>
        <w:t>)</w:t>
      </w:r>
      <w:r w:rsidR="00912FAC" w:rsidRPr="00C348F4">
        <w:rPr>
          <w:b/>
          <w:spacing w:val="-4"/>
        </w:rPr>
        <w:t>.</w:t>
      </w:r>
    </w:p>
    <w:p w:rsidR="004D7374" w:rsidRPr="00C348F4" w:rsidRDefault="004D7374" w:rsidP="00371E34">
      <w:pPr>
        <w:pStyle w:val="3"/>
      </w:pPr>
      <w:r w:rsidRPr="00C348F4">
        <w:t>3.2.3</w:t>
      </w:r>
      <w:r w:rsidR="00397360" w:rsidRPr="00C348F4">
        <w:t>.</w:t>
      </w:r>
      <w:r w:rsidRPr="00C348F4">
        <w:t xml:space="preserve"> Первая линия лечения ХЛЛ у пациентов с делецией 17p или мутацией TP53</w:t>
      </w:r>
    </w:p>
    <w:p w:rsidR="004D7374" w:rsidRPr="00C348F4" w:rsidRDefault="00C740F1" w:rsidP="00BE6A1C">
      <w:pPr>
        <w:pStyle w:val="a"/>
      </w:pPr>
      <w:r w:rsidRPr="00C348F4">
        <w:t>Пациентам</w:t>
      </w:r>
      <w:r w:rsidR="00646FFF" w:rsidRPr="00C348F4">
        <w:t xml:space="preserve"> </w:t>
      </w:r>
      <w:r w:rsidR="006D567B" w:rsidRPr="00C348F4">
        <w:t>с верифицированным ХЛЛ/ЛМ</w:t>
      </w:r>
      <w:r w:rsidR="00646FFF" w:rsidRPr="00C348F4">
        <w:t xml:space="preserve"> </w:t>
      </w:r>
      <w:r w:rsidR="004D7374" w:rsidRPr="00C348F4">
        <w:t xml:space="preserve">из группы высокого риска (с del(17p) и/или мутацией </w:t>
      </w:r>
      <w:r w:rsidR="004D7374" w:rsidRPr="00C348F4">
        <w:rPr>
          <w:i/>
        </w:rPr>
        <w:t>TP53</w:t>
      </w:r>
      <w:r w:rsidR="004D7374" w:rsidRPr="00C348F4">
        <w:t>)</w:t>
      </w:r>
      <w:r w:rsidR="008A183B" w:rsidRPr="00C348F4">
        <w:t xml:space="preserve"> </w:t>
      </w:r>
      <w:r w:rsidR="00DD7EA6" w:rsidRPr="00C348F4">
        <w:t xml:space="preserve">для достижения ремиссии </w:t>
      </w:r>
      <w:r w:rsidR="008A183B" w:rsidRPr="00C348F4">
        <w:t>при наличии возможности</w:t>
      </w:r>
      <w:r w:rsidR="00030520" w:rsidRPr="00C348F4">
        <w:t xml:space="preserve"> </w:t>
      </w:r>
      <w:r w:rsidR="004D7374" w:rsidRPr="00C348F4">
        <w:rPr>
          <w:b/>
        </w:rPr>
        <w:t>рекомендована</w:t>
      </w:r>
      <w:r w:rsidR="004D7374" w:rsidRPr="00C348F4">
        <w:t xml:space="preserve"> терапия ибрутинибом</w:t>
      </w:r>
      <w:r w:rsidR="00F16D99" w:rsidRPr="00C348F4">
        <w:t>**</w:t>
      </w:r>
      <w:r w:rsidR="004D7374" w:rsidRPr="00C348F4">
        <w:t xml:space="preserve"> до прогресси</w:t>
      </w:r>
      <w:r w:rsidR="0086213E" w:rsidRPr="00C348F4">
        <w:t>рования</w:t>
      </w:r>
      <w:r w:rsidR="004D7374" w:rsidRPr="00C348F4">
        <w:t xml:space="preserve"> или </w:t>
      </w:r>
      <w:r w:rsidR="0086213E" w:rsidRPr="00C348F4">
        <w:t xml:space="preserve">развития </w:t>
      </w:r>
      <w:r w:rsidR="004D7374" w:rsidRPr="00C348F4">
        <w:t>непереносимой токсичности. Ибрутиниб</w:t>
      </w:r>
      <w:r w:rsidR="00F16D99" w:rsidRPr="00C348F4">
        <w:t>**</w:t>
      </w:r>
      <w:r w:rsidR="004D7374" w:rsidRPr="00C348F4">
        <w:t xml:space="preserve"> может применяться как в монорежиме, так и в комбинации с иммунохимио</w:t>
      </w:r>
      <w:r w:rsidR="0086213E" w:rsidRPr="00C348F4">
        <w:t>препаратами</w:t>
      </w:r>
      <w:r w:rsidR="00437AD9" w:rsidRPr="00C348F4">
        <w:t xml:space="preserve"> </w:t>
      </w:r>
      <w:r w:rsidR="00DD7EA6" w:rsidRPr="00C348F4">
        <w:t>(бендамустин**, ритуксимаб**)</w:t>
      </w:r>
      <w:r w:rsidR="00AC39FB" w:rsidRPr="00C348F4">
        <w:t xml:space="preserve"> </w:t>
      </w:r>
      <w:r w:rsidR="00437AD9" w:rsidRPr="00C348F4">
        <w:t>(</w:t>
      </w:r>
      <w:r w:rsidR="00AA4B03" w:rsidRPr="00C348F4">
        <w:t xml:space="preserve">схемы режимов лечения см. в приложении </w:t>
      </w:r>
      <w:r w:rsidR="00437AD9" w:rsidRPr="00C348F4">
        <w:t>А3.3)</w:t>
      </w:r>
      <w:r w:rsidR="00D702C2" w:rsidRPr="00C348F4">
        <w:t xml:space="preserve"> </w:t>
      </w:r>
      <w:r w:rsidR="000B0AC3" w:rsidRPr="00C348F4">
        <w:fldChar w:fldCharType="begin" w:fldLock="1"/>
      </w:r>
      <w:r w:rsidR="00015814" w:rsidRPr="00C348F4">
        <w:instrText>ADDIN CSL_CITATION {"citationItems":[{"id":"ITEM-1","itemData":{"DOI":"10.1056/NEJMoa1509388","ISSN":"15334406","abstract":"Copyright © 2015 Massachusetts Medical Society. All rights reserved. Background Chronic lymphocytic leukemia (CLL) primarily affects older persons who often have coexisting conditions in addition to disease-related immunosuppression and myelosuppression. We conducted an international, open-label, randomized phase 3 trial to compare two oral agents, ibrutinib and chlorambucil, in previously untreated older patients with CLL or small lymphocytic lymphoma. METHODS We randomly assigned 269 previously untreated patients who were 65 years of age or older and had CLL or small lymphocytic lymphoma to receive ibrutinib or chlorambucil. The primary end point was progression-free survival as assessed by an independent review committee. RESULTS The median age of the patients was 73 years. During a median follow-up period of 18.4 months, ibrutinib resulted in significantly longer progression-free survival than did chlorambucil (median, not reached vs. 18.9 months), with a risk of progression or death that was 84% lower with ibrutinib than that with chlorambucil (hazard ratio, 0.16; P&lt;0.001). Ibrutinib significantly prolonged overall survival; the estimated survival rate at 24 months was 98% with ibrutinib versus 85% with chlorambucil, with a relative risk of death that was 84% lower in the ibrutinib group than in the chlorambucil group (hazard ratio, 0.16; P = 0.001). The overall response rate was higher with ibrutinib than with chlorambucil (86% vs. 35%, P&lt;0.001). The rates of sustained increases from baseline values in the hemoglobin and platelet levels were higher with ibrutinib. Adverse events of any grade that occurred in at least 20% of the patients receiving ibrutinib included diarrhea, fatigue, cough, and nausea; adverse events occurring in at least 20% of those receiving chlorambucil included nausea, fatigue, neutropenia, anemia, and vomiting. In the ibrutinib group, four patients had a grade 3 hemorrhage and one had a grade 4 hemorrhage. A total of 87% of the patients in the ibrutinib group are continuing to take ibrutinib. CONCLUSIONS Ibrutinib was superior to chlorambucil in previously untreated patients with CLL or small lymphocytic lymphoma, as assessed by progression-free survival, overall survival, response rate, and improvement in hematologic variables.","author":[{"dropping-particle":"","family":"Burger","given":"J. A.","non-dropping-particle":"","parse-names":false,"suffix":""},{"dropping-particle":"","family":"Tedeschi","given":"A.","non-dropping-particle":"","parse-names":false,"suffix":""},{"dropping-particle":"","family":"Barr","given":"P. M.","non-dropping-particle":"","parse-names":false,"suffix":""},{"dropping-particle":"","family":"Robak","given":"T.","non-dropping-particle":"","parse-names":false,"suffix":""},{"dropping-particle":"","family":"Owen","given":"C.","non-dropping-particle":"","parse-names":false,"suffix":""},{"dropping-particle":"","family":"Ghia","given":"P.","non-dropping-particle":"","parse-names":false,"suffix":""},{"dropping-particle":"","family":"Bairey","given":"O.","non-dropping-particle":"","parse-names":false,"suffix":""},{"dropping-particle":"","family":"Hillmen","given":"P.","non-dropping-particle":"","parse-names":false,"suffix":""},{"dropping-particle":"","family":"Bartlett","given":"N. L.","non-dropping-particle":"","parse-names":false,"suffix":""},{"dropping-particle":"","family":"Li","given":"J.","non-dropping-particle":"","parse-names":false,"suffix":""},{"dropping-particle":"","family":"Simpson","given":"D.","non-dropping-particle":"","parse-names":false,"suffix":""},{"dropping-particle":"","family":"Grosicki","given":"S.","non-dropping-particle":"","parse-names":false,"suffix":""},{"dropping-particle":"","family":"Devereux","given":"S.","non-dropping-particle":"","parse-names":false,"suffix":""},{"dropping-particle":"","family":"McCarthy","given":"H.","non-dropping-particle":"","parse-names":false,"suffix":""},{"dropping-particle":"","family":"Coutre","given":"S.","non-dropping-particle":"","parse-names":false,"suffix":""},{"dropping-particle":"","family":"Quach","given":"H.","non-dropping-particle":"","parse-names":false,"suffix":""},{"dropping-particle":"","family":"Gaidano","given":"G.","non-dropping-particle":"","parse-names":false,"suffix":""},{"dropping-particle":"","family":"Maslyak","given":"Z.","non-dropping-particle":"","parse-names":false,"suffix":""},{"dropping-particle":"","family":"Stevens","given":"D. A.","non-dropping-particle":"","parse-names":false,"suffix":""},{"dropping-particle":"","family":"Janssens","given":"A.","non-dropping-particle":"","parse-names":false,"suffix":""},{"dropping-particle":"","family":"Offner","given":"F.","non-dropping-particle":"","parse-names":false,"suffix":""},{"dropping-particle":"","family":"Mayer","given":"J.","non-dropping-particle":"","parse-names":false,"suffix":""},{"dropping-particle":"","family":"O'Dwyer","given":"M.","non-dropping-particle":"","parse-names":false,"suffix":""},{"dropping-particle":"","family":"Hellmann","given":"A.","non-dropping-particle":"","parse-names":false,"suffix":""},{"dropping-particle":"","family":"Schuh","given":"A.","non-dropping-particle":"","parse-names":false,"suffix":""},{"dropping-particle":"","family":"Siddiqi","given":"T.","non-dropping-particle":"","parse-names":false,"suffix":""},{"dropping-particle":"","family":"Polliack","given":"A.","non-dropping-particle":"","parse-names":false,"suffix":""},{"dropping-particle":"","family":"Tam","given":"C. S.","non-dropping-particle":"","parse-names":false,"suffix":""},{"dropping-particle":"","family":"Suri","given":"D.","non-dropping-particle":"","parse-names":false,"suffix":""},{"dropping-particle":"","family":"Cheng","given":"M.","non-dropping-particle":"","parse-names":false,"suffix":""},{"dropping-particle":"","family":"Clow","given":"F.","non-dropping-particle":"","parse-names":false,"suffix":""},{"dropping-particle":"","family":"Styles","given":"L.","non-dropping-particle":"","parse-names":false,"suffix":""},{"dropping-particle":"","family":"James","given":"D. F.","non-dropping-particle":"","parse-names":false,"suffix":""},{"dropping-particle":"","family":"Kipps","given":"T. J.","non-dropping-particle":"","parse-names":false,"suffix":""}],"container-title":"New England Journal of Medicine","id":"ITEM-1","issue":"25","issued":{"date-parts":[["2015","12","17"]]},"page":"2425-2437","publisher":"Massachussetts Medical Society","title":"Ibrutinib as initial therapy for patients with chronic lymphocytic leukemia","type":"article-journal","volume":"373"},"uris":["http://www.mendeley.com/documents/?uuid=b01c404b-e988-3c42-b782-5080b7873fdd"]},{"id":"ITEM-2","itemData":{"DOI":"10.1016/S1470-2045(14)70335-3","ISSN":"14745488","abstract":"Background: Ibrutinib, an orally administered covalent inhibitor of Bruton's tyrosine kinase (BTK), is an effective treatment for relapsed chronic lymphocytic leukaemia (CLL). We investigated the activity and safety of the combination of ibrutinib with the monoclonal antibody rituximab in patients with high-risk CLL. Methods: In this single-arm phase 2 study, we enrolled adult patients with high-risk CLL at the MD Anderson Cancer Center (Houston, TX, USA). All enrolled participants had high-risk cytogenetic abnormalities (deletion 17p, TP53 mutation, or deletion 11q) or a short progression-free survival (PFS &lt;36 months) after previous first-line chemoimmunotherapy. Patients with symptomatic disease requiring therapy received 28-day cycles of once-daily ibrutinib 420 mg together with rituximab (375 mg/m2, intravenously, every week during cycle 1, then once per cycle until cycle 6), followed by continuous daily single-agent ibrutinib 420 mg until disease progression or until toxicities or complications precluded further treatment. The primary endpoint was progression-free survival in the intention-to-treat population. This study is registered with ClinicalTrials.gov number NCT01520519, and is no longer accruing patients. Findings: Between Feb 28, 2012, and Sept 11, 2012, we enrolled 40 patients with CLL with high-risk disease features, 20 of whom had deletion 17p (del[17p]) or TP53 mutations (16 previously treated, four untreated), 13 had relapsed CLL with deletion 11q (del[11q]), and seven a PFS less than 36 months after first-line chemoimmunotherapy. 18-month PFS in all patients was 78·0% (95% CI 60·6-88·5), whereas in those with a del(17p) or TP53 mutation it was 72·4% (45·6-87·6) Toxicity was mainly mild to moderate in severity (grade 1-2). Diarrhoea occurred in ten (25%) patients (grade 1 in nine patients and grade 2 in one), bleeding events in 14 (33%) patients (eight grade 1 and five grade 2), nausea or vomiting in 15 patients (38%) (ten grade 1 and five grade 2), and fatigue in seven (18%) patients (four grade 1 and three grade 2). Five patients (13%) had grade 3 infections (two lung infections, one upper respiratory tract infection, one sepsis, and one mucositis), and no grade 4 or 5 infections occurred. One patient had grade 4 neutropenia. Interpretation: The encouraging safety and activity of ibrutinib and rituximab in this population of patients with high-risk CLL merits further investigation of this combination. Funding: Pharmacyclics Inc, Ca…","author":[{"dropping-particle":"","family":"Burger","given":"Jan A.","non-dropping-particle":"","parse-names":false,"suffix":""},{"dropping-particle":"","family":"Keating","given":"Michael J.","non-dropping-particle":"","parse-names":false,"suffix":""},{"dropping-particle":"","family":"Wierda","given":"William G.","non-dropping-particle":"","parse-names":false,"suffix":""},{"dropping-particle":"","family":"Hartmann","given":"Elena","non-dropping-particle":"","parse-names":false,"suffix":""},{"dropping-particle":"","family":"Hoellenriegel","given":"Julia","non-dropping-particle":"","parse-names":false,"suffix":""},{"dropping-particle":"","family":"Rosin","given":"Nathalie Y.","non-dropping-particle":"","parse-names":false,"suffix":""},{"dropping-particle":"","family":"Weerdt","given":"Iris","non-dropping-particle":"de","parse-names":false,"suffix":""},{"dropping-particle":"","family":"Jeyakumar","given":"Ghayathri","non-dropping-particle":"","parse-names":false,"suffix":""},{"dropping-particle":"","family":"Ferrajoli","given":"Alessandra","non-dropping-particle":"","parse-names":false,"suffix":""},{"dropping-particle":"","family":"Cardenas-Turanzas","given":"Marylou","non-dropping-particle":"","parse-names":false,"suffix":""},{"dropping-particle":"","family":"Lerner","given":"Susan","non-dropping-particle":"","parse-names":false,"suffix":""},{"dropping-particle":"","family":"Jorgensen","given":"Jeffrey L.","non-dropping-particle":"","parse-names":false,"suffix":""},{"dropping-particle":"","family":"Nogueras-González","given":"Graciela M.","non-dropping-particle":"","parse-names":false,"suffix":""},{"dropping-particle":"","family":"Zacharian","given":"Gracy","non-dropping-particle":"","parse-names":false,"suffix":""},{"dropping-particle":"","family":"Huang","given":"Xuelin","non-dropping-particle":"","parse-names":false,"suffix":""},{"dropping-particle":"","family":"Kantarjian","given":"Hagop","non-dropping-particle":"","parse-names":false,"suffix":""},{"dropping-particle":"","family":"Garg","given":"Naveen","non-dropping-particle":"","parse-names":false,"suffix":""},{"dropping-particle":"","family":"Rosenwald","given":"Andreas","non-dropping-particle":"","parse-names":false,"suffix":""},{"dropping-particle":"","family":"O'Brien","given":"Susan","non-dropping-particle":"","parse-names":false,"suffix":""}],"container-title":"The Lancet Oncology","id":"ITEM-2","issue":"10","issued":{"date-parts":[["2014"]]},"page":"1090-1099","publisher":"Lancet Publishing Group","title":"Safety and activity of ibrutinib plus rituximab for patients with high-risk chronic lymphocytic leukaemia: A single-arm, phase 2 study","type":"article-journal","volume":"15"},"uris":["http://www.mendeley.com/documents/?uuid=49dade21-0b80-3708-89da-2d850e7f9130"]}],"mendeley":{"formattedCitation":"[33,44]","plainTextFormattedCitation":"[33,44]","previouslyFormattedCitation":"[33,44]"},"properties":{"noteIndex":0},"schema":"https://github.com/citation-style-language/schema/raw/master/csl-citation.json"}</w:instrText>
      </w:r>
      <w:r w:rsidR="000B0AC3" w:rsidRPr="00C348F4">
        <w:fldChar w:fldCharType="separate"/>
      </w:r>
      <w:r w:rsidR="00015814" w:rsidRPr="00C348F4">
        <w:rPr>
          <w:noProof/>
        </w:rPr>
        <w:t>[33,44]</w:t>
      </w:r>
      <w:r w:rsidR="000B0AC3" w:rsidRPr="00C348F4">
        <w:fldChar w:fldCharType="end"/>
      </w:r>
      <w:r w:rsidR="004D7374" w:rsidRPr="00C348F4">
        <w:t xml:space="preserve">. </w:t>
      </w:r>
    </w:p>
    <w:p w:rsidR="004D7374" w:rsidRPr="0086213E" w:rsidRDefault="004D7374" w:rsidP="00560CBA">
      <w:pPr>
        <w:contextualSpacing/>
        <w:rPr>
          <w:b/>
          <w:spacing w:val="-4"/>
        </w:rPr>
      </w:pPr>
      <w:r w:rsidRPr="0086213E">
        <w:rPr>
          <w:b/>
          <w:spacing w:val="-4"/>
        </w:rPr>
        <w:t xml:space="preserve">Уровень убедительности </w:t>
      </w:r>
      <w:r w:rsidR="00C20509" w:rsidRPr="0086213E">
        <w:rPr>
          <w:b/>
          <w:spacing w:val="-4"/>
        </w:rPr>
        <w:t xml:space="preserve">рекомендаций – </w:t>
      </w:r>
      <w:r w:rsidR="00DD7EA6">
        <w:rPr>
          <w:b/>
          <w:spacing w:val="-4"/>
        </w:rPr>
        <w:t>С</w:t>
      </w:r>
      <w:r w:rsidR="00DD7EA6" w:rsidRPr="0086213E">
        <w:rPr>
          <w:b/>
          <w:spacing w:val="-4"/>
        </w:rPr>
        <w:t xml:space="preserve"> </w:t>
      </w:r>
      <w:r w:rsidRPr="0086213E">
        <w:rPr>
          <w:b/>
          <w:spacing w:val="-4"/>
        </w:rPr>
        <w:t xml:space="preserve">(уровень достоверности </w:t>
      </w:r>
      <w:r w:rsidR="00C20509" w:rsidRPr="0086213E">
        <w:rPr>
          <w:b/>
          <w:spacing w:val="-4"/>
        </w:rPr>
        <w:t xml:space="preserve">доказательств – </w:t>
      </w:r>
      <w:r w:rsidR="00DD7EA6">
        <w:rPr>
          <w:b/>
          <w:spacing w:val="-4"/>
        </w:rPr>
        <w:t>3</w:t>
      </w:r>
      <w:r w:rsidRPr="0086213E">
        <w:rPr>
          <w:b/>
          <w:spacing w:val="-4"/>
        </w:rPr>
        <w:t>)</w:t>
      </w:r>
      <w:r w:rsidR="00B63BF6" w:rsidRPr="0086213E">
        <w:rPr>
          <w:b/>
          <w:spacing w:val="-4"/>
        </w:rPr>
        <w:t>.</w:t>
      </w:r>
    </w:p>
    <w:p w:rsidR="00577F69" w:rsidRPr="00C348F4" w:rsidRDefault="00BF0941" w:rsidP="00BE6A1C">
      <w:pPr>
        <w:pStyle w:val="a"/>
      </w:pPr>
      <w:r w:rsidRPr="00DA5232">
        <w:t xml:space="preserve">Пациентам с верифицированным ХЛЛ/ЛМЛ из группы высокого риска (с del(17p) и/или мутацией </w:t>
      </w:r>
      <w:r w:rsidRPr="0086213E">
        <w:rPr>
          <w:i/>
        </w:rPr>
        <w:t>TP53</w:t>
      </w:r>
      <w:r w:rsidRPr="00DA5232">
        <w:t xml:space="preserve">) </w:t>
      </w:r>
      <w:r w:rsidRPr="00055701">
        <w:t xml:space="preserve">при наличии возможности </w:t>
      </w:r>
      <w:r w:rsidRPr="00055701">
        <w:rPr>
          <w:b/>
        </w:rPr>
        <w:t>рекомендована</w:t>
      </w:r>
      <w:r w:rsidRPr="00055701">
        <w:t xml:space="preserve"> терапия комбинацией венетоклакса </w:t>
      </w:r>
      <w:r w:rsidR="00AE69C4" w:rsidRPr="00055701">
        <w:rPr>
          <w:lang w:eastAsia="ru-RU"/>
        </w:rPr>
        <w:t>20 мг/сут,</w:t>
      </w:r>
      <w:r w:rsidR="00AE69C4" w:rsidRPr="00F21A6F">
        <w:rPr>
          <w:lang w:eastAsia="ru-RU"/>
        </w:rPr>
        <w:t xml:space="preserve"> </w:t>
      </w:r>
      <w:r w:rsidR="00AE69C4">
        <w:rPr>
          <w:lang w:eastAsia="ru-RU"/>
        </w:rPr>
        <w:t>дни 22–</w:t>
      </w:r>
      <w:r w:rsidR="00AE69C4" w:rsidRPr="00822273">
        <w:rPr>
          <w:lang w:eastAsia="ru-RU"/>
        </w:rPr>
        <w:t>28 цикла 1</w:t>
      </w:r>
      <w:r w:rsidR="00AE69C4">
        <w:rPr>
          <w:lang w:eastAsia="ru-RU"/>
        </w:rPr>
        <w:t>;</w:t>
      </w:r>
      <w:r w:rsidR="00AE69C4" w:rsidRPr="001D54F2">
        <w:rPr>
          <w:lang w:eastAsia="ru-RU"/>
        </w:rPr>
        <w:t xml:space="preserve"> 50 мг/сут</w:t>
      </w:r>
      <w:r w:rsidR="00AE69C4" w:rsidRPr="00822273">
        <w:rPr>
          <w:lang w:eastAsia="ru-RU"/>
        </w:rPr>
        <w:t xml:space="preserve"> дни 1</w:t>
      </w:r>
      <w:r w:rsidR="00AE69C4">
        <w:rPr>
          <w:lang w:eastAsia="ru-RU"/>
        </w:rPr>
        <w:t>–</w:t>
      </w:r>
      <w:r w:rsidR="00AE69C4" w:rsidRPr="00822273">
        <w:rPr>
          <w:lang w:eastAsia="ru-RU"/>
        </w:rPr>
        <w:t>7 цикла 2</w:t>
      </w:r>
      <w:r w:rsidR="00AE69C4">
        <w:rPr>
          <w:lang w:eastAsia="ru-RU"/>
        </w:rPr>
        <w:t>;</w:t>
      </w:r>
      <w:r w:rsidR="00AE69C4" w:rsidRPr="001D54F2">
        <w:rPr>
          <w:lang w:eastAsia="ru-RU"/>
        </w:rPr>
        <w:t xml:space="preserve"> 100 мг/сут</w:t>
      </w:r>
      <w:r w:rsidR="00AE69C4" w:rsidRPr="00822273">
        <w:rPr>
          <w:lang w:eastAsia="ru-RU"/>
        </w:rPr>
        <w:t xml:space="preserve"> дни 8</w:t>
      </w:r>
      <w:r w:rsidR="00AE69C4">
        <w:rPr>
          <w:lang w:eastAsia="ru-RU"/>
        </w:rPr>
        <w:t>–</w:t>
      </w:r>
      <w:r w:rsidR="00AE69C4" w:rsidRPr="00822273">
        <w:rPr>
          <w:lang w:eastAsia="ru-RU"/>
        </w:rPr>
        <w:t>14 цикла 2</w:t>
      </w:r>
      <w:r w:rsidR="00AE69C4">
        <w:rPr>
          <w:lang w:eastAsia="ru-RU"/>
        </w:rPr>
        <w:t>;</w:t>
      </w:r>
      <w:r w:rsidR="00AE69C4" w:rsidRPr="001D54F2">
        <w:rPr>
          <w:lang w:eastAsia="ru-RU"/>
        </w:rPr>
        <w:t xml:space="preserve"> 200 мг/сут</w:t>
      </w:r>
      <w:r w:rsidR="00AE69C4">
        <w:rPr>
          <w:lang w:eastAsia="ru-RU"/>
        </w:rPr>
        <w:t xml:space="preserve"> дни 15–</w:t>
      </w:r>
      <w:r w:rsidR="00AE69C4" w:rsidRPr="00822273">
        <w:rPr>
          <w:lang w:eastAsia="ru-RU"/>
        </w:rPr>
        <w:t>21 цикла 2</w:t>
      </w:r>
      <w:r w:rsidR="00AE69C4">
        <w:rPr>
          <w:lang w:eastAsia="ru-RU"/>
        </w:rPr>
        <w:t>;</w:t>
      </w:r>
      <w:r w:rsidR="00AE69C4" w:rsidRPr="001D54F2">
        <w:rPr>
          <w:lang w:eastAsia="ru-RU"/>
        </w:rPr>
        <w:t xml:space="preserve"> 400 мг/сут</w:t>
      </w:r>
      <w:r w:rsidR="00AE69C4">
        <w:rPr>
          <w:lang w:eastAsia="ru-RU"/>
        </w:rPr>
        <w:t xml:space="preserve"> дни 22–</w:t>
      </w:r>
      <w:r w:rsidR="00AE69C4" w:rsidRPr="00822273">
        <w:rPr>
          <w:lang w:eastAsia="ru-RU"/>
        </w:rPr>
        <w:t xml:space="preserve">28 цикла 2, далее 400 мг/сут в течение 12 </w:t>
      </w:r>
      <w:r w:rsidR="00AE69C4" w:rsidRPr="001D54F2">
        <w:rPr>
          <w:szCs w:val="24"/>
        </w:rPr>
        <w:t>мес</w:t>
      </w:r>
      <w:r w:rsidR="00AC39FB" w:rsidRPr="00AC39FB">
        <w:rPr>
          <w:szCs w:val="24"/>
        </w:rPr>
        <w:t>.</w:t>
      </w:r>
      <w:r w:rsidR="00AE69C4" w:rsidRPr="00DA5232">
        <w:t xml:space="preserve"> </w:t>
      </w:r>
      <w:r w:rsidRPr="00DA5232">
        <w:t>и обинутузумаба</w:t>
      </w:r>
      <w:r w:rsidR="0086213E">
        <w:t>**</w:t>
      </w:r>
      <w:r w:rsidRPr="00DA5232">
        <w:t xml:space="preserve"> </w:t>
      </w:r>
      <w:r w:rsidR="00AE69C4" w:rsidRPr="001D54F2">
        <w:rPr>
          <w:lang w:eastAsia="ru-RU"/>
        </w:rPr>
        <w:t>100 мг</w:t>
      </w:r>
      <w:r w:rsidR="00AE69C4">
        <w:rPr>
          <w:lang w:eastAsia="ru-RU"/>
        </w:rPr>
        <w:t>,</w:t>
      </w:r>
      <w:r w:rsidR="00AE69C4" w:rsidRPr="001D54F2">
        <w:rPr>
          <w:lang w:eastAsia="ru-RU"/>
        </w:rPr>
        <w:t xml:space="preserve"> </w:t>
      </w:r>
      <w:r w:rsidR="00AE69C4" w:rsidRPr="00822273">
        <w:rPr>
          <w:lang w:eastAsia="ru-RU"/>
        </w:rPr>
        <w:t>день 1 цикла 1</w:t>
      </w:r>
      <w:r w:rsidR="00AE69C4">
        <w:rPr>
          <w:lang w:eastAsia="ru-RU"/>
        </w:rPr>
        <w:t>;</w:t>
      </w:r>
      <w:r w:rsidR="00AE69C4" w:rsidRPr="001D54F2">
        <w:rPr>
          <w:lang w:eastAsia="ru-RU"/>
        </w:rPr>
        <w:t xml:space="preserve"> 900 мг </w:t>
      </w:r>
      <w:r w:rsidR="00AE69C4" w:rsidRPr="00822273">
        <w:rPr>
          <w:lang w:eastAsia="ru-RU"/>
        </w:rPr>
        <w:t>день 2 цикла 1</w:t>
      </w:r>
      <w:r w:rsidR="00AE69C4">
        <w:rPr>
          <w:lang w:eastAsia="ru-RU"/>
        </w:rPr>
        <w:t>;</w:t>
      </w:r>
      <w:r w:rsidR="00AE69C4" w:rsidRPr="001D54F2">
        <w:rPr>
          <w:lang w:eastAsia="ru-RU"/>
        </w:rPr>
        <w:t xml:space="preserve"> </w:t>
      </w:r>
      <w:r w:rsidR="00AE69C4">
        <w:rPr>
          <w:lang w:eastAsia="ru-RU"/>
        </w:rPr>
        <w:t xml:space="preserve">1000 мг </w:t>
      </w:r>
      <w:r w:rsidR="00AE69C4">
        <w:rPr>
          <w:lang w:eastAsia="ru-RU"/>
        </w:rPr>
        <w:lastRenderedPageBreak/>
        <w:t xml:space="preserve">день 8 </w:t>
      </w:r>
      <w:r w:rsidR="00AE69C4" w:rsidRPr="00C348F4">
        <w:rPr>
          <w:lang w:eastAsia="ru-RU"/>
        </w:rPr>
        <w:t xml:space="preserve">цикла 1; 1000 мг день 15 цикла 1; 1000 мг день 1 цикла 2; 1000 мг день 1 циклов 3–6.  </w:t>
      </w:r>
      <w:r w:rsidRPr="00C348F4">
        <w:t>фиксированной про</w:t>
      </w:r>
      <w:r w:rsidR="00EC5A18" w:rsidRPr="00C348F4">
        <w:t>дол</w:t>
      </w:r>
      <w:r w:rsidRPr="00C348F4">
        <w:t>жительностью 12 мес</w:t>
      </w:r>
      <w:r w:rsidR="00560CBA" w:rsidRPr="00C348F4">
        <w:t>.</w:t>
      </w:r>
      <w:r w:rsidR="00030520" w:rsidRPr="00C348F4">
        <w:t xml:space="preserve"> </w:t>
      </w:r>
      <w:r w:rsidR="00437AD9" w:rsidRPr="00C348F4">
        <w:t>(</w:t>
      </w:r>
      <w:r w:rsidR="00AA4B03" w:rsidRPr="00C348F4">
        <w:t xml:space="preserve">схемы режимов лечения см. в приложении </w:t>
      </w:r>
      <w:r w:rsidR="00437AD9" w:rsidRPr="00C348F4">
        <w:t>А3.3)</w:t>
      </w:r>
      <w:r w:rsidR="006D1E7B" w:rsidRPr="00C348F4">
        <w:rPr>
          <w:b/>
        </w:rPr>
        <w:t xml:space="preserve"> </w:t>
      </w:r>
      <w:r w:rsidR="000B0AC3" w:rsidRPr="00C348F4">
        <w:rPr>
          <w:b/>
        </w:rPr>
        <w:fldChar w:fldCharType="begin" w:fldLock="1"/>
      </w:r>
      <w:r w:rsidR="00015814" w:rsidRPr="00C348F4">
        <w:rPr>
          <w:b/>
        </w:rPr>
        <w:instrText>ADDIN CSL_CITATION {"citationItems":[{"id":"ITEM-1","itemData":{"DOI":"10.1056/NEJMoa1815281","ISSN":"1533-4406","PMID":"31166681","abstract":"BACKGROUND The BCL2 inhibitor venetoclax has shown activity in patients with chronic lymphocytic leukemia (CLL), but its efficacy in combination with other agents in patients with CLL and coexisting conditions is not known. METHODS In this open-label, phase 3 trial, we investigated fixed-duration treatment with venetoclax and obinutuzumab in patients with previously untreated CLL and coexisting conditions. Patients with a score of greater than 6 on the Cumulative Illness Rating Scale (scores range from 0 to 56, with higher scores indicating more impaired function of organ systems) or a calculated creatinine clearance of less than 70 ml per minute were randomly assigned to receive venetoclax-obinutuzumab or chlorambucil-obinutuzumab. The primary end point was investigator-assessed progression-free survival. The safety of each regimen was also evaluated. RESULTS In total, 432 patients (median age, 72 years; median Cumulative Illness Rating Scale score, 8; median creatinine clearance, 66.4 ml per minute) underwent randomization, with 216 assigned to each group. After a median follow-up of 28.1 months, 30 primary end-point events (disease progression or death) had occurred in the venetoclax-obinutuzumab group and 77 had occurred in the chlorambucil-obinutuzumab group (hazard ratio, 0.35; 95% confidence interval [CI], 0.23 to 0.53; P&lt;0.001). The Kaplan-Meier estimate of the percentage of patients with progression-free survival at 24 months was significantly higher in the venetoclax-obinutuzumab group than in the chlorambucil-obinutuzumab group: 88.2% (95% CI, 83.7 to 92.6) as compared with 64.1% (95% CI, 57.4 to 70.8). This benefit was also observed in patients with TP53 deletion, mutation, or both and in patients with unmutated immunoglobulin heavy-chain genes. Grade 3 or 4 neutropenia occurred in 52.8% of patients in the venetoclax-obinutuzumab group and in 48.1% of patients in the chlorambucil-obinutuzumab group, and grade 3 or 4 infections occurred in 17.5% and 15.0%, respectively. All-cause mortality was 9.3% in the venetoclax-obinutuzumab group and 7.9% in the chlorambucil-obinutuzumab group. These differences were not significant. CONCLUSIONS Among patients with untreated CLL and coexisting conditions, venetoclax-obinutuzumab was associated with longer progression-free survival than chlorambucil-obinutuzumab. (Funded by F. Hoffmann-La Roche and AbbVie; ClinicalTrials.gov number, NCT02242942.).","author":[{"dropping-particle":"","family":"Fischer","given":"Kirsten","non-dropping-particle":"","parse-names":false,"suffix":""},{"dropping-particle":"","family":"Al-Sawaf","given":"Othman","non-dropping-particle":"","parse-names":false,"suffix":""},{"dropping-particle":"","family":"Bahlo","given":"Jasmin","non-dropping-particle":"","parse-names":false,"suffix":""},{"dropping-particle":"","family":"Fink","given":"Anna-Maria","non-dropping-particle":"","parse-names":false,"suffix":""},{"dropping-particle":"","family":"Tandon","given":"Maneesh","non-dropping-particle":"","parse-names":false,"suffix":""},{"dropping-particle":"","family":"Dixon","given":"Mark","non-dropping-particle":"","parse-names":false,"suffix":""},{"dropping-particle":"","family":"Robrecht","given":"Sandra","non-dropping-particle":"","parse-names":false,"suffix":""},{"dropping-particle":"","family":"Warburton","given":"Simon","non-dropping-particle":"","parse-names":false,"suffix":""},{"dropping-particle":"","family":"Humphrey","given":"Kathryn","non-dropping-particle":"","parse-names":false,"suffix":""},{"dropping-particle":"","family":"Samoylova","given":"Olga","non-dropping-particle":"","parse-names":false,"suffix":""},{"dropping-particle":"","family":"Liberati","given":"Anna M","non-dropping-particle":"","parse-names":false,"suffix":""},{"dropping-particle":"","family":"Pinilla-Ibarz","given":"Javier","non-dropping-particle":"","parse-names":false,"suffix":""},{"dropping-particle":"","family":"Opat","given":"Stephen","non-dropping-particle":"","parse-names":false,"suffix":""},{"dropping-particle":"","family":"Sivcheva","given":"Liliya","non-dropping-particle":"","parse-names":false,"suffix":""},{"dropping-particle":"","family":"Dû","given":"Katell","non-dropping-particle":"Le","parse-names":false,"suffix":""},{"dropping-particle":"","family":"Fogliatto","given":"Laura M","non-dropping-particle":"","parse-names":false,"suffix":""},{"dropping-particle":"","family":"Niemann","given":"Carsten U","non-dropping-particle":"","parse-names":false,"suffix":""},{"dropping-particle":"","family":"Weinkove","given":"Robert","non-dropping-particle":"","parse-names":false,"suffix":""},{"dropping-particle":"","family":"Robinson","given":"Sue","non-dropping-particle":"","parse-names":false,"suffix":""},{"dropping-particle":"","family":"Kipps","given":"Thomas J","non-dropping-particle":"","parse-names":false,"suffix":""},{"dropping-particle":"","family":"Boettcher","given":"Sebastian","non-dropping-particle":"","parse-names":false,"suffix":""},{"dropping-particle":"","family":"Tausch","given":"Eugen","non-dropping-particle":"","parse-names":false,"suffix":""},{"dropping-particle":"","family":"Humerickhouse","given":"Rod","non-dropping-particle":"","parse-names":false,"suffix":""},{"dropping-particle":"","family":"Eichhorst","given":"Barbara","non-dropping-particle":"","parse-names":false,"suffix":""},{"dropping-particle":"","family":"Wendtner","given":"Clemens-Martin","non-dropping-particle":"","parse-names":false,"suffix":""},{"dropping-particle":"","family":"Langerak","given":"Anton W","non-dropping-particle":"","parse-names":false,"suffix":""},{"dropping-particle":"","family":"Kreuzer","given":"Karl-Anton","non-dropping-particle":"","parse-names":false,"suffix":""},{"dropping-particle":"","family":"Ritgen","given":"Matthias","non-dropping-particle":"","parse-names":false,"suffix":""},{"dropping-particle":"","family":"Goede","given":"Valentin","non-dropping-particle":"","parse-names":false,"suffix":""},{"dropping-particle":"","family":"Stilgenbauer","given":"Stephan","non-dropping-particle":"","parse-names":false,"suffix":""},{"dropping-particle":"","family":"Mobasher","given":"Mehrdad","non-dropping-particle":"","parse-names":false,"suffix":""},{"dropping-particle":"","family":"Hallek","given":"Michael","non-dropping-particle":"","parse-names":false,"suffix":""}],"container-title":"The New England journal of medicine","id":"ITEM-1","issue":"23","issued":{"date-parts":[["2019"]]},"page":"2225-2236","title":"Venetoclax and Obinutuzumab in Patients with CLL and Coexisting Conditions.","type":"article-journal","volume":"380"},"uris":["http://www.mendeley.com/documents/?uuid=a0affb4b-6980-32ef-bb14-19803b6f2624"]}],"mendeley":{"formattedCitation":"[39]","plainTextFormattedCitation":"[39]","previouslyFormattedCitation":"[39]"},"properties":{"noteIndex":0},"schema":"https://github.com/citation-style-language/schema/raw/master/csl-citation.json"}</w:instrText>
      </w:r>
      <w:r w:rsidR="000B0AC3" w:rsidRPr="00C348F4">
        <w:rPr>
          <w:b/>
        </w:rPr>
        <w:fldChar w:fldCharType="separate"/>
      </w:r>
      <w:r w:rsidR="00015814" w:rsidRPr="00C348F4">
        <w:rPr>
          <w:noProof/>
        </w:rPr>
        <w:t>[39]</w:t>
      </w:r>
      <w:r w:rsidR="000B0AC3" w:rsidRPr="00C348F4">
        <w:rPr>
          <w:b/>
        </w:rPr>
        <w:fldChar w:fldCharType="end"/>
      </w:r>
      <w:r w:rsidRPr="00C348F4">
        <w:t>.</w:t>
      </w:r>
    </w:p>
    <w:p w:rsidR="00BF0941" w:rsidRPr="0086213E" w:rsidRDefault="00577F69" w:rsidP="00560CBA">
      <w:pPr>
        <w:rPr>
          <w:b/>
          <w:spacing w:val="-4"/>
        </w:rPr>
      </w:pPr>
      <w:r w:rsidRPr="0086213E">
        <w:rPr>
          <w:b/>
          <w:spacing w:val="-4"/>
        </w:rPr>
        <w:t xml:space="preserve">Уровень убедительности </w:t>
      </w:r>
      <w:r w:rsidR="00C20509" w:rsidRPr="0086213E">
        <w:rPr>
          <w:b/>
          <w:spacing w:val="-4"/>
        </w:rPr>
        <w:t xml:space="preserve">рекомендаций – </w:t>
      </w:r>
      <w:r w:rsidRPr="0086213E">
        <w:rPr>
          <w:b/>
          <w:spacing w:val="-4"/>
        </w:rPr>
        <w:t xml:space="preserve">B (уровень достоверности </w:t>
      </w:r>
      <w:r w:rsidR="00C20509" w:rsidRPr="0086213E">
        <w:rPr>
          <w:b/>
          <w:spacing w:val="-4"/>
        </w:rPr>
        <w:t xml:space="preserve">доказательств – </w:t>
      </w:r>
      <w:r w:rsidR="00AE69C4">
        <w:rPr>
          <w:b/>
          <w:spacing w:val="-4"/>
        </w:rPr>
        <w:t>2</w:t>
      </w:r>
      <w:r w:rsidRPr="0086213E">
        <w:rPr>
          <w:b/>
          <w:spacing w:val="-4"/>
        </w:rPr>
        <w:t>).</w:t>
      </w:r>
    </w:p>
    <w:p w:rsidR="004D7374" w:rsidRPr="00C348F4" w:rsidRDefault="00C740F1" w:rsidP="00BE6A1C">
      <w:pPr>
        <w:pStyle w:val="a"/>
      </w:pPr>
      <w:r w:rsidRPr="00DA5232">
        <w:t xml:space="preserve">Молодым </w:t>
      </w:r>
      <w:r w:rsidR="004D7374" w:rsidRPr="00DA5232">
        <w:t>пациентам</w:t>
      </w:r>
      <w:r w:rsidR="00AD6066" w:rsidRPr="00DA5232">
        <w:t xml:space="preserve"> с верифицированным ХЛЛ/ЛМЛ</w:t>
      </w:r>
      <w:r w:rsidR="004D7374" w:rsidRPr="00DA5232">
        <w:t xml:space="preserve"> без значимой коморбидности из группы высокого риска (с del(17p) и/или </w:t>
      </w:r>
      <w:r w:rsidR="004D7374" w:rsidRPr="00C348F4">
        <w:t xml:space="preserve">мутацией </w:t>
      </w:r>
      <w:r w:rsidR="004D7374" w:rsidRPr="00C348F4">
        <w:rPr>
          <w:i/>
        </w:rPr>
        <w:t>TP53</w:t>
      </w:r>
      <w:r w:rsidR="004D7374" w:rsidRPr="00C348F4">
        <w:t>) после терапии ибрутинибом</w:t>
      </w:r>
      <w:r w:rsidR="00F16D99" w:rsidRPr="00C348F4">
        <w:t>**</w:t>
      </w:r>
      <w:r w:rsidR="004D7374" w:rsidRPr="00C348F4">
        <w:t xml:space="preserve"> и при достижении объективного ответа в </w:t>
      </w:r>
      <w:r w:rsidR="0086213E" w:rsidRPr="00C348F4">
        <w:t>1-й</w:t>
      </w:r>
      <w:r w:rsidR="004D7374" w:rsidRPr="00C348F4">
        <w:t xml:space="preserve"> линии </w:t>
      </w:r>
      <w:r w:rsidR="004D7374" w:rsidRPr="00C348F4">
        <w:rPr>
          <w:b/>
        </w:rPr>
        <w:t>рекомендовано</w:t>
      </w:r>
      <w:r w:rsidR="004D7374" w:rsidRPr="00C348F4">
        <w:t xml:space="preserve"> рассмотреть возможность проведения трансплантации </w:t>
      </w:r>
      <w:r w:rsidR="00F16D99" w:rsidRPr="00C348F4">
        <w:t xml:space="preserve">аллогенных </w:t>
      </w:r>
      <w:r w:rsidR="004D7374" w:rsidRPr="00C348F4">
        <w:t>гемопоэтических стволовых клеток в качестве консолидации</w:t>
      </w:r>
      <w:r w:rsidR="006D1E7B" w:rsidRPr="00C348F4">
        <w:t xml:space="preserve"> </w:t>
      </w:r>
      <w:r w:rsidR="000B0AC3" w:rsidRPr="00C348F4">
        <w:fldChar w:fldCharType="begin" w:fldLock="1"/>
      </w:r>
      <w:r w:rsidR="00015814" w:rsidRPr="00C348F4">
        <w:instrText>ADDIN CSL_CITATION {"citationItems":[{"id":"ITEM-1","itemData":{"DOI":"10.1200/JCO.2007.15.4757","ISSN":"0732183X","abstract":"Purpose: We reported encouraging early results of allogeneic hematopoietic cell transplantation (HCT) after nonmyeloablative conditioning in 64 patients who had advanced chronic lymphocytic leukemia (CLL). Here, we have extended the follow-up to a median of 5 years and have included data on an additional 18 patients. Patients and Methods: Eighty-two patients, age 42 to 72 years, who had fludarabine-refractory CLL were conditioned with 2 Gy total-body irradiation alone or combined with fludarabine followed by HCT from related (n = 52) or unrelated (n = 30) donors. Results: Complete remission (CR) and partial remission were achieved in 55% and 15% of patients, respectively. Higher CR rates were noted after unrelated HCT (67% v 48%). The 5-year incidences of nonrelapse mortality (NRM), progression/relapse, overall survival, and progression-free survival were 23%, 38%, 50%, and 39%, respectively. Among 25 patients initially reported in CR, 8% relapsed and 8% died as a result of NRM, whereas 84% have remained alive and in CR. Among 14 responding patients who were tested and who had molecular eradication of their disease, two died as a result of NRM, two relapsed, and 10 have remained negative. At 5 years, 76% of living patients were entirely well, whereas 24% continued to receive immunosuppression for chronic graft-versus-host disease; the median performance status in each group was 100% and 90%, respectively. Lymphadenopathy ≥ 5 cm, but not cytogenetic abnormalities at HCT, predicted relapse. In a risk-stratification model, patients who had lymphadenopathy less than 5 cm and no comorbidities had a 5-year OS of 71%. Conclusion: Nonmyeloablative HCT resulted in a median survival of 5 years for patients who had fludarabine-refractory CLL with sustained remissions and in the continued resolution of chronic graft-versus-host disease in surviving patients. © 2008 by American Society of Clinical Oncology.","author":[{"dropping-particle":"","family":"Sorror","given":"Mohamed L.","non-dropping-particle":"","parse-names":false,"suffix":""},{"dropping-particle":"","family":"Storer","given":"Barry E.","non-dropping-particle":"","parse-names":false,"suffix":""},{"dropping-particle":"","family":"Sandmaier","given":"Brenda M.","non-dropping-particle":"","parse-names":false,"suffix":""},{"dropping-particle":"","family":"Maris","given":"Michael","non-dropping-particle":"","parse-names":false,"suffix":""},{"dropping-particle":"","family":"Shizuru","given":"Judith","non-dropping-particle":"","parse-names":false,"suffix":""},{"dropping-particle":"","family":"Maziarz","given":"Richard","non-dropping-particle":"","parse-names":false,"suffix":""},{"dropping-particle":"","family":"Agura","given":"Edward","non-dropping-particle":"","parse-names":false,"suffix":""},{"dropping-particle":"","family":"Chauncey","given":"Thomas R.","non-dropping-particle":"","parse-names":false,"suffix":""},{"dropping-particle":"","family":"Pulsipher","given":"Michael A.","non-dropping-particle":"","parse-names":false,"suffix":""},{"dropping-particle":"","family":"McSweeney","given":"Peter A.","non-dropping-particle":"","parse-names":false,"suffix":""},{"dropping-particle":"","family":"Wade","given":"James C.","non-dropping-particle":"","parse-names":false,"suffix":""},{"dropping-particle":"","family":"Bruno","given":"Benedetto","non-dropping-particle":"","parse-names":false,"suffix":""},{"dropping-particle":"","family":"Langston","given":"Amelia","non-dropping-particle":"","parse-names":false,"suffix":""},{"dropping-particle":"","family":"Radich","given":"Jerald","non-dropping-particle":"","parse-names":false,"suffix":""},{"dropping-particle":"","family":"Niederwieser","given":"Dietger","non-dropping-particle":"","parse-names":false,"suffix":""},{"dropping-particle":"","family":"Blume","given":"Karl G.","non-dropping-particle":"","parse-names":false,"suffix":""},{"dropping-particle":"","family":"Storb","given":"Rainer","non-dropping-particle":"","parse-names":false,"suffix":""},{"dropping-particle":"","family":"Maloney","given":"David G.","non-dropping-particle":"","parse-names":false,"suffix":""}],"container-title":"Journal of Clinical Oncology","id":"ITEM-1","issue":"30","issued":{"date-parts":[["2008","10","20"]]},"page":"4912-4920","title":"Five-year follow-up of patients with advanced chronic lymphocytic leukemia treated with allogeneic hematopoietic cell transplantation after nonmyeloablative conditioning","type":"article-journal","volume":"26"},"uris":["http://www.mendeley.com/documents/?uuid=c8667c7e-d06b-3a1f-9bdd-057009deab58"]},{"id":"ITEM-2","itemData":{"DOI":"10.1182/blood-2010-03-275420","ISSN":"00064971","abstract":"The purpose of this prospective multi-center phase 2 trial was to investigate the long-term outcome of reduced-intensity conditioning allogeneic stem cell transplantation (alloSCT) in patients with poor-risk chronic lymphocytic leukemia. Conditioning was fludarabine/cyclophosphamide-based. Longitudinal quantitative monitoring of minimal residual disease (MRD) was performed centrally by MRD-flow or real-time quantitative polymerase chain reaction. One hundred eligible patients were enrolled, and 90 patients proceeded to alloSCT. With a median follow-up of 46 months (7-102 months), 4-year nonrelapse mortality, event-free survival (EFS) and overall survival (OS) were 23%, 42%, and 65%, respectively. Of 52 patients with MRD monitoring available, 27 (52%) were alive and MRD negative at 12 months after transplant. Four-year EFS of this subset was 89% with all event-free patients except for 2 being MRD negative at the most recent assessment. EFS was similar for all genetic subsets, including 17p deletion (17p-). In multivariate analyses, uncontrolled disease at alloSCT and in vivo T-cell depletion with alemtuzumab, but not 17p-, previous purine analogue refractoriness, or donor source (human leukocyte antigen-identical siblings or unrelated donors) had an adverse impact on EFS and OS. In conclusion, alloSCT for poor-risk chronic lymphocytic leukemia can result in long-term MRD-negative survival in up to one-half of the patients independent of the underlying genomic risk profile. This trial is registered at http://clinicaltrials.gov as NCT00281983. © 2010 by The American Society of Hematology.","author":[{"dropping-particle":"","family":"Dreger","given":"Peter","non-dropping-particle":"","parse-names":false,"suffix":""},{"dropping-particle":"","family":"Döhner","given":"Hartmut","non-dropping-particle":"","parse-names":false,"suffix":""},{"dropping-particle":"","family":"Ritgen","given":"Matthias","non-dropping-particle":"","parse-names":false,"suffix":""},{"dropping-particle":"","family":"Böttcher","given":"Sebastian","non-dropping-particle":"","parse-names":false,"suffix":""},{"dropping-particle":"","family":"Busch","given":"Raymonde","non-dropping-particle":"","parse-names":false,"suffix":""},{"dropping-particle":"","family":"Dietrich","given":"Sascha","non-dropping-particle":"","parse-names":false,"suffix":""},{"dropping-particle":"","family":"Bunjes","given":"Donald","non-dropping-particle":"","parse-names":false,"suffix":""},{"dropping-particle":"","family":"Cohen","given":"Sandra","non-dropping-particle":"","parse-names":false,"suffix":""},{"dropping-particle":"","family":"Schubert","given":"Jörg","non-dropping-particle":"","parse-names":false,"suffix":""},{"dropping-particle":"","family":"Hegenbart","given":"Ute","non-dropping-particle":"","parse-names":false,"suffix":""},{"dropping-particle":"","family":"Beelen","given":"Dietrich","non-dropping-particle":"","parse-names":false,"suffix":""},{"dropping-particle":"","family":"Zeis","given":"Matthias","non-dropping-particle":"","parse-names":false,"suffix":""},{"dropping-particle":"","family":"Stadler","given":"Michael","non-dropping-particle":"","parse-names":false,"suffix":""},{"dropping-particle":"","family":"Hasenkamp","given":"Justin","non-dropping-particle":"","parse-names":false,"suffix":""},{"dropping-particle":"","family":"Uharek","given":"Lutz","non-dropping-particle":"","parse-names":false,"suffix":""},{"dropping-particle":"","family":"Scheid","given":"Christof","non-dropping-particle":"","parse-names":false,"suffix":""},{"dropping-particle":"","family":"Humpe","given":"Andreas","non-dropping-particle":"","parse-names":false,"suffix":""},{"dropping-particle":"","family":"Zenz","given":"Thorsten","non-dropping-particle":"","parse-names":false,"suffix":""},{"dropping-particle":"","family":"Winkler","given":"Dirk","non-dropping-particle":"","parse-names":false,"suffix":""},{"dropping-particle":"","family":"Hallek","given":"Michael","non-dropping-particle":"","parse-names":false,"suffix":""},{"dropping-particle":"","family":"Kneba","given":"Michael","non-dropping-particle":"","parse-names":false,"suffix":""},{"dropping-particle":"","family":"Schmitz","given":"Norbert","non-dropping-particle":"","parse-names":false,"suffix":""},{"dropping-particle":"","family":"Stilgenbauer","given":"Stephan","non-dropping-particle":"","parse-names":false,"suffix":""}],"container-title":"Blood","id":"ITEM-2","issue":"14","issued":{"date-parts":[["2010","10","7"]]},"page":"2438-2447","title":"Allogeneic stem cell transplantation provides durable disease control in poor-risk chronic lymphocytic leukemia: Long-term clinical and MRD results of the German CLL Study Group CLL3X trial","type":"article-journal","volume":"116"},"uris":["http://www.mendeley.com/documents/?uuid=971dcce6-824c-3366-80ba-7b1dc6b012dc"]}],"mendeley":{"formattedCitation":"[45,46]","plainTextFormattedCitation":"[45,46]","previouslyFormattedCitation":"[45,46]"},"properties":{"noteIndex":0},"schema":"https://github.com/citation-style-language/schema/raw/master/csl-citation.json"}</w:instrText>
      </w:r>
      <w:r w:rsidR="000B0AC3" w:rsidRPr="00C348F4">
        <w:fldChar w:fldCharType="separate"/>
      </w:r>
      <w:r w:rsidR="00015814" w:rsidRPr="00C348F4">
        <w:rPr>
          <w:noProof/>
        </w:rPr>
        <w:t>[45,46]</w:t>
      </w:r>
      <w:r w:rsidR="000B0AC3" w:rsidRPr="00C348F4">
        <w:fldChar w:fldCharType="end"/>
      </w:r>
      <w:r w:rsidR="004D7374" w:rsidRPr="00C348F4">
        <w:t xml:space="preserve">. </w:t>
      </w:r>
    </w:p>
    <w:p w:rsidR="004D7374" w:rsidRPr="00C348F4" w:rsidRDefault="004D7374" w:rsidP="00BE6A1C">
      <w:pPr>
        <w:contextualSpacing/>
        <w:rPr>
          <w:b/>
          <w:spacing w:val="-4"/>
        </w:rPr>
      </w:pPr>
      <w:r w:rsidRPr="00C348F4">
        <w:rPr>
          <w:b/>
          <w:spacing w:val="-4"/>
        </w:rPr>
        <w:t xml:space="preserve">Уровень убедительности </w:t>
      </w:r>
      <w:r w:rsidR="00C20509" w:rsidRPr="00C348F4">
        <w:rPr>
          <w:b/>
          <w:spacing w:val="-4"/>
        </w:rPr>
        <w:t xml:space="preserve">рекомендаций – </w:t>
      </w:r>
      <w:r w:rsidR="001E3D61" w:rsidRPr="00C348F4">
        <w:rPr>
          <w:b/>
          <w:spacing w:val="-4"/>
        </w:rPr>
        <w:t>В</w:t>
      </w:r>
      <w:r w:rsidR="006D1E7B" w:rsidRPr="00C348F4">
        <w:rPr>
          <w:b/>
          <w:spacing w:val="-4"/>
        </w:rPr>
        <w:t xml:space="preserve"> </w:t>
      </w:r>
      <w:r w:rsidRPr="00C348F4">
        <w:rPr>
          <w:b/>
          <w:spacing w:val="-4"/>
        </w:rPr>
        <w:t>(уровень до</w:t>
      </w:r>
      <w:r w:rsidR="001E3D61" w:rsidRPr="00C348F4">
        <w:rPr>
          <w:b/>
          <w:spacing w:val="-4"/>
        </w:rPr>
        <w:t xml:space="preserve">стоверности </w:t>
      </w:r>
      <w:r w:rsidR="00C20509" w:rsidRPr="00C348F4">
        <w:rPr>
          <w:b/>
          <w:spacing w:val="-4"/>
        </w:rPr>
        <w:t xml:space="preserve">доказательств – </w:t>
      </w:r>
      <w:r w:rsidR="001E3D61" w:rsidRPr="00C348F4">
        <w:rPr>
          <w:b/>
          <w:spacing w:val="-4"/>
        </w:rPr>
        <w:t>3</w:t>
      </w:r>
      <w:r w:rsidRPr="00C348F4">
        <w:rPr>
          <w:b/>
          <w:spacing w:val="-4"/>
        </w:rPr>
        <w:t>)</w:t>
      </w:r>
      <w:r w:rsidR="00C740F1" w:rsidRPr="00C348F4">
        <w:rPr>
          <w:b/>
          <w:spacing w:val="-4"/>
        </w:rPr>
        <w:t>.</w:t>
      </w:r>
    </w:p>
    <w:p w:rsidR="004D7374" w:rsidRPr="00C348F4" w:rsidRDefault="00A81638" w:rsidP="00BE6A1C">
      <w:pPr>
        <w:contextualSpacing/>
      </w:pPr>
      <w:r w:rsidRPr="00C348F4">
        <w:rPr>
          <w:b/>
        </w:rPr>
        <w:t>Комментарии</w:t>
      </w:r>
      <w:r w:rsidR="004D7374" w:rsidRPr="00C348F4">
        <w:rPr>
          <w:b/>
        </w:rPr>
        <w:t>:</w:t>
      </w:r>
      <w:r w:rsidR="00030520" w:rsidRPr="00C348F4">
        <w:rPr>
          <w:b/>
        </w:rPr>
        <w:t xml:space="preserve"> </w:t>
      </w:r>
      <w:r w:rsidR="0086213E" w:rsidRPr="00C348F4">
        <w:rPr>
          <w:i/>
        </w:rPr>
        <w:t>о</w:t>
      </w:r>
      <w:r w:rsidR="004D7374" w:rsidRPr="00C348F4">
        <w:rPr>
          <w:i/>
        </w:rPr>
        <w:t xml:space="preserve">птимальным сроком проведения трансплантации следует считать </w:t>
      </w:r>
      <w:r w:rsidR="0086213E" w:rsidRPr="00C348F4">
        <w:rPr>
          <w:i/>
        </w:rPr>
        <w:br/>
        <w:t>2-й</w:t>
      </w:r>
      <w:r w:rsidR="004D7374" w:rsidRPr="00C348F4">
        <w:rPr>
          <w:i/>
        </w:rPr>
        <w:t xml:space="preserve"> год терапии ибрутинибом</w:t>
      </w:r>
      <w:r w:rsidR="00F16D99" w:rsidRPr="00C348F4">
        <w:rPr>
          <w:i/>
        </w:rPr>
        <w:t>**</w:t>
      </w:r>
      <w:r w:rsidR="00C740F1" w:rsidRPr="00C348F4">
        <w:rPr>
          <w:i/>
        </w:rPr>
        <w:t>.</w:t>
      </w:r>
    </w:p>
    <w:p w:rsidR="004D7374" w:rsidRPr="00C348F4" w:rsidRDefault="00C740F1" w:rsidP="00BE6A1C">
      <w:pPr>
        <w:pStyle w:val="a"/>
      </w:pPr>
      <w:r w:rsidRPr="00C348F4">
        <w:t xml:space="preserve">Пациентам </w:t>
      </w:r>
      <w:r w:rsidR="00AD6066" w:rsidRPr="00C348F4">
        <w:t xml:space="preserve">с верифицированным ХЛЛ/ЛМЛ </w:t>
      </w:r>
      <w:r w:rsidR="004D7374" w:rsidRPr="00C348F4">
        <w:t xml:space="preserve">из группы высокого риска (с del(17p) и/или мутацией </w:t>
      </w:r>
      <w:r w:rsidR="004D7374" w:rsidRPr="00C348F4">
        <w:rPr>
          <w:i/>
        </w:rPr>
        <w:t>TP53</w:t>
      </w:r>
      <w:r w:rsidR="004D7374" w:rsidRPr="00C348F4">
        <w:t>), которым лечение ибрутинибом</w:t>
      </w:r>
      <w:r w:rsidR="004F517E" w:rsidRPr="00C348F4">
        <w:t>**</w:t>
      </w:r>
      <w:r w:rsidR="004D7374" w:rsidRPr="00C348F4">
        <w:t xml:space="preserve"> не может быть назначено, </w:t>
      </w:r>
      <w:r w:rsidR="008311A0" w:rsidRPr="00C348F4">
        <w:t>при наличии возможности</w:t>
      </w:r>
      <w:r w:rsidR="00030520" w:rsidRPr="00C348F4">
        <w:t xml:space="preserve"> </w:t>
      </w:r>
      <w:r w:rsidR="004D7374" w:rsidRPr="00C348F4">
        <w:rPr>
          <w:b/>
        </w:rPr>
        <w:t>рекомендуется</w:t>
      </w:r>
      <w:r w:rsidR="004D7374" w:rsidRPr="00C348F4">
        <w:t xml:space="preserve"> назначение венетоклакса</w:t>
      </w:r>
      <w:r w:rsidR="006D1E7B" w:rsidRPr="00C348F4">
        <w:t xml:space="preserve"> </w:t>
      </w:r>
      <w:r w:rsidR="005E336A" w:rsidRPr="00C348F4">
        <w:t xml:space="preserve">в </w:t>
      </w:r>
      <w:r w:rsidR="0086213E" w:rsidRPr="00C348F4">
        <w:t xml:space="preserve">режиме </w:t>
      </w:r>
      <w:r w:rsidR="005E336A" w:rsidRPr="00C348F4">
        <w:t>монотерапии</w:t>
      </w:r>
      <w:r w:rsidR="00437AD9" w:rsidRPr="00C348F4">
        <w:t xml:space="preserve"> (</w:t>
      </w:r>
      <w:r w:rsidR="00AA4B03" w:rsidRPr="00C348F4">
        <w:t xml:space="preserve">схемы режимов лечения см. в приложении </w:t>
      </w:r>
      <w:r w:rsidR="00437AD9" w:rsidRPr="00C348F4">
        <w:t>А3.3)</w:t>
      </w:r>
      <w:r w:rsidR="006D1E7B" w:rsidRPr="00C348F4">
        <w:t xml:space="preserve"> </w:t>
      </w:r>
      <w:r w:rsidR="000B0AC3" w:rsidRPr="00C348F4">
        <w:fldChar w:fldCharType="begin" w:fldLock="1"/>
      </w:r>
      <w:r w:rsidR="00015814" w:rsidRPr="00C348F4">
        <w:instrText>ADDIN CSL_CITATION {"citationItems":[{"id":"ITEM-1","itemData":{"DOI":"10.1016/S1470-2045(16)30019-5","ISSN":"14745488","abstract":"Background Deletion of chromosome 17p (del[17p]) in patients with chronic lymphocytic leukaemia confers very poor prognosis when treated with standard chemo-immunotherapy. Venetoclax is an oral small-molecule BCL2 inhibitor that induces chronic lymphocytic leukaemia cell apoptosis. In a previous first-in-human study of venetoclax, 77% of patients with relapsed or refractory chronic lymphocytic leukaemia achieved an overall response. Here we aimed to assess the activity and safety of venetoclax monotherapy in patients with relapsed or refractory del(17p) chronic lymphocytic leukaemia. Methods In this phase 2, single-arm, multicentre study, we recruited patients aged 18 years and older with del(17p) relapsed or refractory chronic lymphocytic leukaemia (as defined by 2008 Modified International Workshop on Chronic Lymphocytic Leukemia guidelines) from 31 centres in the USA, Canada, UK, Germany, Poland, and Australia. Patients started once daily venetoclax with a weekly dose ramp-up schedule (20, 50, 100, 200, 400 mg) over 4–5 weeks. Patients were then given daily 400 mg continuous dosing until disease progression or discontinuation for another reason. The primary endpoint was the proportion of patients achieving an overall response, assessed by an independent review committee. Activity and safety analyses included all patients who received at least one dose of study drug (per protocol). This study is registered with ClinicalTrials.gov, number NCT01889186. Follow-up is ongoing, and patients are still receiving treatment. Findings Between May 27, 2013, and June 27, 2014, 107 patients were enrolled into the study. At a median follow-up of 12·1 months (IQR 10·1–14·2), an overall response by independent review was achieved in 85 (79·4%; 95% CI 70·5–86·6) of 107 patients. The most common grade 3–4 adverse events were neutropenia (43 [40%]), infection (21 [20%]), anaemia (19 [18%]), and thrombocytopenia (16 [15%]). Serious adverse events occurred in 59 (55%) patients, irrespective of their relationship to treatment, with the most common (≥5% of patients) being pyrexia and autoimmune haemolytic anaemia (seven [7%] each), pneumonia (six [6%]), and febrile neutropenia (five [5%]). 11 patients died in the study within 30 days of the last dose of venetoclax; seven due to disease progression and four from an adverse event (none assessed as treatment related). Interpretation Results of this trial show that venetoclax monotherapy is active and well tolerated in patients …","author":[{"dropping-particle":"","family":"Stilgenbauer","given":"Stephan","non-dropping-particle":"","parse-names":false,"suffix":""},{"dropping-particle":"","family":"Eichhorst","given":"Barbara","non-dropping-particle":"","parse-names":false,"suffix":""},{"dropping-particle":"","family":"Schetelig","given":"Johannes","non-dropping-particle":"","parse-names":false,"suffix":""},{"dropping-particle":"","family":"Coutre","given":"Steven","non-dropping-particle":"","parse-names":false,"suffix":""},{"dropping-particle":"","family":"Seymour","given":"John F.","non-dropping-particle":"","parse-names":false,"suffix":""},{"dropping-particle":"","family":"Munir","given":"Talha","non-dropping-particle":"","parse-names":false,"suffix":""},{"dropping-particle":"","family":"Puvvada","given":"Soham D.","non-dropping-particle":"","parse-names":false,"suffix":""},{"dropping-particle":"","family":"Wendtner","given":"Clemens Martin","non-dropping-particle":"","parse-names":false,"suffix":""},{"dropping-particle":"","family":"Roberts","given":"Andrew W.","non-dropping-particle":"","parse-names":false,"suffix":""},{"dropping-particle":"","family":"Jurczak","given":"Wojciech","non-dropping-particle":"","parse-names":false,"suffix":""},{"dropping-particle":"","family":"Mulligan","given":"Stephen P.","non-dropping-particle":"","parse-names":false,"suffix":""},{"dropping-particle":"","family":"Böttcher","given":"Sebastian","non-dropping-particle":"","parse-names":false,"suffix":""},{"dropping-particle":"","family":"Mobasher","given":"Mehrdad","non-dropping-particle":"","parse-names":false,"suffix":""},{"dropping-particle":"","family":"Zhu","given":"Ming","non-dropping-particle":"","parse-names":false,"suffix":""},{"dropping-particle":"","family":"Desai","given":"Monali","non-dropping-particle":"","parse-names":false,"suffix":""},{"dropping-particle":"","family":"Chyla","given":"Brenda","non-dropping-particle":"","parse-names":false,"suffix":""},{"dropping-particle":"","family":"Verdugo","given":"Maria","non-dropping-particle":"","parse-names":false,"suffix":""},{"dropping-particle":"","family":"Enschede","given":"Sari Heitner","non-dropping-particle":"","parse-names":false,"suffix":""},{"dropping-particle":"","family":"Cerri","given":"Elisa","non-dropping-particle":"","parse-names":false,"suffix":""},{"dropping-particle":"","family":"Humerickhouse","given":"Rod","non-dropping-particle":"","parse-names":false,"suffix":""},{"dropping-particle":"","family":"Gordon","given":"Gary","non-dropping-particle":"","parse-names":false,"suffix":""},{"dropping-particle":"","family":"Hallek","given":"Michael","non-dropping-particle":"","parse-names":false,"suffix":""},{"dropping-particle":"","family":"Wierda","given":"William G.","non-dropping-particle":"","parse-names":false,"suffix":""}],"container-title":"The Lancet Oncology","id":"ITEM-1","issue":"6","issued":{"date-parts":[["2016","6","1"]]},"page":"768-778","publisher":"Lancet Publishing Group","title":"Venetoclax in relapsed or refractory chronic lymphocytic leukaemia with 17p deletion: a multicentre, open-label, phase 2 study","type":"article-journal","volume":"17"},"uris":["http://www.mendeley.com/documents/?uuid=5b6cb042-b045-3e90-ae34-61c5795111c5"]}],"mendeley":{"formattedCitation":"[47]","plainTextFormattedCitation":"[47]","previouslyFormattedCitation":"[47]"},"properties":{"noteIndex":0},"schema":"https://github.com/citation-style-language/schema/raw/master/csl-citation.json"}</w:instrText>
      </w:r>
      <w:r w:rsidR="000B0AC3" w:rsidRPr="00C348F4">
        <w:fldChar w:fldCharType="separate"/>
      </w:r>
      <w:r w:rsidR="00015814" w:rsidRPr="00C348F4">
        <w:rPr>
          <w:noProof/>
        </w:rPr>
        <w:t>[47]</w:t>
      </w:r>
      <w:r w:rsidR="000B0AC3" w:rsidRPr="00C348F4">
        <w:fldChar w:fldCharType="end"/>
      </w:r>
      <w:r w:rsidR="004D7374" w:rsidRPr="00C348F4">
        <w:t>.</w:t>
      </w:r>
    </w:p>
    <w:p w:rsidR="004D7374" w:rsidRPr="0086213E" w:rsidRDefault="004D7374" w:rsidP="00BE6A1C">
      <w:pPr>
        <w:contextualSpacing/>
        <w:rPr>
          <w:b/>
          <w:spacing w:val="-4"/>
        </w:rPr>
      </w:pPr>
      <w:r w:rsidRPr="00C348F4">
        <w:rPr>
          <w:b/>
          <w:spacing w:val="-4"/>
        </w:rPr>
        <w:t xml:space="preserve">Уровень убедительности </w:t>
      </w:r>
      <w:r w:rsidR="00C20509" w:rsidRPr="00C348F4">
        <w:rPr>
          <w:b/>
          <w:spacing w:val="-4"/>
        </w:rPr>
        <w:t xml:space="preserve">рекомендаций – </w:t>
      </w:r>
      <w:r w:rsidR="001E3D61" w:rsidRPr="00C348F4">
        <w:rPr>
          <w:b/>
          <w:spacing w:val="-4"/>
        </w:rPr>
        <w:t>В</w:t>
      </w:r>
      <w:r w:rsidR="00030520" w:rsidRPr="00C348F4">
        <w:rPr>
          <w:b/>
          <w:spacing w:val="-4"/>
        </w:rPr>
        <w:t xml:space="preserve"> </w:t>
      </w:r>
      <w:r w:rsidRPr="00C348F4">
        <w:rPr>
          <w:b/>
          <w:spacing w:val="-4"/>
        </w:rPr>
        <w:t>(уровень</w:t>
      </w:r>
      <w:r w:rsidRPr="0086213E">
        <w:rPr>
          <w:b/>
          <w:spacing w:val="-4"/>
        </w:rPr>
        <w:t xml:space="preserve"> достоверности </w:t>
      </w:r>
      <w:r w:rsidR="00C20509" w:rsidRPr="0086213E">
        <w:rPr>
          <w:b/>
          <w:spacing w:val="-4"/>
        </w:rPr>
        <w:t xml:space="preserve">доказательств – </w:t>
      </w:r>
      <w:r w:rsidR="001E3D61" w:rsidRPr="0086213E">
        <w:rPr>
          <w:b/>
          <w:spacing w:val="-4"/>
        </w:rPr>
        <w:t>3</w:t>
      </w:r>
      <w:r w:rsidRPr="0086213E">
        <w:rPr>
          <w:b/>
          <w:spacing w:val="-4"/>
        </w:rPr>
        <w:t>)</w:t>
      </w:r>
      <w:r w:rsidR="00C740F1" w:rsidRPr="0086213E">
        <w:rPr>
          <w:b/>
          <w:spacing w:val="-4"/>
        </w:rPr>
        <w:t>.</w:t>
      </w:r>
    </w:p>
    <w:p w:rsidR="004D7374" w:rsidRDefault="004D7374" w:rsidP="00B93B9E">
      <w:pPr>
        <w:pStyle w:val="2"/>
        <w:contextualSpacing/>
      </w:pPr>
      <w:bookmarkStart w:id="48" w:name="_Toc24546441"/>
      <w:bookmarkStart w:id="49" w:name="_Toc23601728"/>
      <w:r>
        <w:t>3.3</w:t>
      </w:r>
      <w:r w:rsidR="00397360" w:rsidRPr="00397360">
        <w:t>.</w:t>
      </w:r>
      <w:r>
        <w:t xml:space="preserve"> Выбор терапии ХЛЛ </w:t>
      </w:r>
      <w:r w:rsidR="0086213E">
        <w:t>2-</w:t>
      </w:r>
      <w:r>
        <w:t>й и последующих линий</w:t>
      </w:r>
      <w:bookmarkEnd w:id="48"/>
      <w:bookmarkEnd w:id="49"/>
    </w:p>
    <w:p w:rsidR="00F16D99" w:rsidRPr="003147A2" w:rsidRDefault="00F16D99" w:rsidP="00B93B9E">
      <w:pPr>
        <w:contextualSpacing/>
        <w:rPr>
          <w:i/>
        </w:rPr>
      </w:pPr>
      <w:r w:rsidRPr="003147A2">
        <w:rPr>
          <w:i/>
        </w:rPr>
        <w:t>Выбор терапии при рецидивах ХЛЛ зависит от следующих факторов:</w:t>
      </w:r>
    </w:p>
    <w:p w:rsidR="00F16D99" w:rsidRPr="0086213E" w:rsidRDefault="00F16D99" w:rsidP="0086213E">
      <w:pPr>
        <w:pStyle w:val="a"/>
        <w:numPr>
          <w:ilvl w:val="0"/>
          <w:numId w:val="21"/>
        </w:numPr>
        <w:spacing w:before="0"/>
        <w:rPr>
          <w:i/>
        </w:rPr>
      </w:pPr>
      <w:r w:rsidRPr="0086213E">
        <w:rPr>
          <w:i/>
        </w:rPr>
        <w:t xml:space="preserve">терапия </w:t>
      </w:r>
      <w:r w:rsidR="0086213E">
        <w:rPr>
          <w:i/>
        </w:rPr>
        <w:t>1-й</w:t>
      </w:r>
      <w:r w:rsidRPr="0086213E">
        <w:rPr>
          <w:i/>
        </w:rPr>
        <w:t xml:space="preserve"> линии;</w:t>
      </w:r>
    </w:p>
    <w:p w:rsidR="00F16D99" w:rsidRPr="0086213E" w:rsidRDefault="00F16D99" w:rsidP="0086213E">
      <w:pPr>
        <w:pStyle w:val="a"/>
        <w:numPr>
          <w:ilvl w:val="0"/>
          <w:numId w:val="21"/>
        </w:numPr>
        <w:spacing w:before="0"/>
        <w:rPr>
          <w:i/>
        </w:rPr>
      </w:pPr>
      <w:r w:rsidRPr="0086213E">
        <w:rPr>
          <w:i/>
        </w:rPr>
        <w:t>время наступления рецидива;</w:t>
      </w:r>
    </w:p>
    <w:p w:rsidR="00F16D99" w:rsidRPr="0086213E" w:rsidRDefault="00F16D99" w:rsidP="0086213E">
      <w:pPr>
        <w:pStyle w:val="a"/>
        <w:numPr>
          <w:ilvl w:val="0"/>
          <w:numId w:val="21"/>
        </w:numPr>
        <w:spacing w:before="0"/>
        <w:rPr>
          <w:i/>
        </w:rPr>
      </w:pPr>
      <w:r w:rsidRPr="0086213E">
        <w:rPr>
          <w:i/>
        </w:rPr>
        <w:t>клиническая картина рецидив</w:t>
      </w:r>
      <w:r w:rsidR="0086213E">
        <w:rPr>
          <w:i/>
        </w:rPr>
        <w:t>а</w:t>
      </w:r>
      <w:r w:rsidRPr="0086213E">
        <w:rPr>
          <w:i/>
        </w:rPr>
        <w:t>.</w:t>
      </w:r>
    </w:p>
    <w:p w:rsidR="00F16D99" w:rsidRPr="003147A2" w:rsidRDefault="00F16D99" w:rsidP="00691D0D">
      <w:pPr>
        <w:spacing w:line="355" w:lineRule="auto"/>
        <w:ind w:firstLine="709"/>
        <w:contextualSpacing/>
        <w:rPr>
          <w:i/>
        </w:rPr>
      </w:pPr>
      <w:r w:rsidRPr="003147A2">
        <w:rPr>
          <w:i/>
        </w:rPr>
        <w:t>В терапии рецидива, как и в терапии 1</w:t>
      </w:r>
      <w:r w:rsidR="0086213E">
        <w:rPr>
          <w:i/>
        </w:rPr>
        <w:t>-й</w:t>
      </w:r>
      <w:r w:rsidRPr="003147A2">
        <w:rPr>
          <w:i/>
        </w:rPr>
        <w:t xml:space="preserve"> линии, принципиальное значение имеет определение делеции 17</w:t>
      </w:r>
      <w:r w:rsidRPr="003147A2">
        <w:rPr>
          <w:i/>
          <w:lang w:val="en-US"/>
        </w:rPr>
        <w:t>p</w:t>
      </w:r>
      <w:r w:rsidRPr="003147A2">
        <w:rPr>
          <w:i/>
        </w:rPr>
        <w:t xml:space="preserve"> и мутации TP53. Утрата функции </w:t>
      </w:r>
      <w:r w:rsidRPr="003147A2">
        <w:rPr>
          <w:i/>
          <w:lang w:val="en-US"/>
        </w:rPr>
        <w:t>TP</w:t>
      </w:r>
      <w:r w:rsidRPr="003147A2">
        <w:rPr>
          <w:i/>
        </w:rPr>
        <w:t>53 в рецидиве наблюдается у 20</w:t>
      </w:r>
      <w:r w:rsidR="00DD3D1E">
        <w:rPr>
          <w:i/>
        </w:rPr>
        <w:t xml:space="preserve"> %</w:t>
      </w:r>
      <w:r w:rsidRPr="003147A2">
        <w:rPr>
          <w:i/>
        </w:rPr>
        <w:t xml:space="preserve"> </w:t>
      </w:r>
      <w:r w:rsidR="00222B3F">
        <w:rPr>
          <w:i/>
        </w:rPr>
        <w:t>пациентов</w:t>
      </w:r>
      <w:r w:rsidRPr="003147A2">
        <w:rPr>
          <w:i/>
        </w:rPr>
        <w:t xml:space="preserve">. При выявлении утраты </w:t>
      </w:r>
      <w:r w:rsidRPr="003147A2">
        <w:rPr>
          <w:i/>
          <w:lang w:val="en-US"/>
        </w:rPr>
        <w:t>TP</w:t>
      </w:r>
      <w:r w:rsidRPr="003147A2">
        <w:rPr>
          <w:i/>
        </w:rPr>
        <w:t xml:space="preserve">53, как и в </w:t>
      </w:r>
      <w:r w:rsidR="0086213E">
        <w:rPr>
          <w:i/>
        </w:rPr>
        <w:t>1-й</w:t>
      </w:r>
      <w:r w:rsidRPr="003147A2">
        <w:rPr>
          <w:i/>
        </w:rPr>
        <w:t xml:space="preserve"> линии</w:t>
      </w:r>
      <w:r w:rsidR="0086213E">
        <w:rPr>
          <w:i/>
        </w:rPr>
        <w:t xml:space="preserve"> терапии</w:t>
      </w:r>
      <w:r w:rsidRPr="003147A2">
        <w:rPr>
          <w:i/>
        </w:rPr>
        <w:t>, наиболее оправданн</w:t>
      </w:r>
      <w:r w:rsidR="0086213E">
        <w:rPr>
          <w:i/>
        </w:rPr>
        <w:t>ым</w:t>
      </w:r>
      <w:r w:rsidRPr="003147A2">
        <w:rPr>
          <w:i/>
        </w:rPr>
        <w:t xml:space="preserve"> является </w:t>
      </w:r>
      <w:r w:rsidR="0086213E">
        <w:rPr>
          <w:i/>
        </w:rPr>
        <w:t>назначение ибрутиниба</w:t>
      </w:r>
      <w:r w:rsidR="006600A3">
        <w:rPr>
          <w:i/>
        </w:rPr>
        <w:t>**</w:t>
      </w:r>
      <w:r w:rsidRPr="003147A2">
        <w:rPr>
          <w:i/>
        </w:rPr>
        <w:t xml:space="preserve">, если он не применялся ранее. </w:t>
      </w:r>
    </w:p>
    <w:p w:rsidR="009B7DF7" w:rsidRPr="00C348F4" w:rsidRDefault="00691D0D" w:rsidP="00691D0D">
      <w:pPr>
        <w:pStyle w:val="a"/>
        <w:spacing w:line="355" w:lineRule="auto"/>
      </w:pPr>
      <w:r>
        <w:t>П</w:t>
      </w:r>
      <w:r w:rsidR="004D7374">
        <w:t>ациент</w:t>
      </w:r>
      <w:r>
        <w:t>ам</w:t>
      </w:r>
      <w:r w:rsidR="004D7374">
        <w:t xml:space="preserve"> с поздним рецидивом</w:t>
      </w:r>
      <w:r w:rsidR="00AD6066">
        <w:t xml:space="preserve"> ХЛЛ/ЛМЛ</w:t>
      </w:r>
      <w:r w:rsidR="004D7374">
        <w:t xml:space="preserve"> </w:t>
      </w:r>
      <w:r w:rsidR="004D7374" w:rsidRPr="00C348F4">
        <w:t>после иммунохимиотерапии (&gt;24 мес. после последней терапии) при отсутствии делеции 17p</w:t>
      </w:r>
      <w:r w:rsidR="0086213E" w:rsidRPr="00C348F4">
        <w:t xml:space="preserve"> и </w:t>
      </w:r>
      <w:r w:rsidR="004D7374" w:rsidRPr="00C348F4">
        <w:t xml:space="preserve">мутации </w:t>
      </w:r>
      <w:r w:rsidR="004D7374" w:rsidRPr="00C348F4">
        <w:rPr>
          <w:i/>
        </w:rPr>
        <w:t>TP53</w:t>
      </w:r>
      <w:r w:rsidR="004D7374" w:rsidRPr="00C348F4">
        <w:t xml:space="preserve"> </w:t>
      </w:r>
      <w:r w:rsidR="004D7374" w:rsidRPr="00C348F4">
        <w:rPr>
          <w:b/>
        </w:rPr>
        <w:t>рекоменд</w:t>
      </w:r>
      <w:r w:rsidR="00222B3F" w:rsidRPr="00C348F4">
        <w:rPr>
          <w:b/>
        </w:rPr>
        <w:t>уется</w:t>
      </w:r>
      <w:r w:rsidR="006919DC" w:rsidRPr="00C348F4">
        <w:rPr>
          <w:b/>
        </w:rPr>
        <w:t xml:space="preserve"> </w:t>
      </w:r>
      <w:r w:rsidR="004D7374" w:rsidRPr="00C348F4">
        <w:t>один из следующих вариантов лечения</w:t>
      </w:r>
      <w:r w:rsidR="00437AD9" w:rsidRPr="00C348F4">
        <w:t xml:space="preserve"> (</w:t>
      </w:r>
      <w:r w:rsidR="00AA4B03" w:rsidRPr="00C348F4">
        <w:t xml:space="preserve">схемы режимов лечения см. в приложении </w:t>
      </w:r>
      <w:r w:rsidR="00437AD9" w:rsidRPr="00C348F4">
        <w:t>А3.3)</w:t>
      </w:r>
      <w:r w:rsidR="004D7374" w:rsidRPr="00C348F4">
        <w:t xml:space="preserve">: </w:t>
      </w:r>
    </w:p>
    <w:p w:rsidR="009B7DF7" w:rsidRPr="00C348F4" w:rsidRDefault="0086213E" w:rsidP="00691D0D">
      <w:pPr>
        <w:pStyle w:val="a"/>
        <w:numPr>
          <w:ilvl w:val="0"/>
          <w:numId w:val="32"/>
        </w:numPr>
        <w:tabs>
          <w:tab w:val="left" w:pos="1134"/>
        </w:tabs>
        <w:spacing w:before="0" w:line="355" w:lineRule="auto"/>
      </w:pPr>
      <w:r w:rsidRPr="00C348F4">
        <w:t>П</w:t>
      </w:r>
      <w:r w:rsidR="004D7374" w:rsidRPr="00C348F4">
        <w:t>овтор иммунохимиотерапии 1</w:t>
      </w:r>
      <w:r w:rsidRPr="00C348F4">
        <w:t>-й</w:t>
      </w:r>
      <w:r w:rsidR="004D7374" w:rsidRPr="00C348F4">
        <w:t xml:space="preserve"> линии</w:t>
      </w:r>
      <w:r w:rsidR="00E02ECB" w:rsidRPr="00C348F4">
        <w:t xml:space="preserve"> </w:t>
      </w:r>
      <w:r w:rsidR="000B0AC3" w:rsidRPr="00C348F4">
        <w:fldChar w:fldCharType="begin" w:fldLock="1"/>
      </w:r>
      <w:r w:rsidR="00015814" w:rsidRPr="00C348F4">
        <w:instrText>ADDIN CSL_CITATION {"citationItems":[{"id":"ITEM-1","itemData":{"DOI":"10.1182/blood-2014-06-583765","ISBN":"2014065837","ISSN":"1528-0020","PMID":"25281606","abstract":"While fludarabine, cyclophosphamide and rituximab (FCR) is established as standard first-line treatment for younger patients with chronic lymphocytic leukemia (CLL), there is little information to guide the management of patients with CLL refractory to, or relapsed following, frontline FCR treatment. In order to define optimal salvage strategy, and in order to identify patients not suitable for retreatment with FCR, we examined the survival and treatment outcome of 300 patients enrolled on a phase II study of FCR. After a median 142 months of follow-up, 156 patients developed progressive CLL, with a median survival of 51 months following disease progression. The duration of first remission (REM1) was a key determinant of survival following disease progression and first salvage. Patients with a short REM1 (&lt; 3 years) had short survival irrespective of salvage therapy received; these patients have high unmet medical need and are good candidates for investigation of novel therapies. In patients with a long REM1 (≥ 3 years), salvage treatment with either repeat FCR or lenalidomide-based therapy results in subsequent median survival exceeding 5 years; for these patients, FCR rechallenge represents a reasonable standard of care.","author":[{"dropping-particle":"","family":"Tam","given":"Constantine S","non-dropping-particle":"","parse-names":false,"suffix":""},{"dropping-particle":"","family":"O'Brien","given":"Susan","non-dropping-particle":"","parse-names":false,"suffix":""},{"dropping-particle":"","family":"Plunkett","given":"William","non-dropping-particle":"","parse-names":false,"suffix":""},{"dropping-particle":"","family":"Wierda","given":"William","non-dropping-particle":"","parse-names":false,"suffix":""},{"dropping-particle":"","family":"Ferrajoli","given":"Alessandra","non-dropping-particle":"","parse-names":false,"suffix":""},{"dropping-particle":"","family":"Wang","given":"Xuemei","non-dropping-particle":"","parse-names":false,"suffix":""},{"dropping-particle":"","family":"Do","given":"Kim-Anh","non-dropping-particle":"","parse-names":false,"suffix":""},{"dropping-particle":"","family":"Cortes","given":"Jorge","non-dropping-particle":"","parse-names":false,"suffix":""},{"dropping-particle":"","family":"Khouri","given":"Issa","non-dropping-particle":"","parse-names":false,"suffix":""},{"dropping-particle":"","family":"Kantarjian","given":"Hagop","non-dropping-particle":"","parse-names":false,"suffix":""},{"dropping-particle":"","family":"Lerner","given":"Susan","non-dropping-particle":"","parse-names":false,"suffix":""},{"dropping-particle":"","family":"Keating","given":"Michael J","non-dropping-particle":"","parse-names":false,"suffix":""}],"container-title":"Blood","id":"ITEM-1","issued":{"date-parts":[["2014","10","3"]]},"page":"3059-3064","title":"Life After FCR: Outcomes of patients with chronic lymphocytic leukemia who progress after frontline treatment with Fludarabine, Cyclophosphamide and Rituximab.","type":"article-journal"},"uris":["http://www.mendeley.com/documents/?uuid=a8a14a85-cde0-3eba-85a7-ba3811c8fb3d"]}],"mendeley":{"formattedCitation":"[48]","plainTextFormattedCitation":"[48]","previouslyFormattedCitation":"[48]"},"properties":{"noteIndex":0},"schema":"https://github.com/citation-style-language/schema/raw/master/csl-citation.json"}</w:instrText>
      </w:r>
      <w:r w:rsidR="000B0AC3" w:rsidRPr="00C348F4">
        <w:fldChar w:fldCharType="separate"/>
      </w:r>
      <w:r w:rsidR="00015814" w:rsidRPr="00C348F4">
        <w:rPr>
          <w:noProof/>
        </w:rPr>
        <w:t>[48]</w:t>
      </w:r>
      <w:r w:rsidR="000B0AC3" w:rsidRPr="00C348F4">
        <w:fldChar w:fldCharType="end"/>
      </w:r>
      <w:r w:rsidRPr="00C348F4">
        <w:t>.</w:t>
      </w:r>
    </w:p>
    <w:p w:rsidR="009B7DF7" w:rsidRPr="00C348F4" w:rsidRDefault="0086213E" w:rsidP="00691D0D">
      <w:pPr>
        <w:pStyle w:val="a"/>
        <w:numPr>
          <w:ilvl w:val="0"/>
          <w:numId w:val="32"/>
        </w:numPr>
        <w:tabs>
          <w:tab w:val="left" w:pos="1134"/>
        </w:tabs>
        <w:spacing w:before="0" w:line="355" w:lineRule="auto"/>
      </w:pPr>
      <w:r w:rsidRPr="00C348F4">
        <w:t>А</w:t>
      </w:r>
      <w:r w:rsidR="004D7374" w:rsidRPr="00C348F4">
        <w:t>льтернативный режим иммунохимиотерапии</w:t>
      </w:r>
      <w:r w:rsidR="00E02ECB" w:rsidRPr="00C348F4">
        <w:rPr>
          <w:lang w:val="en-US"/>
        </w:rPr>
        <w:t xml:space="preserve"> </w:t>
      </w:r>
      <w:r w:rsidR="000B0AC3" w:rsidRPr="00C348F4">
        <w:fldChar w:fldCharType="begin" w:fldLock="1"/>
      </w:r>
      <w:r w:rsidR="00015814" w:rsidRPr="00C348F4">
        <w:instrText>ADDIN CSL_CITATION {"citationItems":[{"id":"ITEM-1","itemData":{"DOI":"10.1182/blood-2014-06-583765","ISBN":"2014065837","ISSN":"1528-0020","PMID":"25281606","abstract":"While fludarabine, cyclophosphamide and rituximab (FCR) is established as standard first-line treatment for younger patients with chronic lymphocytic leukemia (CLL), there is little information to guide the management of patients with CLL refractory to, or relapsed following, frontline FCR treatment. In order to define optimal salvage strategy, and in order to identify patients not suitable for retreatment with FCR, we examined the survival and treatment outcome of 300 patients enrolled on a phase II study of FCR. After a median 142 months of follow-up, 156 patients developed progressive CLL, with a median survival of 51 months following disease progression. The duration of first remission (REM1) was a key determinant of survival following disease progression and first salvage. Patients with a short REM1 (&lt; 3 years) had short survival irrespective of salvage therapy received; these patients have high unmet medical need and are good candidates for investigation of novel therapies. In patients with a long REM1 (≥ 3 years), salvage treatment with either repeat FCR or lenalidomide-based therapy results in subsequent median survival exceeding 5 years; for these patients, FCR rechallenge represents a reasonable standard of care.","author":[{"dropping-particle":"","family":"Tam","given":"Constantine S","non-dropping-particle":"","parse-names":false,"suffix":""},{"dropping-particle":"","family":"O'Brien","given":"Susan","non-dropping-particle":"","parse-names":false,"suffix":""},{"dropping-particle":"","family":"Plunkett","given":"William","non-dropping-particle":"","parse-names":false,"suffix":""},{"dropping-particle":"","family":"Wierda","given":"William","non-dropping-particle":"","parse-names":false,"suffix":""},{"dropping-particle":"","family":"Ferrajoli","given":"Alessandra","non-dropping-particle":"","parse-names":false,"suffix":""},{"dropping-particle":"","family":"Wang","given":"Xuemei","non-dropping-particle":"","parse-names":false,"suffix":""},{"dropping-particle":"","family":"Do","given":"Kim-Anh","non-dropping-particle":"","parse-names":false,"suffix":""},{"dropping-particle":"","family":"Cortes","given":"Jorge","non-dropping-particle":"","parse-names":false,"suffix":""},{"dropping-particle":"","family":"Khouri","given":"Issa","non-dropping-particle":"","parse-names":false,"suffix":""},{"dropping-particle":"","family":"Kantarjian","given":"Hagop","non-dropping-particle":"","parse-names":false,"suffix":""},{"dropping-particle":"","family":"Lerner","given":"Susan","non-dropping-particle":"","parse-names":false,"suffix":""},{"dropping-particle":"","family":"Keating","given":"Michael J","non-dropping-particle":"","parse-names":false,"suffix":""}],"container-title":"Blood","id":"ITEM-1","issued":{"date-parts":[["2014","10","3"]]},"page":"3059-3064","title":"Life After FCR: Outcomes of patients with chronic lymphocytic leukemia who progress after frontline treatment with Fludarabine, Cyclophosphamide and Rituximab.","type":"article-journal"},"uris":["http://www.mendeley.com/documents/?uuid=a8a14a85-cde0-3eba-85a7-ba3811c8fb3d"]},{"id":"ITEM-2","itemData":{"DOI":"10.1200/JCO.2010.33.8061","ISSN":"0732183X","abstract":"Purpose: The objective of this trial was to evaluate safety and efficacy of bendamustine combined with rituximab (BR) in patients with relapsed and/or refractory chronic lymphocytic leukemia (CLL). Patients and Methods: Seventy-eight patients, including 22 patients with fludarabine-refractory disease (28.2%) and 14 patients (17.9%) with deletion of 17p, received BR chemoimmunotherapy. Bendamustine was administered at a dose of 70 mg/m 2 on days 1 and 2 combined with rituximab 375 mg/m2 on day 0 of the first course and 500 mg/m2 on day 1 during subsequent courses for up to six courses. Results: On the basis of intent-to-treat analysis, the overall response rate was 59.0% (95% CI, 47.3% to 70.0%). Complete response, partial response, and nodular partial response were achieved in 9.0%, 47.4%, and 2.6% of patients, respectively. Overall response rate was 45.5% in fludarabine-refractory patients and 60.5% in fludarabine-sensitive patients. Among genetic subgroups, 92.3% of patients with del(11q), 100% with trisomy 12, 7.1% with del(17p), and 58.7% with unmutated IGHV status responded to treatment. After a median follow-up time of 24 months, the median event-free survival was 14.7 months. Severe infections occurred in 12.8% of patients. Grade 3 or 4 neutropenia, thrombocytopenia, and anemia were documented in 23.1%, 28.2%, and 16.6% of patients, respectively. Conclusion: Chemoimmunotherapy with BR is effective and safe in patients with relapsed CLL and has notable activity in fludarabine-refractory disease. Major but tolerable toxicities were myelosuppression and infections. These promising results encouraged us to initiate a further phase II trial evaluating the BR regimen in patients with previously untreated CLL. © 2011 by American Society of Clinical Oncology.","author":[{"dropping-particle":"","family":"Fischer","given":"Kirsten","non-dropping-particle":"","parse-names":false,"suffix":""},{"dropping-particle":"","family":"Cramer","given":"Paula","non-dropping-particle":"","parse-names":false,"suffix":""},{"dropping-particle":"","family":"Busch","given":"Raymonde","non-dropping-particle":"","parse-names":false,"suffix":""},{"dropping-particle":"","family":"Stilgenbauer","given":"Stephan","non-dropping-particle":"","parse-names":false,"suffix":""},{"dropping-particle":"","family":"Bahlo","given":"Jasmin","non-dropping-particle":"","parse-names":false,"suffix":""},{"dropping-particle":"","family":"Schweighofer","given":"Carmen D.","non-dropping-particle":"","parse-names":false,"suffix":""},{"dropping-particle":"","family":"Boẗtcher","given":"Sebastian","non-dropping-particle":"","parse-names":false,"suffix":""},{"dropping-particle":"","family":"Staib","given":"Peter","non-dropping-particle":"","parse-names":false,"suffix":""},{"dropping-particle":"","family":"Kiehl","given":"Michael","non-dropping-particle":"","parse-names":false,"suffix":""},{"dropping-particle":"","family":"Eckart","given":"Michael J.","non-dropping-particle":"","parse-names":false,"suffix":""},{"dropping-particle":"","family":"Kranz","given":"Gabriele","non-dropping-particle":"","parse-names":false,"suffix":""},{"dropping-particle":"","family":"Goede","given":"Valentin","non-dropping-particle":"","parse-names":false,"suffix":""},{"dropping-particle":"","family":"Elter","given":"Thomas","non-dropping-particle":"","parse-names":false,"suffix":""},{"dropping-particle":"","family":"Buḧler","given":"Andreas","non-dropping-particle":"","parse-names":false,"suffix":""},{"dropping-particle":"","family":"Winkler","given":"Dirk","non-dropping-particle":"","parse-names":false,"suffix":""},{"dropping-particle":"","family":"Kneba","given":"Michael","non-dropping-particle":"","parse-names":false,"suffix":""},{"dropping-particle":"","family":"Doḧner","given":"Hartmut","non-dropping-particle":"","parse-names":false,"suffix":""},{"dropping-particle":"","family":"Eichhorst","given":"Barbara F.","non-dropping-particle":"","parse-names":false,"suffix":""},{"dropping-particle":"","family":"Hallek","given":"Michael","non-dropping-particle":"","parse-names":false,"suffix":""},{"dropping-particle":"","family":"Wendtner","given":"Clemens Martin","non-dropping-particle":"","parse-names":false,"suffix":""}],"container-title":"Journal of Clinical Oncology","id":"ITEM-2","issue":"26","issued":{"date-parts":[["2011","9","10"]]},"page":"3559-3566","title":"Bendamustine combined with rituximab in patients with relapsed and/or refractory chronic lymphocytic leukemia: A Multicenter Phase II trial of the German Chronic Lymphocytic Leukemia Study Group","type":"article-journal","volume":"29"},"uris":["http://www.mendeley.com/documents/?uuid=18c6272f-1cbf-3944-ad15-2b219806912b"]}],"mendeley":{"formattedCitation":"[48,49]","plainTextFormattedCitation":"[48,49]","previouslyFormattedCitation":"[48,49]"},"properties":{"noteIndex":0},"schema":"https://github.com/citation-style-language/schema/raw/master/csl-citation.json"}</w:instrText>
      </w:r>
      <w:r w:rsidR="000B0AC3" w:rsidRPr="00C348F4">
        <w:fldChar w:fldCharType="separate"/>
      </w:r>
      <w:r w:rsidR="00015814" w:rsidRPr="00C348F4">
        <w:rPr>
          <w:noProof/>
        </w:rPr>
        <w:t>[48,49]</w:t>
      </w:r>
      <w:r w:rsidR="000B0AC3" w:rsidRPr="00C348F4">
        <w:fldChar w:fldCharType="end"/>
      </w:r>
      <w:r w:rsidRPr="00C348F4">
        <w:t>.</w:t>
      </w:r>
    </w:p>
    <w:p w:rsidR="009B7DF7" w:rsidRPr="00C348F4" w:rsidRDefault="0086213E" w:rsidP="00E30AF3">
      <w:pPr>
        <w:pStyle w:val="a"/>
        <w:numPr>
          <w:ilvl w:val="0"/>
          <w:numId w:val="32"/>
        </w:numPr>
        <w:tabs>
          <w:tab w:val="left" w:pos="1134"/>
        </w:tabs>
        <w:spacing w:before="0" w:line="355" w:lineRule="auto"/>
      </w:pPr>
      <w:r w:rsidRPr="00C348F4">
        <w:lastRenderedPageBreak/>
        <w:t>И</w:t>
      </w:r>
      <w:r w:rsidR="004D7374" w:rsidRPr="00C348F4">
        <w:t>брутиниб</w:t>
      </w:r>
      <w:r w:rsidR="006D567B" w:rsidRPr="00C348F4">
        <w:t>**</w:t>
      </w:r>
      <w:r w:rsidR="004D7374" w:rsidRPr="00C348F4">
        <w:t xml:space="preserve"> </w:t>
      </w:r>
      <w:r w:rsidR="00AE69C4" w:rsidRPr="00C348F4">
        <w:rPr>
          <w:lang w:eastAsia="ru-RU"/>
        </w:rPr>
        <w:t xml:space="preserve">420 мг/сут (3 капсулы) внутрь 1 раз в день ежедневно в течение всего курса и далее (после завершения циклов </w:t>
      </w:r>
      <w:r w:rsidR="00AE69C4" w:rsidRPr="00C348F4">
        <w:rPr>
          <w:lang w:val="en-US" w:eastAsia="ru-RU"/>
        </w:rPr>
        <w:t>BR</w:t>
      </w:r>
      <w:r w:rsidR="00AE69C4" w:rsidRPr="00C348F4">
        <w:rPr>
          <w:lang w:eastAsia="ru-RU"/>
        </w:rPr>
        <w:t>) – до прогрессирования или развития неприемлемой токсичности</w:t>
      </w:r>
      <w:r w:rsidR="00AE69C4" w:rsidRPr="00C348F4">
        <w:t xml:space="preserve"> </w:t>
      </w:r>
      <w:r w:rsidRPr="00C348F4">
        <w:t>±</w:t>
      </w:r>
      <w:r w:rsidR="004D7374" w:rsidRPr="00C348F4">
        <w:t xml:space="preserve"> </w:t>
      </w:r>
      <w:r w:rsidR="001018E4" w:rsidRPr="00C348F4">
        <w:rPr>
          <w:lang w:val="en-US"/>
        </w:rPr>
        <w:t>BR</w:t>
      </w:r>
      <w:r w:rsidR="00AE69C4" w:rsidRPr="00C348F4">
        <w:t xml:space="preserve"> (</w:t>
      </w:r>
      <w:r w:rsidR="00E30AF3" w:rsidRPr="00C348F4">
        <w:t>#</w:t>
      </w:r>
      <w:r w:rsidR="00E30AF3" w:rsidRPr="00C348F4">
        <w:rPr>
          <w:rFonts w:eastAsia="Times New Roman"/>
          <w:lang w:eastAsia="ru-RU"/>
        </w:rPr>
        <w:t>бендамустин</w:t>
      </w:r>
      <w:r w:rsidR="00AE69C4" w:rsidRPr="00C348F4">
        <w:rPr>
          <w:rFonts w:eastAsia="Times New Roman"/>
          <w:lang w:eastAsia="ru-RU"/>
        </w:rPr>
        <w:t>** – 90 мг/м</w:t>
      </w:r>
      <w:r w:rsidR="00AE69C4" w:rsidRPr="00C348F4">
        <w:rPr>
          <w:rFonts w:eastAsia="Times New Roman"/>
          <w:vertAlign w:val="superscript"/>
          <w:lang w:eastAsia="ru-RU"/>
        </w:rPr>
        <w:t>2</w:t>
      </w:r>
      <w:r w:rsidR="00AE69C4" w:rsidRPr="00C348F4">
        <w:rPr>
          <w:rFonts w:eastAsia="Times New Roman"/>
          <w:lang w:eastAsia="ru-RU"/>
        </w:rPr>
        <w:t xml:space="preserve"> в/в кап., дни 2–3 цикла 1; дни 1, 2 циклов 2–6; </w:t>
      </w:r>
      <w:r w:rsidR="00E30AF3" w:rsidRPr="00C348F4">
        <w:rPr>
          <w:rFonts w:eastAsia="Times New Roman"/>
          <w:lang w:eastAsia="ru-RU"/>
        </w:rPr>
        <w:t>ритуксимаб</w:t>
      </w:r>
      <w:r w:rsidR="00AE69C4" w:rsidRPr="00C348F4">
        <w:rPr>
          <w:rFonts w:eastAsia="Times New Roman"/>
          <w:lang w:eastAsia="ru-RU"/>
        </w:rPr>
        <w:t>** – 375 мг/м</w:t>
      </w:r>
      <w:r w:rsidR="00AE69C4" w:rsidRPr="00C348F4">
        <w:rPr>
          <w:rFonts w:eastAsia="Times New Roman"/>
          <w:vertAlign w:val="superscript"/>
          <w:lang w:eastAsia="ru-RU"/>
        </w:rPr>
        <w:t>2</w:t>
      </w:r>
      <w:r w:rsidR="00AE69C4" w:rsidRPr="00C348F4">
        <w:rPr>
          <w:rFonts w:eastAsia="Times New Roman"/>
          <w:lang w:eastAsia="ru-RU"/>
        </w:rPr>
        <w:t xml:space="preserve"> в/в кап., день 1 цикла 1; 500 мг/м</w:t>
      </w:r>
      <w:r w:rsidR="00AE69C4" w:rsidRPr="00C348F4">
        <w:rPr>
          <w:rFonts w:eastAsia="Times New Roman"/>
          <w:vertAlign w:val="superscript"/>
          <w:lang w:eastAsia="ru-RU"/>
        </w:rPr>
        <w:t>2</w:t>
      </w:r>
      <w:r w:rsidR="00AE69C4" w:rsidRPr="00C348F4">
        <w:rPr>
          <w:rFonts w:eastAsia="Times New Roman"/>
          <w:lang w:eastAsia="ru-RU"/>
        </w:rPr>
        <w:t xml:space="preserve"> в/в кап. или </w:t>
      </w:r>
      <w:r w:rsidR="00EA3851">
        <w:rPr>
          <w:rFonts w:eastAsia="Times New Roman"/>
          <w:lang w:eastAsia="ru-RU"/>
        </w:rPr>
        <w:t>1400 мг п/к</w:t>
      </w:r>
      <w:r w:rsidR="00AE69C4" w:rsidRPr="00C348F4">
        <w:rPr>
          <w:rFonts w:eastAsia="Times New Roman"/>
          <w:lang w:eastAsia="ru-RU"/>
        </w:rPr>
        <w:t xml:space="preserve">, день 1 циклов 2–6. Лечение возобновляется на 29-й день., всего 6 циклов) </w:t>
      </w:r>
      <w:r w:rsidR="00C848DD" w:rsidRPr="00C348F4">
        <w:t xml:space="preserve"> </w:t>
      </w:r>
      <w:r w:rsidR="000B0AC3" w:rsidRPr="00C348F4">
        <w:rPr>
          <w:lang w:val="en-US"/>
        </w:rPr>
        <w:fldChar w:fldCharType="begin" w:fldLock="1"/>
      </w:r>
      <w:r w:rsidR="00015814" w:rsidRPr="00C348F4">
        <w:rPr>
          <w:lang w:val="en-US"/>
        </w:rPr>
        <w:instrText>ADDIN</w:instrText>
      </w:r>
      <w:r w:rsidR="00015814" w:rsidRPr="00C348F4">
        <w:instrText xml:space="preserve"> </w:instrText>
      </w:r>
      <w:r w:rsidR="00015814" w:rsidRPr="00C348F4">
        <w:rPr>
          <w:lang w:val="en-US"/>
        </w:rPr>
        <w:instrText>CSL</w:instrText>
      </w:r>
      <w:r w:rsidR="00015814" w:rsidRPr="00C348F4">
        <w:instrText>_</w:instrText>
      </w:r>
      <w:r w:rsidR="00015814" w:rsidRPr="00C348F4">
        <w:rPr>
          <w:lang w:val="en-US"/>
        </w:rPr>
        <w:instrText>CITATION</w:instrText>
      </w:r>
      <w:r w:rsidR="00015814" w:rsidRPr="00C348F4">
        <w:instrText xml:space="preserve"> {"</w:instrText>
      </w:r>
      <w:r w:rsidR="00015814" w:rsidRPr="00C348F4">
        <w:rPr>
          <w:lang w:val="en-US"/>
        </w:rPr>
        <w:instrText>citationItems</w:instrText>
      </w:r>
      <w:r w:rsidR="00015814" w:rsidRPr="00C348F4">
        <w:instrText>":[{"</w:instrText>
      </w:r>
      <w:r w:rsidR="00015814" w:rsidRPr="00C348F4">
        <w:rPr>
          <w:lang w:val="en-US"/>
        </w:rPr>
        <w:instrText>id</w:instrText>
      </w:r>
      <w:r w:rsidR="00015814" w:rsidRPr="00C348F4">
        <w:instrText>":"</w:instrText>
      </w:r>
      <w:r w:rsidR="00015814" w:rsidRPr="00C348F4">
        <w:rPr>
          <w:lang w:val="en-US"/>
        </w:rPr>
        <w:instrText>ITEM</w:instrText>
      </w:r>
      <w:r w:rsidR="00015814" w:rsidRPr="00C348F4">
        <w:instrText>-1","</w:instrText>
      </w:r>
      <w:r w:rsidR="00015814" w:rsidRPr="00C348F4">
        <w:rPr>
          <w:lang w:val="en-US"/>
        </w:rPr>
        <w:instrText>itemData</w:instrText>
      </w:r>
      <w:r w:rsidR="00015814" w:rsidRPr="00C348F4">
        <w:instrText>":{"</w:instrText>
      </w:r>
      <w:r w:rsidR="00015814" w:rsidRPr="00C348F4">
        <w:rPr>
          <w:lang w:val="en-US"/>
        </w:rPr>
        <w:instrText>DOI</w:instrText>
      </w:r>
      <w:r w:rsidR="00015814" w:rsidRPr="00C348F4">
        <w:instrText>":"10.1056/</w:instrText>
      </w:r>
      <w:r w:rsidR="00015814" w:rsidRPr="00C348F4">
        <w:rPr>
          <w:lang w:val="en-US"/>
        </w:rPr>
        <w:instrText>NEJMoa</w:instrText>
      </w:r>
      <w:r w:rsidR="00015814" w:rsidRPr="00C348F4">
        <w:instrText>1400376","</w:instrText>
      </w:r>
      <w:r w:rsidR="00015814" w:rsidRPr="00C348F4">
        <w:rPr>
          <w:lang w:val="en-US"/>
        </w:rPr>
        <w:instrText>ISSN</w:instrText>
      </w:r>
      <w:r w:rsidR="00015814" w:rsidRPr="00C348F4">
        <w:instrText>":"1533-4406","</w:instrText>
      </w:r>
      <w:r w:rsidR="00015814" w:rsidRPr="00C348F4">
        <w:rPr>
          <w:lang w:val="en-US"/>
        </w:rPr>
        <w:instrText>PMID</w:instrText>
      </w:r>
      <w:r w:rsidR="00015814" w:rsidRPr="00C348F4">
        <w:instrText>":"24881631","</w:instrText>
      </w:r>
      <w:r w:rsidR="00015814" w:rsidRPr="00C348F4">
        <w:rPr>
          <w:lang w:val="en-US"/>
        </w:rPr>
        <w:instrText>abstract</w:instrText>
      </w:r>
      <w:r w:rsidR="00015814" w:rsidRPr="00C348F4">
        <w:instrText>":"</w:instrText>
      </w:r>
      <w:r w:rsidR="00015814" w:rsidRPr="00C348F4">
        <w:rPr>
          <w:lang w:val="en-US"/>
        </w:rPr>
        <w:instrText>BACKGROUND</w:instrText>
      </w:r>
      <w:r w:rsidR="00015814" w:rsidRPr="00C348F4">
        <w:instrText xml:space="preserve"> </w:instrText>
      </w:r>
      <w:r w:rsidR="00015814" w:rsidRPr="00C348F4">
        <w:rPr>
          <w:lang w:val="en-US"/>
        </w:rPr>
        <w:instrText>In</w:instrText>
      </w:r>
      <w:r w:rsidR="00015814" w:rsidRPr="00C348F4">
        <w:instrText xml:space="preserve"> </w:instrText>
      </w:r>
      <w:r w:rsidR="00015814" w:rsidRPr="00C348F4">
        <w:rPr>
          <w:lang w:val="en-US"/>
        </w:rPr>
        <w:instrText>patients</w:instrText>
      </w:r>
      <w:r w:rsidR="00015814" w:rsidRPr="00C348F4">
        <w:instrText xml:space="preserve"> </w:instrText>
      </w:r>
      <w:r w:rsidR="00015814" w:rsidRPr="00C348F4">
        <w:rPr>
          <w:lang w:val="en-US"/>
        </w:rPr>
        <w:instrText>with</w:instrText>
      </w:r>
      <w:r w:rsidR="00015814" w:rsidRPr="00C348F4">
        <w:instrText xml:space="preserve"> </w:instrText>
      </w:r>
      <w:r w:rsidR="00015814" w:rsidRPr="00C348F4">
        <w:rPr>
          <w:lang w:val="en-US"/>
        </w:rPr>
        <w:instrText>chronic</w:instrText>
      </w:r>
      <w:r w:rsidR="00015814" w:rsidRPr="00C348F4">
        <w:instrText xml:space="preserve"> </w:instrText>
      </w:r>
      <w:r w:rsidR="00015814" w:rsidRPr="00C348F4">
        <w:rPr>
          <w:lang w:val="en-US"/>
        </w:rPr>
        <w:instrText>lymphoid</w:instrText>
      </w:r>
      <w:r w:rsidR="00015814" w:rsidRPr="00C348F4">
        <w:instrText xml:space="preserve"> </w:instrText>
      </w:r>
      <w:r w:rsidR="00015814" w:rsidRPr="00C348F4">
        <w:rPr>
          <w:lang w:val="en-US"/>
        </w:rPr>
        <w:instrText>leukemia</w:instrText>
      </w:r>
      <w:r w:rsidR="00015814" w:rsidRPr="00C348F4">
        <w:instrText xml:space="preserve"> (</w:instrText>
      </w:r>
      <w:r w:rsidR="00015814" w:rsidRPr="00C348F4">
        <w:rPr>
          <w:lang w:val="en-US"/>
        </w:rPr>
        <w:instrText>CLL</w:instrText>
      </w:r>
      <w:r w:rsidR="00015814" w:rsidRPr="00C348F4">
        <w:instrText xml:space="preserve">) </w:instrText>
      </w:r>
      <w:r w:rsidR="00015814" w:rsidRPr="00C348F4">
        <w:rPr>
          <w:lang w:val="en-US"/>
        </w:rPr>
        <w:instrText>or</w:instrText>
      </w:r>
      <w:r w:rsidR="00015814" w:rsidRPr="00C348F4">
        <w:instrText xml:space="preserve"> </w:instrText>
      </w:r>
      <w:r w:rsidR="00015814" w:rsidRPr="00C348F4">
        <w:rPr>
          <w:lang w:val="en-US"/>
        </w:rPr>
        <w:instrText>small</w:instrText>
      </w:r>
      <w:r w:rsidR="00015814" w:rsidRPr="00C348F4">
        <w:instrText xml:space="preserve"> </w:instrText>
      </w:r>
      <w:r w:rsidR="00015814" w:rsidRPr="00C348F4">
        <w:rPr>
          <w:lang w:val="en-US"/>
        </w:rPr>
        <w:instrText>lymphocytic</w:instrText>
      </w:r>
      <w:r w:rsidR="00015814" w:rsidRPr="00C348F4">
        <w:instrText xml:space="preserve"> </w:instrText>
      </w:r>
      <w:r w:rsidR="00015814" w:rsidRPr="00C348F4">
        <w:rPr>
          <w:lang w:val="en-US"/>
        </w:rPr>
        <w:instrText>lymphoma</w:instrText>
      </w:r>
      <w:r w:rsidR="00015814" w:rsidRPr="00C348F4">
        <w:instrText xml:space="preserve"> (</w:instrText>
      </w:r>
      <w:r w:rsidR="00015814" w:rsidRPr="00C348F4">
        <w:rPr>
          <w:lang w:val="en-US"/>
        </w:rPr>
        <w:instrText>SLL</w:instrText>
      </w:r>
      <w:r w:rsidR="00015814" w:rsidRPr="00C348F4">
        <w:instrText xml:space="preserve">), </w:instrText>
      </w:r>
      <w:r w:rsidR="00015814" w:rsidRPr="00C348F4">
        <w:rPr>
          <w:lang w:val="en-US"/>
        </w:rPr>
        <w:instrText>a</w:instrText>
      </w:r>
      <w:r w:rsidR="00015814" w:rsidRPr="00C348F4">
        <w:instrText xml:space="preserve"> </w:instrText>
      </w:r>
      <w:r w:rsidR="00015814" w:rsidRPr="00C348F4">
        <w:rPr>
          <w:lang w:val="en-US"/>
        </w:rPr>
        <w:instrText>short</w:instrText>
      </w:r>
      <w:r w:rsidR="00015814" w:rsidRPr="00C348F4">
        <w:instrText xml:space="preserve"> </w:instrText>
      </w:r>
      <w:r w:rsidR="00015814" w:rsidRPr="00C348F4">
        <w:rPr>
          <w:lang w:val="en-US"/>
        </w:rPr>
        <w:instrText>duration</w:instrText>
      </w:r>
      <w:r w:rsidR="00015814" w:rsidRPr="00C348F4">
        <w:instrText xml:space="preserve"> </w:instrText>
      </w:r>
      <w:r w:rsidR="00015814" w:rsidRPr="00C348F4">
        <w:rPr>
          <w:lang w:val="en-US"/>
        </w:rPr>
        <w:instrText>of</w:instrText>
      </w:r>
      <w:r w:rsidR="00015814" w:rsidRPr="00C348F4">
        <w:instrText xml:space="preserve"> </w:instrText>
      </w:r>
      <w:r w:rsidR="00015814" w:rsidRPr="00C348F4">
        <w:rPr>
          <w:lang w:val="en-US"/>
        </w:rPr>
        <w:instrText>response</w:instrText>
      </w:r>
      <w:r w:rsidR="00015814" w:rsidRPr="00C348F4">
        <w:instrText xml:space="preserve"> </w:instrText>
      </w:r>
      <w:r w:rsidR="00015814" w:rsidRPr="00C348F4">
        <w:rPr>
          <w:lang w:val="en-US"/>
        </w:rPr>
        <w:instrText>to</w:instrText>
      </w:r>
      <w:r w:rsidR="00015814" w:rsidRPr="00C348F4">
        <w:instrText xml:space="preserve"> </w:instrText>
      </w:r>
      <w:r w:rsidR="00015814" w:rsidRPr="00C348F4">
        <w:rPr>
          <w:lang w:val="en-US"/>
        </w:rPr>
        <w:instrText>therapy</w:instrText>
      </w:r>
      <w:r w:rsidR="00015814" w:rsidRPr="00C348F4">
        <w:instrText xml:space="preserve"> </w:instrText>
      </w:r>
      <w:r w:rsidR="00015814" w:rsidRPr="00C348F4">
        <w:rPr>
          <w:lang w:val="en-US"/>
        </w:rPr>
        <w:instrText>or</w:instrText>
      </w:r>
      <w:r w:rsidR="00015814" w:rsidRPr="00C348F4">
        <w:instrText xml:space="preserve"> </w:instrText>
      </w:r>
      <w:r w:rsidR="00015814" w:rsidRPr="00C348F4">
        <w:rPr>
          <w:lang w:val="en-US"/>
        </w:rPr>
        <w:instrText>adverse</w:instrText>
      </w:r>
      <w:r w:rsidR="00015814" w:rsidRPr="00C348F4">
        <w:instrText xml:space="preserve"> </w:instrText>
      </w:r>
      <w:r w:rsidR="00015814" w:rsidRPr="00C348F4">
        <w:rPr>
          <w:lang w:val="en-US"/>
        </w:rPr>
        <w:instrText>cytogenetic</w:instrText>
      </w:r>
      <w:r w:rsidR="00015814" w:rsidRPr="00C348F4">
        <w:instrText xml:space="preserve"> </w:instrText>
      </w:r>
      <w:r w:rsidR="00015814" w:rsidRPr="00C348F4">
        <w:rPr>
          <w:lang w:val="en-US"/>
        </w:rPr>
        <w:instrText>abnormalities</w:instrText>
      </w:r>
      <w:r w:rsidR="00015814" w:rsidRPr="00C348F4">
        <w:instrText xml:space="preserve"> </w:instrText>
      </w:r>
      <w:r w:rsidR="00015814" w:rsidRPr="00C348F4">
        <w:rPr>
          <w:lang w:val="en-US"/>
        </w:rPr>
        <w:instrText>are</w:instrText>
      </w:r>
      <w:r w:rsidR="00015814" w:rsidRPr="00C348F4">
        <w:instrText xml:space="preserve"> </w:instrText>
      </w:r>
      <w:r w:rsidR="00015814" w:rsidRPr="00C348F4">
        <w:rPr>
          <w:lang w:val="en-US"/>
        </w:rPr>
        <w:instrText>associated</w:instrText>
      </w:r>
      <w:r w:rsidR="00015814" w:rsidRPr="00C348F4">
        <w:instrText xml:space="preserve"> </w:instrText>
      </w:r>
      <w:r w:rsidR="00015814" w:rsidRPr="00C348F4">
        <w:rPr>
          <w:lang w:val="en-US"/>
        </w:rPr>
        <w:instrText>with</w:instrText>
      </w:r>
      <w:r w:rsidR="00015814" w:rsidRPr="00C348F4">
        <w:instrText xml:space="preserve"> </w:instrText>
      </w:r>
      <w:r w:rsidR="00015814" w:rsidRPr="00C348F4">
        <w:rPr>
          <w:lang w:val="en-US"/>
        </w:rPr>
        <w:instrText>a</w:instrText>
      </w:r>
      <w:r w:rsidR="00015814" w:rsidRPr="00C348F4">
        <w:instrText xml:space="preserve"> </w:instrText>
      </w:r>
      <w:r w:rsidR="00015814" w:rsidRPr="00C348F4">
        <w:rPr>
          <w:lang w:val="en-US"/>
        </w:rPr>
        <w:instrText>poor</w:instrText>
      </w:r>
      <w:r w:rsidR="00015814" w:rsidRPr="00C348F4">
        <w:instrText xml:space="preserve"> </w:instrText>
      </w:r>
      <w:r w:rsidR="00015814" w:rsidRPr="00C348F4">
        <w:rPr>
          <w:lang w:val="en-US"/>
        </w:rPr>
        <w:instrText>outcome</w:instrText>
      </w:r>
      <w:r w:rsidR="00015814" w:rsidRPr="00C348F4">
        <w:instrText xml:space="preserve">. </w:instrText>
      </w:r>
      <w:r w:rsidR="00015814" w:rsidRPr="00C348F4">
        <w:rPr>
          <w:lang w:val="en-US"/>
        </w:rPr>
        <w:instrText>We</w:instrText>
      </w:r>
      <w:r w:rsidR="00015814" w:rsidRPr="00C348F4">
        <w:instrText xml:space="preserve"> </w:instrText>
      </w:r>
      <w:r w:rsidR="00015814" w:rsidRPr="00C348F4">
        <w:rPr>
          <w:lang w:val="en-US"/>
        </w:rPr>
        <w:instrText>evaluated</w:instrText>
      </w:r>
      <w:r w:rsidR="00015814" w:rsidRPr="00C348F4">
        <w:instrText xml:space="preserve"> </w:instrText>
      </w:r>
      <w:r w:rsidR="00015814" w:rsidRPr="00C348F4">
        <w:rPr>
          <w:lang w:val="en-US"/>
        </w:rPr>
        <w:instrText>the</w:instrText>
      </w:r>
      <w:r w:rsidR="00015814" w:rsidRPr="00C348F4">
        <w:instrText xml:space="preserve"> </w:instrText>
      </w:r>
      <w:r w:rsidR="00015814" w:rsidRPr="00C348F4">
        <w:rPr>
          <w:lang w:val="en-US"/>
        </w:rPr>
        <w:instrText>efficacy</w:instrText>
      </w:r>
      <w:r w:rsidR="00015814" w:rsidRPr="00C348F4">
        <w:instrText xml:space="preserve"> </w:instrText>
      </w:r>
      <w:r w:rsidR="00015814" w:rsidRPr="00C348F4">
        <w:rPr>
          <w:lang w:val="en-US"/>
        </w:rPr>
        <w:instrText>of</w:instrText>
      </w:r>
      <w:r w:rsidR="00015814" w:rsidRPr="00C348F4">
        <w:instrText xml:space="preserve"> </w:instrText>
      </w:r>
      <w:r w:rsidR="00015814" w:rsidRPr="00C348F4">
        <w:rPr>
          <w:lang w:val="en-US"/>
        </w:rPr>
        <w:instrText>ibrutinib</w:instrText>
      </w:r>
      <w:r w:rsidR="00015814" w:rsidRPr="00C348F4">
        <w:instrText xml:space="preserve">, </w:instrText>
      </w:r>
      <w:r w:rsidR="00015814" w:rsidRPr="00C348F4">
        <w:rPr>
          <w:lang w:val="en-US"/>
        </w:rPr>
        <w:instrText>a</w:instrText>
      </w:r>
      <w:r w:rsidR="00015814" w:rsidRPr="00C348F4">
        <w:instrText xml:space="preserve"> </w:instrText>
      </w:r>
      <w:r w:rsidR="00015814" w:rsidRPr="00C348F4">
        <w:rPr>
          <w:lang w:val="en-US"/>
        </w:rPr>
        <w:instrText>covalent</w:instrText>
      </w:r>
      <w:r w:rsidR="00015814" w:rsidRPr="00C348F4">
        <w:instrText xml:space="preserve"> </w:instrText>
      </w:r>
      <w:r w:rsidR="00015814" w:rsidRPr="00C348F4">
        <w:rPr>
          <w:lang w:val="en-US"/>
        </w:rPr>
        <w:instrText>inhibitor</w:instrText>
      </w:r>
      <w:r w:rsidR="00015814" w:rsidRPr="00C348F4">
        <w:instrText xml:space="preserve"> </w:instrText>
      </w:r>
      <w:r w:rsidR="00015814" w:rsidRPr="00C348F4">
        <w:rPr>
          <w:lang w:val="en-US"/>
        </w:rPr>
        <w:instrText>of</w:instrText>
      </w:r>
      <w:r w:rsidR="00015814" w:rsidRPr="00C348F4">
        <w:instrText xml:space="preserve"> </w:instrText>
      </w:r>
      <w:r w:rsidR="00015814" w:rsidRPr="00C348F4">
        <w:rPr>
          <w:lang w:val="en-US"/>
        </w:rPr>
        <w:instrText>Bruton</w:instrText>
      </w:r>
      <w:r w:rsidR="00015814" w:rsidRPr="00C348F4">
        <w:instrText>'</w:instrText>
      </w:r>
      <w:r w:rsidR="00015814" w:rsidRPr="00C348F4">
        <w:rPr>
          <w:lang w:val="en-US"/>
        </w:rPr>
        <w:instrText>s</w:instrText>
      </w:r>
      <w:r w:rsidR="00015814" w:rsidRPr="00C348F4">
        <w:instrText xml:space="preserve"> </w:instrText>
      </w:r>
      <w:r w:rsidR="00015814" w:rsidRPr="00C348F4">
        <w:rPr>
          <w:lang w:val="en-US"/>
        </w:rPr>
        <w:instrText>tyrosine</w:instrText>
      </w:r>
      <w:r w:rsidR="00015814" w:rsidRPr="00C348F4">
        <w:instrText xml:space="preserve"> </w:instrText>
      </w:r>
      <w:r w:rsidR="00015814" w:rsidRPr="00C348F4">
        <w:rPr>
          <w:lang w:val="en-US"/>
        </w:rPr>
        <w:instrText>kinase</w:instrText>
      </w:r>
      <w:r w:rsidR="00015814" w:rsidRPr="00C348F4">
        <w:instrText xml:space="preserve">, </w:instrText>
      </w:r>
      <w:r w:rsidR="00015814" w:rsidRPr="00C348F4">
        <w:rPr>
          <w:lang w:val="en-US"/>
        </w:rPr>
        <w:instrText>in</w:instrText>
      </w:r>
      <w:r w:rsidR="00015814" w:rsidRPr="00C348F4">
        <w:instrText xml:space="preserve"> </w:instrText>
      </w:r>
      <w:r w:rsidR="00015814" w:rsidRPr="00C348F4">
        <w:rPr>
          <w:lang w:val="en-US"/>
        </w:rPr>
        <w:instrText>patients</w:instrText>
      </w:r>
      <w:r w:rsidR="00015814" w:rsidRPr="00C348F4">
        <w:instrText xml:space="preserve"> </w:instrText>
      </w:r>
      <w:r w:rsidR="00015814" w:rsidRPr="00C348F4">
        <w:rPr>
          <w:lang w:val="en-US"/>
        </w:rPr>
        <w:instrText>at</w:instrText>
      </w:r>
      <w:r w:rsidR="00015814" w:rsidRPr="00C348F4">
        <w:instrText xml:space="preserve"> </w:instrText>
      </w:r>
      <w:r w:rsidR="00015814" w:rsidRPr="00C348F4">
        <w:rPr>
          <w:lang w:val="en-US"/>
        </w:rPr>
        <w:instrText>risk</w:instrText>
      </w:r>
      <w:r w:rsidR="00015814" w:rsidRPr="00C348F4">
        <w:instrText xml:space="preserve"> </w:instrText>
      </w:r>
      <w:r w:rsidR="00015814" w:rsidRPr="00C348F4">
        <w:rPr>
          <w:lang w:val="en-US"/>
        </w:rPr>
        <w:instrText>for</w:instrText>
      </w:r>
      <w:r w:rsidR="00015814" w:rsidRPr="00C348F4">
        <w:instrText xml:space="preserve"> </w:instrText>
      </w:r>
      <w:r w:rsidR="00015814" w:rsidRPr="00C348F4">
        <w:rPr>
          <w:lang w:val="en-US"/>
        </w:rPr>
        <w:instrText>a</w:instrText>
      </w:r>
      <w:r w:rsidR="00015814" w:rsidRPr="00C348F4">
        <w:instrText xml:space="preserve"> </w:instrText>
      </w:r>
      <w:r w:rsidR="00015814" w:rsidRPr="00C348F4">
        <w:rPr>
          <w:lang w:val="en-US"/>
        </w:rPr>
        <w:instrText>poor</w:instrText>
      </w:r>
      <w:r w:rsidR="00015814" w:rsidRPr="00C348F4">
        <w:instrText xml:space="preserve"> </w:instrText>
      </w:r>
      <w:r w:rsidR="00015814" w:rsidRPr="00C348F4">
        <w:rPr>
          <w:lang w:val="en-US"/>
        </w:rPr>
        <w:instrText>outcome</w:instrText>
      </w:r>
      <w:r w:rsidR="00015814" w:rsidRPr="00C348F4">
        <w:instrText xml:space="preserve">. </w:instrText>
      </w:r>
      <w:r w:rsidR="00015814" w:rsidRPr="00C348F4">
        <w:rPr>
          <w:lang w:val="en-US"/>
        </w:rPr>
        <w:instrText>METHODS</w:instrText>
      </w:r>
      <w:r w:rsidR="00015814" w:rsidRPr="00C348F4">
        <w:instrText xml:space="preserve"> </w:instrText>
      </w:r>
      <w:r w:rsidR="00015814" w:rsidRPr="00C348F4">
        <w:rPr>
          <w:lang w:val="en-US"/>
        </w:rPr>
        <w:instrText>In</w:instrText>
      </w:r>
      <w:r w:rsidR="00015814" w:rsidRPr="00C348F4">
        <w:instrText xml:space="preserve"> </w:instrText>
      </w:r>
      <w:r w:rsidR="00015814" w:rsidRPr="00C348F4">
        <w:rPr>
          <w:lang w:val="en-US"/>
        </w:rPr>
        <w:instrText>this</w:instrText>
      </w:r>
      <w:r w:rsidR="00015814" w:rsidRPr="00C348F4">
        <w:instrText xml:space="preserve"> </w:instrText>
      </w:r>
      <w:r w:rsidR="00015814" w:rsidRPr="00C348F4">
        <w:rPr>
          <w:lang w:val="en-US"/>
        </w:rPr>
        <w:instrText>multicenter</w:instrText>
      </w:r>
      <w:r w:rsidR="00015814" w:rsidRPr="00C348F4">
        <w:instrText xml:space="preserve">, </w:instrText>
      </w:r>
      <w:r w:rsidR="00015814" w:rsidRPr="00C348F4">
        <w:rPr>
          <w:lang w:val="en-US"/>
        </w:rPr>
        <w:instrText>open</w:instrText>
      </w:r>
      <w:r w:rsidR="00015814" w:rsidRPr="00C348F4">
        <w:instrText>-</w:instrText>
      </w:r>
      <w:r w:rsidR="00015814" w:rsidRPr="00C348F4">
        <w:rPr>
          <w:lang w:val="en-US"/>
        </w:rPr>
        <w:instrText>label</w:instrText>
      </w:r>
      <w:r w:rsidR="00015814" w:rsidRPr="00C348F4">
        <w:instrText xml:space="preserve">, </w:instrText>
      </w:r>
      <w:r w:rsidR="00015814" w:rsidRPr="00C348F4">
        <w:rPr>
          <w:lang w:val="en-US"/>
        </w:rPr>
        <w:instrText>phase</w:instrText>
      </w:r>
      <w:r w:rsidR="00015814" w:rsidRPr="00C348F4">
        <w:instrText xml:space="preserve"> 3 </w:instrText>
      </w:r>
      <w:r w:rsidR="00015814" w:rsidRPr="00C348F4">
        <w:rPr>
          <w:lang w:val="en-US"/>
        </w:rPr>
        <w:instrText>study</w:instrText>
      </w:r>
      <w:r w:rsidR="00015814" w:rsidRPr="00C348F4">
        <w:instrText xml:space="preserve">, </w:instrText>
      </w:r>
      <w:r w:rsidR="00015814" w:rsidRPr="00C348F4">
        <w:rPr>
          <w:lang w:val="en-US"/>
        </w:rPr>
        <w:instrText>we</w:instrText>
      </w:r>
      <w:r w:rsidR="00015814" w:rsidRPr="00C348F4">
        <w:instrText xml:space="preserve"> </w:instrText>
      </w:r>
      <w:r w:rsidR="00015814" w:rsidRPr="00C348F4">
        <w:rPr>
          <w:lang w:val="en-US"/>
        </w:rPr>
        <w:instrText>randomly</w:instrText>
      </w:r>
      <w:r w:rsidR="00015814" w:rsidRPr="00C348F4">
        <w:instrText xml:space="preserve"> </w:instrText>
      </w:r>
      <w:r w:rsidR="00015814" w:rsidRPr="00C348F4">
        <w:rPr>
          <w:lang w:val="en-US"/>
        </w:rPr>
        <w:instrText>assigned</w:instrText>
      </w:r>
      <w:r w:rsidR="00015814" w:rsidRPr="00C348F4">
        <w:instrText xml:space="preserve"> 391 </w:instrText>
      </w:r>
      <w:r w:rsidR="00015814" w:rsidRPr="00C348F4">
        <w:rPr>
          <w:lang w:val="en-US"/>
        </w:rPr>
        <w:instrText>patients</w:instrText>
      </w:r>
      <w:r w:rsidR="00015814" w:rsidRPr="00C348F4">
        <w:instrText xml:space="preserve"> </w:instrText>
      </w:r>
      <w:r w:rsidR="00015814" w:rsidRPr="00C348F4">
        <w:rPr>
          <w:lang w:val="en-US"/>
        </w:rPr>
        <w:instrText>with</w:instrText>
      </w:r>
      <w:r w:rsidR="00015814" w:rsidRPr="00C348F4">
        <w:instrText xml:space="preserve"> </w:instrText>
      </w:r>
      <w:r w:rsidR="00015814" w:rsidRPr="00C348F4">
        <w:rPr>
          <w:lang w:val="en-US"/>
        </w:rPr>
        <w:instrText>relapsed</w:instrText>
      </w:r>
      <w:r w:rsidR="00015814" w:rsidRPr="00C348F4">
        <w:instrText xml:space="preserve"> </w:instrText>
      </w:r>
      <w:r w:rsidR="00015814" w:rsidRPr="00C348F4">
        <w:rPr>
          <w:lang w:val="en-US"/>
        </w:rPr>
        <w:instrText>or</w:instrText>
      </w:r>
      <w:r w:rsidR="00015814" w:rsidRPr="00C348F4">
        <w:instrText xml:space="preserve"> </w:instrText>
      </w:r>
      <w:r w:rsidR="00015814" w:rsidRPr="00C348F4">
        <w:rPr>
          <w:lang w:val="en-US"/>
        </w:rPr>
        <w:instrText>refractory</w:instrText>
      </w:r>
      <w:r w:rsidR="00015814" w:rsidRPr="00C348F4">
        <w:instrText xml:space="preserve"> </w:instrText>
      </w:r>
      <w:r w:rsidR="00015814" w:rsidRPr="00C348F4">
        <w:rPr>
          <w:lang w:val="en-US"/>
        </w:rPr>
        <w:instrText>CLL</w:instrText>
      </w:r>
      <w:r w:rsidR="00015814" w:rsidRPr="00C348F4">
        <w:instrText xml:space="preserve"> </w:instrText>
      </w:r>
      <w:r w:rsidR="00015814" w:rsidRPr="00C348F4">
        <w:rPr>
          <w:lang w:val="en-US"/>
        </w:rPr>
        <w:instrText>or</w:instrText>
      </w:r>
      <w:r w:rsidR="00015814" w:rsidRPr="00C348F4">
        <w:instrText xml:space="preserve"> </w:instrText>
      </w:r>
      <w:r w:rsidR="00015814" w:rsidRPr="00C348F4">
        <w:rPr>
          <w:lang w:val="en-US"/>
        </w:rPr>
        <w:instrText>SLL</w:instrText>
      </w:r>
      <w:r w:rsidR="00015814" w:rsidRPr="00C348F4">
        <w:instrText xml:space="preserve"> </w:instrText>
      </w:r>
      <w:r w:rsidR="00015814" w:rsidRPr="00C348F4">
        <w:rPr>
          <w:lang w:val="en-US"/>
        </w:rPr>
        <w:instrText>to</w:instrText>
      </w:r>
      <w:r w:rsidR="00015814" w:rsidRPr="00C348F4">
        <w:instrText xml:space="preserve"> </w:instrText>
      </w:r>
      <w:r w:rsidR="00015814" w:rsidRPr="00C348F4">
        <w:rPr>
          <w:lang w:val="en-US"/>
        </w:rPr>
        <w:instrText>receive</w:instrText>
      </w:r>
      <w:r w:rsidR="00015814" w:rsidRPr="00C348F4">
        <w:instrText xml:space="preserve"> </w:instrText>
      </w:r>
      <w:r w:rsidR="00015814" w:rsidRPr="00C348F4">
        <w:rPr>
          <w:lang w:val="en-US"/>
        </w:rPr>
        <w:instrText>daily</w:instrText>
      </w:r>
      <w:r w:rsidR="00015814" w:rsidRPr="00C348F4">
        <w:instrText xml:space="preserve"> </w:instrText>
      </w:r>
      <w:r w:rsidR="00015814" w:rsidRPr="00C348F4">
        <w:rPr>
          <w:lang w:val="en-US"/>
        </w:rPr>
        <w:instrText>ibrutinib</w:instrText>
      </w:r>
      <w:r w:rsidR="00015814" w:rsidRPr="00C348F4">
        <w:instrText xml:space="preserve"> </w:instrText>
      </w:r>
      <w:r w:rsidR="00015814" w:rsidRPr="00C348F4">
        <w:rPr>
          <w:lang w:val="en-US"/>
        </w:rPr>
        <w:instrText>or</w:instrText>
      </w:r>
      <w:r w:rsidR="00015814" w:rsidRPr="00C348F4">
        <w:instrText xml:space="preserve"> </w:instrText>
      </w:r>
      <w:r w:rsidR="00015814" w:rsidRPr="00C348F4">
        <w:rPr>
          <w:lang w:val="en-US"/>
        </w:rPr>
        <w:instrText>the</w:instrText>
      </w:r>
      <w:r w:rsidR="00015814" w:rsidRPr="00C348F4">
        <w:instrText xml:space="preserve"> </w:instrText>
      </w:r>
      <w:r w:rsidR="00015814" w:rsidRPr="00C348F4">
        <w:rPr>
          <w:lang w:val="en-US"/>
        </w:rPr>
        <w:instrText>anti</w:instrText>
      </w:r>
      <w:r w:rsidR="00015814" w:rsidRPr="00C348F4">
        <w:instrText>-</w:instrText>
      </w:r>
      <w:r w:rsidR="00015814" w:rsidRPr="00C348F4">
        <w:rPr>
          <w:lang w:val="en-US"/>
        </w:rPr>
        <w:instrText>CD</w:instrText>
      </w:r>
      <w:r w:rsidR="00015814" w:rsidRPr="00C348F4">
        <w:instrText xml:space="preserve">20 </w:instrText>
      </w:r>
      <w:r w:rsidR="00015814" w:rsidRPr="00C348F4">
        <w:rPr>
          <w:lang w:val="en-US"/>
        </w:rPr>
        <w:instrText>antibody</w:instrText>
      </w:r>
      <w:r w:rsidR="00015814" w:rsidRPr="00C348F4">
        <w:instrText xml:space="preserve"> </w:instrText>
      </w:r>
      <w:r w:rsidR="00015814" w:rsidRPr="00C348F4">
        <w:rPr>
          <w:lang w:val="en-US"/>
        </w:rPr>
        <w:instrText>ofatumumab</w:instrText>
      </w:r>
      <w:r w:rsidR="00015814" w:rsidRPr="00C348F4">
        <w:instrText xml:space="preserve">. </w:instrText>
      </w:r>
      <w:r w:rsidR="00015814" w:rsidRPr="00C348F4">
        <w:rPr>
          <w:lang w:val="en-US"/>
        </w:rPr>
        <w:instrText>The</w:instrText>
      </w:r>
      <w:r w:rsidR="00015814" w:rsidRPr="00C348F4">
        <w:instrText xml:space="preserve"> </w:instrText>
      </w:r>
      <w:r w:rsidR="00015814" w:rsidRPr="00C348F4">
        <w:rPr>
          <w:lang w:val="en-US"/>
        </w:rPr>
        <w:instrText>primary</w:instrText>
      </w:r>
      <w:r w:rsidR="00015814" w:rsidRPr="00C348F4">
        <w:instrText xml:space="preserve"> </w:instrText>
      </w:r>
      <w:r w:rsidR="00015814" w:rsidRPr="00C348F4">
        <w:rPr>
          <w:lang w:val="en-US"/>
        </w:rPr>
        <w:instrText>end</w:instrText>
      </w:r>
      <w:r w:rsidR="00015814" w:rsidRPr="00C348F4">
        <w:instrText xml:space="preserve"> </w:instrText>
      </w:r>
      <w:r w:rsidR="00015814" w:rsidRPr="00C348F4">
        <w:rPr>
          <w:lang w:val="en-US"/>
        </w:rPr>
        <w:instrText>point</w:instrText>
      </w:r>
      <w:r w:rsidR="00015814" w:rsidRPr="00C348F4">
        <w:instrText xml:space="preserve"> </w:instrText>
      </w:r>
      <w:r w:rsidR="00015814" w:rsidRPr="00C348F4">
        <w:rPr>
          <w:lang w:val="en-US"/>
        </w:rPr>
        <w:instrText>was</w:instrText>
      </w:r>
      <w:r w:rsidR="00015814" w:rsidRPr="00C348F4">
        <w:instrText xml:space="preserve"> </w:instrText>
      </w:r>
      <w:r w:rsidR="00015814" w:rsidRPr="00C348F4">
        <w:rPr>
          <w:lang w:val="en-US"/>
        </w:rPr>
        <w:instrText>the</w:instrText>
      </w:r>
      <w:r w:rsidR="00015814" w:rsidRPr="00C348F4">
        <w:instrText xml:space="preserve"> </w:instrText>
      </w:r>
      <w:r w:rsidR="00015814" w:rsidRPr="00C348F4">
        <w:rPr>
          <w:lang w:val="en-US"/>
        </w:rPr>
        <w:instrText>duration</w:instrText>
      </w:r>
      <w:r w:rsidR="00015814" w:rsidRPr="00C348F4">
        <w:instrText xml:space="preserve"> </w:instrText>
      </w:r>
      <w:r w:rsidR="00015814" w:rsidRPr="00C348F4">
        <w:rPr>
          <w:lang w:val="en-US"/>
        </w:rPr>
        <w:instrText>of</w:instrText>
      </w:r>
      <w:r w:rsidR="00015814" w:rsidRPr="00C348F4">
        <w:instrText xml:space="preserve"> </w:instrText>
      </w:r>
      <w:r w:rsidR="00015814" w:rsidRPr="00C348F4">
        <w:rPr>
          <w:lang w:val="en-US"/>
        </w:rPr>
        <w:instrText>progression</w:instrText>
      </w:r>
      <w:r w:rsidR="00015814" w:rsidRPr="00C348F4">
        <w:instrText>-</w:instrText>
      </w:r>
      <w:r w:rsidR="00015814" w:rsidRPr="00C348F4">
        <w:rPr>
          <w:lang w:val="en-US"/>
        </w:rPr>
        <w:instrText>free</w:instrText>
      </w:r>
      <w:r w:rsidR="00015814" w:rsidRPr="00C348F4">
        <w:instrText xml:space="preserve"> </w:instrText>
      </w:r>
      <w:r w:rsidR="00015814" w:rsidRPr="00C348F4">
        <w:rPr>
          <w:lang w:val="en-US"/>
        </w:rPr>
        <w:instrText>survival</w:instrText>
      </w:r>
      <w:r w:rsidR="00015814" w:rsidRPr="00C348F4">
        <w:instrText xml:space="preserve">, </w:instrText>
      </w:r>
      <w:r w:rsidR="00015814" w:rsidRPr="00C348F4">
        <w:rPr>
          <w:lang w:val="en-US"/>
        </w:rPr>
        <w:instrText>with</w:instrText>
      </w:r>
      <w:r w:rsidR="00015814" w:rsidRPr="00C348F4">
        <w:instrText xml:space="preserve"> </w:instrText>
      </w:r>
      <w:r w:rsidR="00015814" w:rsidRPr="00C348F4">
        <w:rPr>
          <w:lang w:val="en-US"/>
        </w:rPr>
        <w:instrText>the</w:instrText>
      </w:r>
      <w:r w:rsidR="00015814" w:rsidRPr="00C348F4">
        <w:instrText xml:space="preserve"> </w:instrText>
      </w:r>
      <w:r w:rsidR="00015814" w:rsidRPr="00C348F4">
        <w:rPr>
          <w:lang w:val="en-US"/>
        </w:rPr>
        <w:instrText>duration</w:instrText>
      </w:r>
      <w:r w:rsidR="00015814" w:rsidRPr="00C348F4">
        <w:instrText xml:space="preserve"> </w:instrText>
      </w:r>
      <w:r w:rsidR="00015814" w:rsidRPr="00C348F4">
        <w:rPr>
          <w:lang w:val="en-US"/>
        </w:rPr>
        <w:instrText>of</w:instrText>
      </w:r>
      <w:r w:rsidR="00015814" w:rsidRPr="00C348F4">
        <w:instrText xml:space="preserve"> </w:instrText>
      </w:r>
      <w:r w:rsidR="00015814" w:rsidRPr="00C348F4">
        <w:rPr>
          <w:lang w:val="en-US"/>
        </w:rPr>
        <w:instrText>overall</w:instrText>
      </w:r>
      <w:r w:rsidR="00015814" w:rsidRPr="00C348F4">
        <w:instrText xml:space="preserve"> </w:instrText>
      </w:r>
      <w:r w:rsidR="00015814" w:rsidRPr="00C348F4">
        <w:rPr>
          <w:lang w:val="en-US"/>
        </w:rPr>
        <w:instrText>survival</w:instrText>
      </w:r>
      <w:r w:rsidR="00015814" w:rsidRPr="00C348F4">
        <w:instrText xml:space="preserve"> </w:instrText>
      </w:r>
      <w:r w:rsidR="00015814" w:rsidRPr="00C348F4">
        <w:rPr>
          <w:lang w:val="en-US"/>
        </w:rPr>
        <w:instrText>and</w:instrText>
      </w:r>
      <w:r w:rsidR="00015814" w:rsidRPr="00C348F4">
        <w:instrText xml:space="preserve"> </w:instrText>
      </w:r>
      <w:r w:rsidR="00015814" w:rsidRPr="00C348F4">
        <w:rPr>
          <w:lang w:val="en-US"/>
        </w:rPr>
        <w:instrText>the</w:instrText>
      </w:r>
      <w:r w:rsidR="00015814" w:rsidRPr="00C348F4">
        <w:instrText xml:space="preserve"> </w:instrText>
      </w:r>
      <w:r w:rsidR="00015814" w:rsidRPr="00C348F4">
        <w:rPr>
          <w:lang w:val="en-US"/>
        </w:rPr>
        <w:instrText>overall</w:instrText>
      </w:r>
      <w:r w:rsidR="00015814" w:rsidRPr="00C348F4">
        <w:instrText xml:space="preserve"> </w:instrText>
      </w:r>
      <w:r w:rsidR="00015814" w:rsidRPr="00C348F4">
        <w:rPr>
          <w:lang w:val="en-US"/>
        </w:rPr>
        <w:instrText>response</w:instrText>
      </w:r>
      <w:r w:rsidR="00015814" w:rsidRPr="00C348F4">
        <w:instrText xml:space="preserve"> </w:instrText>
      </w:r>
      <w:r w:rsidR="00015814" w:rsidRPr="00C348F4">
        <w:rPr>
          <w:lang w:val="en-US"/>
        </w:rPr>
        <w:instrText>rate</w:instrText>
      </w:r>
      <w:r w:rsidR="00015814" w:rsidRPr="00C348F4">
        <w:instrText xml:space="preserve"> </w:instrText>
      </w:r>
      <w:r w:rsidR="00015814" w:rsidRPr="00C348F4">
        <w:rPr>
          <w:lang w:val="en-US"/>
        </w:rPr>
        <w:instrText>as</w:instrText>
      </w:r>
      <w:r w:rsidR="00015814" w:rsidRPr="00C348F4">
        <w:instrText xml:space="preserve"> </w:instrText>
      </w:r>
      <w:r w:rsidR="00015814" w:rsidRPr="00C348F4">
        <w:rPr>
          <w:lang w:val="en-US"/>
        </w:rPr>
        <w:instrText>secondary</w:instrText>
      </w:r>
      <w:r w:rsidR="00015814" w:rsidRPr="00C348F4">
        <w:instrText xml:space="preserve"> </w:instrText>
      </w:r>
      <w:r w:rsidR="00015814" w:rsidRPr="00C348F4">
        <w:rPr>
          <w:lang w:val="en-US"/>
        </w:rPr>
        <w:instrText>end</w:instrText>
      </w:r>
      <w:r w:rsidR="00015814" w:rsidRPr="00C348F4">
        <w:instrText xml:space="preserve"> </w:instrText>
      </w:r>
      <w:r w:rsidR="00015814" w:rsidRPr="00C348F4">
        <w:rPr>
          <w:lang w:val="en-US"/>
        </w:rPr>
        <w:instrText>points</w:instrText>
      </w:r>
      <w:r w:rsidR="00015814" w:rsidRPr="00C348F4">
        <w:instrText xml:space="preserve">. </w:instrText>
      </w:r>
      <w:r w:rsidR="00015814" w:rsidRPr="00C348F4">
        <w:rPr>
          <w:lang w:val="en-US"/>
        </w:rPr>
        <w:instrText>RESULTS</w:instrText>
      </w:r>
      <w:r w:rsidR="00015814" w:rsidRPr="00C348F4">
        <w:instrText xml:space="preserve"> </w:instrText>
      </w:r>
      <w:r w:rsidR="00015814" w:rsidRPr="00C348F4">
        <w:rPr>
          <w:lang w:val="en-US"/>
        </w:rPr>
        <w:instrText>At</w:instrText>
      </w:r>
      <w:r w:rsidR="00015814" w:rsidRPr="00C348F4">
        <w:instrText xml:space="preserve"> </w:instrText>
      </w:r>
      <w:r w:rsidR="00015814" w:rsidRPr="00C348F4">
        <w:rPr>
          <w:lang w:val="en-US"/>
        </w:rPr>
        <w:instrText>a</w:instrText>
      </w:r>
      <w:r w:rsidR="00015814" w:rsidRPr="00C348F4">
        <w:instrText xml:space="preserve"> </w:instrText>
      </w:r>
      <w:r w:rsidR="00015814" w:rsidRPr="00C348F4">
        <w:rPr>
          <w:lang w:val="en-US"/>
        </w:rPr>
        <w:instrText>median</w:instrText>
      </w:r>
      <w:r w:rsidR="00015814" w:rsidRPr="00C348F4">
        <w:instrText xml:space="preserve"> </w:instrText>
      </w:r>
      <w:r w:rsidR="00015814" w:rsidRPr="00C348F4">
        <w:rPr>
          <w:lang w:val="en-US"/>
        </w:rPr>
        <w:instrText>follow</w:instrText>
      </w:r>
      <w:r w:rsidR="00015814" w:rsidRPr="00C348F4">
        <w:instrText>-</w:instrText>
      </w:r>
      <w:r w:rsidR="00015814" w:rsidRPr="00C348F4">
        <w:rPr>
          <w:lang w:val="en-US"/>
        </w:rPr>
        <w:instrText>up</w:instrText>
      </w:r>
      <w:r w:rsidR="00015814" w:rsidRPr="00C348F4">
        <w:instrText xml:space="preserve"> </w:instrText>
      </w:r>
      <w:r w:rsidR="00015814" w:rsidRPr="00C348F4">
        <w:rPr>
          <w:lang w:val="en-US"/>
        </w:rPr>
        <w:instrText>of</w:instrText>
      </w:r>
      <w:r w:rsidR="00015814" w:rsidRPr="00C348F4">
        <w:instrText xml:space="preserve"> 9.4 </w:instrText>
      </w:r>
      <w:r w:rsidR="00015814" w:rsidRPr="00C348F4">
        <w:rPr>
          <w:lang w:val="en-US"/>
        </w:rPr>
        <w:instrText>months</w:instrText>
      </w:r>
      <w:r w:rsidR="00015814" w:rsidRPr="00C348F4">
        <w:instrText xml:space="preserve">, </w:instrText>
      </w:r>
      <w:r w:rsidR="00015814" w:rsidRPr="00C348F4">
        <w:rPr>
          <w:lang w:val="en-US"/>
        </w:rPr>
        <w:instrText>ibrutinib</w:instrText>
      </w:r>
      <w:r w:rsidR="00015814" w:rsidRPr="00C348F4">
        <w:instrText xml:space="preserve"> </w:instrText>
      </w:r>
      <w:r w:rsidR="00015814" w:rsidRPr="00C348F4">
        <w:rPr>
          <w:lang w:val="en-US"/>
        </w:rPr>
        <w:instrText>significantly</w:instrText>
      </w:r>
      <w:r w:rsidR="00015814" w:rsidRPr="00C348F4">
        <w:instrText xml:space="preserve"> </w:instrText>
      </w:r>
      <w:r w:rsidR="00015814" w:rsidRPr="00C348F4">
        <w:rPr>
          <w:lang w:val="en-US"/>
        </w:rPr>
        <w:instrText>improved</w:instrText>
      </w:r>
      <w:r w:rsidR="00015814" w:rsidRPr="00C348F4">
        <w:instrText xml:space="preserve"> </w:instrText>
      </w:r>
      <w:r w:rsidR="00015814" w:rsidRPr="00C348F4">
        <w:rPr>
          <w:lang w:val="en-US"/>
        </w:rPr>
        <w:instrText>progression</w:instrText>
      </w:r>
      <w:r w:rsidR="00015814" w:rsidRPr="00C348F4">
        <w:instrText>-</w:instrText>
      </w:r>
      <w:r w:rsidR="00015814" w:rsidRPr="00C348F4">
        <w:rPr>
          <w:lang w:val="en-US"/>
        </w:rPr>
        <w:instrText>free</w:instrText>
      </w:r>
      <w:r w:rsidR="00015814" w:rsidRPr="00C348F4">
        <w:instrText xml:space="preserve"> </w:instrText>
      </w:r>
      <w:r w:rsidR="00015814" w:rsidRPr="00C348F4">
        <w:rPr>
          <w:lang w:val="en-US"/>
        </w:rPr>
        <w:instrText>survival</w:instrText>
      </w:r>
      <w:r w:rsidR="00015814" w:rsidRPr="00C348F4">
        <w:instrText xml:space="preserve">; </w:instrText>
      </w:r>
      <w:r w:rsidR="00015814" w:rsidRPr="00C348F4">
        <w:rPr>
          <w:lang w:val="en-US"/>
        </w:rPr>
        <w:instrText>the</w:instrText>
      </w:r>
      <w:r w:rsidR="00015814" w:rsidRPr="00C348F4">
        <w:instrText xml:space="preserve"> </w:instrText>
      </w:r>
      <w:r w:rsidR="00015814" w:rsidRPr="00C348F4">
        <w:rPr>
          <w:lang w:val="en-US"/>
        </w:rPr>
        <w:instrText>median</w:instrText>
      </w:r>
      <w:r w:rsidR="00015814" w:rsidRPr="00C348F4">
        <w:instrText xml:space="preserve"> </w:instrText>
      </w:r>
      <w:r w:rsidR="00015814" w:rsidRPr="00C348F4">
        <w:rPr>
          <w:lang w:val="en-US"/>
        </w:rPr>
        <w:instrText>duration</w:instrText>
      </w:r>
      <w:r w:rsidR="00015814" w:rsidRPr="00C348F4">
        <w:instrText xml:space="preserve"> </w:instrText>
      </w:r>
      <w:r w:rsidR="00015814" w:rsidRPr="00C348F4">
        <w:rPr>
          <w:lang w:val="en-US"/>
        </w:rPr>
        <w:instrText>was</w:instrText>
      </w:r>
      <w:r w:rsidR="00015814" w:rsidRPr="00C348F4">
        <w:instrText xml:space="preserve"> </w:instrText>
      </w:r>
      <w:r w:rsidR="00015814" w:rsidRPr="00C348F4">
        <w:rPr>
          <w:lang w:val="en-US"/>
        </w:rPr>
        <w:instrText>not</w:instrText>
      </w:r>
      <w:r w:rsidR="00015814" w:rsidRPr="00C348F4">
        <w:instrText xml:space="preserve"> </w:instrText>
      </w:r>
      <w:r w:rsidR="00015814" w:rsidRPr="00C348F4">
        <w:rPr>
          <w:lang w:val="en-US"/>
        </w:rPr>
        <w:instrText>reached</w:instrText>
      </w:r>
      <w:r w:rsidR="00015814" w:rsidRPr="00C348F4">
        <w:instrText xml:space="preserve"> </w:instrText>
      </w:r>
      <w:r w:rsidR="00015814" w:rsidRPr="00C348F4">
        <w:rPr>
          <w:lang w:val="en-US"/>
        </w:rPr>
        <w:instrText>in</w:instrText>
      </w:r>
      <w:r w:rsidR="00015814" w:rsidRPr="00C348F4">
        <w:instrText xml:space="preserve"> </w:instrText>
      </w:r>
      <w:r w:rsidR="00015814" w:rsidRPr="00C348F4">
        <w:rPr>
          <w:lang w:val="en-US"/>
        </w:rPr>
        <w:instrText>the</w:instrText>
      </w:r>
      <w:r w:rsidR="00015814" w:rsidRPr="00C348F4">
        <w:instrText xml:space="preserve"> </w:instrText>
      </w:r>
      <w:r w:rsidR="00015814" w:rsidRPr="00C348F4">
        <w:rPr>
          <w:lang w:val="en-US"/>
        </w:rPr>
        <w:instrText>ibrutinib</w:instrText>
      </w:r>
      <w:r w:rsidR="00015814" w:rsidRPr="00C348F4">
        <w:instrText xml:space="preserve"> </w:instrText>
      </w:r>
      <w:r w:rsidR="00015814" w:rsidRPr="00C348F4">
        <w:rPr>
          <w:lang w:val="en-US"/>
        </w:rPr>
        <w:instrText>group</w:instrText>
      </w:r>
      <w:r w:rsidR="00015814" w:rsidRPr="00C348F4">
        <w:instrText xml:space="preserve"> (</w:instrText>
      </w:r>
      <w:r w:rsidR="00015814" w:rsidRPr="00C348F4">
        <w:rPr>
          <w:lang w:val="en-US"/>
        </w:rPr>
        <w:instrText>with</w:instrText>
      </w:r>
      <w:r w:rsidR="00015814" w:rsidRPr="00C348F4">
        <w:instrText xml:space="preserve"> </w:instrText>
      </w:r>
      <w:r w:rsidR="00015814" w:rsidRPr="00C348F4">
        <w:rPr>
          <w:lang w:val="en-US"/>
        </w:rPr>
        <w:instrText>a</w:instrText>
      </w:r>
      <w:r w:rsidR="00015814" w:rsidRPr="00C348F4">
        <w:instrText xml:space="preserve"> </w:instrText>
      </w:r>
      <w:r w:rsidR="00015814" w:rsidRPr="00C348F4">
        <w:rPr>
          <w:lang w:val="en-US"/>
        </w:rPr>
        <w:instrText>rate</w:instrText>
      </w:r>
      <w:r w:rsidR="00015814" w:rsidRPr="00C348F4">
        <w:instrText xml:space="preserve"> </w:instrText>
      </w:r>
      <w:r w:rsidR="00015814" w:rsidRPr="00C348F4">
        <w:rPr>
          <w:lang w:val="en-US"/>
        </w:rPr>
        <w:instrText>of</w:instrText>
      </w:r>
      <w:r w:rsidR="00015814" w:rsidRPr="00C348F4">
        <w:instrText xml:space="preserve"> </w:instrText>
      </w:r>
      <w:r w:rsidR="00015814" w:rsidRPr="00C348F4">
        <w:rPr>
          <w:lang w:val="en-US"/>
        </w:rPr>
        <w:instrText>progression</w:instrText>
      </w:r>
      <w:r w:rsidR="00015814" w:rsidRPr="00C348F4">
        <w:instrText>-</w:instrText>
      </w:r>
      <w:r w:rsidR="00015814" w:rsidRPr="00C348F4">
        <w:rPr>
          <w:lang w:val="en-US"/>
        </w:rPr>
        <w:instrText>free</w:instrText>
      </w:r>
      <w:r w:rsidR="00015814" w:rsidRPr="00C348F4">
        <w:instrText xml:space="preserve"> </w:instrText>
      </w:r>
      <w:r w:rsidR="00015814" w:rsidRPr="00C348F4">
        <w:rPr>
          <w:lang w:val="en-US"/>
        </w:rPr>
        <w:instrText>survival</w:instrText>
      </w:r>
      <w:r w:rsidR="00015814" w:rsidRPr="00C348F4">
        <w:instrText xml:space="preserve"> </w:instrText>
      </w:r>
      <w:r w:rsidR="00015814" w:rsidRPr="00C348F4">
        <w:rPr>
          <w:lang w:val="en-US"/>
        </w:rPr>
        <w:instrText>of</w:instrText>
      </w:r>
      <w:r w:rsidR="00015814" w:rsidRPr="00C348F4">
        <w:instrText xml:space="preserve"> 88% </w:instrText>
      </w:r>
      <w:r w:rsidR="00015814" w:rsidRPr="00C348F4">
        <w:rPr>
          <w:lang w:val="en-US"/>
        </w:rPr>
        <w:instrText>at</w:instrText>
      </w:r>
      <w:r w:rsidR="00015814" w:rsidRPr="00C348F4">
        <w:instrText xml:space="preserve"> 6 </w:instrText>
      </w:r>
      <w:r w:rsidR="00015814" w:rsidRPr="00C348F4">
        <w:rPr>
          <w:lang w:val="en-US"/>
        </w:rPr>
        <w:instrText>months</w:instrText>
      </w:r>
      <w:r w:rsidR="00015814" w:rsidRPr="00C348F4">
        <w:instrText xml:space="preserve">), </w:instrText>
      </w:r>
      <w:r w:rsidR="00015814" w:rsidRPr="00C348F4">
        <w:rPr>
          <w:lang w:val="en-US"/>
        </w:rPr>
        <w:instrText>as</w:instrText>
      </w:r>
      <w:r w:rsidR="00015814" w:rsidRPr="00C348F4">
        <w:instrText xml:space="preserve"> </w:instrText>
      </w:r>
      <w:r w:rsidR="00015814" w:rsidRPr="00C348F4">
        <w:rPr>
          <w:lang w:val="en-US"/>
        </w:rPr>
        <w:instrText>compared</w:instrText>
      </w:r>
      <w:r w:rsidR="00015814" w:rsidRPr="00C348F4">
        <w:instrText xml:space="preserve"> </w:instrText>
      </w:r>
      <w:r w:rsidR="00015814" w:rsidRPr="00C348F4">
        <w:rPr>
          <w:lang w:val="en-US"/>
        </w:rPr>
        <w:instrText>with</w:instrText>
      </w:r>
      <w:r w:rsidR="00015814" w:rsidRPr="00C348F4">
        <w:instrText xml:space="preserve"> </w:instrText>
      </w:r>
      <w:r w:rsidR="00015814" w:rsidRPr="00C348F4">
        <w:rPr>
          <w:lang w:val="en-US"/>
        </w:rPr>
        <w:instrText>a</w:instrText>
      </w:r>
      <w:r w:rsidR="00015814" w:rsidRPr="00C348F4">
        <w:instrText xml:space="preserve"> </w:instrText>
      </w:r>
      <w:r w:rsidR="00015814" w:rsidRPr="00C348F4">
        <w:rPr>
          <w:lang w:val="en-US"/>
        </w:rPr>
        <w:instrText>median</w:instrText>
      </w:r>
      <w:r w:rsidR="00015814" w:rsidRPr="00C348F4">
        <w:instrText xml:space="preserve"> </w:instrText>
      </w:r>
      <w:r w:rsidR="00015814" w:rsidRPr="00C348F4">
        <w:rPr>
          <w:lang w:val="en-US"/>
        </w:rPr>
        <w:instrText>of</w:instrText>
      </w:r>
      <w:r w:rsidR="00015814" w:rsidRPr="00C348F4">
        <w:instrText xml:space="preserve"> 8.1 </w:instrText>
      </w:r>
      <w:r w:rsidR="00015814" w:rsidRPr="00C348F4">
        <w:rPr>
          <w:lang w:val="en-US"/>
        </w:rPr>
        <w:instrText>months</w:instrText>
      </w:r>
      <w:r w:rsidR="00015814" w:rsidRPr="00C348F4">
        <w:instrText xml:space="preserve"> </w:instrText>
      </w:r>
      <w:r w:rsidR="00015814" w:rsidRPr="00C348F4">
        <w:rPr>
          <w:lang w:val="en-US"/>
        </w:rPr>
        <w:instrText>in</w:instrText>
      </w:r>
      <w:r w:rsidR="00015814" w:rsidRPr="00C348F4">
        <w:instrText xml:space="preserve"> </w:instrText>
      </w:r>
      <w:r w:rsidR="00015814" w:rsidRPr="00C348F4">
        <w:rPr>
          <w:lang w:val="en-US"/>
        </w:rPr>
        <w:instrText>the</w:instrText>
      </w:r>
      <w:r w:rsidR="00015814" w:rsidRPr="00C348F4">
        <w:instrText xml:space="preserve"> </w:instrText>
      </w:r>
      <w:r w:rsidR="00015814" w:rsidRPr="00C348F4">
        <w:rPr>
          <w:lang w:val="en-US"/>
        </w:rPr>
        <w:instrText>ofatumumab</w:instrText>
      </w:r>
      <w:r w:rsidR="00015814" w:rsidRPr="00C348F4">
        <w:instrText xml:space="preserve"> </w:instrText>
      </w:r>
      <w:r w:rsidR="00015814" w:rsidRPr="00C348F4">
        <w:rPr>
          <w:lang w:val="en-US"/>
        </w:rPr>
        <w:instrText>group</w:instrText>
      </w:r>
      <w:r w:rsidR="00015814" w:rsidRPr="00C348F4">
        <w:instrText xml:space="preserve"> (</w:instrText>
      </w:r>
      <w:r w:rsidR="00015814" w:rsidRPr="00C348F4">
        <w:rPr>
          <w:lang w:val="en-US"/>
        </w:rPr>
        <w:instrText>hazard</w:instrText>
      </w:r>
      <w:r w:rsidR="00015814" w:rsidRPr="00C348F4">
        <w:instrText xml:space="preserve"> </w:instrText>
      </w:r>
      <w:r w:rsidR="00015814" w:rsidRPr="00C348F4">
        <w:rPr>
          <w:lang w:val="en-US"/>
        </w:rPr>
        <w:instrText>ratio</w:instrText>
      </w:r>
      <w:r w:rsidR="00015814" w:rsidRPr="00C348F4">
        <w:instrText xml:space="preserve"> </w:instrText>
      </w:r>
      <w:r w:rsidR="00015814" w:rsidRPr="00C348F4">
        <w:rPr>
          <w:lang w:val="en-US"/>
        </w:rPr>
        <w:instrText>for</w:instrText>
      </w:r>
      <w:r w:rsidR="00015814" w:rsidRPr="00C348F4">
        <w:instrText xml:space="preserve"> </w:instrText>
      </w:r>
      <w:r w:rsidR="00015814" w:rsidRPr="00C348F4">
        <w:rPr>
          <w:lang w:val="en-US"/>
        </w:rPr>
        <w:instrText>progression</w:instrText>
      </w:r>
      <w:r w:rsidR="00015814" w:rsidRPr="00C348F4">
        <w:instrText xml:space="preserve"> </w:instrText>
      </w:r>
      <w:r w:rsidR="00015814" w:rsidRPr="00C348F4">
        <w:rPr>
          <w:lang w:val="en-US"/>
        </w:rPr>
        <w:instrText>or</w:instrText>
      </w:r>
      <w:r w:rsidR="00015814" w:rsidRPr="00C348F4">
        <w:instrText xml:space="preserve"> </w:instrText>
      </w:r>
      <w:r w:rsidR="00015814" w:rsidRPr="00C348F4">
        <w:rPr>
          <w:lang w:val="en-US"/>
        </w:rPr>
        <w:instrText>death</w:instrText>
      </w:r>
      <w:r w:rsidR="00015814" w:rsidRPr="00C348F4">
        <w:instrText xml:space="preserve"> </w:instrText>
      </w:r>
      <w:r w:rsidR="00015814" w:rsidRPr="00C348F4">
        <w:rPr>
          <w:lang w:val="en-US"/>
        </w:rPr>
        <w:instrText>in</w:instrText>
      </w:r>
      <w:r w:rsidR="00015814" w:rsidRPr="00C348F4">
        <w:instrText xml:space="preserve"> </w:instrText>
      </w:r>
      <w:r w:rsidR="00015814" w:rsidRPr="00C348F4">
        <w:rPr>
          <w:lang w:val="en-US"/>
        </w:rPr>
        <w:instrText>the</w:instrText>
      </w:r>
      <w:r w:rsidR="00015814" w:rsidRPr="00C348F4">
        <w:instrText xml:space="preserve"> </w:instrText>
      </w:r>
      <w:r w:rsidR="00015814" w:rsidRPr="00C348F4">
        <w:rPr>
          <w:lang w:val="en-US"/>
        </w:rPr>
        <w:instrText>ibrutinib</w:instrText>
      </w:r>
      <w:r w:rsidR="00015814" w:rsidRPr="00C348F4">
        <w:instrText xml:space="preserve"> </w:instrText>
      </w:r>
      <w:r w:rsidR="00015814" w:rsidRPr="00C348F4">
        <w:rPr>
          <w:lang w:val="en-US"/>
        </w:rPr>
        <w:instrText>group</w:instrText>
      </w:r>
      <w:r w:rsidR="00015814" w:rsidRPr="00C348F4">
        <w:instrText xml:space="preserve">, 0.22; </w:instrText>
      </w:r>
      <w:r w:rsidR="00015814" w:rsidRPr="00C348F4">
        <w:rPr>
          <w:lang w:val="en-US"/>
        </w:rPr>
        <w:instrText>P</w:instrText>
      </w:r>
      <w:r w:rsidR="00015814" w:rsidRPr="00C348F4">
        <w:instrText xml:space="preserve">&lt;0.001). </w:instrText>
      </w:r>
      <w:r w:rsidR="00015814" w:rsidRPr="00C348F4">
        <w:rPr>
          <w:lang w:val="en-US"/>
        </w:rPr>
        <w:instrText>Ibrutinib</w:instrText>
      </w:r>
      <w:r w:rsidR="00015814" w:rsidRPr="00C348F4">
        <w:instrText xml:space="preserve"> </w:instrText>
      </w:r>
      <w:r w:rsidR="00015814" w:rsidRPr="00C348F4">
        <w:rPr>
          <w:lang w:val="en-US"/>
        </w:rPr>
        <w:instrText>also</w:instrText>
      </w:r>
      <w:r w:rsidR="00015814" w:rsidRPr="00C348F4">
        <w:instrText xml:space="preserve"> </w:instrText>
      </w:r>
      <w:r w:rsidR="00015814" w:rsidRPr="00C348F4">
        <w:rPr>
          <w:lang w:val="en-US"/>
        </w:rPr>
        <w:instrText>significantly</w:instrText>
      </w:r>
      <w:r w:rsidR="00015814" w:rsidRPr="00C348F4">
        <w:instrText xml:space="preserve"> </w:instrText>
      </w:r>
      <w:r w:rsidR="00015814" w:rsidRPr="00C348F4">
        <w:rPr>
          <w:lang w:val="en-US"/>
        </w:rPr>
        <w:instrText>improved</w:instrText>
      </w:r>
      <w:r w:rsidR="00015814" w:rsidRPr="00C348F4">
        <w:instrText xml:space="preserve"> </w:instrText>
      </w:r>
      <w:r w:rsidR="00015814" w:rsidRPr="00C348F4">
        <w:rPr>
          <w:lang w:val="en-US"/>
        </w:rPr>
        <w:instrText>overall</w:instrText>
      </w:r>
      <w:r w:rsidR="00015814" w:rsidRPr="00C348F4">
        <w:instrText xml:space="preserve"> </w:instrText>
      </w:r>
      <w:r w:rsidR="00015814" w:rsidRPr="00C348F4">
        <w:rPr>
          <w:lang w:val="en-US"/>
        </w:rPr>
        <w:instrText>survival</w:instrText>
      </w:r>
      <w:r w:rsidR="00015814" w:rsidRPr="00C348F4">
        <w:instrText xml:space="preserve"> (</w:instrText>
      </w:r>
      <w:r w:rsidR="00015814" w:rsidRPr="00C348F4">
        <w:rPr>
          <w:lang w:val="en-US"/>
        </w:rPr>
        <w:instrText>hazard</w:instrText>
      </w:r>
      <w:r w:rsidR="00015814" w:rsidRPr="00C348F4">
        <w:instrText xml:space="preserve"> </w:instrText>
      </w:r>
      <w:r w:rsidR="00015814" w:rsidRPr="00C348F4">
        <w:rPr>
          <w:lang w:val="en-US"/>
        </w:rPr>
        <w:instrText>ratio</w:instrText>
      </w:r>
      <w:r w:rsidR="00015814" w:rsidRPr="00C348F4">
        <w:instrText xml:space="preserve"> </w:instrText>
      </w:r>
      <w:r w:rsidR="00015814" w:rsidRPr="00C348F4">
        <w:rPr>
          <w:lang w:val="en-US"/>
        </w:rPr>
        <w:instrText>for</w:instrText>
      </w:r>
      <w:r w:rsidR="00015814" w:rsidRPr="00C348F4">
        <w:instrText xml:space="preserve"> </w:instrText>
      </w:r>
      <w:r w:rsidR="00015814" w:rsidRPr="00C348F4">
        <w:rPr>
          <w:lang w:val="en-US"/>
        </w:rPr>
        <w:instrText>death</w:instrText>
      </w:r>
      <w:r w:rsidR="00015814" w:rsidRPr="00C348F4">
        <w:instrText xml:space="preserve">, 0.43; </w:instrText>
      </w:r>
      <w:r w:rsidR="00015814" w:rsidRPr="00C348F4">
        <w:rPr>
          <w:lang w:val="en-US"/>
        </w:rPr>
        <w:instrText>P</w:instrText>
      </w:r>
      <w:r w:rsidR="00015814" w:rsidRPr="00C348F4">
        <w:instrText xml:space="preserve">=0.005). </w:instrText>
      </w:r>
      <w:r w:rsidR="00015814" w:rsidRPr="00C348F4">
        <w:rPr>
          <w:lang w:val="en-US"/>
        </w:rPr>
        <w:instrText>At</w:instrText>
      </w:r>
      <w:r w:rsidR="00015814" w:rsidRPr="00C348F4">
        <w:instrText xml:space="preserve"> 12 </w:instrText>
      </w:r>
      <w:r w:rsidR="00015814" w:rsidRPr="00C348F4">
        <w:rPr>
          <w:lang w:val="en-US"/>
        </w:rPr>
        <w:instrText>months</w:instrText>
      </w:r>
      <w:r w:rsidR="00015814" w:rsidRPr="00C348F4">
        <w:instrText xml:space="preserve">, </w:instrText>
      </w:r>
      <w:r w:rsidR="00015814" w:rsidRPr="00C348F4">
        <w:rPr>
          <w:lang w:val="en-US"/>
        </w:rPr>
        <w:instrText>the</w:instrText>
      </w:r>
      <w:r w:rsidR="00015814" w:rsidRPr="00C348F4">
        <w:instrText xml:space="preserve"> </w:instrText>
      </w:r>
      <w:r w:rsidR="00015814" w:rsidRPr="00C348F4">
        <w:rPr>
          <w:lang w:val="en-US"/>
        </w:rPr>
        <w:instrText>overall</w:instrText>
      </w:r>
      <w:r w:rsidR="00015814" w:rsidRPr="00C348F4">
        <w:instrText xml:space="preserve"> </w:instrText>
      </w:r>
      <w:r w:rsidR="00015814" w:rsidRPr="00C348F4">
        <w:rPr>
          <w:lang w:val="en-US"/>
        </w:rPr>
        <w:instrText>survival</w:instrText>
      </w:r>
      <w:r w:rsidR="00015814" w:rsidRPr="00C348F4">
        <w:instrText xml:space="preserve"> </w:instrText>
      </w:r>
      <w:r w:rsidR="00015814" w:rsidRPr="00C348F4">
        <w:rPr>
          <w:lang w:val="en-US"/>
        </w:rPr>
        <w:instrText>rate</w:instrText>
      </w:r>
      <w:r w:rsidR="00015814" w:rsidRPr="00C348F4">
        <w:instrText xml:space="preserve"> </w:instrText>
      </w:r>
      <w:r w:rsidR="00015814" w:rsidRPr="00C348F4">
        <w:rPr>
          <w:lang w:val="en-US"/>
        </w:rPr>
        <w:instrText>was</w:instrText>
      </w:r>
      <w:r w:rsidR="00015814" w:rsidRPr="00C348F4">
        <w:instrText xml:space="preserve"> 90% </w:instrText>
      </w:r>
      <w:r w:rsidR="00015814" w:rsidRPr="00C348F4">
        <w:rPr>
          <w:lang w:val="en-US"/>
        </w:rPr>
        <w:instrText>in</w:instrText>
      </w:r>
      <w:r w:rsidR="00015814" w:rsidRPr="00C348F4">
        <w:instrText xml:space="preserve"> </w:instrText>
      </w:r>
      <w:r w:rsidR="00015814" w:rsidRPr="00C348F4">
        <w:rPr>
          <w:lang w:val="en-US"/>
        </w:rPr>
        <w:instrText>the</w:instrText>
      </w:r>
      <w:r w:rsidR="00015814" w:rsidRPr="00C348F4">
        <w:instrText xml:space="preserve"> </w:instrText>
      </w:r>
      <w:r w:rsidR="00015814" w:rsidRPr="00C348F4">
        <w:rPr>
          <w:lang w:val="en-US"/>
        </w:rPr>
        <w:instrText>ibrutinib</w:instrText>
      </w:r>
      <w:r w:rsidR="00015814" w:rsidRPr="00C348F4">
        <w:instrText xml:space="preserve"> </w:instrText>
      </w:r>
      <w:r w:rsidR="00015814" w:rsidRPr="00C348F4">
        <w:rPr>
          <w:lang w:val="en-US"/>
        </w:rPr>
        <w:instrText>group</w:instrText>
      </w:r>
      <w:r w:rsidR="00015814" w:rsidRPr="00C348F4">
        <w:instrText xml:space="preserve"> </w:instrText>
      </w:r>
      <w:r w:rsidR="00015814" w:rsidRPr="00C348F4">
        <w:rPr>
          <w:lang w:val="en-US"/>
        </w:rPr>
        <w:instrText>and</w:instrText>
      </w:r>
      <w:r w:rsidR="00015814" w:rsidRPr="00C348F4">
        <w:instrText xml:space="preserve"> 81% </w:instrText>
      </w:r>
      <w:r w:rsidR="00015814" w:rsidRPr="00C348F4">
        <w:rPr>
          <w:lang w:val="en-US"/>
        </w:rPr>
        <w:instrText>in</w:instrText>
      </w:r>
      <w:r w:rsidR="00015814" w:rsidRPr="00C348F4">
        <w:instrText xml:space="preserve"> </w:instrText>
      </w:r>
      <w:r w:rsidR="00015814" w:rsidRPr="00C348F4">
        <w:rPr>
          <w:lang w:val="en-US"/>
        </w:rPr>
        <w:instrText>the</w:instrText>
      </w:r>
      <w:r w:rsidR="00015814" w:rsidRPr="00C348F4">
        <w:instrText xml:space="preserve"> </w:instrText>
      </w:r>
      <w:r w:rsidR="00015814" w:rsidRPr="00C348F4">
        <w:rPr>
          <w:lang w:val="en-US"/>
        </w:rPr>
        <w:instrText>ofatumumab</w:instrText>
      </w:r>
      <w:r w:rsidR="00015814" w:rsidRPr="00C348F4">
        <w:instrText xml:space="preserve"> </w:instrText>
      </w:r>
      <w:r w:rsidR="00015814" w:rsidRPr="00C348F4">
        <w:rPr>
          <w:lang w:val="en-US"/>
        </w:rPr>
        <w:instrText>group</w:instrText>
      </w:r>
      <w:r w:rsidR="00015814" w:rsidRPr="00C348F4">
        <w:instrText xml:space="preserve">. </w:instrText>
      </w:r>
      <w:r w:rsidR="00015814" w:rsidRPr="00C348F4">
        <w:rPr>
          <w:lang w:val="en-US"/>
        </w:rPr>
        <w:instrText>The</w:instrText>
      </w:r>
      <w:r w:rsidR="00015814" w:rsidRPr="00C348F4">
        <w:instrText xml:space="preserve"> </w:instrText>
      </w:r>
      <w:r w:rsidR="00015814" w:rsidRPr="00C348F4">
        <w:rPr>
          <w:lang w:val="en-US"/>
        </w:rPr>
        <w:instrText>overall</w:instrText>
      </w:r>
      <w:r w:rsidR="00015814" w:rsidRPr="00C348F4">
        <w:instrText xml:space="preserve"> </w:instrText>
      </w:r>
      <w:r w:rsidR="00015814" w:rsidRPr="00C348F4">
        <w:rPr>
          <w:lang w:val="en-US"/>
        </w:rPr>
        <w:instrText>response</w:instrText>
      </w:r>
      <w:r w:rsidR="00015814" w:rsidRPr="00C348F4">
        <w:instrText xml:space="preserve"> </w:instrText>
      </w:r>
      <w:r w:rsidR="00015814" w:rsidRPr="00C348F4">
        <w:rPr>
          <w:lang w:val="en-US"/>
        </w:rPr>
        <w:instrText>rate</w:instrText>
      </w:r>
      <w:r w:rsidR="00015814" w:rsidRPr="00C348F4">
        <w:instrText xml:space="preserve"> </w:instrText>
      </w:r>
      <w:r w:rsidR="00015814" w:rsidRPr="00C348F4">
        <w:rPr>
          <w:lang w:val="en-US"/>
        </w:rPr>
        <w:instrText>was</w:instrText>
      </w:r>
      <w:r w:rsidR="00015814" w:rsidRPr="00C348F4">
        <w:instrText xml:space="preserve"> </w:instrText>
      </w:r>
      <w:r w:rsidR="00015814" w:rsidRPr="00C348F4">
        <w:rPr>
          <w:lang w:val="en-US"/>
        </w:rPr>
        <w:instrText>significantly</w:instrText>
      </w:r>
      <w:r w:rsidR="00015814" w:rsidRPr="00C348F4">
        <w:instrText xml:space="preserve"> </w:instrText>
      </w:r>
      <w:r w:rsidR="00015814" w:rsidRPr="00C348F4">
        <w:rPr>
          <w:lang w:val="en-US"/>
        </w:rPr>
        <w:instrText>higher</w:instrText>
      </w:r>
      <w:r w:rsidR="00015814" w:rsidRPr="00C348F4">
        <w:instrText xml:space="preserve"> </w:instrText>
      </w:r>
      <w:r w:rsidR="00015814" w:rsidRPr="00C348F4">
        <w:rPr>
          <w:lang w:val="en-US"/>
        </w:rPr>
        <w:instrText>in</w:instrText>
      </w:r>
      <w:r w:rsidR="00015814" w:rsidRPr="00C348F4">
        <w:instrText xml:space="preserve"> </w:instrText>
      </w:r>
      <w:r w:rsidR="00015814" w:rsidRPr="00C348F4">
        <w:rPr>
          <w:lang w:val="en-US"/>
        </w:rPr>
        <w:instrText>the</w:instrText>
      </w:r>
      <w:r w:rsidR="00015814" w:rsidRPr="00C348F4">
        <w:instrText xml:space="preserve"> </w:instrText>
      </w:r>
      <w:r w:rsidR="00015814" w:rsidRPr="00C348F4">
        <w:rPr>
          <w:lang w:val="en-US"/>
        </w:rPr>
        <w:instrText>ibrutinib</w:instrText>
      </w:r>
      <w:r w:rsidR="00015814" w:rsidRPr="00C348F4">
        <w:instrText xml:space="preserve"> </w:instrText>
      </w:r>
      <w:r w:rsidR="00015814" w:rsidRPr="00C348F4">
        <w:rPr>
          <w:lang w:val="en-US"/>
        </w:rPr>
        <w:instrText>group</w:instrText>
      </w:r>
      <w:r w:rsidR="00015814" w:rsidRPr="00C348F4">
        <w:instrText xml:space="preserve"> </w:instrText>
      </w:r>
      <w:r w:rsidR="00015814" w:rsidRPr="00C348F4">
        <w:rPr>
          <w:lang w:val="en-US"/>
        </w:rPr>
        <w:instrText>than</w:instrText>
      </w:r>
      <w:r w:rsidR="00015814" w:rsidRPr="00C348F4">
        <w:instrText xml:space="preserve"> </w:instrText>
      </w:r>
      <w:r w:rsidR="00015814" w:rsidRPr="00C348F4">
        <w:rPr>
          <w:lang w:val="en-US"/>
        </w:rPr>
        <w:instrText>in</w:instrText>
      </w:r>
      <w:r w:rsidR="00015814" w:rsidRPr="00C348F4">
        <w:instrText xml:space="preserve"> </w:instrText>
      </w:r>
      <w:r w:rsidR="00015814" w:rsidRPr="00C348F4">
        <w:rPr>
          <w:lang w:val="en-US"/>
        </w:rPr>
        <w:instrText>the</w:instrText>
      </w:r>
      <w:r w:rsidR="00015814" w:rsidRPr="00C348F4">
        <w:instrText xml:space="preserve"> </w:instrText>
      </w:r>
      <w:r w:rsidR="00015814" w:rsidRPr="00C348F4">
        <w:rPr>
          <w:lang w:val="en-US"/>
        </w:rPr>
        <w:instrText>ofatumumab</w:instrText>
      </w:r>
      <w:r w:rsidR="00015814" w:rsidRPr="00C348F4">
        <w:instrText xml:space="preserve"> </w:instrText>
      </w:r>
      <w:r w:rsidR="00015814" w:rsidRPr="00C348F4">
        <w:rPr>
          <w:lang w:val="en-US"/>
        </w:rPr>
        <w:instrText>group</w:instrText>
      </w:r>
      <w:r w:rsidR="00015814" w:rsidRPr="00C348F4">
        <w:instrText xml:space="preserve"> (42.6% </w:instrText>
      </w:r>
      <w:r w:rsidR="00015814" w:rsidRPr="00C348F4">
        <w:rPr>
          <w:lang w:val="en-US"/>
        </w:rPr>
        <w:instrText>vs</w:instrText>
      </w:r>
      <w:r w:rsidR="00015814" w:rsidRPr="00C348F4">
        <w:instrText xml:space="preserve">. 4.1%, </w:instrText>
      </w:r>
      <w:r w:rsidR="00015814" w:rsidRPr="00C348F4">
        <w:rPr>
          <w:lang w:val="en-US"/>
        </w:rPr>
        <w:instrText>P</w:instrText>
      </w:r>
      <w:r w:rsidR="00015814" w:rsidRPr="00C348F4">
        <w:instrText xml:space="preserve">&lt;0.001). </w:instrText>
      </w:r>
      <w:r w:rsidR="00015814" w:rsidRPr="00C348F4">
        <w:rPr>
          <w:lang w:val="en-US"/>
        </w:rPr>
        <w:instrText>An</w:instrText>
      </w:r>
      <w:r w:rsidR="00015814" w:rsidRPr="00C348F4">
        <w:instrText xml:space="preserve"> </w:instrText>
      </w:r>
      <w:r w:rsidR="00015814" w:rsidRPr="00C348F4">
        <w:rPr>
          <w:lang w:val="en-US"/>
        </w:rPr>
        <w:instrText>additional</w:instrText>
      </w:r>
      <w:r w:rsidR="00015814" w:rsidRPr="00C348F4">
        <w:instrText xml:space="preserve"> 20% </w:instrText>
      </w:r>
      <w:r w:rsidR="00015814" w:rsidRPr="00C348F4">
        <w:rPr>
          <w:lang w:val="en-US"/>
        </w:rPr>
        <w:instrText>of</w:instrText>
      </w:r>
      <w:r w:rsidR="00015814" w:rsidRPr="00C348F4">
        <w:instrText xml:space="preserve"> </w:instrText>
      </w:r>
      <w:r w:rsidR="00015814" w:rsidRPr="00C348F4">
        <w:rPr>
          <w:lang w:val="en-US"/>
        </w:rPr>
        <w:instrText>ibrutinib</w:instrText>
      </w:r>
      <w:r w:rsidR="00015814" w:rsidRPr="00C348F4">
        <w:instrText>-</w:instrText>
      </w:r>
      <w:r w:rsidR="00015814" w:rsidRPr="00C348F4">
        <w:rPr>
          <w:lang w:val="en-US"/>
        </w:rPr>
        <w:instrText>treated</w:instrText>
      </w:r>
      <w:r w:rsidR="00015814" w:rsidRPr="00C348F4">
        <w:instrText xml:space="preserve"> </w:instrText>
      </w:r>
      <w:r w:rsidR="00015814" w:rsidRPr="00C348F4">
        <w:rPr>
          <w:lang w:val="en-US"/>
        </w:rPr>
        <w:instrText>patients</w:instrText>
      </w:r>
      <w:r w:rsidR="00015814" w:rsidRPr="00C348F4">
        <w:instrText xml:space="preserve"> </w:instrText>
      </w:r>
      <w:r w:rsidR="00015814" w:rsidRPr="00C348F4">
        <w:rPr>
          <w:lang w:val="en-US"/>
        </w:rPr>
        <w:instrText>had</w:instrText>
      </w:r>
      <w:r w:rsidR="00015814" w:rsidRPr="00C348F4">
        <w:instrText xml:space="preserve"> </w:instrText>
      </w:r>
      <w:r w:rsidR="00015814" w:rsidRPr="00C348F4">
        <w:rPr>
          <w:lang w:val="en-US"/>
        </w:rPr>
        <w:instrText>a</w:instrText>
      </w:r>
      <w:r w:rsidR="00015814" w:rsidRPr="00C348F4">
        <w:instrText xml:space="preserve"> </w:instrText>
      </w:r>
      <w:r w:rsidR="00015814" w:rsidRPr="00C348F4">
        <w:rPr>
          <w:lang w:val="en-US"/>
        </w:rPr>
        <w:instrText>partial</w:instrText>
      </w:r>
      <w:r w:rsidR="00015814" w:rsidRPr="00C348F4">
        <w:instrText xml:space="preserve"> </w:instrText>
      </w:r>
      <w:r w:rsidR="00015814" w:rsidRPr="00C348F4">
        <w:rPr>
          <w:lang w:val="en-US"/>
        </w:rPr>
        <w:instrText>response</w:instrText>
      </w:r>
      <w:r w:rsidR="00015814" w:rsidRPr="00C348F4">
        <w:instrText xml:space="preserve"> </w:instrText>
      </w:r>
      <w:r w:rsidR="00015814" w:rsidRPr="00C348F4">
        <w:rPr>
          <w:lang w:val="en-US"/>
        </w:rPr>
        <w:instrText>with</w:instrText>
      </w:r>
      <w:r w:rsidR="00015814" w:rsidRPr="00C348F4">
        <w:instrText xml:space="preserve"> </w:instrText>
      </w:r>
      <w:r w:rsidR="00015814" w:rsidRPr="00C348F4">
        <w:rPr>
          <w:lang w:val="en-US"/>
        </w:rPr>
        <w:instrText>lymphocytosis</w:instrText>
      </w:r>
      <w:r w:rsidR="00015814" w:rsidRPr="00C348F4">
        <w:instrText xml:space="preserve">. </w:instrText>
      </w:r>
      <w:r w:rsidR="00015814" w:rsidRPr="00C348F4">
        <w:rPr>
          <w:lang w:val="en-US"/>
        </w:rPr>
        <w:instrText>Similar</w:instrText>
      </w:r>
      <w:r w:rsidR="00015814" w:rsidRPr="00C348F4">
        <w:instrText xml:space="preserve"> </w:instrText>
      </w:r>
      <w:r w:rsidR="00015814" w:rsidRPr="00C348F4">
        <w:rPr>
          <w:lang w:val="en-US"/>
        </w:rPr>
        <w:instrText>effects</w:instrText>
      </w:r>
      <w:r w:rsidR="00015814" w:rsidRPr="00C348F4">
        <w:instrText xml:space="preserve"> </w:instrText>
      </w:r>
      <w:r w:rsidR="00015814" w:rsidRPr="00C348F4">
        <w:rPr>
          <w:lang w:val="en-US"/>
        </w:rPr>
        <w:instrText>were</w:instrText>
      </w:r>
      <w:r w:rsidR="00015814" w:rsidRPr="00C348F4">
        <w:instrText xml:space="preserve"> </w:instrText>
      </w:r>
      <w:r w:rsidR="00015814" w:rsidRPr="00C348F4">
        <w:rPr>
          <w:lang w:val="en-US"/>
        </w:rPr>
        <w:instrText>observed</w:instrText>
      </w:r>
      <w:r w:rsidR="00015814" w:rsidRPr="00C348F4">
        <w:instrText xml:space="preserve"> </w:instrText>
      </w:r>
      <w:r w:rsidR="00015814" w:rsidRPr="00C348F4">
        <w:rPr>
          <w:lang w:val="en-US"/>
        </w:rPr>
        <w:instrText>regardless</w:instrText>
      </w:r>
      <w:r w:rsidR="00015814" w:rsidRPr="00C348F4">
        <w:instrText xml:space="preserve"> </w:instrText>
      </w:r>
      <w:r w:rsidR="00015814" w:rsidRPr="00C348F4">
        <w:rPr>
          <w:lang w:val="en-US"/>
        </w:rPr>
        <w:instrText>of</w:instrText>
      </w:r>
      <w:r w:rsidR="00015814" w:rsidRPr="00C348F4">
        <w:instrText xml:space="preserve"> </w:instrText>
      </w:r>
      <w:r w:rsidR="00015814" w:rsidRPr="00C348F4">
        <w:rPr>
          <w:lang w:val="en-US"/>
        </w:rPr>
        <w:instrText>whether</w:instrText>
      </w:r>
      <w:r w:rsidR="00015814" w:rsidRPr="00C348F4">
        <w:instrText xml:space="preserve"> </w:instrText>
      </w:r>
      <w:r w:rsidR="00015814" w:rsidRPr="00C348F4">
        <w:rPr>
          <w:lang w:val="en-US"/>
        </w:rPr>
        <w:instrText>patients</w:instrText>
      </w:r>
      <w:r w:rsidR="00015814" w:rsidRPr="00C348F4">
        <w:instrText xml:space="preserve"> </w:instrText>
      </w:r>
      <w:r w:rsidR="00015814" w:rsidRPr="00C348F4">
        <w:rPr>
          <w:lang w:val="en-US"/>
        </w:rPr>
        <w:instrText>had</w:instrText>
      </w:r>
      <w:r w:rsidR="00015814" w:rsidRPr="00C348F4">
        <w:instrText xml:space="preserve"> </w:instrText>
      </w:r>
      <w:r w:rsidR="00015814" w:rsidRPr="00C348F4">
        <w:rPr>
          <w:lang w:val="en-US"/>
        </w:rPr>
        <w:instrText>a</w:instrText>
      </w:r>
      <w:r w:rsidR="00015814" w:rsidRPr="00C348F4">
        <w:instrText xml:space="preserve"> </w:instrText>
      </w:r>
      <w:r w:rsidR="00015814" w:rsidRPr="00C348F4">
        <w:rPr>
          <w:lang w:val="en-US"/>
        </w:rPr>
        <w:instrText>chromosome</w:instrText>
      </w:r>
      <w:r w:rsidR="00015814" w:rsidRPr="00C348F4">
        <w:instrText xml:space="preserve"> 17</w:instrText>
      </w:r>
      <w:r w:rsidR="00015814" w:rsidRPr="00C348F4">
        <w:rPr>
          <w:lang w:val="en-US"/>
        </w:rPr>
        <w:instrText>p</w:instrText>
      </w:r>
      <w:r w:rsidR="00015814" w:rsidRPr="00C348F4">
        <w:instrText xml:space="preserve">13.1 </w:instrText>
      </w:r>
      <w:r w:rsidR="00015814" w:rsidRPr="00C348F4">
        <w:rPr>
          <w:lang w:val="en-US"/>
        </w:rPr>
        <w:instrText>deletion</w:instrText>
      </w:r>
      <w:r w:rsidR="00015814" w:rsidRPr="00C348F4">
        <w:instrText xml:space="preserve"> </w:instrText>
      </w:r>
      <w:r w:rsidR="00015814" w:rsidRPr="00C348F4">
        <w:rPr>
          <w:lang w:val="en-US"/>
        </w:rPr>
        <w:instrText>or</w:instrText>
      </w:r>
      <w:r w:rsidR="00015814" w:rsidRPr="00C348F4">
        <w:instrText xml:space="preserve"> </w:instrText>
      </w:r>
      <w:r w:rsidR="00015814" w:rsidRPr="00C348F4">
        <w:rPr>
          <w:lang w:val="en-US"/>
        </w:rPr>
        <w:instrText>resistance</w:instrText>
      </w:r>
      <w:r w:rsidR="00015814" w:rsidRPr="00C348F4">
        <w:instrText xml:space="preserve"> </w:instrText>
      </w:r>
      <w:r w:rsidR="00015814" w:rsidRPr="00C348F4">
        <w:rPr>
          <w:lang w:val="en-US"/>
        </w:rPr>
        <w:instrText>to</w:instrText>
      </w:r>
      <w:r w:rsidR="00015814" w:rsidRPr="00C348F4">
        <w:instrText xml:space="preserve"> </w:instrText>
      </w:r>
      <w:r w:rsidR="00015814" w:rsidRPr="00C348F4">
        <w:rPr>
          <w:lang w:val="en-US"/>
        </w:rPr>
        <w:instrText>purine</w:instrText>
      </w:r>
      <w:r w:rsidR="00015814" w:rsidRPr="00C348F4">
        <w:instrText xml:space="preserve"> </w:instrText>
      </w:r>
      <w:r w:rsidR="00015814" w:rsidRPr="00C348F4">
        <w:rPr>
          <w:lang w:val="en-US"/>
        </w:rPr>
        <w:instrText>analogues</w:instrText>
      </w:r>
      <w:r w:rsidR="00015814" w:rsidRPr="00C348F4">
        <w:instrText xml:space="preserve">. </w:instrText>
      </w:r>
      <w:r w:rsidR="00015814" w:rsidRPr="00C348F4">
        <w:rPr>
          <w:lang w:val="en-US"/>
        </w:rPr>
        <w:instrText>The</w:instrText>
      </w:r>
      <w:r w:rsidR="00015814" w:rsidRPr="00C348F4">
        <w:instrText xml:space="preserve"> </w:instrText>
      </w:r>
      <w:r w:rsidR="00015814" w:rsidRPr="00C348F4">
        <w:rPr>
          <w:lang w:val="en-US"/>
        </w:rPr>
        <w:instrText>most</w:instrText>
      </w:r>
      <w:r w:rsidR="00015814" w:rsidRPr="00C348F4">
        <w:instrText xml:space="preserve"> </w:instrText>
      </w:r>
      <w:r w:rsidR="00015814" w:rsidRPr="00C348F4">
        <w:rPr>
          <w:lang w:val="en-US"/>
        </w:rPr>
        <w:instrText>frequent</w:instrText>
      </w:r>
      <w:r w:rsidR="00015814" w:rsidRPr="00C348F4">
        <w:instrText xml:space="preserve"> </w:instrText>
      </w:r>
      <w:r w:rsidR="00015814" w:rsidRPr="00C348F4">
        <w:rPr>
          <w:lang w:val="en-US"/>
        </w:rPr>
        <w:instrText>nonhematologic</w:instrText>
      </w:r>
      <w:r w:rsidR="00015814" w:rsidRPr="00C348F4">
        <w:instrText xml:space="preserve"> </w:instrText>
      </w:r>
      <w:r w:rsidR="00015814" w:rsidRPr="00C348F4">
        <w:rPr>
          <w:lang w:val="en-US"/>
        </w:rPr>
        <w:instrText>adverse</w:instrText>
      </w:r>
      <w:r w:rsidR="00015814" w:rsidRPr="00C348F4">
        <w:instrText xml:space="preserve"> </w:instrText>
      </w:r>
      <w:r w:rsidR="00015814" w:rsidRPr="00C348F4">
        <w:rPr>
          <w:lang w:val="en-US"/>
        </w:rPr>
        <w:instrText>events</w:instrText>
      </w:r>
      <w:r w:rsidR="00015814" w:rsidRPr="00C348F4">
        <w:instrText xml:space="preserve"> </w:instrText>
      </w:r>
      <w:r w:rsidR="00015814" w:rsidRPr="00C348F4">
        <w:rPr>
          <w:lang w:val="en-US"/>
        </w:rPr>
        <w:instrText>were</w:instrText>
      </w:r>
      <w:r w:rsidR="00015814" w:rsidRPr="00C348F4">
        <w:instrText xml:space="preserve"> </w:instrText>
      </w:r>
      <w:r w:rsidR="00015814" w:rsidRPr="00C348F4">
        <w:rPr>
          <w:lang w:val="en-US"/>
        </w:rPr>
        <w:instrText>diarrhea</w:instrText>
      </w:r>
      <w:r w:rsidR="00015814" w:rsidRPr="00C348F4">
        <w:instrText xml:space="preserve">, </w:instrText>
      </w:r>
      <w:r w:rsidR="00015814" w:rsidRPr="00C348F4">
        <w:rPr>
          <w:lang w:val="en-US"/>
        </w:rPr>
        <w:instrText>fatigue</w:instrText>
      </w:r>
      <w:r w:rsidR="00015814" w:rsidRPr="00C348F4">
        <w:instrText xml:space="preserve">, </w:instrText>
      </w:r>
      <w:r w:rsidR="00015814" w:rsidRPr="00C348F4">
        <w:rPr>
          <w:lang w:val="en-US"/>
        </w:rPr>
        <w:instrText>pyrexia</w:instrText>
      </w:r>
      <w:r w:rsidR="00015814" w:rsidRPr="00C348F4">
        <w:instrText xml:space="preserve">, </w:instrText>
      </w:r>
      <w:r w:rsidR="00015814" w:rsidRPr="00C348F4">
        <w:rPr>
          <w:lang w:val="en-US"/>
        </w:rPr>
        <w:instrText>and</w:instrText>
      </w:r>
      <w:r w:rsidR="00015814" w:rsidRPr="00C348F4">
        <w:instrText xml:space="preserve"> </w:instrText>
      </w:r>
      <w:r w:rsidR="00015814" w:rsidRPr="00C348F4">
        <w:rPr>
          <w:lang w:val="en-US"/>
        </w:rPr>
        <w:instrText>nausea</w:instrText>
      </w:r>
      <w:r w:rsidR="00015814" w:rsidRPr="00C348F4">
        <w:instrText xml:space="preserve"> </w:instrText>
      </w:r>
      <w:r w:rsidR="00015814" w:rsidRPr="00C348F4">
        <w:rPr>
          <w:lang w:val="en-US"/>
        </w:rPr>
        <w:instrText>in</w:instrText>
      </w:r>
      <w:r w:rsidR="00015814" w:rsidRPr="00C348F4">
        <w:instrText xml:space="preserve"> </w:instrText>
      </w:r>
      <w:r w:rsidR="00015814" w:rsidRPr="00C348F4">
        <w:rPr>
          <w:lang w:val="en-US"/>
        </w:rPr>
        <w:instrText>the</w:instrText>
      </w:r>
      <w:r w:rsidR="00015814" w:rsidRPr="00C348F4">
        <w:instrText xml:space="preserve"> </w:instrText>
      </w:r>
      <w:r w:rsidR="00015814" w:rsidRPr="00C348F4">
        <w:rPr>
          <w:lang w:val="en-US"/>
        </w:rPr>
        <w:instrText>ibrutinib</w:instrText>
      </w:r>
      <w:r w:rsidR="00015814" w:rsidRPr="00C348F4">
        <w:instrText xml:space="preserve"> </w:instrText>
      </w:r>
      <w:r w:rsidR="00015814" w:rsidRPr="00C348F4">
        <w:rPr>
          <w:lang w:val="en-US"/>
        </w:rPr>
        <w:instrText>group</w:instrText>
      </w:r>
      <w:r w:rsidR="00015814" w:rsidRPr="00C348F4">
        <w:instrText xml:space="preserve"> </w:instrText>
      </w:r>
      <w:r w:rsidR="00015814" w:rsidRPr="00C348F4">
        <w:rPr>
          <w:lang w:val="en-US"/>
        </w:rPr>
        <w:instrText>and</w:instrText>
      </w:r>
      <w:r w:rsidR="00015814" w:rsidRPr="00C348F4">
        <w:instrText xml:space="preserve"> </w:instrText>
      </w:r>
      <w:r w:rsidR="00015814" w:rsidRPr="00C348F4">
        <w:rPr>
          <w:lang w:val="en-US"/>
        </w:rPr>
        <w:instrText>fatigue</w:instrText>
      </w:r>
      <w:r w:rsidR="00015814" w:rsidRPr="00C348F4">
        <w:instrText xml:space="preserve">, </w:instrText>
      </w:r>
      <w:r w:rsidR="00015814" w:rsidRPr="00C348F4">
        <w:rPr>
          <w:lang w:val="en-US"/>
        </w:rPr>
        <w:instrText>infusion</w:instrText>
      </w:r>
      <w:r w:rsidR="00015814" w:rsidRPr="00C348F4">
        <w:instrText>-</w:instrText>
      </w:r>
      <w:r w:rsidR="00015814" w:rsidRPr="00C348F4">
        <w:rPr>
          <w:lang w:val="en-US"/>
        </w:rPr>
        <w:instrText>related</w:instrText>
      </w:r>
      <w:r w:rsidR="00015814" w:rsidRPr="00C348F4">
        <w:instrText xml:space="preserve"> </w:instrText>
      </w:r>
      <w:r w:rsidR="00015814" w:rsidRPr="00C348F4">
        <w:rPr>
          <w:lang w:val="en-US"/>
        </w:rPr>
        <w:instrText>reactions</w:instrText>
      </w:r>
      <w:r w:rsidR="00015814" w:rsidRPr="00C348F4">
        <w:instrText xml:space="preserve">, </w:instrText>
      </w:r>
      <w:r w:rsidR="00015814" w:rsidRPr="00C348F4">
        <w:rPr>
          <w:lang w:val="en-US"/>
        </w:rPr>
        <w:instrText>and</w:instrText>
      </w:r>
      <w:r w:rsidR="00015814" w:rsidRPr="00C348F4">
        <w:instrText xml:space="preserve"> </w:instrText>
      </w:r>
      <w:r w:rsidR="00015814" w:rsidRPr="00C348F4">
        <w:rPr>
          <w:lang w:val="en-US"/>
        </w:rPr>
        <w:instrText>cough</w:instrText>
      </w:r>
      <w:r w:rsidR="00015814" w:rsidRPr="00C348F4">
        <w:instrText xml:space="preserve"> </w:instrText>
      </w:r>
      <w:r w:rsidR="00015814" w:rsidRPr="00C348F4">
        <w:rPr>
          <w:lang w:val="en-US"/>
        </w:rPr>
        <w:instrText>in</w:instrText>
      </w:r>
      <w:r w:rsidR="00015814" w:rsidRPr="00C348F4">
        <w:instrText xml:space="preserve"> </w:instrText>
      </w:r>
      <w:r w:rsidR="00015814" w:rsidRPr="00C348F4">
        <w:rPr>
          <w:lang w:val="en-US"/>
        </w:rPr>
        <w:instrText>the</w:instrText>
      </w:r>
      <w:r w:rsidR="00015814" w:rsidRPr="00C348F4">
        <w:instrText xml:space="preserve"> </w:instrText>
      </w:r>
      <w:r w:rsidR="00015814" w:rsidRPr="00C348F4">
        <w:rPr>
          <w:lang w:val="en-US"/>
        </w:rPr>
        <w:instrText>ofatumumab</w:instrText>
      </w:r>
      <w:r w:rsidR="00015814" w:rsidRPr="00C348F4">
        <w:instrText xml:space="preserve"> </w:instrText>
      </w:r>
      <w:r w:rsidR="00015814" w:rsidRPr="00C348F4">
        <w:rPr>
          <w:lang w:val="en-US"/>
        </w:rPr>
        <w:instrText>group</w:instrText>
      </w:r>
      <w:r w:rsidR="00015814" w:rsidRPr="00C348F4">
        <w:instrText xml:space="preserve">. </w:instrText>
      </w:r>
      <w:r w:rsidR="00015814" w:rsidRPr="00C348F4">
        <w:rPr>
          <w:lang w:val="en-US"/>
        </w:rPr>
        <w:instrText>CONCLUSIONS</w:instrText>
      </w:r>
      <w:r w:rsidR="00015814" w:rsidRPr="00C348F4">
        <w:instrText xml:space="preserve"> </w:instrText>
      </w:r>
      <w:r w:rsidR="00015814" w:rsidRPr="00C348F4">
        <w:rPr>
          <w:lang w:val="en-US"/>
        </w:rPr>
        <w:instrText>Ibrutinib</w:instrText>
      </w:r>
      <w:r w:rsidR="00015814" w:rsidRPr="00C348F4">
        <w:instrText xml:space="preserve">, </w:instrText>
      </w:r>
      <w:r w:rsidR="00015814" w:rsidRPr="00C348F4">
        <w:rPr>
          <w:lang w:val="en-US"/>
        </w:rPr>
        <w:instrText>as</w:instrText>
      </w:r>
      <w:r w:rsidR="00015814" w:rsidRPr="00C348F4">
        <w:instrText xml:space="preserve"> </w:instrText>
      </w:r>
      <w:r w:rsidR="00015814" w:rsidRPr="00C348F4">
        <w:rPr>
          <w:lang w:val="en-US"/>
        </w:rPr>
        <w:instrText>compared</w:instrText>
      </w:r>
      <w:r w:rsidR="00015814" w:rsidRPr="00C348F4">
        <w:instrText xml:space="preserve"> </w:instrText>
      </w:r>
      <w:r w:rsidR="00015814" w:rsidRPr="00C348F4">
        <w:rPr>
          <w:lang w:val="en-US"/>
        </w:rPr>
        <w:instrText>with</w:instrText>
      </w:r>
      <w:r w:rsidR="00015814" w:rsidRPr="00C348F4">
        <w:instrText xml:space="preserve"> </w:instrText>
      </w:r>
      <w:r w:rsidR="00015814" w:rsidRPr="00C348F4">
        <w:rPr>
          <w:lang w:val="en-US"/>
        </w:rPr>
        <w:instrText>ofatumumab</w:instrText>
      </w:r>
      <w:r w:rsidR="00015814" w:rsidRPr="00C348F4">
        <w:instrText xml:space="preserve">, </w:instrText>
      </w:r>
      <w:r w:rsidR="00015814" w:rsidRPr="00C348F4">
        <w:rPr>
          <w:lang w:val="en-US"/>
        </w:rPr>
        <w:instrText>significantly</w:instrText>
      </w:r>
      <w:r w:rsidR="00015814" w:rsidRPr="00C348F4">
        <w:instrText xml:space="preserve"> </w:instrText>
      </w:r>
      <w:r w:rsidR="00015814" w:rsidRPr="00C348F4">
        <w:rPr>
          <w:lang w:val="en-US"/>
        </w:rPr>
        <w:instrText>improved</w:instrText>
      </w:r>
      <w:r w:rsidR="00015814" w:rsidRPr="00C348F4">
        <w:instrText xml:space="preserve"> </w:instrText>
      </w:r>
      <w:r w:rsidR="00015814" w:rsidRPr="00C348F4">
        <w:rPr>
          <w:lang w:val="en-US"/>
        </w:rPr>
        <w:instrText>progression</w:instrText>
      </w:r>
      <w:r w:rsidR="00015814" w:rsidRPr="00C348F4">
        <w:instrText>-</w:instrText>
      </w:r>
      <w:r w:rsidR="00015814" w:rsidRPr="00C348F4">
        <w:rPr>
          <w:lang w:val="en-US"/>
        </w:rPr>
        <w:instrText>free</w:instrText>
      </w:r>
      <w:r w:rsidR="00015814" w:rsidRPr="00C348F4">
        <w:instrText xml:space="preserve"> </w:instrText>
      </w:r>
      <w:r w:rsidR="00015814" w:rsidRPr="00C348F4">
        <w:rPr>
          <w:lang w:val="en-US"/>
        </w:rPr>
        <w:instrText>survival</w:instrText>
      </w:r>
      <w:r w:rsidR="00015814" w:rsidRPr="00C348F4">
        <w:instrText xml:space="preserve">, </w:instrText>
      </w:r>
      <w:r w:rsidR="00015814" w:rsidRPr="00C348F4">
        <w:rPr>
          <w:lang w:val="en-US"/>
        </w:rPr>
        <w:instrText>overall</w:instrText>
      </w:r>
      <w:r w:rsidR="00015814" w:rsidRPr="00C348F4">
        <w:instrText xml:space="preserve"> </w:instrText>
      </w:r>
      <w:r w:rsidR="00015814" w:rsidRPr="00C348F4">
        <w:rPr>
          <w:lang w:val="en-US"/>
        </w:rPr>
        <w:instrText>survival</w:instrText>
      </w:r>
      <w:r w:rsidR="00015814" w:rsidRPr="00C348F4">
        <w:instrText xml:space="preserve">, </w:instrText>
      </w:r>
      <w:r w:rsidR="00015814" w:rsidRPr="00C348F4">
        <w:rPr>
          <w:lang w:val="en-US"/>
        </w:rPr>
        <w:instrText>and</w:instrText>
      </w:r>
      <w:r w:rsidR="00015814" w:rsidRPr="00C348F4">
        <w:instrText xml:space="preserve"> </w:instrText>
      </w:r>
      <w:r w:rsidR="00015814" w:rsidRPr="00C348F4">
        <w:rPr>
          <w:lang w:val="en-US"/>
        </w:rPr>
        <w:instrText>response</w:instrText>
      </w:r>
      <w:r w:rsidR="00015814" w:rsidRPr="00C348F4">
        <w:instrText xml:space="preserve"> </w:instrText>
      </w:r>
      <w:r w:rsidR="00015814" w:rsidRPr="00C348F4">
        <w:rPr>
          <w:lang w:val="en-US"/>
        </w:rPr>
        <w:instrText>rate</w:instrText>
      </w:r>
      <w:r w:rsidR="00015814" w:rsidRPr="00C348F4">
        <w:instrText xml:space="preserve"> </w:instrText>
      </w:r>
      <w:r w:rsidR="00015814" w:rsidRPr="00C348F4">
        <w:rPr>
          <w:lang w:val="en-US"/>
        </w:rPr>
        <w:instrText>among</w:instrText>
      </w:r>
      <w:r w:rsidR="00015814" w:rsidRPr="00C348F4">
        <w:instrText xml:space="preserve"> </w:instrText>
      </w:r>
      <w:r w:rsidR="00015814" w:rsidRPr="00C348F4">
        <w:rPr>
          <w:lang w:val="en-US"/>
        </w:rPr>
        <w:instrText>patients</w:instrText>
      </w:r>
      <w:r w:rsidR="00015814" w:rsidRPr="00C348F4">
        <w:instrText xml:space="preserve"> </w:instrText>
      </w:r>
      <w:r w:rsidR="00015814" w:rsidRPr="00C348F4">
        <w:rPr>
          <w:lang w:val="en-US"/>
        </w:rPr>
        <w:instrText>with</w:instrText>
      </w:r>
      <w:r w:rsidR="00015814" w:rsidRPr="00C348F4">
        <w:instrText xml:space="preserve"> </w:instrText>
      </w:r>
      <w:r w:rsidR="00015814" w:rsidRPr="00C348F4">
        <w:rPr>
          <w:lang w:val="en-US"/>
        </w:rPr>
        <w:instrText>previously</w:instrText>
      </w:r>
      <w:r w:rsidR="00015814" w:rsidRPr="00C348F4">
        <w:instrText xml:space="preserve"> </w:instrText>
      </w:r>
      <w:r w:rsidR="00015814" w:rsidRPr="00C348F4">
        <w:rPr>
          <w:lang w:val="en-US"/>
        </w:rPr>
        <w:instrText>treated</w:instrText>
      </w:r>
      <w:r w:rsidR="00015814" w:rsidRPr="00C348F4">
        <w:instrText xml:space="preserve"> </w:instrText>
      </w:r>
      <w:r w:rsidR="00015814" w:rsidRPr="00C348F4">
        <w:rPr>
          <w:lang w:val="en-US"/>
        </w:rPr>
        <w:instrText>CLL</w:instrText>
      </w:r>
      <w:r w:rsidR="00015814" w:rsidRPr="00C348F4">
        <w:instrText xml:space="preserve"> </w:instrText>
      </w:r>
      <w:r w:rsidR="00015814" w:rsidRPr="00C348F4">
        <w:rPr>
          <w:lang w:val="en-US"/>
        </w:rPr>
        <w:instrText>or</w:instrText>
      </w:r>
      <w:r w:rsidR="00015814" w:rsidRPr="00C348F4">
        <w:instrText xml:space="preserve"> </w:instrText>
      </w:r>
      <w:r w:rsidR="00015814" w:rsidRPr="00C348F4">
        <w:rPr>
          <w:lang w:val="en-US"/>
        </w:rPr>
        <w:instrText>SLL</w:instrText>
      </w:r>
      <w:r w:rsidR="00015814" w:rsidRPr="00C348F4">
        <w:instrText>. (</w:instrText>
      </w:r>
      <w:r w:rsidR="00015814" w:rsidRPr="00C348F4">
        <w:rPr>
          <w:lang w:val="en-US"/>
        </w:rPr>
        <w:instrText>Funded</w:instrText>
      </w:r>
      <w:r w:rsidR="00015814" w:rsidRPr="00C348F4">
        <w:instrText xml:space="preserve"> </w:instrText>
      </w:r>
      <w:r w:rsidR="00015814" w:rsidRPr="00C348F4">
        <w:rPr>
          <w:lang w:val="en-US"/>
        </w:rPr>
        <w:instrText>by</w:instrText>
      </w:r>
      <w:r w:rsidR="00015814" w:rsidRPr="00C348F4">
        <w:instrText xml:space="preserve"> </w:instrText>
      </w:r>
      <w:r w:rsidR="00015814" w:rsidRPr="00C348F4">
        <w:rPr>
          <w:lang w:val="en-US"/>
        </w:rPr>
        <w:instrText>Pharmacyclics</w:instrText>
      </w:r>
      <w:r w:rsidR="00015814" w:rsidRPr="00C348F4">
        <w:instrText xml:space="preserve"> </w:instrText>
      </w:r>
      <w:r w:rsidR="00015814" w:rsidRPr="00C348F4">
        <w:rPr>
          <w:lang w:val="en-US"/>
        </w:rPr>
        <w:instrText>and</w:instrText>
      </w:r>
      <w:r w:rsidR="00015814" w:rsidRPr="00C348F4">
        <w:instrText xml:space="preserve"> </w:instrText>
      </w:r>
      <w:r w:rsidR="00015814" w:rsidRPr="00C348F4">
        <w:rPr>
          <w:lang w:val="en-US"/>
        </w:rPr>
        <w:instrText>Janssen</w:instrText>
      </w:r>
      <w:r w:rsidR="00015814" w:rsidRPr="00C348F4">
        <w:instrText xml:space="preserve">; </w:instrText>
      </w:r>
      <w:r w:rsidR="00015814" w:rsidRPr="00C348F4">
        <w:rPr>
          <w:lang w:val="en-US"/>
        </w:rPr>
        <w:instrText>RESONATE</w:instrText>
      </w:r>
      <w:r w:rsidR="00015814" w:rsidRPr="00C348F4">
        <w:instrText xml:space="preserve"> </w:instrText>
      </w:r>
      <w:r w:rsidR="00015814" w:rsidRPr="00C348F4">
        <w:rPr>
          <w:lang w:val="en-US"/>
        </w:rPr>
        <w:instrText>ClinicalTrials</w:instrText>
      </w:r>
      <w:r w:rsidR="00015814" w:rsidRPr="00C348F4">
        <w:instrText>.</w:instrText>
      </w:r>
      <w:r w:rsidR="00015814" w:rsidRPr="00C348F4">
        <w:rPr>
          <w:lang w:val="en-US"/>
        </w:rPr>
        <w:instrText>gov</w:instrText>
      </w:r>
      <w:r w:rsidR="00015814" w:rsidRPr="00C348F4">
        <w:instrText xml:space="preserve"> </w:instrText>
      </w:r>
      <w:r w:rsidR="00015814" w:rsidRPr="00C348F4">
        <w:rPr>
          <w:lang w:val="en-US"/>
        </w:rPr>
        <w:instrText>number</w:instrText>
      </w:r>
      <w:r w:rsidR="00015814" w:rsidRPr="00C348F4">
        <w:instrText xml:space="preserve">, </w:instrText>
      </w:r>
      <w:r w:rsidR="00015814" w:rsidRPr="00C348F4">
        <w:rPr>
          <w:lang w:val="en-US"/>
        </w:rPr>
        <w:instrText>NCT</w:instrText>
      </w:r>
      <w:r w:rsidR="00015814" w:rsidRPr="00C348F4">
        <w:instrText>01578707.).","</w:instrText>
      </w:r>
      <w:r w:rsidR="00015814" w:rsidRPr="00C348F4">
        <w:rPr>
          <w:lang w:val="en-US"/>
        </w:rPr>
        <w:instrText>author</w:instrText>
      </w:r>
      <w:r w:rsidR="00015814" w:rsidRPr="00C348F4">
        <w:instrText>":[{"</w:instrText>
      </w:r>
      <w:r w:rsidR="00015814" w:rsidRPr="00C348F4">
        <w:rPr>
          <w:lang w:val="en-US"/>
        </w:rPr>
        <w:instrText>dropping</w:instrText>
      </w:r>
      <w:r w:rsidR="00015814" w:rsidRPr="00C348F4">
        <w:instrText>-</w:instrText>
      </w:r>
      <w:r w:rsidR="00015814" w:rsidRPr="00C348F4">
        <w:rPr>
          <w:lang w:val="en-US"/>
        </w:rPr>
        <w:instrText>particle</w:instrText>
      </w:r>
      <w:r w:rsidR="00015814" w:rsidRPr="00C348F4">
        <w:instrText>":"","</w:instrText>
      </w:r>
      <w:r w:rsidR="00015814" w:rsidRPr="00C348F4">
        <w:rPr>
          <w:lang w:val="en-US"/>
        </w:rPr>
        <w:instrText>family</w:instrText>
      </w:r>
      <w:r w:rsidR="00015814" w:rsidRPr="00C348F4">
        <w:instrText>":"</w:instrText>
      </w:r>
      <w:r w:rsidR="00015814" w:rsidRPr="00C348F4">
        <w:rPr>
          <w:lang w:val="en-US"/>
        </w:rPr>
        <w:instrText>Byrd</w:instrText>
      </w:r>
      <w:r w:rsidR="00015814" w:rsidRPr="00C348F4">
        <w:instrText>","</w:instrText>
      </w:r>
      <w:r w:rsidR="00015814" w:rsidRPr="00C348F4">
        <w:rPr>
          <w:lang w:val="en-US"/>
        </w:rPr>
        <w:instrText>given</w:instrText>
      </w:r>
      <w:r w:rsidR="00015814" w:rsidRPr="00C348F4">
        <w:instrText>":"</w:instrText>
      </w:r>
      <w:r w:rsidR="00015814" w:rsidRPr="00C348F4">
        <w:rPr>
          <w:lang w:val="en-US"/>
        </w:rPr>
        <w:instrText>John</w:instrText>
      </w:r>
      <w:r w:rsidR="00015814" w:rsidRPr="00C348F4">
        <w:instrText xml:space="preserve"> </w:instrText>
      </w:r>
      <w:r w:rsidR="00015814" w:rsidRPr="00C348F4">
        <w:rPr>
          <w:lang w:val="en-US"/>
        </w:rPr>
        <w:instrText>C</w:instrText>
      </w:r>
      <w:r w:rsidR="00015814" w:rsidRPr="00C348F4">
        <w:instrText>","</w:instrText>
      </w:r>
      <w:r w:rsidR="00015814" w:rsidRPr="00C348F4">
        <w:rPr>
          <w:lang w:val="en-US"/>
        </w:rPr>
        <w:instrText>non</w:instrText>
      </w:r>
      <w:r w:rsidR="00015814" w:rsidRPr="00C348F4">
        <w:instrText>-</w:instrText>
      </w:r>
      <w:r w:rsidR="00015814" w:rsidRPr="00C348F4">
        <w:rPr>
          <w:lang w:val="en-US"/>
        </w:rPr>
        <w:instrText>dropping</w:instrText>
      </w:r>
      <w:r w:rsidR="00015814" w:rsidRPr="00C348F4">
        <w:instrText>-</w:instrText>
      </w:r>
      <w:r w:rsidR="00015814" w:rsidRPr="00C348F4">
        <w:rPr>
          <w:lang w:val="en-US"/>
        </w:rPr>
        <w:instrText>particle</w:instrText>
      </w:r>
      <w:r w:rsidR="00015814" w:rsidRPr="00C348F4">
        <w:instrText>":"","</w:instrText>
      </w:r>
      <w:r w:rsidR="00015814" w:rsidRPr="00C348F4">
        <w:rPr>
          <w:lang w:val="en-US"/>
        </w:rPr>
        <w:instrText>parse</w:instrText>
      </w:r>
      <w:r w:rsidR="00015814" w:rsidRPr="00C348F4">
        <w:instrText>-</w:instrText>
      </w:r>
      <w:r w:rsidR="00015814" w:rsidRPr="00C348F4">
        <w:rPr>
          <w:lang w:val="en-US"/>
        </w:rPr>
        <w:instrText>names</w:instrText>
      </w:r>
      <w:r w:rsidR="00015814" w:rsidRPr="00C348F4">
        <w:instrText>":</w:instrText>
      </w:r>
      <w:r w:rsidR="00015814" w:rsidRPr="00C348F4">
        <w:rPr>
          <w:lang w:val="en-US"/>
        </w:rPr>
        <w:instrText>false</w:instrText>
      </w:r>
      <w:r w:rsidR="00015814" w:rsidRPr="00C348F4">
        <w:instrText>,"</w:instrText>
      </w:r>
      <w:r w:rsidR="00015814" w:rsidRPr="00C348F4">
        <w:rPr>
          <w:lang w:val="en-US"/>
        </w:rPr>
        <w:instrText>suffix</w:instrText>
      </w:r>
      <w:r w:rsidR="00015814" w:rsidRPr="00C348F4">
        <w:instrText>":""},{"</w:instrText>
      </w:r>
      <w:r w:rsidR="00015814" w:rsidRPr="00C348F4">
        <w:rPr>
          <w:lang w:val="en-US"/>
        </w:rPr>
        <w:instrText>dropping</w:instrText>
      </w:r>
      <w:r w:rsidR="00015814" w:rsidRPr="00C348F4">
        <w:instrText>-</w:instrText>
      </w:r>
      <w:r w:rsidR="00015814" w:rsidRPr="00C348F4">
        <w:rPr>
          <w:lang w:val="en-US"/>
        </w:rPr>
        <w:instrText>particle</w:instrText>
      </w:r>
      <w:r w:rsidR="00015814" w:rsidRPr="00C348F4">
        <w:instrText>":"","</w:instrText>
      </w:r>
      <w:r w:rsidR="00015814" w:rsidRPr="00C348F4">
        <w:rPr>
          <w:lang w:val="en-US"/>
        </w:rPr>
        <w:instrText>family</w:instrText>
      </w:r>
      <w:r w:rsidR="00015814" w:rsidRPr="00C348F4">
        <w:instrText>":"</w:instrText>
      </w:r>
      <w:r w:rsidR="00015814" w:rsidRPr="00C348F4">
        <w:rPr>
          <w:lang w:val="en-US"/>
        </w:rPr>
        <w:instrText>Brown</w:instrText>
      </w:r>
      <w:r w:rsidR="00015814" w:rsidRPr="00C348F4">
        <w:instrText>","</w:instrText>
      </w:r>
      <w:r w:rsidR="00015814" w:rsidRPr="00C348F4">
        <w:rPr>
          <w:lang w:val="en-US"/>
        </w:rPr>
        <w:instrText>given</w:instrText>
      </w:r>
      <w:r w:rsidR="00015814" w:rsidRPr="00C348F4">
        <w:instrText>":"</w:instrText>
      </w:r>
      <w:r w:rsidR="00015814" w:rsidRPr="00C348F4">
        <w:rPr>
          <w:lang w:val="en-US"/>
        </w:rPr>
        <w:instrText>Jennifer</w:instrText>
      </w:r>
      <w:r w:rsidR="00015814" w:rsidRPr="00C348F4">
        <w:instrText xml:space="preserve"> </w:instrText>
      </w:r>
      <w:r w:rsidR="00015814" w:rsidRPr="00C348F4">
        <w:rPr>
          <w:lang w:val="en-US"/>
        </w:rPr>
        <w:instrText>R</w:instrText>
      </w:r>
      <w:r w:rsidR="00015814" w:rsidRPr="00C348F4">
        <w:instrText>","</w:instrText>
      </w:r>
      <w:r w:rsidR="00015814" w:rsidRPr="00C348F4">
        <w:rPr>
          <w:lang w:val="en-US"/>
        </w:rPr>
        <w:instrText>non</w:instrText>
      </w:r>
      <w:r w:rsidR="00015814" w:rsidRPr="00C348F4">
        <w:instrText>-</w:instrText>
      </w:r>
      <w:r w:rsidR="00015814" w:rsidRPr="00C348F4">
        <w:rPr>
          <w:lang w:val="en-US"/>
        </w:rPr>
        <w:instrText>dropping</w:instrText>
      </w:r>
      <w:r w:rsidR="00015814" w:rsidRPr="00C348F4">
        <w:instrText>-</w:instrText>
      </w:r>
      <w:r w:rsidR="00015814" w:rsidRPr="00C348F4">
        <w:rPr>
          <w:lang w:val="en-US"/>
        </w:rPr>
        <w:instrText>particle</w:instrText>
      </w:r>
      <w:r w:rsidR="00015814" w:rsidRPr="00C348F4">
        <w:instrText>":"","</w:instrText>
      </w:r>
      <w:r w:rsidR="00015814" w:rsidRPr="00C348F4">
        <w:rPr>
          <w:lang w:val="en-US"/>
        </w:rPr>
        <w:instrText>parse</w:instrText>
      </w:r>
      <w:r w:rsidR="00015814" w:rsidRPr="00C348F4">
        <w:instrText>-</w:instrText>
      </w:r>
      <w:r w:rsidR="00015814" w:rsidRPr="00C348F4">
        <w:rPr>
          <w:lang w:val="en-US"/>
        </w:rPr>
        <w:instrText>names</w:instrText>
      </w:r>
      <w:r w:rsidR="00015814" w:rsidRPr="00C348F4">
        <w:instrText>":</w:instrText>
      </w:r>
      <w:r w:rsidR="00015814" w:rsidRPr="00C348F4">
        <w:rPr>
          <w:lang w:val="en-US"/>
        </w:rPr>
        <w:instrText>false</w:instrText>
      </w:r>
      <w:r w:rsidR="00015814" w:rsidRPr="00C348F4">
        <w:instrText>,"</w:instrText>
      </w:r>
      <w:r w:rsidR="00015814" w:rsidRPr="00C348F4">
        <w:rPr>
          <w:lang w:val="en-US"/>
        </w:rPr>
        <w:instrText>suffix</w:instrText>
      </w:r>
      <w:r w:rsidR="00015814" w:rsidRPr="00C348F4">
        <w:instrText>":""},{"</w:instrText>
      </w:r>
      <w:r w:rsidR="00015814" w:rsidRPr="00C348F4">
        <w:rPr>
          <w:lang w:val="en-US"/>
        </w:rPr>
        <w:instrText>dropping</w:instrText>
      </w:r>
      <w:r w:rsidR="00015814" w:rsidRPr="00C348F4">
        <w:instrText>-</w:instrText>
      </w:r>
      <w:r w:rsidR="00015814" w:rsidRPr="00C348F4">
        <w:rPr>
          <w:lang w:val="en-US"/>
        </w:rPr>
        <w:instrText>particle</w:instrText>
      </w:r>
      <w:r w:rsidR="00015814" w:rsidRPr="00C348F4">
        <w:instrText>":"","</w:instrText>
      </w:r>
      <w:r w:rsidR="00015814" w:rsidRPr="00C348F4">
        <w:rPr>
          <w:lang w:val="en-US"/>
        </w:rPr>
        <w:instrText>family</w:instrText>
      </w:r>
      <w:r w:rsidR="00015814" w:rsidRPr="00C348F4">
        <w:instrText>":"</w:instrText>
      </w:r>
      <w:r w:rsidR="00015814" w:rsidRPr="00C348F4">
        <w:rPr>
          <w:lang w:val="en-US"/>
        </w:rPr>
        <w:instrText>O</w:instrText>
      </w:r>
      <w:r w:rsidR="00015814" w:rsidRPr="00C348F4">
        <w:instrText>'</w:instrText>
      </w:r>
      <w:r w:rsidR="00015814" w:rsidRPr="00C348F4">
        <w:rPr>
          <w:lang w:val="en-US"/>
        </w:rPr>
        <w:instrText>Brien</w:instrText>
      </w:r>
      <w:r w:rsidR="00015814" w:rsidRPr="00C348F4">
        <w:instrText>","</w:instrText>
      </w:r>
      <w:r w:rsidR="00015814" w:rsidRPr="00C348F4">
        <w:rPr>
          <w:lang w:val="en-US"/>
        </w:rPr>
        <w:instrText>given</w:instrText>
      </w:r>
      <w:r w:rsidR="00015814" w:rsidRPr="00C348F4">
        <w:instrText>":"</w:instrText>
      </w:r>
      <w:r w:rsidR="00015814" w:rsidRPr="00C348F4">
        <w:rPr>
          <w:lang w:val="en-US"/>
        </w:rPr>
        <w:instrText>Susan</w:instrText>
      </w:r>
      <w:r w:rsidR="00015814" w:rsidRPr="00C348F4">
        <w:instrText>","</w:instrText>
      </w:r>
      <w:r w:rsidR="00015814" w:rsidRPr="00C348F4">
        <w:rPr>
          <w:lang w:val="en-US"/>
        </w:rPr>
        <w:instrText>non</w:instrText>
      </w:r>
      <w:r w:rsidR="00015814" w:rsidRPr="00C348F4">
        <w:instrText>-</w:instrText>
      </w:r>
      <w:r w:rsidR="00015814" w:rsidRPr="00C348F4">
        <w:rPr>
          <w:lang w:val="en-US"/>
        </w:rPr>
        <w:instrText>dropping</w:instrText>
      </w:r>
      <w:r w:rsidR="00015814" w:rsidRPr="00C348F4">
        <w:instrText>-</w:instrText>
      </w:r>
      <w:r w:rsidR="00015814" w:rsidRPr="00C348F4">
        <w:rPr>
          <w:lang w:val="en-US"/>
        </w:rPr>
        <w:instrText>particle</w:instrText>
      </w:r>
      <w:r w:rsidR="00015814" w:rsidRPr="00C348F4">
        <w:instrText>":"","</w:instrText>
      </w:r>
      <w:r w:rsidR="00015814" w:rsidRPr="00C348F4">
        <w:rPr>
          <w:lang w:val="en-US"/>
        </w:rPr>
        <w:instrText>parse</w:instrText>
      </w:r>
      <w:r w:rsidR="00015814" w:rsidRPr="00C348F4">
        <w:instrText>-</w:instrText>
      </w:r>
      <w:r w:rsidR="00015814" w:rsidRPr="00C348F4">
        <w:rPr>
          <w:lang w:val="en-US"/>
        </w:rPr>
        <w:instrText>names":false,"suffix":""},{"dropping-particle":"","family":"Barrientos","given":"Jacqueline C","non-dropping-particle":"","parse-names":false,"suffix":""},{"dropping-particle":"","family":"Kay","given":"Neil E","non-dropping-particle":"","parse-names":false,"suffix":""},{"dropping-particle":"","family":"Reddy","given":"Nishitha M","non-dropping-particle":"","parse-names":false,"suffix":""},{"dropping-particle":"","family":"Coutre","given":"Steven","non-dropping-particle":"","parse-names":false,"suffix":""},{"dropping-particle":"","family":"Tam","given":"Constantine S","non-dropping-particle":"","parse-names":false,"suffix":""},{"dropping-particle":"","family":"Mulligan","given":"Stephen P","non-dropping-particle":"","parse-names":false,"suffix":""},{"dropping-particle":"","family":"Jaeger","given":"Ulrich","non-dropping-particle":"","parse-names":false,"suffix":""},{"dropping-particle":"","family":"Devereux","given":"Steve","non-dropping-particle":"","parse-names":false,"suffix":""},{"dropping-particle":"","family":"Barr","given":"Paul M","non-dropping-particle":"","parse-names":false,"suffix":""},{"dropping-particle":"","family":"Furman","given":"Richard R","non-dropping-particle":"","parse-names":false,"suffix":""},{"dropping-particle":"","family":"Kipps","given":"Thomas J","non-dropping-particle":"","parse-names":false,"suffix":""},{"dropping-particle":"","family":"Cymbalista","given":"Florence","non-dropping-particle":"","parse-names":false,"suffix":""},{"dropping-particle":"","family":"Pocock","given":"Christopher","non-dropping-particle":"","parse-names":false,"suffix":""},{"dropping-particle":"","family":"Thornton","given":"Patrick","non-dropping-particle":"","parse-names":false,"suffix":""},{"dropping-particle":"","family":"Caligaris-Cappio","given":"Federico","non-dropping-particle":"","parse-names":false,"suffix":""},{"dropping-particle":"","family":"Robak","given":"Tadeusz","non-dropping-particle":"","parse-names":false,"suffix":""},{"dropping-particle":"","family":"Delgado","given":"Julio","non-dropping-particle":"","parse-names":false,"suffix":""},{"dropping-particle":"","family":"Schuster","given":"Stephen J","non-dropping-particle":"","parse-names":false,"suffix":""},{"dropping-particle":"","family":"Montillo","given":"Marco","non-dropping-particle":"","parse-names":false,"suffix":""},{"dropping-particle":"","family":"Schuh","given":"Anna","non-dropping-particle":"","parse-names":false,"suffix":""},{"dropping-particle":"","family":"Vos","given":"Sven","non-dropping-particle":"de","parse-names":false,"suffix":""},{"dropping-particle":"","family":"Gill","given":"Devinder","non-dropping-particle":"","parse-names":false,"suffix":""},{"dropping-particle":"","family":"Bloor","given":"Adrian","non-dropping-particle":"","parse-names":false,"suffix":""},{"dropping-particle":"","family":"Dearden","given":"Claire","non-dropping-particle":"","parse-names":false,"suffix":""},{"dropping-particle":"","family":"Moreno","given":"Carol","non-dropping-particle":"","parse-names":false,"suffix":""},{"dropping-particle":"","family":"Jones","given":"Jeffrey J","non-dropping-particle":"","parse-names":false,"suffix":""},{"dropping-particle":"","family":"Chu","given":"Alvina D","non-dropping-particle":"","parse-names":false,"suffix":""},{"dropping-particle":"","family":"Fardis","given":"Maria","non-dropping-particle":"","parse-names":false,"suffix":""},{"dropping-particle":"","family":"McGreivy","given":"Jesse","non-dropping-particle":"","parse-names":false,"suffix":""},{"dropping-particle":"","family":"Clow","given":"Fong","non-dropping-particle":"","parse-names":false,"suffix":""},{"dropping-particle":"","family":"James","given":"Danelle F","non-dropping-particle":"","parse-names":false,"suffix":""},{"dropping-particle":"","family":"Hillmen","given":"Peter","non-dropping-particle":"","parse-names":false,"suffix":""},{"dropping-particle":"","family":"RESONATE Investigators","given":"","non-dropping-particle":"","parse-names":false,"suffix":""}],"container-title":"The New England journal of medicine","id":"ITEM-1","issue":"3","issued":{"date-parts":[["2014","7","17"]]},"page":"213-23","title":"Ibrutinib versus ofatumumab in previously treated chronic lymphoid leukemia.","type":"article-journal","volume":"371"},"uris":["http://www.mendeley.com/documents/?uuid=4373691d-e927-34e2-87a4-a4a5d25bdcc0"]},{"id":"ITEM-2","itemData":{"author":[{"dropping-particle":"","family":"Moreno","given":"Carol","non-dropping-particle":"","parse-names":false,"suffix":""},{"dropping-particle":"","family":"Byrd","given":"John C.","non-dropping-particle":"","parse-names":false,"suffix":""},{"dropping-particle":"","family":"Hillmen","given":"Peter","non-dropping-particle":"","parse-names":false,"suffix":""},{"dropping-particle":"","family":"O'Brien","given":"Susan","non-dropping-particle":"","parse-names":false,"suffix":""},{"dropping-particle":"","family":"Barrientos","given":"Jacqueline C.","non-dropping-particle":"","parse-names":false,"suffix":""},{"dropping-particle":"","family":"Reddy","given":"Nishitha M.","non-dropping-particle":"","parse-names":false,"suffix":""},{"dropping-particle":"","family":"Coutre","given":"Steven","non-dropping-particle":"","parse-names":false,"suffix":""},{"dropping-particle":"","family":"Tam","given":"Constantine S.","non-dropping-particle":"","parse-names":false,"suffix":""},{"dropping-particle":"","family":"Mulligan","given":"Stephen P.","non-dropping-particle":"","parse-names":false,"suffix":""},{"dropping-particle":"","family":"Jaeger","given":"Ulrich","non-dropping-particle":"","parse-names":false,"suffix":""},{"dropping-particle":"","family":"Barr","given":"Paul M.","non-dropping-particle":"","parse-names":false,"suffix":""},{"dropping-particle":"","family":"Furman","given":"Richard R.","non-dropping-particle":"","parse-names":false,"suffix":""},{"dropping-particle":"","family":"Kipps","given":"Thomas J.","non-dropping-particle":"","parse-names":false,"suffix":""},{"dropping-particle":"","family":"Thornton","given":"Patrick","non-dropping-particle":"","parse-names":false,"suffix":""},{"dropping-particle":"","family":"Montillo","given":"Marco","non-dropping-particle":"","parse-names":false,"suffix":""},{"dropping-particle":"","family":"Pagel","given":"John M.","non-dropping-particle":"","parse-names":false,"suffix":""},{"dropping-particle":"","family":"Burger","given":"Jan A.","non-dropping-particle":"","parse-names":false,"suffix":""},{"dropping-particle":"","family":"Jones","given":"Jeffrey J.","non-dropping-particle":"","parse-names":false,"suffix":""},{"dropping-particle":"","family":"Dai","given":"Sandra","non-dropping-particle":"","parse-names":false,"suffix":""},{"dropping-particle":"","family":"Vezan","given":"Remus","non-dropping-particle":"","parse-names":false,"suffix":""},{"dropping-particle":"","family":"James","given":"Danelle F.","non-dropping-particle":"","parse-names":false,"suffix":""},{"dropping-particle":"","family":"Brown","given":"Jennifer R.","non-dropping-particle":"","parse-names":false,"suffix":""}],"container-title":"EHA 22 Proceedings","id":"ITEM-2","issued":{"date-parts":[["2017"]]},"page":"Abstract S769","title":"Ibrutinib in previously treated chronic lymphocytic leukemia: updated efficacy and safety of the RESONATE study with up to four years of follow-up","type":"paper-conference"},"uris":["http://www.mendeley.com/documents/?uuid=28f9196e-f1f2-4f10-97ab-fb35902d5ed7"]},{"id":"ITEM-3","itemData":{"DOI":"10.1016/S1470-2045(15)00465-9","ISSN":"14745488","abstract":"Background: Most patients with chronic lymphocytic leukaemia or small lymphocytic lymphoma relapse after initial therapy. Bendamustine plus rituximab is often used in the relapsed or refractory setting. We assessed the efficacy and safety of adding ibrutinib, an oral covalent inhibitor of Bruton's tyrosine kinase (BTK), to bendamustine plus rituximab in patients with previously treated chronic lymphocytic leukaemia or small lymphocytic lymphoma. Methods: The HELIOS trial was an international, double-blind, placebo-controlled, phase 3 study in adult patients (≥18 years of age) who had active chronic lymphocytic leukaemia or small lymphocytic lymphoma with measurable lymph node disease (&gt;1·5 cm) by CT scan, and had relapsed or refractory disease following one or more previous lines of systemic therapy consisting of at least two cycles of a chemotherapy-containing regimen, an Eastern Cooperative Oncology Group (ECOG) performance status of 0-1, and adequate bone marrow, liver, and kidney function. Patients with del(17p) were excluded because of known poor response to bendamustine plus rituximab. Patients who had received previous treatment with ibrutinib or other BTK inhibitors, refractory disease or relapse within 24 months with a previous bendamustine-containing regimen, or haemopoietic stem-cell transplant were also excluded. Patients were randomly assigned (1:1) by a web-based system to receive bendamustine plus rituximab given in cycles of 4 weeks' duration (bendamustine: 70 mg/m2 intravenously on days 2-3 in cycle 1, and days 1-2 in cycles 2-6; rituximab: 375 mg/m2 on day 1 of cycle 1, and 500 mg/m2 on day 1 of cycles 2-6 for a maximum of six cycles) with either ibrutinib (420 mg daily orally) or placebo until disease progression or unacceptable toxicity. Patients were stratified according to whether they were refractory to purine analogues and by number of previous lines of therapy. The primary endpoint was independent review committee (IRC)-assessed progression-free survival. Crossover to ibrutinib was permitted for patients in the placebo group with IRC-confirmed disease progression. Analysis was by intention-to-treat and is continuing for further long-term follow-up. The trial is registered with ClinicalTrials.gov, number NCT01611090. Findings: Between Sept 19, 2012, and Jan 21, 2014, 578 eligible patients were randomly assigned to ibrutinib or placebo in combination with bendamustine plus rituximab (289 in each group). The primary endpoint was me…","author":[{"dropping-particle":"","family":"Chanan-Khan","given":"Asher","non-dropping-particle":"","parse-names":false,"suffix":""},{"dropping-particle":"","family":"Cramer","given":"Paula","non-dropping-particle":"","parse-names":false,"suffix":""},{"dropping-particle":"","family":"Demirkan","given":"Fatih","non-dropping-particle":"","parse-names":false,"suffix":""},{"dropping-particle":"","family":"Fraser","given":"Graeme","non-dropping-particle":"","parse-names":false,"suffix":""},{"dropping-particle":"","family":"Silva","given":"Rodrigo Santucci","non-dropping-particle":"","parse-names":false,"suffix":""},{"dropping-particle":"","family":"Grosicki","given":"Sebastian","non-dropping-particle":"","parse-names":false,"suffix":""},{"dropping-particle":"","family":"Pristupa","given":"Aleksander","non-dropping-particle":"","parse-names":false,"suffix":""},{"dropping-particle":"","family":"Janssens","given":"Ann","non-dropping-particle":"","parse-names":false,"suffix":""},{"dropping-particle":"","family":"Mayer","given":"Jiri","non-dropping-particle":"","parse-names":false,"suffix":""},{"dropping-particle":"","family":"Bartlett","given":"Nancy L.","non-dropping-particle":"","parse-names":false,"suffix":""},{"dropping-particle":"","family":"Dilhuydy","given":"Marie Sarah","non-dropping-particle":"","parse-names":false,"suffix":""},{"dropping-particle":"","family":"Pylypenko","given":"Halyna","non-dropping-particle":"","parse-names":false,"suffix":""},{"dropping-particle":"","family":"Loscertales","given":"Javier","non-dropping-particle":"","parse-names":false,"suffix":""},{"dropping-particle":"","family":"Avigdor","given":"Abraham","non-dropping-particle":"","parse-names":false,"suffix":""},{"dropping-particle":"","family":"Rule","given":"Simon","non-dropping-particle":"","parse-names":false,"suffix":""},{"dropping-particle":"","family":"Villa","given":"Diego","non-dropping-particle":"","parse-names":false,"suffix":""},{"dropping-particle":"","family":"Samoilova","given":"Olga","non-dropping-particle":"","parse-names":false,"suffix":""},{"dropping-particle":"","family":"Panagiotidis","given":"Panagiots","non-dropping-particle":"","parse-names":false,"suffix":""},{"dropping-particle":"","family":"Goy","given":"Andre","non-dropping-particle":"","parse-names":false,"suffix":""},{"dropping-particle":"","family":"Mato","given":"Anthony","non-dropping-particle":"","parse-names":false,"suffix":""},{"dropping-particle":"","family":"Pavlovsky","given":"Miguel A.","non-dropping-particle":"","parse-names":false,"suffix":""},{"dropping-particle":"","family":"Karlsson","given":"Claes","non-dropping-particle":"","parse-names":false,"suffix":""},{"dropping-particle":"","family":"Mahler","given":"Michelle","non-dropping-particle":"","parse-names":false,"suffix":""},{"dropping-particle":"","family":"Salman","given":"Mariya","non-dropping-particle":"","parse-names":false,"suffix":""},{"dropping-particle":"","family":"Sun","given":"Steven","non-dropping-particle":"","parse-names":false,"suffix":""},{"dropping-particle":"","family":"Phelps","given":"Charles","non-dropping-particle":"","parse-names":false,"suffix":""},{"dropping-particle":"","family":"Balasubramanian","given":"Sriram","non-dropping-particle":"","parse-names":false,"suffix":""},{"dropping-particle":"","family":"Howes","given":"Angela","non-dropping-particle":"","parse-names":false,"suffix":""},{"dropping-particle":"","family":"Hallek","given":"Michael","non-dropping-particle":"","parse-names":false,"suffix":""}],"container-title":"The Lancet Oncology","id":"ITEM-3","issue":"2","issued":{"date-parts":[["2016","2","1"]]},"page":"200-211","publisher":"Lancet Publishing Group","title":"Ibrutinib combined with bendamustine and rituximab compared with placebo, bendamustine, and rituximab for previously treated chronic lymphocytic leukaemia or small lymphocytic lymphoma (HELIOS): A randomised, double-blind, phase 3 study","type":"article-journal","volume":"17"},"uris":["http://www.mendeley.com/documents/?uuid=2ca143e0-3f1a-3678-ac7a-d4390983ad33"]},{"id":"ITEM-4","itemData":{"author":[{"dropping-particle":"","family":"Hallek","given":"M","non-dropping-particle":"","parse-names":false,"suffix":""},{"dropping-particle":"","family":"Fraser","given":"G","non-dropping-particle":"","parse-names":false,"suffix":""},{"dropping-particle":"","family":"Cramer","given":"P","non-dropping-particle":"","parse-names":false,"suffix":""},{"dropping-particle":"","family":"Demirkan","given":"F","non-dropping-particle":"","parse-names":false,"suffix":""},{"dropping-particle":"","family":"Silva","given":"RS","non-dropping-particle":"","parse-names":false,"suffix":""},{"dropping-particle":"","family":"Grosicki","given":"S","non-dropping-particle":"","parse-names":false,"suffix":""},{"dropping-particle":"","family":"Janssens","given":"A","non-dropping-particle":"","parse-names":false,"suffix":""},{"dropping-particle":"","family":"Pristupa","given":"A","non-dropping-particle":"","parse-names":false,"suffix":""},{"dropping-particle":"","family":"Mayer","given":"J","non-dropping-particle":"","parse-names":false,"suffix":""},{"dropping-particle":"","family":"Dilhuydy","given":"MS","non-dropping-particle":"","parse-names":false,"suffix":""},{"dropping-particle":"","family":"Loscertales","given":"J","non-dropping-particle":"","parse-names":false,"suffix":""},{"dropping-particle":"","family":"Bartlett","given":"N","non-dropping-particle":"","parse-names":false,"suffix":""},{"dropping-particle":"","family":"Avigdor","given":"A","non-dropping-particle":"","parse-names":false,"suffix":""},{"dropping-particle":"","family":"Rule","given":"S","non-dropping-particle":"","parse-names":false,"suffix":""},{"dropping-particle":"","family":"Sun","given":"S","non-dropping-particle":"","parse-names":false,"suffix":""},{"dropping-particle":"","family":"Mahler","given":"M","non-dropping-particle":"","parse-names":false,"suffix":""},{"dropping-particle":"","family":"Phelps","given":"C","non-dropping-particle":"","parse-names":false,"suffix":""},{"dropping-particle":"","family":"Salman","given":"M","non-dropping-particle":"","parse-names":false,"suffix":""},{"dropping-particle":"","family":"Howes","given":"A","non-dropping-particle":"","parse-names":false,"suffix":""},{"dropping-particle":"","family":"Chanan-Khan","given":"A","non-dropping-particle":"","parse-names":false,"suffix":""}],"container-title":"Leukemia &amp; lymphoma","id":"ITEM-4","issued":{"date-parts":[["2017"]]},"page":"192-194","title":"Three-year follow-up of patients with previously treated chronic lymphocytic leukemia (CLL) or small lymphocytic lymphoma (SLL) receiving ibrutinib plus bendamustine and rituximab (BR) versus placebo plus BR: an update of the HELIOS study.","type":"article-journal","volume":"58"},"uris":["http://www.mendeley.com/documents/?uuid=3043d3aa-0ac6-43d0-8224-85a252bb08e4"]}],"mendeley":{"formattedCitation":"[50–53]","plainTextFormattedCitation":"[50–53]","previouslyFormattedCitation":"[50–53]"},"properties":{"noteIndex":0},"schema":"https://github.com/citation-style-language/schema/raw/master/csl-citation.json"}</w:instrText>
      </w:r>
      <w:r w:rsidR="000B0AC3" w:rsidRPr="00C348F4">
        <w:rPr>
          <w:lang w:val="en-US"/>
        </w:rPr>
        <w:fldChar w:fldCharType="separate"/>
      </w:r>
      <w:r w:rsidR="00015814" w:rsidRPr="00C348F4">
        <w:rPr>
          <w:noProof/>
        </w:rPr>
        <w:t>[50–53]</w:t>
      </w:r>
      <w:r w:rsidR="000B0AC3" w:rsidRPr="00C348F4">
        <w:rPr>
          <w:lang w:val="en-US"/>
        </w:rPr>
        <w:fldChar w:fldCharType="end"/>
      </w:r>
      <w:r w:rsidRPr="00C348F4">
        <w:t>.</w:t>
      </w:r>
    </w:p>
    <w:p w:rsidR="004D7374" w:rsidRPr="00C348F4" w:rsidRDefault="0086213E" w:rsidP="00691D0D">
      <w:pPr>
        <w:pStyle w:val="a"/>
        <w:numPr>
          <w:ilvl w:val="0"/>
          <w:numId w:val="32"/>
        </w:numPr>
        <w:tabs>
          <w:tab w:val="left" w:pos="1134"/>
        </w:tabs>
        <w:spacing w:before="0" w:line="355" w:lineRule="auto"/>
      </w:pPr>
      <w:r w:rsidRPr="00C348F4">
        <w:t>К</w:t>
      </w:r>
      <w:r w:rsidR="004D7374" w:rsidRPr="00C348F4">
        <w:t>омбинация венетоклакса</w:t>
      </w:r>
      <w:r w:rsidR="00AE69C4" w:rsidRPr="00C348F4">
        <w:t xml:space="preserve"> </w:t>
      </w:r>
      <w:r w:rsidR="00AE69C4" w:rsidRPr="00C348F4">
        <w:rPr>
          <w:lang w:eastAsia="ru-RU"/>
        </w:rPr>
        <w:t xml:space="preserve">20 мг/сут (нед. 1), 50 мг/сут (нед. 2), 100 мг/сут (нед. 3), 200 мг/сут (нед. 4), 400 мг/сут (нед. 5 и далее), </w:t>
      </w:r>
      <w:r w:rsidR="00AE69C4" w:rsidRPr="00C348F4">
        <w:rPr>
          <w:szCs w:val="24"/>
        </w:rPr>
        <w:t>прием в течение 24 мес</w:t>
      </w:r>
      <w:r w:rsidR="00AE69C4">
        <w:rPr>
          <w:szCs w:val="24"/>
        </w:rPr>
        <w:t>.</w:t>
      </w:r>
      <w:r w:rsidR="00AE69C4" w:rsidRPr="0040662F">
        <w:rPr>
          <w:szCs w:val="24"/>
        </w:rPr>
        <w:t xml:space="preserve"> начиная с 1-го дня 1-го цикла лечения ритуксимабом</w:t>
      </w:r>
      <w:r w:rsidR="00AE69C4" w:rsidRPr="00397360">
        <w:rPr>
          <w:szCs w:val="24"/>
        </w:rPr>
        <w:t>**</w:t>
      </w:r>
      <w:r w:rsidR="00AE69C4" w:rsidRPr="0040662F">
        <w:rPr>
          <w:szCs w:val="24"/>
        </w:rPr>
        <w:t xml:space="preserve"> </w:t>
      </w:r>
      <w:r w:rsidR="004D7374">
        <w:t>и ритуксимаба</w:t>
      </w:r>
      <w:r w:rsidR="006D567B" w:rsidRPr="00E02ECB">
        <w:t>**</w:t>
      </w:r>
      <w:r w:rsidR="00AE69C4">
        <w:t xml:space="preserve"> </w:t>
      </w:r>
      <w:r w:rsidR="00AE69C4" w:rsidRPr="0040662F">
        <w:rPr>
          <w:lang w:eastAsia="ru-RU"/>
        </w:rPr>
        <w:t>375 мг/м</w:t>
      </w:r>
      <w:r w:rsidR="00AE69C4" w:rsidRPr="0040662F">
        <w:rPr>
          <w:vertAlign w:val="superscript"/>
          <w:lang w:eastAsia="ru-RU"/>
        </w:rPr>
        <w:t>2</w:t>
      </w:r>
      <w:r w:rsidR="00AE69C4" w:rsidRPr="0040662F">
        <w:rPr>
          <w:lang w:eastAsia="ru-RU"/>
        </w:rPr>
        <w:t xml:space="preserve"> в/в кап. через 1 нед. после </w:t>
      </w:r>
      <w:r w:rsidR="00AE69C4" w:rsidRPr="00C348F4">
        <w:rPr>
          <w:lang w:eastAsia="ru-RU"/>
        </w:rPr>
        <w:t>достижения дозы венетоклакса 400 мг/сут, далее – 500 мг/м</w:t>
      </w:r>
      <w:r w:rsidR="00AE69C4" w:rsidRPr="00C348F4">
        <w:rPr>
          <w:vertAlign w:val="superscript"/>
          <w:lang w:eastAsia="ru-RU"/>
        </w:rPr>
        <w:t>2</w:t>
      </w:r>
      <w:r w:rsidR="00AE69C4" w:rsidRPr="00C348F4">
        <w:rPr>
          <w:lang w:eastAsia="ru-RU"/>
        </w:rPr>
        <w:t xml:space="preserve"> в/в кап. или </w:t>
      </w:r>
      <w:r w:rsidR="00EA3851">
        <w:rPr>
          <w:lang w:eastAsia="ru-RU"/>
        </w:rPr>
        <w:t>1400 мг п/к</w:t>
      </w:r>
      <w:r w:rsidR="00AE69C4" w:rsidRPr="00C348F4">
        <w:rPr>
          <w:lang w:eastAsia="ru-RU"/>
        </w:rPr>
        <w:t xml:space="preserve"> ежемесячно, всего 6 введений</w:t>
      </w:r>
      <w:r w:rsidR="004D7374" w:rsidRPr="00C348F4">
        <w:t xml:space="preserve"> </w:t>
      </w:r>
      <w:r w:rsidR="000B0AC3" w:rsidRPr="00C348F4">
        <w:fldChar w:fldCharType="begin" w:fldLock="1"/>
      </w:r>
      <w:r w:rsidR="00015814" w:rsidRPr="00C348F4">
        <w:instrText>ADDIN CSL_CITATION {"citationItems":[{"id":"ITEM-1","itemData":{"DOI":"10.1056/NEJMoa1713976","ISSN":"1533-4406","PMID":"29562156","abstract":"BACKGROUND Venetoclax inhibits BCL2, an antiapoptotic protein that is pathologically overexpressed and that is central to the survival of chronic lymphocytic leukemia cells. We evaluated the efficacy of venetoclax in combination with rituximab in patients with relapsed or refractory chronic lymphocytic leukemia. METHODS In this randomized, open-label, phase 3 trial, we randomly assigned 389 patients to receive venetoclax for up to 2 years (from day 1 of cycle 1) plus rituximab for the first 6 months (venetoclax-rituximab group) or bendamustine plus rituximab for 6 months (bendamustine-rituximab group). The trial design did not include crossover to venetoclax plus rituximab for patients in the bendamustine-rituximab group in whom progression occurred. The primary end point was investigator-assessed progression-free survival. RESULTS After a median follow-up period of 23.8 months, the rate of investigator-assessed progression-free survival was significantly higher in the venetoclax-rituximab group (32 events of progression or death in 194 patients) than in the bendamustine-rituximab group (114 events in 195 patients); the 2-year rates of progression-free survival were 84.9% and 36.3%, respectively (hazard ratio for progression or death, 0.17; 95% confidence interval [CI], 0.11 to 0.25; P&lt;0.001 by the stratified log-rank test). The benefit was maintained across all clinical and biologic subgroups, including the subgroup of patients with chromosome 17p deletion; the 2-year rate of progression-free survival among patients with chromosome 17p deletion was 81.5% in the venetoclax-rituximab group versus 27.8% in the bendamustine-rituximab group (hazard ratio, 0.13; 95% CI, 0.05 to 0.29), and the 2-year rate among those without chromosome 17p deletion was 85.9% versus 41.0% (hazard ratio, 0.19; 95% CI, 0.12 to 0.32). The benefit of venetoclax plus rituximab over bendamustine plus rituximab was confirmed by an independent review committee assessment of progression-free survival and other secondary efficacy end points. The rate of grade 3 or 4 neutropenia was higher in the venetoclax-rituximab group than in the bendamustine-rituximab group, but the rates of grade 3 or 4 febrile neutropenia and infections or infestations were lower with venetoclax than with bendamustine. The rate of grade 3 or 4 tumor lysis syndrome in the venetoclax-rituximab group was 3.1% (6 of 194 patients). CONCLUSIONS Among patients with relapsed or refractory chronic lymphocytic leukemia, ve…","author":[{"dropping-particle":"","family":"Seymour","given":"John F","non-dropping-particle":"","parse-names":false,"suffix":""},{"dropping-particle":"","family":"Kipps","given":"Thomas J","non-dropping-particle":"","parse-names":false,"suffix":""},{"dropping-particle":"","family":"Eichhorst","given":"Barbara","non-dropping-particle":"","parse-names":false,"suffix":""},{"dropping-particle":"","family":"Hillmen","given":"Peter","non-dropping-particle":"","parse-names":false,"suffix":""},{"dropping-particle":"","family":"D'Rozario","given":"James","non-dropping-particle":"","parse-names":false,"suffix":""},{"dropping-particle":"","family":"Assouline","given":"Sarit","non-dropping-particle":"","parse-names":false,"suffix":""},{"dropping-particle":"","family":"Owen","given":"Carolyn","non-dropping-particle":"","parse-names":false,"suffix":""},{"dropping-particle":"","family":"Gerecitano","given":"John","non-dropping-particle":"","parse-names":false,"suffix":""},{"dropping-particle":"","family":"Robak","given":"Tadeusz","non-dropping-particle":"","parse-names":false,"suffix":""},{"dropping-particle":"","family":"la Serna","given":"Javier","non-dropping-particle":"De","parse-names":false,"suffix":""},{"dropping-particle":"","family":"Jaeger","given":"Ulrich","non-dropping-particle":"","parse-names":false,"suffix":""},{"dropping-particle":"","family":"Cartron","given":"Guillaume","non-dropping-particle":"","parse-names":false,"suffix":""},{"dropping-particle":"","family":"Montillo","given":"Marco","non-dropping-particle":"","parse-names":false,"suffix":""},{"dropping-particle":"","family":"Humerickhouse","given":"Rod","non-dropping-particle":"","parse-names":false,"suffix":""},{"dropping-particle":"","family":"Punnoose","given":"Elizabeth A","non-dropping-particle":"","parse-names":false,"suffix":""},{"dropping-particle":"","family":"Li","given":"Yan","non-dropping-particle":"","parse-names":false,"suffix":""},{"dropping-particle":"","family":"Boyer","given":"Michelle","non-dropping-particle":"","parse-names":false,"suffix":""},{"dropping-particle":"","family":"Humphrey","given":"Kathryn","non-dropping-particle":"","parse-names":false,"suffix":""},{"dropping-particle":"","family":"Mobasher","given":"Mehrdad","non-dropping-particle":"","parse-names":false,"suffix":""},{"dropping-particle":"","family":"Kater","given":"Arnon P","non-dropping-particle":"","parse-names":false,"suffix":""}],"container-title":"The New England journal of medicine","id":"ITEM-1","issue":"12","issued":{"date-parts":[["2018","3","22"]]},"page":"1107-1120","title":"Venetoclax-Rituximab in Relapsed or Refractory Chronic Lymphocytic Leukemia.","type":"article-journal","volume":"378"},"uris":["http://www.mendeley.com/documents/?uuid=97ff4fc6-75e3-3334-8c2d-7565875bfa49"]}],"mendeley":{"formattedCitation":"[54]","plainTextFormattedCitation":"[54]","previouslyFormattedCitation":"[54]"},"properties":{"noteIndex":0},"schema":"https://github.com/citation-style-language/schema/raw/master/csl-citation.json"}</w:instrText>
      </w:r>
      <w:r w:rsidR="000B0AC3" w:rsidRPr="00C348F4">
        <w:fldChar w:fldCharType="separate"/>
      </w:r>
      <w:r w:rsidR="00015814" w:rsidRPr="00C348F4">
        <w:rPr>
          <w:noProof/>
        </w:rPr>
        <w:t>[54]</w:t>
      </w:r>
      <w:r w:rsidR="000B0AC3" w:rsidRPr="00C348F4">
        <w:fldChar w:fldCharType="end"/>
      </w:r>
      <w:r w:rsidR="004D7374" w:rsidRPr="00C348F4">
        <w:t xml:space="preserve">. </w:t>
      </w:r>
    </w:p>
    <w:p w:rsidR="004D7374" w:rsidRPr="00C348F4" w:rsidRDefault="004D7374" w:rsidP="00691D0D">
      <w:pPr>
        <w:spacing w:line="355" w:lineRule="auto"/>
        <w:contextualSpacing/>
        <w:rPr>
          <w:b/>
          <w:spacing w:val="-4"/>
        </w:rPr>
      </w:pPr>
      <w:r w:rsidRPr="00C348F4">
        <w:rPr>
          <w:b/>
          <w:spacing w:val="-4"/>
        </w:rPr>
        <w:t xml:space="preserve">Уровень убедительности </w:t>
      </w:r>
      <w:r w:rsidR="00C20509" w:rsidRPr="00C348F4">
        <w:rPr>
          <w:b/>
          <w:spacing w:val="-4"/>
        </w:rPr>
        <w:t xml:space="preserve">рекомендаций – </w:t>
      </w:r>
      <w:r w:rsidR="001E3D61" w:rsidRPr="00C348F4">
        <w:rPr>
          <w:b/>
          <w:spacing w:val="-4"/>
        </w:rPr>
        <w:t>А</w:t>
      </w:r>
      <w:r w:rsidR="006919DC" w:rsidRPr="00C348F4">
        <w:rPr>
          <w:b/>
          <w:spacing w:val="-4"/>
        </w:rPr>
        <w:t xml:space="preserve"> </w:t>
      </w:r>
      <w:r w:rsidRPr="00C348F4">
        <w:rPr>
          <w:b/>
          <w:spacing w:val="-4"/>
        </w:rPr>
        <w:t xml:space="preserve">(уровень достоверности </w:t>
      </w:r>
      <w:r w:rsidR="00C20509" w:rsidRPr="00C348F4">
        <w:rPr>
          <w:b/>
          <w:spacing w:val="-4"/>
        </w:rPr>
        <w:t xml:space="preserve">доказательств – </w:t>
      </w:r>
      <w:r w:rsidR="001E3D61" w:rsidRPr="00C348F4">
        <w:rPr>
          <w:b/>
          <w:spacing w:val="-4"/>
        </w:rPr>
        <w:t>2</w:t>
      </w:r>
      <w:r w:rsidRPr="00C348F4">
        <w:rPr>
          <w:b/>
          <w:spacing w:val="-4"/>
        </w:rPr>
        <w:t>)</w:t>
      </w:r>
      <w:r w:rsidR="00C740F1" w:rsidRPr="00C348F4">
        <w:rPr>
          <w:b/>
          <w:spacing w:val="-4"/>
        </w:rPr>
        <w:t>.</w:t>
      </w:r>
    </w:p>
    <w:p w:rsidR="004D7374" w:rsidRPr="00C740F1" w:rsidRDefault="00A81638" w:rsidP="00691D0D">
      <w:pPr>
        <w:spacing w:line="355" w:lineRule="auto"/>
        <w:contextualSpacing/>
        <w:rPr>
          <w:i/>
        </w:rPr>
      </w:pPr>
      <w:r w:rsidRPr="00C348F4">
        <w:rPr>
          <w:b/>
        </w:rPr>
        <w:t>Комментарии</w:t>
      </w:r>
      <w:r w:rsidR="004D7374" w:rsidRPr="00C348F4">
        <w:rPr>
          <w:b/>
        </w:rPr>
        <w:t>:</w:t>
      </w:r>
      <w:r w:rsidR="00C848DD" w:rsidRPr="00C348F4">
        <w:rPr>
          <w:b/>
        </w:rPr>
        <w:t xml:space="preserve"> </w:t>
      </w:r>
      <w:r w:rsidR="00C848DD" w:rsidRPr="00C348F4">
        <w:rPr>
          <w:i/>
        </w:rPr>
        <w:t xml:space="preserve">у </w:t>
      </w:r>
      <w:r w:rsidR="004D7374" w:rsidRPr="00C348F4">
        <w:rPr>
          <w:i/>
        </w:rPr>
        <w:t xml:space="preserve">пациентов с поздним рецидивом выбор терапии зависит от вида, результатов и переносимости последней терапии, общего состояния и коморбидности пациента, а также предпочтений и возможностей клиники. Повторные флударабин-содержащие курсы возможны при условии, что при проведении этой терапии в </w:t>
      </w:r>
      <w:r w:rsidR="004E40A4" w:rsidRPr="00C348F4">
        <w:rPr>
          <w:i/>
        </w:rPr>
        <w:t>качестве 1-й линии не наблюдались явления</w:t>
      </w:r>
      <w:r w:rsidR="004D7374" w:rsidRPr="00C348F4">
        <w:rPr>
          <w:i/>
        </w:rPr>
        <w:t xml:space="preserve"> значительн</w:t>
      </w:r>
      <w:r w:rsidR="004E40A4" w:rsidRPr="00C348F4">
        <w:rPr>
          <w:i/>
        </w:rPr>
        <w:t>ой</w:t>
      </w:r>
      <w:r w:rsidR="004D7374" w:rsidRPr="00C348F4">
        <w:rPr>
          <w:i/>
        </w:rPr>
        <w:t xml:space="preserve"> токсичност</w:t>
      </w:r>
      <w:r w:rsidR="004E40A4" w:rsidRPr="00C348F4">
        <w:rPr>
          <w:i/>
        </w:rPr>
        <w:t>и</w:t>
      </w:r>
      <w:r w:rsidR="004D7374" w:rsidRPr="00C348F4">
        <w:rPr>
          <w:i/>
        </w:rPr>
        <w:t xml:space="preserve"> – тяжелые затяжные цитопении, повлекшие за собой многомесячные перерывы в лечении</w:t>
      </w:r>
      <w:r w:rsidR="004E40A4" w:rsidRPr="00C348F4">
        <w:rPr>
          <w:i/>
        </w:rPr>
        <w:t>,</w:t>
      </w:r>
      <w:r w:rsidR="004D7374" w:rsidRPr="00C348F4">
        <w:rPr>
          <w:i/>
        </w:rPr>
        <w:t xml:space="preserve"> развитие тяжелых инфекционных осложнений. В качестве терапии </w:t>
      </w:r>
      <w:r w:rsidR="004E40A4" w:rsidRPr="00C348F4">
        <w:rPr>
          <w:i/>
        </w:rPr>
        <w:t>2-й</w:t>
      </w:r>
      <w:r w:rsidR="004D7374" w:rsidRPr="00C348F4">
        <w:rPr>
          <w:i/>
        </w:rPr>
        <w:t xml:space="preserve"> линии можно </w:t>
      </w:r>
      <w:r w:rsidR="004E40A4" w:rsidRPr="00C348F4">
        <w:rPr>
          <w:i/>
        </w:rPr>
        <w:t>использовать</w:t>
      </w:r>
      <w:r w:rsidR="004D7374" w:rsidRPr="00C348F4">
        <w:rPr>
          <w:i/>
        </w:rPr>
        <w:t xml:space="preserve"> т</w:t>
      </w:r>
      <w:r w:rsidR="004E40A4" w:rsidRPr="00C348F4">
        <w:rPr>
          <w:i/>
        </w:rPr>
        <w:t>у</w:t>
      </w:r>
      <w:r w:rsidR="004D7374" w:rsidRPr="00C348F4">
        <w:rPr>
          <w:i/>
        </w:rPr>
        <w:t xml:space="preserve"> же схем</w:t>
      </w:r>
      <w:r w:rsidR="004E40A4" w:rsidRPr="00C348F4">
        <w:rPr>
          <w:i/>
        </w:rPr>
        <w:t>у</w:t>
      </w:r>
      <w:r w:rsidR="004D7374" w:rsidRPr="00C348F4">
        <w:rPr>
          <w:i/>
        </w:rPr>
        <w:t xml:space="preserve">. Если ранее лечение проводилось по программе FC, в качестве </w:t>
      </w:r>
      <w:r w:rsidR="004E40A4" w:rsidRPr="00C348F4">
        <w:rPr>
          <w:i/>
        </w:rPr>
        <w:t>2-й</w:t>
      </w:r>
      <w:r w:rsidR="004D7374" w:rsidRPr="00C348F4">
        <w:rPr>
          <w:i/>
        </w:rPr>
        <w:t xml:space="preserve"> линии может применяться FCR. У </w:t>
      </w:r>
      <w:r w:rsidR="0002391B" w:rsidRPr="00C348F4">
        <w:rPr>
          <w:i/>
        </w:rPr>
        <w:t>пациентов</w:t>
      </w:r>
      <w:r w:rsidR="004D7374" w:rsidRPr="00C348F4">
        <w:rPr>
          <w:i/>
        </w:rPr>
        <w:t xml:space="preserve"> с цитопениями может быть эффективен режим R-HDMP (ритуксимаб</w:t>
      </w:r>
      <w:r w:rsidR="00AD6066" w:rsidRPr="00C348F4">
        <w:rPr>
          <w:i/>
        </w:rPr>
        <w:t>**</w:t>
      </w:r>
      <w:r w:rsidR="004D7374" w:rsidRPr="00C348F4">
        <w:rPr>
          <w:i/>
        </w:rPr>
        <w:t xml:space="preserve"> в сочетании с высокими дозами </w:t>
      </w:r>
      <w:r w:rsidR="00362D90" w:rsidRPr="00C348F4">
        <w:rPr>
          <w:bCs/>
          <w:i/>
          <w:szCs w:val="24"/>
          <w:shd w:val="clear" w:color="auto" w:fill="FFFFFF"/>
        </w:rPr>
        <w:t>кортикостероидов для системного использования</w:t>
      </w:r>
      <w:r w:rsidR="004D7374" w:rsidRPr="00C348F4">
        <w:rPr>
          <w:i/>
        </w:rPr>
        <w:t>)</w:t>
      </w:r>
      <w:r w:rsidR="00055701" w:rsidRPr="0008146B">
        <w:rPr>
          <w:i/>
        </w:rPr>
        <w:t xml:space="preserve"> </w:t>
      </w:r>
      <w:r w:rsidR="00055701">
        <w:rPr>
          <w:i/>
        </w:rPr>
        <w:fldChar w:fldCharType="begin" w:fldLock="1"/>
      </w:r>
      <w:r w:rsidR="00055701">
        <w:rPr>
          <w:i/>
        </w:rPr>
        <w:instrText>ADDIN CSL_CITATION {"citationItems":[{"id":"ITEM-1","itemData":{"DOI":"10.1038/leu.2009.133","ISSN":"14765551","abstract":"We observed that high-dose methylprednisolone (HDMP) and rituximab was well tolerated and had promising activity when used in combination to treat patients with fludarabine-refractory chronic lymphocytic leukemia (CLL). This prompted us to evaluate the use of these agents in frontline therapy. A total of 28 patients with a median age of 65 years enrolled in this study. Patients received HDMP at 1g/m2 each day for 3 days during each of the three 4-week cycles together with rituximab and prophylactic antimicrobial therapy. The treatment was well tolerated with few adverse events of grade III or higher. The overall response rate was 96% (N=27). Nine patients (32%) achieved a complete remission (CR), two of which were without detectable minimal residual disease (MRD). Six patients with MRD received consolidation with alemtuzumab; five of these patients achieved an MRD-negative CR. With over 3 years of follow-up median progression-free survival was 30.3 months with only 39% of patients requiring additional therapy, and an overall survival was 96%. This study demonstrates that HDMP and rituximab is an effective nonmyelosuppressive treatment combination for patients with CLL that warrants consideration particularly for patients with limited myeloid reserve that might not tolerate standard treatment regimens.","author":[{"dropping-particle":"","family":"Castro","given":"J. E.","non-dropping-particle":"","parse-names":false,"suffix":""},{"dropping-particle":"","family":"James","given":"D. F.","non-dropping-particle":"","parse-names":false,"suffix":""},{"dropping-particle":"","family":"Sandoval-Sus","given":"J. D.","non-dropping-particle":"","parse-names":false,"suffix":""},{"dropping-particle":"","family":"Jain","given":"S.","non-dropping-particle":"","parse-names":false,"suffix":""},{"dropping-particle":"","family":"Bole","given":"J.","non-dropping-particle":"","parse-names":false,"suffix":""},{"dropping-particle":"","family":"Rassenti","given":"L.","non-dropping-particle":"","parse-names":false,"suffix":""},{"dropping-particle":"","family":"Kipps","given":"T. J.","non-dropping-particle":"","parse-names":false,"suffix":""}],"container-title":"Leukemia","id":"ITEM-1","issue":"10","issued":{"date-parts":[["2009"]]},"page":"1779-1789","publisher":"Nature Publishing Group","title":"Rituximab in combination with high-dose methylprednisolone for the treatment of chronic lymphocytic leukemia","type":"article-journal","volume":"23"},"uris":["http://www.mendeley.com/documents/?uuid=125e5504-0204-3ba1-8f5e-970e40224e7e"]}],"mendeley":{"formattedCitation":"[55]","plainTextFormattedCitation":"[55]"},"properties":{"noteIndex":0},"schema":"https://github.com/citation-style-language/schema/raw/master/csl-citation.json"}</w:instrText>
      </w:r>
      <w:r w:rsidR="00055701">
        <w:rPr>
          <w:i/>
        </w:rPr>
        <w:fldChar w:fldCharType="separate"/>
      </w:r>
      <w:r w:rsidR="00055701" w:rsidRPr="00055701">
        <w:rPr>
          <w:noProof/>
        </w:rPr>
        <w:t>[55]</w:t>
      </w:r>
      <w:r w:rsidR="00055701">
        <w:rPr>
          <w:i/>
        </w:rPr>
        <w:fldChar w:fldCharType="end"/>
      </w:r>
      <w:r w:rsidR="004D7374" w:rsidRPr="00C348F4">
        <w:rPr>
          <w:i/>
        </w:rPr>
        <w:t>. В исследованиях II фазы получены убедительные данные об эффективности режима BR (бендамустин</w:t>
      </w:r>
      <w:r w:rsidR="00AD6066" w:rsidRPr="00C348F4">
        <w:rPr>
          <w:i/>
        </w:rPr>
        <w:t>**</w:t>
      </w:r>
      <w:r w:rsidR="004D7374" w:rsidRPr="00C348F4">
        <w:rPr>
          <w:i/>
        </w:rPr>
        <w:t xml:space="preserve"> + ритуксимаб</w:t>
      </w:r>
      <w:r w:rsidR="00AD6066" w:rsidRPr="00C348F4">
        <w:rPr>
          <w:i/>
        </w:rPr>
        <w:t>**</w:t>
      </w:r>
      <w:r w:rsidR="004D7374" w:rsidRPr="00C348F4">
        <w:rPr>
          <w:i/>
        </w:rPr>
        <w:t>). У пациентов, ранее получавших хлорамбуцил, может быть эффективна терапия бендамустином</w:t>
      </w:r>
      <w:r w:rsidR="00AD6066" w:rsidRPr="00C348F4">
        <w:rPr>
          <w:i/>
        </w:rPr>
        <w:t>**</w:t>
      </w:r>
      <w:r w:rsidR="00691D0D" w:rsidRPr="00C348F4">
        <w:rPr>
          <w:i/>
        </w:rPr>
        <w:t>, режимы</w:t>
      </w:r>
      <w:r w:rsidR="004D7374" w:rsidRPr="00C348F4">
        <w:rPr>
          <w:i/>
        </w:rPr>
        <w:t xml:space="preserve"> BR и FCR-Lite.</w:t>
      </w:r>
      <w:r w:rsidR="00030520" w:rsidRPr="00C348F4">
        <w:rPr>
          <w:i/>
        </w:rPr>
        <w:t xml:space="preserve"> </w:t>
      </w:r>
      <w:r w:rsidR="004D7374" w:rsidRPr="00C348F4">
        <w:rPr>
          <w:i/>
        </w:rPr>
        <w:t xml:space="preserve">Результаты </w:t>
      </w:r>
      <w:r w:rsidR="00F07AA9" w:rsidRPr="00C348F4">
        <w:rPr>
          <w:i/>
        </w:rPr>
        <w:t>3</w:t>
      </w:r>
      <w:r w:rsidR="004D7374" w:rsidRPr="00C348F4">
        <w:rPr>
          <w:i/>
        </w:rPr>
        <w:t xml:space="preserve"> исследований </w:t>
      </w:r>
      <w:r w:rsidR="00691D0D" w:rsidRPr="00C348F4">
        <w:rPr>
          <w:i/>
        </w:rPr>
        <w:t>свидетельствуют</w:t>
      </w:r>
      <w:r w:rsidR="004D7374" w:rsidRPr="00C348F4">
        <w:rPr>
          <w:i/>
        </w:rPr>
        <w:t xml:space="preserve"> о высокой эффективности ибрутиниба</w:t>
      </w:r>
      <w:r w:rsidR="00AD6066" w:rsidRPr="00C348F4">
        <w:rPr>
          <w:i/>
        </w:rPr>
        <w:t>**</w:t>
      </w:r>
      <w:r w:rsidR="004D7374" w:rsidRPr="00C348F4">
        <w:rPr>
          <w:i/>
        </w:rPr>
        <w:t xml:space="preserve"> в терапии рецидивов ХЛЛ</w:t>
      </w:r>
      <w:r w:rsidR="00DA412A" w:rsidRPr="00C348F4">
        <w:rPr>
          <w:i/>
        </w:rPr>
        <w:t xml:space="preserve"> </w:t>
      </w:r>
      <w:r w:rsidR="000B0AC3" w:rsidRPr="00C348F4">
        <w:rPr>
          <w:i/>
          <w:lang w:val="en-US"/>
        </w:rPr>
        <w:fldChar w:fldCharType="begin" w:fldLock="1"/>
      </w:r>
      <w:r w:rsidR="0043716B" w:rsidRPr="00C348F4">
        <w:rPr>
          <w:i/>
          <w:lang w:val="en-US"/>
        </w:rPr>
        <w:instrText>ADDIN</w:instrText>
      </w:r>
      <w:r w:rsidR="0043716B" w:rsidRPr="00C348F4">
        <w:rPr>
          <w:i/>
        </w:rPr>
        <w:instrText xml:space="preserve"> </w:instrText>
      </w:r>
      <w:r w:rsidR="0043716B" w:rsidRPr="00C348F4">
        <w:rPr>
          <w:i/>
          <w:lang w:val="en-US"/>
        </w:rPr>
        <w:instrText>CSL</w:instrText>
      </w:r>
      <w:r w:rsidR="0043716B" w:rsidRPr="00C348F4">
        <w:rPr>
          <w:i/>
        </w:rPr>
        <w:instrText>_</w:instrText>
      </w:r>
      <w:r w:rsidR="0043716B" w:rsidRPr="00C348F4">
        <w:rPr>
          <w:i/>
          <w:lang w:val="en-US"/>
        </w:rPr>
        <w:instrText>CITATION</w:instrText>
      </w:r>
      <w:r w:rsidR="0043716B" w:rsidRPr="00C348F4">
        <w:rPr>
          <w:i/>
        </w:rPr>
        <w:instrText xml:space="preserve"> {"</w:instrText>
      </w:r>
      <w:r w:rsidR="0043716B" w:rsidRPr="00C348F4">
        <w:rPr>
          <w:i/>
          <w:lang w:val="en-US"/>
        </w:rPr>
        <w:instrText>citationItems</w:instrText>
      </w:r>
      <w:r w:rsidR="0043716B" w:rsidRPr="00C348F4">
        <w:rPr>
          <w:i/>
        </w:rPr>
        <w:instrText>":[{"</w:instrText>
      </w:r>
      <w:r w:rsidR="0043716B" w:rsidRPr="00C348F4">
        <w:rPr>
          <w:i/>
          <w:lang w:val="en-US"/>
        </w:rPr>
        <w:instrText>id</w:instrText>
      </w:r>
      <w:r w:rsidR="0043716B" w:rsidRPr="00C348F4">
        <w:rPr>
          <w:i/>
        </w:rPr>
        <w:instrText>":"</w:instrText>
      </w:r>
      <w:r w:rsidR="0043716B" w:rsidRPr="00C348F4">
        <w:rPr>
          <w:i/>
          <w:lang w:val="en-US"/>
        </w:rPr>
        <w:instrText>ITEM</w:instrText>
      </w:r>
      <w:r w:rsidR="0043716B" w:rsidRPr="00C348F4">
        <w:rPr>
          <w:i/>
        </w:rPr>
        <w:instrText>-1","</w:instrText>
      </w:r>
      <w:r w:rsidR="0043716B" w:rsidRPr="00C348F4">
        <w:rPr>
          <w:i/>
          <w:lang w:val="en-US"/>
        </w:rPr>
        <w:instrText>itemData</w:instrText>
      </w:r>
      <w:r w:rsidR="0043716B" w:rsidRPr="00C348F4">
        <w:rPr>
          <w:i/>
        </w:rPr>
        <w:instrText>":{"</w:instrText>
      </w:r>
      <w:r w:rsidR="0043716B" w:rsidRPr="00C348F4">
        <w:rPr>
          <w:i/>
          <w:lang w:val="en-US"/>
        </w:rPr>
        <w:instrText>DOI</w:instrText>
      </w:r>
      <w:r w:rsidR="0043716B" w:rsidRPr="00C348F4">
        <w:rPr>
          <w:i/>
        </w:rPr>
        <w:instrText>":"10.1056/</w:instrText>
      </w:r>
      <w:r w:rsidR="0043716B" w:rsidRPr="00C348F4">
        <w:rPr>
          <w:i/>
          <w:lang w:val="en-US"/>
        </w:rPr>
        <w:instrText>NEJMoa</w:instrText>
      </w:r>
      <w:r w:rsidR="0043716B" w:rsidRPr="00C348F4">
        <w:rPr>
          <w:i/>
        </w:rPr>
        <w:instrText>1400376","</w:instrText>
      </w:r>
      <w:r w:rsidR="0043716B" w:rsidRPr="00C348F4">
        <w:rPr>
          <w:i/>
          <w:lang w:val="en-US"/>
        </w:rPr>
        <w:instrText>ISSN</w:instrText>
      </w:r>
      <w:r w:rsidR="0043716B" w:rsidRPr="00C348F4">
        <w:rPr>
          <w:i/>
        </w:rPr>
        <w:instrText>":"1533-4406","</w:instrText>
      </w:r>
      <w:r w:rsidR="0043716B" w:rsidRPr="00C348F4">
        <w:rPr>
          <w:i/>
          <w:lang w:val="en-US"/>
        </w:rPr>
        <w:instrText>PMID</w:instrText>
      </w:r>
      <w:r w:rsidR="0043716B" w:rsidRPr="00C348F4">
        <w:rPr>
          <w:i/>
        </w:rPr>
        <w:instrText>":"24881631","</w:instrText>
      </w:r>
      <w:r w:rsidR="0043716B" w:rsidRPr="00C348F4">
        <w:rPr>
          <w:i/>
          <w:lang w:val="en-US"/>
        </w:rPr>
        <w:instrText>abstract</w:instrText>
      </w:r>
      <w:r w:rsidR="0043716B" w:rsidRPr="00C348F4">
        <w:rPr>
          <w:i/>
        </w:rPr>
        <w:instrText>":"</w:instrText>
      </w:r>
      <w:r w:rsidR="0043716B" w:rsidRPr="00C348F4">
        <w:rPr>
          <w:i/>
          <w:lang w:val="en-US"/>
        </w:rPr>
        <w:instrText>BACKGROUND</w:instrText>
      </w:r>
      <w:r w:rsidR="0043716B" w:rsidRPr="00C348F4">
        <w:rPr>
          <w:i/>
        </w:rPr>
        <w:instrText xml:space="preserve"> </w:instrText>
      </w:r>
      <w:r w:rsidR="0043716B" w:rsidRPr="00C348F4">
        <w:rPr>
          <w:i/>
          <w:lang w:val="en-US"/>
        </w:rPr>
        <w:instrText>In</w:instrText>
      </w:r>
      <w:r w:rsidR="0043716B" w:rsidRPr="00C348F4">
        <w:rPr>
          <w:i/>
        </w:rPr>
        <w:instrText xml:space="preserve"> </w:instrText>
      </w:r>
      <w:r w:rsidR="0043716B" w:rsidRPr="00C348F4">
        <w:rPr>
          <w:i/>
          <w:lang w:val="en-US"/>
        </w:rPr>
        <w:instrText>patients</w:instrText>
      </w:r>
      <w:r w:rsidR="0043716B" w:rsidRPr="00C348F4">
        <w:rPr>
          <w:i/>
        </w:rPr>
        <w:instrText xml:space="preserve"> </w:instrText>
      </w:r>
      <w:r w:rsidR="0043716B" w:rsidRPr="00C348F4">
        <w:rPr>
          <w:i/>
          <w:lang w:val="en-US"/>
        </w:rPr>
        <w:instrText>with</w:instrText>
      </w:r>
      <w:r w:rsidR="0043716B" w:rsidRPr="00C348F4">
        <w:rPr>
          <w:i/>
        </w:rPr>
        <w:instrText xml:space="preserve"> </w:instrText>
      </w:r>
      <w:r w:rsidR="0043716B" w:rsidRPr="00C348F4">
        <w:rPr>
          <w:i/>
          <w:lang w:val="en-US"/>
        </w:rPr>
        <w:instrText>chronic</w:instrText>
      </w:r>
      <w:r w:rsidR="0043716B" w:rsidRPr="00C348F4">
        <w:rPr>
          <w:i/>
        </w:rPr>
        <w:instrText xml:space="preserve"> </w:instrText>
      </w:r>
      <w:r w:rsidR="0043716B" w:rsidRPr="00C348F4">
        <w:rPr>
          <w:i/>
          <w:lang w:val="en-US"/>
        </w:rPr>
        <w:instrText>lymphoid</w:instrText>
      </w:r>
      <w:r w:rsidR="0043716B" w:rsidRPr="00C348F4">
        <w:rPr>
          <w:i/>
        </w:rPr>
        <w:instrText xml:space="preserve"> </w:instrText>
      </w:r>
      <w:r w:rsidR="0043716B" w:rsidRPr="00C348F4">
        <w:rPr>
          <w:i/>
          <w:lang w:val="en-US"/>
        </w:rPr>
        <w:instrText>leukemia</w:instrText>
      </w:r>
      <w:r w:rsidR="0043716B" w:rsidRPr="00C348F4">
        <w:rPr>
          <w:i/>
        </w:rPr>
        <w:instrText xml:space="preserve"> (</w:instrText>
      </w:r>
      <w:r w:rsidR="0043716B" w:rsidRPr="00C348F4">
        <w:rPr>
          <w:i/>
          <w:lang w:val="en-US"/>
        </w:rPr>
        <w:instrText>CLL</w:instrText>
      </w:r>
      <w:r w:rsidR="0043716B" w:rsidRPr="00C348F4">
        <w:rPr>
          <w:i/>
        </w:rPr>
        <w:instrText xml:space="preserve">) </w:instrText>
      </w:r>
      <w:r w:rsidR="0043716B" w:rsidRPr="00C348F4">
        <w:rPr>
          <w:i/>
          <w:lang w:val="en-US"/>
        </w:rPr>
        <w:instrText>or</w:instrText>
      </w:r>
      <w:r w:rsidR="0043716B" w:rsidRPr="00C348F4">
        <w:rPr>
          <w:i/>
        </w:rPr>
        <w:instrText xml:space="preserve"> </w:instrText>
      </w:r>
      <w:r w:rsidR="0043716B" w:rsidRPr="00C348F4">
        <w:rPr>
          <w:i/>
          <w:lang w:val="en-US"/>
        </w:rPr>
        <w:instrText>small</w:instrText>
      </w:r>
      <w:r w:rsidR="0043716B" w:rsidRPr="00C348F4">
        <w:rPr>
          <w:i/>
        </w:rPr>
        <w:instrText xml:space="preserve"> </w:instrText>
      </w:r>
      <w:r w:rsidR="0043716B" w:rsidRPr="00C348F4">
        <w:rPr>
          <w:i/>
          <w:lang w:val="en-US"/>
        </w:rPr>
        <w:instrText>lymphocytic</w:instrText>
      </w:r>
      <w:r w:rsidR="0043716B" w:rsidRPr="00C348F4">
        <w:rPr>
          <w:i/>
        </w:rPr>
        <w:instrText xml:space="preserve"> </w:instrText>
      </w:r>
      <w:r w:rsidR="0043716B" w:rsidRPr="00C348F4">
        <w:rPr>
          <w:i/>
          <w:lang w:val="en-US"/>
        </w:rPr>
        <w:instrText>lymphoma</w:instrText>
      </w:r>
      <w:r w:rsidR="0043716B" w:rsidRPr="00C348F4">
        <w:rPr>
          <w:i/>
        </w:rPr>
        <w:instrText xml:space="preserve"> (</w:instrText>
      </w:r>
      <w:r w:rsidR="0043716B" w:rsidRPr="00C348F4">
        <w:rPr>
          <w:i/>
          <w:lang w:val="en-US"/>
        </w:rPr>
        <w:instrText>SLL</w:instrText>
      </w:r>
      <w:r w:rsidR="0043716B" w:rsidRPr="00C348F4">
        <w:rPr>
          <w:i/>
        </w:rPr>
        <w:instrText xml:space="preserve">), </w:instrText>
      </w:r>
      <w:r w:rsidR="0043716B" w:rsidRPr="00C348F4">
        <w:rPr>
          <w:i/>
          <w:lang w:val="en-US"/>
        </w:rPr>
        <w:instrText>a</w:instrText>
      </w:r>
      <w:r w:rsidR="0043716B" w:rsidRPr="00C348F4">
        <w:rPr>
          <w:i/>
        </w:rPr>
        <w:instrText xml:space="preserve"> </w:instrText>
      </w:r>
      <w:r w:rsidR="0043716B" w:rsidRPr="00C348F4">
        <w:rPr>
          <w:i/>
          <w:lang w:val="en-US"/>
        </w:rPr>
        <w:instrText>short</w:instrText>
      </w:r>
      <w:r w:rsidR="0043716B" w:rsidRPr="00C348F4">
        <w:rPr>
          <w:i/>
        </w:rPr>
        <w:instrText xml:space="preserve"> </w:instrText>
      </w:r>
      <w:r w:rsidR="0043716B" w:rsidRPr="00C348F4">
        <w:rPr>
          <w:i/>
          <w:lang w:val="en-US"/>
        </w:rPr>
        <w:instrText>duration</w:instrText>
      </w:r>
      <w:r w:rsidR="0043716B" w:rsidRPr="00C348F4">
        <w:rPr>
          <w:i/>
        </w:rPr>
        <w:instrText xml:space="preserve"> </w:instrText>
      </w:r>
      <w:r w:rsidR="0043716B" w:rsidRPr="00C348F4">
        <w:rPr>
          <w:i/>
          <w:lang w:val="en-US"/>
        </w:rPr>
        <w:instrText>of</w:instrText>
      </w:r>
      <w:r w:rsidR="0043716B" w:rsidRPr="00C348F4">
        <w:rPr>
          <w:i/>
        </w:rPr>
        <w:instrText xml:space="preserve"> </w:instrText>
      </w:r>
      <w:r w:rsidR="0043716B" w:rsidRPr="00C348F4">
        <w:rPr>
          <w:i/>
          <w:lang w:val="en-US"/>
        </w:rPr>
        <w:instrText>response</w:instrText>
      </w:r>
      <w:r w:rsidR="0043716B" w:rsidRPr="00C348F4">
        <w:rPr>
          <w:i/>
        </w:rPr>
        <w:instrText xml:space="preserve"> </w:instrText>
      </w:r>
      <w:r w:rsidR="0043716B" w:rsidRPr="00C348F4">
        <w:rPr>
          <w:i/>
          <w:lang w:val="en-US"/>
        </w:rPr>
        <w:instrText>to</w:instrText>
      </w:r>
      <w:r w:rsidR="0043716B" w:rsidRPr="00C348F4">
        <w:rPr>
          <w:i/>
        </w:rPr>
        <w:instrText xml:space="preserve"> </w:instrText>
      </w:r>
      <w:r w:rsidR="0043716B" w:rsidRPr="00C348F4">
        <w:rPr>
          <w:i/>
          <w:lang w:val="en-US"/>
        </w:rPr>
        <w:instrText>therapy</w:instrText>
      </w:r>
      <w:r w:rsidR="0043716B" w:rsidRPr="00C348F4">
        <w:rPr>
          <w:i/>
        </w:rPr>
        <w:instrText xml:space="preserve"> </w:instrText>
      </w:r>
      <w:r w:rsidR="0043716B" w:rsidRPr="00C348F4">
        <w:rPr>
          <w:i/>
          <w:lang w:val="en-US"/>
        </w:rPr>
        <w:instrText>or</w:instrText>
      </w:r>
      <w:r w:rsidR="0043716B" w:rsidRPr="00C348F4">
        <w:rPr>
          <w:i/>
        </w:rPr>
        <w:instrText xml:space="preserve"> </w:instrText>
      </w:r>
      <w:r w:rsidR="0043716B" w:rsidRPr="00C348F4">
        <w:rPr>
          <w:i/>
          <w:lang w:val="en-US"/>
        </w:rPr>
        <w:instrText>adverse</w:instrText>
      </w:r>
      <w:r w:rsidR="0043716B" w:rsidRPr="00C348F4">
        <w:rPr>
          <w:i/>
        </w:rPr>
        <w:instrText xml:space="preserve"> </w:instrText>
      </w:r>
      <w:r w:rsidR="0043716B" w:rsidRPr="00C348F4">
        <w:rPr>
          <w:i/>
          <w:lang w:val="en-US"/>
        </w:rPr>
        <w:instrText>cytogenetic</w:instrText>
      </w:r>
      <w:r w:rsidR="0043716B" w:rsidRPr="00C348F4">
        <w:rPr>
          <w:i/>
        </w:rPr>
        <w:instrText xml:space="preserve"> </w:instrText>
      </w:r>
      <w:r w:rsidR="0043716B" w:rsidRPr="00C348F4">
        <w:rPr>
          <w:i/>
          <w:lang w:val="en-US"/>
        </w:rPr>
        <w:instrText>abnormalities</w:instrText>
      </w:r>
      <w:r w:rsidR="0043716B" w:rsidRPr="00C348F4">
        <w:rPr>
          <w:i/>
        </w:rPr>
        <w:instrText xml:space="preserve"> </w:instrText>
      </w:r>
      <w:r w:rsidR="0043716B" w:rsidRPr="00C348F4">
        <w:rPr>
          <w:i/>
          <w:lang w:val="en-US"/>
        </w:rPr>
        <w:instrText>are</w:instrText>
      </w:r>
      <w:r w:rsidR="0043716B" w:rsidRPr="00C348F4">
        <w:rPr>
          <w:i/>
        </w:rPr>
        <w:instrText xml:space="preserve"> </w:instrText>
      </w:r>
      <w:r w:rsidR="0043716B" w:rsidRPr="00C348F4">
        <w:rPr>
          <w:i/>
          <w:lang w:val="en-US"/>
        </w:rPr>
        <w:instrText>associated</w:instrText>
      </w:r>
      <w:r w:rsidR="0043716B" w:rsidRPr="00C348F4">
        <w:rPr>
          <w:i/>
        </w:rPr>
        <w:instrText xml:space="preserve"> </w:instrText>
      </w:r>
      <w:r w:rsidR="0043716B" w:rsidRPr="00C348F4">
        <w:rPr>
          <w:i/>
          <w:lang w:val="en-US"/>
        </w:rPr>
        <w:instrText>with</w:instrText>
      </w:r>
      <w:r w:rsidR="0043716B" w:rsidRPr="00C348F4">
        <w:rPr>
          <w:i/>
        </w:rPr>
        <w:instrText xml:space="preserve"> </w:instrText>
      </w:r>
      <w:r w:rsidR="0043716B" w:rsidRPr="00C348F4">
        <w:rPr>
          <w:i/>
          <w:lang w:val="en-US"/>
        </w:rPr>
        <w:instrText>a</w:instrText>
      </w:r>
      <w:r w:rsidR="0043716B" w:rsidRPr="00C348F4">
        <w:rPr>
          <w:i/>
        </w:rPr>
        <w:instrText xml:space="preserve"> </w:instrText>
      </w:r>
      <w:r w:rsidR="0043716B" w:rsidRPr="00C348F4">
        <w:rPr>
          <w:i/>
          <w:lang w:val="en-US"/>
        </w:rPr>
        <w:instrText>poor</w:instrText>
      </w:r>
      <w:r w:rsidR="0043716B" w:rsidRPr="00C348F4">
        <w:rPr>
          <w:i/>
        </w:rPr>
        <w:instrText xml:space="preserve"> </w:instrText>
      </w:r>
      <w:r w:rsidR="0043716B" w:rsidRPr="00C348F4">
        <w:rPr>
          <w:i/>
          <w:lang w:val="en-US"/>
        </w:rPr>
        <w:instrText>outcome</w:instrText>
      </w:r>
      <w:r w:rsidR="0043716B" w:rsidRPr="00C348F4">
        <w:rPr>
          <w:i/>
        </w:rPr>
        <w:instrText xml:space="preserve">. </w:instrText>
      </w:r>
      <w:r w:rsidR="0043716B" w:rsidRPr="00C348F4">
        <w:rPr>
          <w:i/>
          <w:lang w:val="en-US"/>
        </w:rPr>
        <w:instrText>We</w:instrText>
      </w:r>
      <w:r w:rsidR="0043716B" w:rsidRPr="00C348F4">
        <w:rPr>
          <w:i/>
        </w:rPr>
        <w:instrText xml:space="preserve"> </w:instrText>
      </w:r>
      <w:r w:rsidR="0043716B" w:rsidRPr="00C348F4">
        <w:rPr>
          <w:i/>
          <w:lang w:val="en-US"/>
        </w:rPr>
        <w:instrText>evaluated</w:instrText>
      </w:r>
      <w:r w:rsidR="0043716B" w:rsidRPr="00C348F4">
        <w:rPr>
          <w:i/>
        </w:rPr>
        <w:instrText xml:space="preserve"> </w:instrText>
      </w:r>
      <w:r w:rsidR="0043716B" w:rsidRPr="00C348F4">
        <w:rPr>
          <w:i/>
          <w:lang w:val="en-US"/>
        </w:rPr>
        <w:instrText>the</w:instrText>
      </w:r>
      <w:r w:rsidR="0043716B" w:rsidRPr="00C348F4">
        <w:rPr>
          <w:i/>
        </w:rPr>
        <w:instrText xml:space="preserve"> </w:instrText>
      </w:r>
      <w:r w:rsidR="0043716B" w:rsidRPr="00C348F4">
        <w:rPr>
          <w:i/>
          <w:lang w:val="en-US"/>
        </w:rPr>
        <w:instrText>efficacy</w:instrText>
      </w:r>
      <w:r w:rsidR="0043716B" w:rsidRPr="00C348F4">
        <w:rPr>
          <w:i/>
        </w:rPr>
        <w:instrText xml:space="preserve"> </w:instrText>
      </w:r>
      <w:r w:rsidR="0043716B" w:rsidRPr="00C348F4">
        <w:rPr>
          <w:i/>
          <w:lang w:val="en-US"/>
        </w:rPr>
        <w:instrText>of</w:instrText>
      </w:r>
      <w:r w:rsidR="0043716B" w:rsidRPr="00C348F4">
        <w:rPr>
          <w:i/>
        </w:rPr>
        <w:instrText xml:space="preserve"> </w:instrText>
      </w:r>
      <w:r w:rsidR="0043716B" w:rsidRPr="00C348F4">
        <w:rPr>
          <w:i/>
          <w:lang w:val="en-US"/>
        </w:rPr>
        <w:instrText>ibrutinib</w:instrText>
      </w:r>
      <w:r w:rsidR="0043716B" w:rsidRPr="00C348F4">
        <w:rPr>
          <w:i/>
        </w:rPr>
        <w:instrText xml:space="preserve">, </w:instrText>
      </w:r>
      <w:r w:rsidR="0043716B" w:rsidRPr="00C348F4">
        <w:rPr>
          <w:i/>
          <w:lang w:val="en-US"/>
        </w:rPr>
        <w:instrText>a</w:instrText>
      </w:r>
      <w:r w:rsidR="0043716B" w:rsidRPr="00C348F4">
        <w:rPr>
          <w:i/>
        </w:rPr>
        <w:instrText xml:space="preserve"> </w:instrText>
      </w:r>
      <w:r w:rsidR="0043716B" w:rsidRPr="00C348F4">
        <w:rPr>
          <w:i/>
          <w:lang w:val="en-US"/>
        </w:rPr>
        <w:instrText>covalent</w:instrText>
      </w:r>
      <w:r w:rsidR="0043716B" w:rsidRPr="00C348F4">
        <w:rPr>
          <w:i/>
        </w:rPr>
        <w:instrText xml:space="preserve"> </w:instrText>
      </w:r>
      <w:r w:rsidR="0043716B" w:rsidRPr="00C348F4">
        <w:rPr>
          <w:i/>
          <w:lang w:val="en-US"/>
        </w:rPr>
        <w:instrText>inhibitor</w:instrText>
      </w:r>
      <w:r w:rsidR="0043716B" w:rsidRPr="00C348F4">
        <w:rPr>
          <w:i/>
        </w:rPr>
        <w:instrText xml:space="preserve"> </w:instrText>
      </w:r>
      <w:r w:rsidR="0043716B" w:rsidRPr="00C348F4">
        <w:rPr>
          <w:i/>
          <w:lang w:val="en-US"/>
        </w:rPr>
        <w:instrText>of</w:instrText>
      </w:r>
      <w:r w:rsidR="0043716B" w:rsidRPr="00C348F4">
        <w:rPr>
          <w:i/>
        </w:rPr>
        <w:instrText xml:space="preserve"> </w:instrText>
      </w:r>
      <w:r w:rsidR="0043716B" w:rsidRPr="00C348F4">
        <w:rPr>
          <w:i/>
          <w:lang w:val="en-US"/>
        </w:rPr>
        <w:instrText>Bruton</w:instrText>
      </w:r>
      <w:r w:rsidR="0043716B" w:rsidRPr="00C348F4">
        <w:rPr>
          <w:i/>
        </w:rPr>
        <w:instrText>'</w:instrText>
      </w:r>
      <w:r w:rsidR="0043716B" w:rsidRPr="00C348F4">
        <w:rPr>
          <w:i/>
          <w:lang w:val="en-US"/>
        </w:rPr>
        <w:instrText>s</w:instrText>
      </w:r>
      <w:r w:rsidR="0043716B" w:rsidRPr="00C348F4">
        <w:rPr>
          <w:i/>
        </w:rPr>
        <w:instrText xml:space="preserve"> </w:instrText>
      </w:r>
      <w:r w:rsidR="0043716B" w:rsidRPr="00C348F4">
        <w:rPr>
          <w:i/>
          <w:lang w:val="en-US"/>
        </w:rPr>
        <w:instrText>tyrosine</w:instrText>
      </w:r>
      <w:r w:rsidR="0043716B" w:rsidRPr="00C348F4">
        <w:rPr>
          <w:i/>
        </w:rPr>
        <w:instrText xml:space="preserve"> </w:instrText>
      </w:r>
      <w:r w:rsidR="0043716B" w:rsidRPr="00C348F4">
        <w:rPr>
          <w:i/>
          <w:lang w:val="en-US"/>
        </w:rPr>
        <w:instrText>kinase</w:instrText>
      </w:r>
      <w:r w:rsidR="0043716B" w:rsidRPr="00C348F4">
        <w:rPr>
          <w:i/>
        </w:rPr>
        <w:instrText xml:space="preserve">, </w:instrText>
      </w:r>
      <w:r w:rsidR="0043716B" w:rsidRPr="00C348F4">
        <w:rPr>
          <w:i/>
          <w:lang w:val="en-US"/>
        </w:rPr>
        <w:instrText>in</w:instrText>
      </w:r>
      <w:r w:rsidR="0043716B" w:rsidRPr="00C348F4">
        <w:rPr>
          <w:i/>
        </w:rPr>
        <w:instrText xml:space="preserve"> </w:instrText>
      </w:r>
      <w:r w:rsidR="0043716B" w:rsidRPr="00C348F4">
        <w:rPr>
          <w:i/>
          <w:lang w:val="en-US"/>
        </w:rPr>
        <w:instrText>patients</w:instrText>
      </w:r>
      <w:r w:rsidR="0043716B" w:rsidRPr="00C348F4">
        <w:rPr>
          <w:i/>
        </w:rPr>
        <w:instrText xml:space="preserve"> </w:instrText>
      </w:r>
      <w:r w:rsidR="0043716B" w:rsidRPr="00C348F4">
        <w:rPr>
          <w:i/>
          <w:lang w:val="en-US"/>
        </w:rPr>
        <w:instrText>at</w:instrText>
      </w:r>
      <w:r w:rsidR="0043716B" w:rsidRPr="00C348F4">
        <w:rPr>
          <w:i/>
        </w:rPr>
        <w:instrText xml:space="preserve"> </w:instrText>
      </w:r>
      <w:r w:rsidR="0043716B" w:rsidRPr="00C348F4">
        <w:rPr>
          <w:i/>
          <w:lang w:val="en-US"/>
        </w:rPr>
        <w:instrText>risk</w:instrText>
      </w:r>
      <w:r w:rsidR="0043716B" w:rsidRPr="00C348F4">
        <w:rPr>
          <w:i/>
        </w:rPr>
        <w:instrText xml:space="preserve"> </w:instrText>
      </w:r>
      <w:r w:rsidR="0043716B" w:rsidRPr="00C348F4">
        <w:rPr>
          <w:i/>
          <w:lang w:val="en-US"/>
        </w:rPr>
        <w:instrText>for</w:instrText>
      </w:r>
      <w:r w:rsidR="0043716B" w:rsidRPr="00C348F4">
        <w:rPr>
          <w:i/>
        </w:rPr>
        <w:instrText xml:space="preserve"> </w:instrText>
      </w:r>
      <w:r w:rsidR="0043716B" w:rsidRPr="00C348F4">
        <w:rPr>
          <w:i/>
          <w:lang w:val="en-US"/>
        </w:rPr>
        <w:instrText>a</w:instrText>
      </w:r>
      <w:r w:rsidR="0043716B" w:rsidRPr="00C348F4">
        <w:rPr>
          <w:i/>
        </w:rPr>
        <w:instrText xml:space="preserve"> </w:instrText>
      </w:r>
      <w:r w:rsidR="0043716B" w:rsidRPr="00C348F4">
        <w:rPr>
          <w:i/>
          <w:lang w:val="en-US"/>
        </w:rPr>
        <w:instrText>poor</w:instrText>
      </w:r>
      <w:r w:rsidR="0043716B" w:rsidRPr="00C348F4">
        <w:rPr>
          <w:i/>
        </w:rPr>
        <w:instrText xml:space="preserve"> </w:instrText>
      </w:r>
      <w:r w:rsidR="0043716B" w:rsidRPr="00C348F4">
        <w:rPr>
          <w:i/>
          <w:lang w:val="en-US"/>
        </w:rPr>
        <w:instrText>outcome</w:instrText>
      </w:r>
      <w:r w:rsidR="0043716B" w:rsidRPr="00C348F4">
        <w:rPr>
          <w:i/>
        </w:rPr>
        <w:instrText xml:space="preserve">. </w:instrText>
      </w:r>
      <w:r w:rsidR="0043716B" w:rsidRPr="00C348F4">
        <w:rPr>
          <w:i/>
          <w:lang w:val="en-US"/>
        </w:rPr>
        <w:instrText>METHODS</w:instrText>
      </w:r>
      <w:r w:rsidR="0043716B" w:rsidRPr="00C348F4">
        <w:rPr>
          <w:i/>
        </w:rPr>
        <w:instrText xml:space="preserve"> </w:instrText>
      </w:r>
      <w:r w:rsidR="0043716B" w:rsidRPr="00C348F4">
        <w:rPr>
          <w:i/>
          <w:lang w:val="en-US"/>
        </w:rPr>
        <w:instrText>In</w:instrText>
      </w:r>
      <w:r w:rsidR="0043716B" w:rsidRPr="00C348F4">
        <w:rPr>
          <w:i/>
        </w:rPr>
        <w:instrText xml:space="preserve"> </w:instrText>
      </w:r>
      <w:r w:rsidR="0043716B" w:rsidRPr="00C348F4">
        <w:rPr>
          <w:i/>
          <w:lang w:val="en-US"/>
        </w:rPr>
        <w:instrText>this</w:instrText>
      </w:r>
      <w:r w:rsidR="0043716B" w:rsidRPr="00C348F4">
        <w:rPr>
          <w:i/>
        </w:rPr>
        <w:instrText xml:space="preserve"> </w:instrText>
      </w:r>
      <w:r w:rsidR="0043716B" w:rsidRPr="00C348F4">
        <w:rPr>
          <w:i/>
          <w:lang w:val="en-US"/>
        </w:rPr>
        <w:instrText>multicenter</w:instrText>
      </w:r>
      <w:r w:rsidR="0043716B" w:rsidRPr="00C348F4">
        <w:rPr>
          <w:i/>
        </w:rPr>
        <w:instrText xml:space="preserve">, </w:instrText>
      </w:r>
      <w:r w:rsidR="0043716B" w:rsidRPr="00C348F4">
        <w:rPr>
          <w:i/>
          <w:lang w:val="en-US"/>
        </w:rPr>
        <w:instrText>open</w:instrText>
      </w:r>
      <w:r w:rsidR="0043716B" w:rsidRPr="00C348F4">
        <w:rPr>
          <w:i/>
        </w:rPr>
        <w:instrText>-</w:instrText>
      </w:r>
      <w:r w:rsidR="0043716B" w:rsidRPr="00C348F4">
        <w:rPr>
          <w:i/>
          <w:lang w:val="en-US"/>
        </w:rPr>
        <w:instrText>label</w:instrText>
      </w:r>
      <w:r w:rsidR="0043716B" w:rsidRPr="00C348F4">
        <w:rPr>
          <w:i/>
        </w:rPr>
        <w:instrText xml:space="preserve">, </w:instrText>
      </w:r>
      <w:r w:rsidR="0043716B" w:rsidRPr="00C348F4">
        <w:rPr>
          <w:i/>
          <w:lang w:val="en-US"/>
        </w:rPr>
        <w:instrText>phase</w:instrText>
      </w:r>
      <w:r w:rsidR="0043716B" w:rsidRPr="00C348F4">
        <w:rPr>
          <w:i/>
        </w:rPr>
        <w:instrText xml:space="preserve"> 3 </w:instrText>
      </w:r>
      <w:r w:rsidR="0043716B" w:rsidRPr="00C348F4">
        <w:rPr>
          <w:i/>
          <w:lang w:val="en-US"/>
        </w:rPr>
        <w:instrText>study</w:instrText>
      </w:r>
      <w:r w:rsidR="0043716B" w:rsidRPr="00C348F4">
        <w:rPr>
          <w:i/>
        </w:rPr>
        <w:instrText xml:space="preserve">, </w:instrText>
      </w:r>
      <w:r w:rsidR="0043716B" w:rsidRPr="00C348F4">
        <w:rPr>
          <w:i/>
          <w:lang w:val="en-US"/>
        </w:rPr>
        <w:instrText>we</w:instrText>
      </w:r>
      <w:r w:rsidR="0043716B" w:rsidRPr="00C348F4">
        <w:rPr>
          <w:i/>
        </w:rPr>
        <w:instrText xml:space="preserve"> </w:instrText>
      </w:r>
      <w:r w:rsidR="0043716B" w:rsidRPr="00C348F4">
        <w:rPr>
          <w:i/>
          <w:lang w:val="en-US"/>
        </w:rPr>
        <w:instrText>randomly</w:instrText>
      </w:r>
      <w:r w:rsidR="0043716B" w:rsidRPr="00C348F4">
        <w:rPr>
          <w:i/>
        </w:rPr>
        <w:instrText xml:space="preserve"> </w:instrText>
      </w:r>
      <w:r w:rsidR="0043716B" w:rsidRPr="00C348F4">
        <w:rPr>
          <w:i/>
          <w:lang w:val="en-US"/>
        </w:rPr>
        <w:instrText>assigned</w:instrText>
      </w:r>
      <w:r w:rsidR="0043716B" w:rsidRPr="00C348F4">
        <w:rPr>
          <w:i/>
        </w:rPr>
        <w:instrText xml:space="preserve"> 391 </w:instrText>
      </w:r>
      <w:r w:rsidR="0043716B" w:rsidRPr="00C348F4">
        <w:rPr>
          <w:i/>
          <w:lang w:val="en-US"/>
        </w:rPr>
        <w:instrText>patients</w:instrText>
      </w:r>
      <w:r w:rsidR="0043716B" w:rsidRPr="00C348F4">
        <w:rPr>
          <w:i/>
        </w:rPr>
        <w:instrText xml:space="preserve"> </w:instrText>
      </w:r>
      <w:r w:rsidR="0043716B" w:rsidRPr="00C348F4">
        <w:rPr>
          <w:i/>
          <w:lang w:val="en-US"/>
        </w:rPr>
        <w:instrText>with</w:instrText>
      </w:r>
      <w:r w:rsidR="0043716B" w:rsidRPr="00C348F4">
        <w:rPr>
          <w:i/>
        </w:rPr>
        <w:instrText xml:space="preserve"> </w:instrText>
      </w:r>
      <w:r w:rsidR="0043716B" w:rsidRPr="00C348F4">
        <w:rPr>
          <w:i/>
          <w:lang w:val="en-US"/>
        </w:rPr>
        <w:instrText>relapsed</w:instrText>
      </w:r>
      <w:r w:rsidR="0043716B" w:rsidRPr="00C348F4">
        <w:rPr>
          <w:i/>
        </w:rPr>
        <w:instrText xml:space="preserve"> </w:instrText>
      </w:r>
      <w:r w:rsidR="0043716B" w:rsidRPr="00C348F4">
        <w:rPr>
          <w:i/>
          <w:lang w:val="en-US"/>
        </w:rPr>
        <w:instrText>or</w:instrText>
      </w:r>
      <w:r w:rsidR="0043716B" w:rsidRPr="00C348F4">
        <w:rPr>
          <w:i/>
        </w:rPr>
        <w:instrText xml:space="preserve"> </w:instrText>
      </w:r>
      <w:r w:rsidR="0043716B" w:rsidRPr="00C348F4">
        <w:rPr>
          <w:i/>
          <w:lang w:val="en-US"/>
        </w:rPr>
        <w:instrText>refractory</w:instrText>
      </w:r>
      <w:r w:rsidR="0043716B" w:rsidRPr="00C348F4">
        <w:rPr>
          <w:i/>
        </w:rPr>
        <w:instrText xml:space="preserve"> </w:instrText>
      </w:r>
      <w:r w:rsidR="0043716B" w:rsidRPr="00C348F4">
        <w:rPr>
          <w:i/>
          <w:lang w:val="en-US"/>
        </w:rPr>
        <w:instrText>CLL</w:instrText>
      </w:r>
      <w:r w:rsidR="0043716B" w:rsidRPr="00C348F4">
        <w:rPr>
          <w:i/>
        </w:rPr>
        <w:instrText xml:space="preserve"> </w:instrText>
      </w:r>
      <w:r w:rsidR="0043716B" w:rsidRPr="00C348F4">
        <w:rPr>
          <w:i/>
          <w:lang w:val="en-US"/>
        </w:rPr>
        <w:instrText>or</w:instrText>
      </w:r>
      <w:r w:rsidR="0043716B" w:rsidRPr="00C348F4">
        <w:rPr>
          <w:i/>
        </w:rPr>
        <w:instrText xml:space="preserve"> </w:instrText>
      </w:r>
      <w:r w:rsidR="0043716B" w:rsidRPr="00C348F4">
        <w:rPr>
          <w:i/>
          <w:lang w:val="en-US"/>
        </w:rPr>
        <w:instrText>SLL</w:instrText>
      </w:r>
      <w:r w:rsidR="0043716B" w:rsidRPr="00C348F4">
        <w:rPr>
          <w:i/>
        </w:rPr>
        <w:instrText xml:space="preserve"> </w:instrText>
      </w:r>
      <w:r w:rsidR="0043716B" w:rsidRPr="00C348F4">
        <w:rPr>
          <w:i/>
          <w:lang w:val="en-US"/>
        </w:rPr>
        <w:instrText>to</w:instrText>
      </w:r>
      <w:r w:rsidR="0043716B" w:rsidRPr="00C348F4">
        <w:rPr>
          <w:i/>
        </w:rPr>
        <w:instrText xml:space="preserve"> </w:instrText>
      </w:r>
      <w:r w:rsidR="0043716B" w:rsidRPr="00C348F4">
        <w:rPr>
          <w:i/>
          <w:lang w:val="en-US"/>
        </w:rPr>
        <w:instrText>receive</w:instrText>
      </w:r>
      <w:r w:rsidR="0043716B" w:rsidRPr="00C348F4">
        <w:rPr>
          <w:i/>
        </w:rPr>
        <w:instrText xml:space="preserve"> </w:instrText>
      </w:r>
      <w:r w:rsidR="0043716B" w:rsidRPr="00C348F4">
        <w:rPr>
          <w:i/>
          <w:lang w:val="en-US"/>
        </w:rPr>
        <w:instrText>daily</w:instrText>
      </w:r>
      <w:r w:rsidR="0043716B" w:rsidRPr="00C348F4">
        <w:rPr>
          <w:i/>
        </w:rPr>
        <w:instrText xml:space="preserve"> </w:instrText>
      </w:r>
      <w:r w:rsidR="0043716B" w:rsidRPr="00C348F4">
        <w:rPr>
          <w:i/>
          <w:lang w:val="en-US"/>
        </w:rPr>
        <w:instrText>ibrutinib</w:instrText>
      </w:r>
      <w:r w:rsidR="0043716B" w:rsidRPr="00C348F4">
        <w:rPr>
          <w:i/>
        </w:rPr>
        <w:instrText xml:space="preserve"> </w:instrText>
      </w:r>
      <w:r w:rsidR="0043716B" w:rsidRPr="00C348F4">
        <w:rPr>
          <w:i/>
          <w:lang w:val="en-US"/>
        </w:rPr>
        <w:instrText>or</w:instrText>
      </w:r>
      <w:r w:rsidR="0043716B" w:rsidRPr="00C348F4">
        <w:rPr>
          <w:i/>
        </w:rPr>
        <w:instrText xml:space="preserve"> </w:instrText>
      </w:r>
      <w:r w:rsidR="0043716B" w:rsidRPr="00C348F4">
        <w:rPr>
          <w:i/>
          <w:lang w:val="en-US"/>
        </w:rPr>
        <w:instrText>the</w:instrText>
      </w:r>
      <w:r w:rsidR="0043716B" w:rsidRPr="00C348F4">
        <w:rPr>
          <w:i/>
        </w:rPr>
        <w:instrText xml:space="preserve"> </w:instrText>
      </w:r>
      <w:r w:rsidR="0043716B" w:rsidRPr="00C348F4">
        <w:rPr>
          <w:i/>
          <w:lang w:val="en-US"/>
        </w:rPr>
        <w:instrText>anti</w:instrText>
      </w:r>
      <w:r w:rsidR="0043716B" w:rsidRPr="00C348F4">
        <w:rPr>
          <w:i/>
        </w:rPr>
        <w:instrText>-</w:instrText>
      </w:r>
      <w:r w:rsidR="0043716B" w:rsidRPr="00C348F4">
        <w:rPr>
          <w:i/>
          <w:lang w:val="en-US"/>
        </w:rPr>
        <w:instrText>CD</w:instrText>
      </w:r>
      <w:r w:rsidR="0043716B" w:rsidRPr="00C348F4">
        <w:rPr>
          <w:i/>
        </w:rPr>
        <w:instrText xml:space="preserve">20 </w:instrText>
      </w:r>
      <w:r w:rsidR="0043716B" w:rsidRPr="00C348F4">
        <w:rPr>
          <w:i/>
          <w:lang w:val="en-US"/>
        </w:rPr>
        <w:instrText>antibody</w:instrText>
      </w:r>
      <w:r w:rsidR="0043716B" w:rsidRPr="00C348F4">
        <w:rPr>
          <w:i/>
        </w:rPr>
        <w:instrText xml:space="preserve"> </w:instrText>
      </w:r>
      <w:r w:rsidR="0043716B" w:rsidRPr="00C348F4">
        <w:rPr>
          <w:i/>
          <w:lang w:val="en-US"/>
        </w:rPr>
        <w:instrText>ofatumumab</w:instrText>
      </w:r>
      <w:r w:rsidR="0043716B" w:rsidRPr="00C348F4">
        <w:rPr>
          <w:i/>
        </w:rPr>
        <w:instrText xml:space="preserve">. </w:instrText>
      </w:r>
      <w:r w:rsidR="0043716B" w:rsidRPr="00C348F4">
        <w:rPr>
          <w:i/>
          <w:lang w:val="en-US"/>
        </w:rPr>
        <w:instrText>The</w:instrText>
      </w:r>
      <w:r w:rsidR="0043716B" w:rsidRPr="00C348F4">
        <w:rPr>
          <w:i/>
        </w:rPr>
        <w:instrText xml:space="preserve"> </w:instrText>
      </w:r>
      <w:r w:rsidR="0043716B" w:rsidRPr="00C348F4">
        <w:rPr>
          <w:i/>
          <w:lang w:val="en-US"/>
        </w:rPr>
        <w:instrText>primary</w:instrText>
      </w:r>
      <w:r w:rsidR="0043716B" w:rsidRPr="00C348F4">
        <w:rPr>
          <w:i/>
        </w:rPr>
        <w:instrText xml:space="preserve"> </w:instrText>
      </w:r>
      <w:r w:rsidR="0043716B" w:rsidRPr="00C348F4">
        <w:rPr>
          <w:i/>
          <w:lang w:val="en-US"/>
        </w:rPr>
        <w:instrText>end</w:instrText>
      </w:r>
      <w:r w:rsidR="0043716B" w:rsidRPr="00C348F4">
        <w:rPr>
          <w:i/>
        </w:rPr>
        <w:instrText xml:space="preserve"> </w:instrText>
      </w:r>
      <w:r w:rsidR="0043716B" w:rsidRPr="00C348F4">
        <w:rPr>
          <w:i/>
          <w:lang w:val="en-US"/>
        </w:rPr>
        <w:instrText>point</w:instrText>
      </w:r>
      <w:r w:rsidR="0043716B" w:rsidRPr="00C348F4">
        <w:rPr>
          <w:i/>
        </w:rPr>
        <w:instrText xml:space="preserve"> </w:instrText>
      </w:r>
      <w:r w:rsidR="0043716B" w:rsidRPr="00C348F4">
        <w:rPr>
          <w:i/>
          <w:lang w:val="en-US"/>
        </w:rPr>
        <w:instrText>was</w:instrText>
      </w:r>
      <w:r w:rsidR="0043716B" w:rsidRPr="00C348F4">
        <w:rPr>
          <w:i/>
        </w:rPr>
        <w:instrText xml:space="preserve"> </w:instrText>
      </w:r>
      <w:r w:rsidR="0043716B" w:rsidRPr="00C348F4">
        <w:rPr>
          <w:i/>
          <w:lang w:val="en-US"/>
        </w:rPr>
        <w:instrText>the</w:instrText>
      </w:r>
      <w:r w:rsidR="0043716B" w:rsidRPr="00C348F4">
        <w:rPr>
          <w:i/>
        </w:rPr>
        <w:instrText xml:space="preserve"> </w:instrText>
      </w:r>
      <w:r w:rsidR="0043716B" w:rsidRPr="00C348F4">
        <w:rPr>
          <w:i/>
          <w:lang w:val="en-US"/>
        </w:rPr>
        <w:instrText>duration</w:instrText>
      </w:r>
      <w:r w:rsidR="0043716B" w:rsidRPr="00C348F4">
        <w:rPr>
          <w:i/>
        </w:rPr>
        <w:instrText xml:space="preserve"> </w:instrText>
      </w:r>
      <w:r w:rsidR="0043716B" w:rsidRPr="00C348F4">
        <w:rPr>
          <w:i/>
          <w:lang w:val="en-US"/>
        </w:rPr>
        <w:instrText>of</w:instrText>
      </w:r>
      <w:r w:rsidR="0043716B" w:rsidRPr="00C348F4">
        <w:rPr>
          <w:i/>
        </w:rPr>
        <w:instrText xml:space="preserve"> </w:instrText>
      </w:r>
      <w:r w:rsidR="0043716B" w:rsidRPr="00C348F4">
        <w:rPr>
          <w:i/>
          <w:lang w:val="en-US"/>
        </w:rPr>
        <w:instrText>progression</w:instrText>
      </w:r>
      <w:r w:rsidR="0043716B" w:rsidRPr="00C348F4">
        <w:rPr>
          <w:i/>
        </w:rPr>
        <w:instrText>-</w:instrText>
      </w:r>
      <w:r w:rsidR="0043716B" w:rsidRPr="00C348F4">
        <w:rPr>
          <w:i/>
          <w:lang w:val="en-US"/>
        </w:rPr>
        <w:instrText>free</w:instrText>
      </w:r>
      <w:r w:rsidR="0043716B" w:rsidRPr="00C348F4">
        <w:rPr>
          <w:i/>
        </w:rPr>
        <w:instrText xml:space="preserve"> </w:instrText>
      </w:r>
      <w:r w:rsidR="0043716B" w:rsidRPr="00C348F4">
        <w:rPr>
          <w:i/>
          <w:lang w:val="en-US"/>
        </w:rPr>
        <w:instrText>survival</w:instrText>
      </w:r>
      <w:r w:rsidR="0043716B" w:rsidRPr="00C348F4">
        <w:rPr>
          <w:i/>
        </w:rPr>
        <w:instrText xml:space="preserve">, </w:instrText>
      </w:r>
      <w:r w:rsidR="0043716B" w:rsidRPr="00C348F4">
        <w:rPr>
          <w:i/>
          <w:lang w:val="en-US"/>
        </w:rPr>
        <w:instrText>with</w:instrText>
      </w:r>
      <w:r w:rsidR="0043716B" w:rsidRPr="00C348F4">
        <w:rPr>
          <w:i/>
        </w:rPr>
        <w:instrText xml:space="preserve"> </w:instrText>
      </w:r>
      <w:r w:rsidR="0043716B" w:rsidRPr="00C348F4">
        <w:rPr>
          <w:i/>
          <w:lang w:val="en-US"/>
        </w:rPr>
        <w:instrText>the</w:instrText>
      </w:r>
      <w:r w:rsidR="0043716B" w:rsidRPr="00C348F4">
        <w:rPr>
          <w:i/>
        </w:rPr>
        <w:instrText xml:space="preserve"> </w:instrText>
      </w:r>
      <w:r w:rsidR="0043716B" w:rsidRPr="00C348F4">
        <w:rPr>
          <w:i/>
          <w:lang w:val="en-US"/>
        </w:rPr>
        <w:instrText>duration</w:instrText>
      </w:r>
      <w:r w:rsidR="0043716B" w:rsidRPr="00C348F4">
        <w:rPr>
          <w:i/>
        </w:rPr>
        <w:instrText xml:space="preserve"> </w:instrText>
      </w:r>
      <w:r w:rsidR="0043716B" w:rsidRPr="00C348F4">
        <w:rPr>
          <w:i/>
          <w:lang w:val="en-US"/>
        </w:rPr>
        <w:instrText>of</w:instrText>
      </w:r>
      <w:r w:rsidR="0043716B" w:rsidRPr="00C348F4">
        <w:rPr>
          <w:i/>
        </w:rPr>
        <w:instrText xml:space="preserve"> </w:instrText>
      </w:r>
      <w:r w:rsidR="0043716B" w:rsidRPr="00C348F4">
        <w:rPr>
          <w:i/>
          <w:lang w:val="en-US"/>
        </w:rPr>
        <w:instrText>overall</w:instrText>
      </w:r>
      <w:r w:rsidR="0043716B" w:rsidRPr="00C348F4">
        <w:rPr>
          <w:i/>
        </w:rPr>
        <w:instrText xml:space="preserve"> </w:instrText>
      </w:r>
      <w:r w:rsidR="0043716B" w:rsidRPr="00C348F4">
        <w:rPr>
          <w:i/>
          <w:lang w:val="en-US"/>
        </w:rPr>
        <w:instrText>survival</w:instrText>
      </w:r>
      <w:r w:rsidR="0043716B" w:rsidRPr="00C348F4">
        <w:rPr>
          <w:i/>
        </w:rPr>
        <w:instrText xml:space="preserve"> </w:instrText>
      </w:r>
      <w:r w:rsidR="0043716B" w:rsidRPr="00C348F4">
        <w:rPr>
          <w:i/>
          <w:lang w:val="en-US"/>
        </w:rPr>
        <w:instrText>and</w:instrText>
      </w:r>
      <w:r w:rsidR="0043716B" w:rsidRPr="00C348F4">
        <w:rPr>
          <w:i/>
        </w:rPr>
        <w:instrText xml:space="preserve"> </w:instrText>
      </w:r>
      <w:r w:rsidR="0043716B" w:rsidRPr="00C348F4">
        <w:rPr>
          <w:i/>
          <w:lang w:val="en-US"/>
        </w:rPr>
        <w:instrText>the</w:instrText>
      </w:r>
      <w:r w:rsidR="0043716B" w:rsidRPr="00C348F4">
        <w:rPr>
          <w:i/>
        </w:rPr>
        <w:instrText xml:space="preserve"> </w:instrText>
      </w:r>
      <w:r w:rsidR="0043716B" w:rsidRPr="00C348F4">
        <w:rPr>
          <w:i/>
          <w:lang w:val="en-US"/>
        </w:rPr>
        <w:instrText>overall</w:instrText>
      </w:r>
      <w:r w:rsidR="0043716B" w:rsidRPr="00C348F4">
        <w:rPr>
          <w:i/>
        </w:rPr>
        <w:instrText xml:space="preserve"> </w:instrText>
      </w:r>
      <w:r w:rsidR="0043716B" w:rsidRPr="00C348F4">
        <w:rPr>
          <w:i/>
          <w:lang w:val="en-US"/>
        </w:rPr>
        <w:instrText>response</w:instrText>
      </w:r>
      <w:r w:rsidR="0043716B" w:rsidRPr="00C348F4">
        <w:rPr>
          <w:i/>
        </w:rPr>
        <w:instrText xml:space="preserve"> </w:instrText>
      </w:r>
      <w:r w:rsidR="0043716B" w:rsidRPr="00C348F4">
        <w:rPr>
          <w:i/>
          <w:lang w:val="en-US"/>
        </w:rPr>
        <w:instrText>rate</w:instrText>
      </w:r>
      <w:r w:rsidR="0043716B" w:rsidRPr="00C348F4">
        <w:rPr>
          <w:i/>
        </w:rPr>
        <w:instrText xml:space="preserve"> </w:instrText>
      </w:r>
      <w:r w:rsidR="0043716B" w:rsidRPr="00C348F4">
        <w:rPr>
          <w:i/>
          <w:lang w:val="en-US"/>
        </w:rPr>
        <w:instrText>as</w:instrText>
      </w:r>
      <w:r w:rsidR="0043716B" w:rsidRPr="00C348F4">
        <w:rPr>
          <w:i/>
        </w:rPr>
        <w:instrText xml:space="preserve"> </w:instrText>
      </w:r>
      <w:r w:rsidR="0043716B" w:rsidRPr="00C348F4">
        <w:rPr>
          <w:i/>
          <w:lang w:val="en-US"/>
        </w:rPr>
        <w:instrText>secondary</w:instrText>
      </w:r>
      <w:r w:rsidR="0043716B" w:rsidRPr="00C348F4">
        <w:rPr>
          <w:i/>
        </w:rPr>
        <w:instrText xml:space="preserve"> </w:instrText>
      </w:r>
      <w:r w:rsidR="0043716B" w:rsidRPr="00C348F4">
        <w:rPr>
          <w:i/>
          <w:lang w:val="en-US"/>
        </w:rPr>
        <w:instrText>end</w:instrText>
      </w:r>
      <w:r w:rsidR="0043716B" w:rsidRPr="00C348F4">
        <w:rPr>
          <w:i/>
        </w:rPr>
        <w:instrText xml:space="preserve"> </w:instrText>
      </w:r>
      <w:r w:rsidR="0043716B" w:rsidRPr="00C348F4">
        <w:rPr>
          <w:i/>
          <w:lang w:val="en-US"/>
        </w:rPr>
        <w:instrText>points</w:instrText>
      </w:r>
      <w:r w:rsidR="0043716B" w:rsidRPr="00C348F4">
        <w:rPr>
          <w:i/>
        </w:rPr>
        <w:instrText xml:space="preserve">. </w:instrText>
      </w:r>
      <w:r w:rsidR="0043716B" w:rsidRPr="00C348F4">
        <w:rPr>
          <w:i/>
          <w:lang w:val="en-US"/>
        </w:rPr>
        <w:instrText>RESULTS</w:instrText>
      </w:r>
      <w:r w:rsidR="0043716B" w:rsidRPr="00C348F4">
        <w:rPr>
          <w:i/>
        </w:rPr>
        <w:instrText xml:space="preserve"> </w:instrText>
      </w:r>
      <w:r w:rsidR="0043716B" w:rsidRPr="00C348F4">
        <w:rPr>
          <w:i/>
          <w:lang w:val="en-US"/>
        </w:rPr>
        <w:instrText>At</w:instrText>
      </w:r>
      <w:r w:rsidR="0043716B" w:rsidRPr="00C348F4">
        <w:rPr>
          <w:i/>
        </w:rPr>
        <w:instrText xml:space="preserve"> </w:instrText>
      </w:r>
      <w:r w:rsidR="0043716B" w:rsidRPr="00C348F4">
        <w:rPr>
          <w:i/>
          <w:lang w:val="en-US"/>
        </w:rPr>
        <w:instrText>a</w:instrText>
      </w:r>
      <w:r w:rsidR="0043716B" w:rsidRPr="00C348F4">
        <w:rPr>
          <w:i/>
        </w:rPr>
        <w:instrText xml:space="preserve"> </w:instrText>
      </w:r>
      <w:r w:rsidR="0043716B" w:rsidRPr="00C348F4">
        <w:rPr>
          <w:i/>
          <w:lang w:val="en-US"/>
        </w:rPr>
        <w:instrText>median</w:instrText>
      </w:r>
      <w:r w:rsidR="0043716B" w:rsidRPr="00C348F4">
        <w:rPr>
          <w:i/>
        </w:rPr>
        <w:instrText xml:space="preserve"> </w:instrText>
      </w:r>
      <w:r w:rsidR="0043716B" w:rsidRPr="00C348F4">
        <w:rPr>
          <w:i/>
          <w:lang w:val="en-US"/>
        </w:rPr>
        <w:instrText>follow</w:instrText>
      </w:r>
      <w:r w:rsidR="0043716B" w:rsidRPr="00C348F4">
        <w:rPr>
          <w:i/>
        </w:rPr>
        <w:instrText>-</w:instrText>
      </w:r>
      <w:r w:rsidR="0043716B" w:rsidRPr="00C348F4">
        <w:rPr>
          <w:i/>
          <w:lang w:val="en-US"/>
        </w:rPr>
        <w:instrText>up</w:instrText>
      </w:r>
      <w:r w:rsidR="0043716B" w:rsidRPr="00C348F4">
        <w:rPr>
          <w:i/>
        </w:rPr>
        <w:instrText xml:space="preserve"> </w:instrText>
      </w:r>
      <w:r w:rsidR="0043716B" w:rsidRPr="00C348F4">
        <w:rPr>
          <w:i/>
          <w:lang w:val="en-US"/>
        </w:rPr>
        <w:instrText>of</w:instrText>
      </w:r>
      <w:r w:rsidR="0043716B" w:rsidRPr="00C348F4">
        <w:rPr>
          <w:i/>
        </w:rPr>
        <w:instrText xml:space="preserve"> 9.4 </w:instrText>
      </w:r>
      <w:r w:rsidR="0043716B" w:rsidRPr="00C348F4">
        <w:rPr>
          <w:i/>
          <w:lang w:val="en-US"/>
        </w:rPr>
        <w:instrText>months</w:instrText>
      </w:r>
      <w:r w:rsidR="0043716B" w:rsidRPr="00C348F4">
        <w:rPr>
          <w:i/>
        </w:rPr>
        <w:instrText xml:space="preserve">, </w:instrText>
      </w:r>
      <w:r w:rsidR="0043716B" w:rsidRPr="00C348F4">
        <w:rPr>
          <w:i/>
          <w:lang w:val="en-US"/>
        </w:rPr>
        <w:instrText>ibrutinib</w:instrText>
      </w:r>
      <w:r w:rsidR="0043716B" w:rsidRPr="00C348F4">
        <w:rPr>
          <w:i/>
        </w:rPr>
        <w:instrText xml:space="preserve"> </w:instrText>
      </w:r>
      <w:r w:rsidR="0043716B" w:rsidRPr="00C348F4">
        <w:rPr>
          <w:i/>
          <w:lang w:val="en-US"/>
        </w:rPr>
        <w:instrText>significantly</w:instrText>
      </w:r>
      <w:r w:rsidR="0043716B" w:rsidRPr="00C348F4">
        <w:rPr>
          <w:i/>
        </w:rPr>
        <w:instrText xml:space="preserve"> </w:instrText>
      </w:r>
      <w:r w:rsidR="0043716B" w:rsidRPr="00C348F4">
        <w:rPr>
          <w:i/>
          <w:lang w:val="en-US"/>
        </w:rPr>
        <w:instrText>improved</w:instrText>
      </w:r>
      <w:r w:rsidR="0043716B" w:rsidRPr="00C348F4">
        <w:rPr>
          <w:i/>
        </w:rPr>
        <w:instrText xml:space="preserve"> </w:instrText>
      </w:r>
      <w:r w:rsidR="0043716B" w:rsidRPr="00C348F4">
        <w:rPr>
          <w:i/>
          <w:lang w:val="en-US"/>
        </w:rPr>
        <w:instrText>progression</w:instrText>
      </w:r>
      <w:r w:rsidR="0043716B" w:rsidRPr="00C348F4">
        <w:rPr>
          <w:i/>
        </w:rPr>
        <w:instrText>-</w:instrText>
      </w:r>
      <w:r w:rsidR="0043716B" w:rsidRPr="00C348F4">
        <w:rPr>
          <w:i/>
          <w:lang w:val="en-US"/>
        </w:rPr>
        <w:instrText>free</w:instrText>
      </w:r>
      <w:r w:rsidR="0043716B" w:rsidRPr="00C348F4">
        <w:rPr>
          <w:i/>
        </w:rPr>
        <w:instrText xml:space="preserve"> </w:instrText>
      </w:r>
      <w:r w:rsidR="0043716B" w:rsidRPr="00C348F4">
        <w:rPr>
          <w:i/>
          <w:lang w:val="en-US"/>
        </w:rPr>
        <w:instrText>survival</w:instrText>
      </w:r>
      <w:r w:rsidR="0043716B" w:rsidRPr="00C348F4">
        <w:rPr>
          <w:i/>
        </w:rPr>
        <w:instrText xml:space="preserve">; </w:instrText>
      </w:r>
      <w:r w:rsidR="0043716B" w:rsidRPr="00C348F4">
        <w:rPr>
          <w:i/>
          <w:lang w:val="en-US"/>
        </w:rPr>
        <w:instrText>the</w:instrText>
      </w:r>
      <w:r w:rsidR="0043716B" w:rsidRPr="00C348F4">
        <w:rPr>
          <w:i/>
        </w:rPr>
        <w:instrText xml:space="preserve"> </w:instrText>
      </w:r>
      <w:r w:rsidR="0043716B" w:rsidRPr="00C348F4">
        <w:rPr>
          <w:i/>
          <w:lang w:val="en-US"/>
        </w:rPr>
        <w:instrText>median</w:instrText>
      </w:r>
      <w:r w:rsidR="0043716B" w:rsidRPr="00C348F4">
        <w:rPr>
          <w:i/>
        </w:rPr>
        <w:instrText xml:space="preserve"> </w:instrText>
      </w:r>
      <w:r w:rsidR="0043716B" w:rsidRPr="00C348F4">
        <w:rPr>
          <w:i/>
          <w:lang w:val="en-US"/>
        </w:rPr>
        <w:instrText>duration</w:instrText>
      </w:r>
      <w:r w:rsidR="0043716B" w:rsidRPr="00C348F4">
        <w:rPr>
          <w:i/>
        </w:rPr>
        <w:instrText xml:space="preserve"> </w:instrText>
      </w:r>
      <w:r w:rsidR="0043716B" w:rsidRPr="00C348F4">
        <w:rPr>
          <w:i/>
          <w:lang w:val="en-US"/>
        </w:rPr>
        <w:instrText>was</w:instrText>
      </w:r>
      <w:r w:rsidR="0043716B" w:rsidRPr="00C348F4">
        <w:rPr>
          <w:i/>
        </w:rPr>
        <w:instrText xml:space="preserve"> </w:instrText>
      </w:r>
      <w:r w:rsidR="0043716B" w:rsidRPr="00C348F4">
        <w:rPr>
          <w:i/>
          <w:lang w:val="en-US"/>
        </w:rPr>
        <w:instrText>not</w:instrText>
      </w:r>
      <w:r w:rsidR="0043716B" w:rsidRPr="00C348F4">
        <w:rPr>
          <w:i/>
        </w:rPr>
        <w:instrText xml:space="preserve"> </w:instrText>
      </w:r>
      <w:r w:rsidR="0043716B" w:rsidRPr="00C348F4">
        <w:rPr>
          <w:i/>
          <w:lang w:val="en-US"/>
        </w:rPr>
        <w:instrText>reached</w:instrText>
      </w:r>
      <w:r w:rsidR="0043716B" w:rsidRPr="00C348F4">
        <w:rPr>
          <w:i/>
        </w:rPr>
        <w:instrText xml:space="preserve"> </w:instrText>
      </w:r>
      <w:r w:rsidR="0043716B" w:rsidRPr="00C348F4">
        <w:rPr>
          <w:i/>
          <w:lang w:val="en-US"/>
        </w:rPr>
        <w:instrText>in</w:instrText>
      </w:r>
      <w:r w:rsidR="0043716B" w:rsidRPr="00C348F4">
        <w:rPr>
          <w:i/>
        </w:rPr>
        <w:instrText xml:space="preserve"> </w:instrText>
      </w:r>
      <w:r w:rsidR="0043716B" w:rsidRPr="00C348F4">
        <w:rPr>
          <w:i/>
          <w:lang w:val="en-US"/>
        </w:rPr>
        <w:instrText>the</w:instrText>
      </w:r>
      <w:r w:rsidR="0043716B" w:rsidRPr="00C348F4">
        <w:rPr>
          <w:i/>
        </w:rPr>
        <w:instrText xml:space="preserve"> </w:instrText>
      </w:r>
      <w:r w:rsidR="0043716B" w:rsidRPr="00C348F4">
        <w:rPr>
          <w:i/>
          <w:lang w:val="en-US"/>
        </w:rPr>
        <w:instrText>ibrutinib</w:instrText>
      </w:r>
      <w:r w:rsidR="0043716B" w:rsidRPr="00C348F4">
        <w:rPr>
          <w:i/>
        </w:rPr>
        <w:instrText xml:space="preserve"> </w:instrText>
      </w:r>
      <w:r w:rsidR="0043716B" w:rsidRPr="00C348F4">
        <w:rPr>
          <w:i/>
          <w:lang w:val="en-US"/>
        </w:rPr>
        <w:instrText>group</w:instrText>
      </w:r>
      <w:r w:rsidR="0043716B" w:rsidRPr="00C348F4">
        <w:rPr>
          <w:i/>
        </w:rPr>
        <w:instrText xml:space="preserve"> (</w:instrText>
      </w:r>
      <w:r w:rsidR="0043716B" w:rsidRPr="00C348F4">
        <w:rPr>
          <w:i/>
          <w:lang w:val="en-US"/>
        </w:rPr>
        <w:instrText>with</w:instrText>
      </w:r>
      <w:r w:rsidR="0043716B" w:rsidRPr="00C348F4">
        <w:rPr>
          <w:i/>
        </w:rPr>
        <w:instrText xml:space="preserve"> </w:instrText>
      </w:r>
      <w:r w:rsidR="0043716B" w:rsidRPr="00C348F4">
        <w:rPr>
          <w:i/>
          <w:lang w:val="en-US"/>
        </w:rPr>
        <w:instrText>a</w:instrText>
      </w:r>
      <w:r w:rsidR="0043716B" w:rsidRPr="00C348F4">
        <w:rPr>
          <w:i/>
        </w:rPr>
        <w:instrText xml:space="preserve"> </w:instrText>
      </w:r>
      <w:r w:rsidR="0043716B" w:rsidRPr="00C348F4">
        <w:rPr>
          <w:i/>
          <w:lang w:val="en-US"/>
        </w:rPr>
        <w:instrText>rate</w:instrText>
      </w:r>
      <w:r w:rsidR="0043716B" w:rsidRPr="00C348F4">
        <w:rPr>
          <w:i/>
        </w:rPr>
        <w:instrText xml:space="preserve"> </w:instrText>
      </w:r>
      <w:r w:rsidR="0043716B" w:rsidRPr="00C348F4">
        <w:rPr>
          <w:i/>
          <w:lang w:val="en-US"/>
        </w:rPr>
        <w:instrText>of</w:instrText>
      </w:r>
      <w:r w:rsidR="0043716B" w:rsidRPr="00C348F4">
        <w:rPr>
          <w:i/>
        </w:rPr>
        <w:instrText xml:space="preserve"> </w:instrText>
      </w:r>
      <w:r w:rsidR="0043716B" w:rsidRPr="00C348F4">
        <w:rPr>
          <w:i/>
          <w:lang w:val="en-US"/>
        </w:rPr>
        <w:instrText>progression</w:instrText>
      </w:r>
      <w:r w:rsidR="0043716B" w:rsidRPr="00C348F4">
        <w:rPr>
          <w:i/>
        </w:rPr>
        <w:instrText>-</w:instrText>
      </w:r>
      <w:r w:rsidR="0043716B" w:rsidRPr="00C348F4">
        <w:rPr>
          <w:i/>
          <w:lang w:val="en-US"/>
        </w:rPr>
        <w:instrText>free</w:instrText>
      </w:r>
      <w:r w:rsidR="0043716B" w:rsidRPr="00C348F4">
        <w:rPr>
          <w:i/>
        </w:rPr>
        <w:instrText xml:space="preserve"> </w:instrText>
      </w:r>
      <w:r w:rsidR="0043716B" w:rsidRPr="00C348F4">
        <w:rPr>
          <w:i/>
          <w:lang w:val="en-US"/>
        </w:rPr>
        <w:instrText>survival</w:instrText>
      </w:r>
      <w:r w:rsidR="0043716B" w:rsidRPr="00C348F4">
        <w:rPr>
          <w:i/>
        </w:rPr>
        <w:instrText xml:space="preserve"> </w:instrText>
      </w:r>
      <w:r w:rsidR="0043716B" w:rsidRPr="00C348F4">
        <w:rPr>
          <w:i/>
          <w:lang w:val="en-US"/>
        </w:rPr>
        <w:instrText>of</w:instrText>
      </w:r>
      <w:r w:rsidR="0043716B" w:rsidRPr="00C348F4">
        <w:rPr>
          <w:i/>
        </w:rPr>
        <w:instrText xml:space="preserve"> 88% </w:instrText>
      </w:r>
      <w:r w:rsidR="0043716B" w:rsidRPr="00C348F4">
        <w:rPr>
          <w:i/>
          <w:lang w:val="en-US"/>
        </w:rPr>
        <w:instrText>at</w:instrText>
      </w:r>
      <w:r w:rsidR="0043716B" w:rsidRPr="00C348F4">
        <w:rPr>
          <w:i/>
        </w:rPr>
        <w:instrText xml:space="preserve"> 6 </w:instrText>
      </w:r>
      <w:r w:rsidR="0043716B" w:rsidRPr="00C348F4">
        <w:rPr>
          <w:i/>
          <w:lang w:val="en-US"/>
        </w:rPr>
        <w:instrText>months</w:instrText>
      </w:r>
      <w:r w:rsidR="0043716B" w:rsidRPr="00C348F4">
        <w:rPr>
          <w:i/>
        </w:rPr>
        <w:instrText xml:space="preserve">), </w:instrText>
      </w:r>
      <w:r w:rsidR="0043716B" w:rsidRPr="00C348F4">
        <w:rPr>
          <w:i/>
          <w:lang w:val="en-US"/>
        </w:rPr>
        <w:instrText>as</w:instrText>
      </w:r>
      <w:r w:rsidR="0043716B" w:rsidRPr="00C348F4">
        <w:rPr>
          <w:i/>
        </w:rPr>
        <w:instrText xml:space="preserve"> </w:instrText>
      </w:r>
      <w:r w:rsidR="0043716B" w:rsidRPr="00C348F4">
        <w:rPr>
          <w:i/>
          <w:lang w:val="en-US"/>
        </w:rPr>
        <w:instrText>compared</w:instrText>
      </w:r>
      <w:r w:rsidR="0043716B" w:rsidRPr="00C348F4">
        <w:rPr>
          <w:i/>
        </w:rPr>
        <w:instrText xml:space="preserve"> </w:instrText>
      </w:r>
      <w:r w:rsidR="0043716B" w:rsidRPr="00C348F4">
        <w:rPr>
          <w:i/>
          <w:lang w:val="en-US"/>
        </w:rPr>
        <w:instrText>with</w:instrText>
      </w:r>
      <w:r w:rsidR="0043716B" w:rsidRPr="00C348F4">
        <w:rPr>
          <w:i/>
        </w:rPr>
        <w:instrText xml:space="preserve"> </w:instrText>
      </w:r>
      <w:r w:rsidR="0043716B" w:rsidRPr="00C348F4">
        <w:rPr>
          <w:i/>
          <w:lang w:val="en-US"/>
        </w:rPr>
        <w:instrText>a</w:instrText>
      </w:r>
      <w:r w:rsidR="0043716B" w:rsidRPr="00C348F4">
        <w:rPr>
          <w:i/>
        </w:rPr>
        <w:instrText xml:space="preserve"> </w:instrText>
      </w:r>
      <w:r w:rsidR="0043716B" w:rsidRPr="00C348F4">
        <w:rPr>
          <w:i/>
          <w:lang w:val="en-US"/>
        </w:rPr>
        <w:instrText>median</w:instrText>
      </w:r>
      <w:r w:rsidR="0043716B" w:rsidRPr="00C348F4">
        <w:rPr>
          <w:i/>
        </w:rPr>
        <w:instrText xml:space="preserve"> </w:instrText>
      </w:r>
      <w:r w:rsidR="0043716B" w:rsidRPr="00C348F4">
        <w:rPr>
          <w:i/>
          <w:lang w:val="en-US"/>
        </w:rPr>
        <w:instrText>of</w:instrText>
      </w:r>
      <w:r w:rsidR="0043716B" w:rsidRPr="00C348F4">
        <w:rPr>
          <w:i/>
        </w:rPr>
        <w:instrText xml:space="preserve"> 8.1 </w:instrText>
      </w:r>
      <w:r w:rsidR="0043716B" w:rsidRPr="00C348F4">
        <w:rPr>
          <w:i/>
          <w:lang w:val="en-US"/>
        </w:rPr>
        <w:instrText>months</w:instrText>
      </w:r>
      <w:r w:rsidR="0043716B" w:rsidRPr="00C348F4">
        <w:rPr>
          <w:i/>
        </w:rPr>
        <w:instrText xml:space="preserve"> </w:instrText>
      </w:r>
      <w:r w:rsidR="0043716B" w:rsidRPr="00C348F4">
        <w:rPr>
          <w:i/>
          <w:lang w:val="en-US"/>
        </w:rPr>
        <w:instrText>in</w:instrText>
      </w:r>
      <w:r w:rsidR="0043716B" w:rsidRPr="00C348F4">
        <w:rPr>
          <w:i/>
        </w:rPr>
        <w:instrText xml:space="preserve"> </w:instrText>
      </w:r>
      <w:r w:rsidR="0043716B" w:rsidRPr="00C348F4">
        <w:rPr>
          <w:i/>
          <w:lang w:val="en-US"/>
        </w:rPr>
        <w:instrText>the</w:instrText>
      </w:r>
      <w:r w:rsidR="0043716B" w:rsidRPr="00C348F4">
        <w:rPr>
          <w:i/>
        </w:rPr>
        <w:instrText xml:space="preserve"> </w:instrText>
      </w:r>
      <w:r w:rsidR="0043716B" w:rsidRPr="00C348F4">
        <w:rPr>
          <w:i/>
          <w:lang w:val="en-US"/>
        </w:rPr>
        <w:instrText>ofatumumab</w:instrText>
      </w:r>
      <w:r w:rsidR="0043716B" w:rsidRPr="00C348F4">
        <w:rPr>
          <w:i/>
        </w:rPr>
        <w:instrText xml:space="preserve"> </w:instrText>
      </w:r>
      <w:r w:rsidR="0043716B" w:rsidRPr="00C348F4">
        <w:rPr>
          <w:i/>
          <w:lang w:val="en-US"/>
        </w:rPr>
        <w:instrText>group</w:instrText>
      </w:r>
      <w:r w:rsidR="0043716B" w:rsidRPr="00C348F4">
        <w:rPr>
          <w:i/>
        </w:rPr>
        <w:instrText xml:space="preserve"> (</w:instrText>
      </w:r>
      <w:r w:rsidR="0043716B" w:rsidRPr="00C348F4">
        <w:rPr>
          <w:i/>
          <w:lang w:val="en-US"/>
        </w:rPr>
        <w:instrText>hazard</w:instrText>
      </w:r>
      <w:r w:rsidR="0043716B" w:rsidRPr="00C348F4">
        <w:rPr>
          <w:i/>
        </w:rPr>
        <w:instrText xml:space="preserve"> </w:instrText>
      </w:r>
      <w:r w:rsidR="0043716B" w:rsidRPr="00C348F4">
        <w:rPr>
          <w:i/>
          <w:lang w:val="en-US"/>
        </w:rPr>
        <w:instrText>ratio</w:instrText>
      </w:r>
      <w:r w:rsidR="0043716B" w:rsidRPr="00C348F4">
        <w:rPr>
          <w:i/>
        </w:rPr>
        <w:instrText xml:space="preserve"> </w:instrText>
      </w:r>
      <w:r w:rsidR="0043716B" w:rsidRPr="00C348F4">
        <w:rPr>
          <w:i/>
          <w:lang w:val="en-US"/>
        </w:rPr>
        <w:instrText>for</w:instrText>
      </w:r>
      <w:r w:rsidR="0043716B" w:rsidRPr="00C348F4">
        <w:rPr>
          <w:i/>
        </w:rPr>
        <w:instrText xml:space="preserve"> </w:instrText>
      </w:r>
      <w:r w:rsidR="0043716B" w:rsidRPr="00C348F4">
        <w:rPr>
          <w:i/>
          <w:lang w:val="en-US"/>
        </w:rPr>
        <w:instrText>progression</w:instrText>
      </w:r>
      <w:r w:rsidR="0043716B" w:rsidRPr="00C348F4">
        <w:rPr>
          <w:i/>
        </w:rPr>
        <w:instrText xml:space="preserve"> </w:instrText>
      </w:r>
      <w:r w:rsidR="0043716B" w:rsidRPr="00C348F4">
        <w:rPr>
          <w:i/>
          <w:lang w:val="en-US"/>
        </w:rPr>
        <w:instrText>or</w:instrText>
      </w:r>
      <w:r w:rsidR="0043716B" w:rsidRPr="00C348F4">
        <w:rPr>
          <w:i/>
        </w:rPr>
        <w:instrText xml:space="preserve"> </w:instrText>
      </w:r>
      <w:r w:rsidR="0043716B" w:rsidRPr="00C348F4">
        <w:rPr>
          <w:i/>
          <w:lang w:val="en-US"/>
        </w:rPr>
        <w:instrText>death</w:instrText>
      </w:r>
      <w:r w:rsidR="0043716B" w:rsidRPr="00C348F4">
        <w:rPr>
          <w:i/>
        </w:rPr>
        <w:instrText xml:space="preserve"> </w:instrText>
      </w:r>
      <w:r w:rsidR="0043716B" w:rsidRPr="00C348F4">
        <w:rPr>
          <w:i/>
          <w:lang w:val="en-US"/>
        </w:rPr>
        <w:instrText>in</w:instrText>
      </w:r>
      <w:r w:rsidR="0043716B" w:rsidRPr="00C348F4">
        <w:rPr>
          <w:i/>
        </w:rPr>
        <w:instrText xml:space="preserve"> </w:instrText>
      </w:r>
      <w:r w:rsidR="0043716B" w:rsidRPr="00C348F4">
        <w:rPr>
          <w:i/>
          <w:lang w:val="en-US"/>
        </w:rPr>
        <w:instrText>the</w:instrText>
      </w:r>
      <w:r w:rsidR="0043716B" w:rsidRPr="00C348F4">
        <w:rPr>
          <w:i/>
        </w:rPr>
        <w:instrText xml:space="preserve"> </w:instrText>
      </w:r>
      <w:r w:rsidR="0043716B" w:rsidRPr="00C348F4">
        <w:rPr>
          <w:i/>
          <w:lang w:val="en-US"/>
        </w:rPr>
        <w:instrText>ibrutinib</w:instrText>
      </w:r>
      <w:r w:rsidR="0043716B" w:rsidRPr="00C348F4">
        <w:rPr>
          <w:i/>
        </w:rPr>
        <w:instrText xml:space="preserve"> </w:instrText>
      </w:r>
      <w:r w:rsidR="0043716B" w:rsidRPr="00C348F4">
        <w:rPr>
          <w:i/>
          <w:lang w:val="en-US"/>
        </w:rPr>
        <w:instrText>group</w:instrText>
      </w:r>
      <w:r w:rsidR="0043716B" w:rsidRPr="00C348F4">
        <w:rPr>
          <w:i/>
        </w:rPr>
        <w:instrText xml:space="preserve">, 0.22; </w:instrText>
      </w:r>
      <w:r w:rsidR="0043716B" w:rsidRPr="00C348F4">
        <w:rPr>
          <w:i/>
          <w:lang w:val="en-US"/>
        </w:rPr>
        <w:instrText>P</w:instrText>
      </w:r>
      <w:r w:rsidR="0043716B" w:rsidRPr="00C348F4">
        <w:rPr>
          <w:i/>
        </w:rPr>
        <w:instrText xml:space="preserve">&lt;0.001). </w:instrText>
      </w:r>
      <w:r w:rsidR="0043716B" w:rsidRPr="00C348F4">
        <w:rPr>
          <w:i/>
          <w:lang w:val="en-US"/>
        </w:rPr>
        <w:instrText>Ibrutinib</w:instrText>
      </w:r>
      <w:r w:rsidR="0043716B" w:rsidRPr="00C348F4">
        <w:rPr>
          <w:i/>
        </w:rPr>
        <w:instrText xml:space="preserve"> </w:instrText>
      </w:r>
      <w:r w:rsidR="0043716B" w:rsidRPr="00C348F4">
        <w:rPr>
          <w:i/>
          <w:lang w:val="en-US"/>
        </w:rPr>
        <w:instrText>also</w:instrText>
      </w:r>
      <w:r w:rsidR="0043716B" w:rsidRPr="00C348F4">
        <w:rPr>
          <w:i/>
        </w:rPr>
        <w:instrText xml:space="preserve"> </w:instrText>
      </w:r>
      <w:r w:rsidR="0043716B" w:rsidRPr="00C348F4">
        <w:rPr>
          <w:i/>
          <w:lang w:val="en-US"/>
        </w:rPr>
        <w:instrText>significantly</w:instrText>
      </w:r>
      <w:r w:rsidR="0043716B" w:rsidRPr="00C348F4">
        <w:rPr>
          <w:i/>
        </w:rPr>
        <w:instrText xml:space="preserve"> </w:instrText>
      </w:r>
      <w:r w:rsidR="0043716B" w:rsidRPr="00C348F4">
        <w:rPr>
          <w:i/>
          <w:lang w:val="en-US"/>
        </w:rPr>
        <w:instrText>improved</w:instrText>
      </w:r>
      <w:r w:rsidR="0043716B" w:rsidRPr="00C348F4">
        <w:rPr>
          <w:i/>
        </w:rPr>
        <w:instrText xml:space="preserve"> </w:instrText>
      </w:r>
      <w:r w:rsidR="0043716B" w:rsidRPr="00C348F4">
        <w:rPr>
          <w:i/>
          <w:lang w:val="en-US"/>
        </w:rPr>
        <w:instrText>overall</w:instrText>
      </w:r>
      <w:r w:rsidR="0043716B" w:rsidRPr="00C348F4">
        <w:rPr>
          <w:i/>
        </w:rPr>
        <w:instrText xml:space="preserve"> </w:instrText>
      </w:r>
      <w:r w:rsidR="0043716B" w:rsidRPr="00C348F4">
        <w:rPr>
          <w:i/>
          <w:lang w:val="en-US"/>
        </w:rPr>
        <w:instrText>survival</w:instrText>
      </w:r>
      <w:r w:rsidR="0043716B" w:rsidRPr="00C348F4">
        <w:rPr>
          <w:i/>
        </w:rPr>
        <w:instrText xml:space="preserve"> (</w:instrText>
      </w:r>
      <w:r w:rsidR="0043716B" w:rsidRPr="00C348F4">
        <w:rPr>
          <w:i/>
          <w:lang w:val="en-US"/>
        </w:rPr>
        <w:instrText>hazard</w:instrText>
      </w:r>
      <w:r w:rsidR="0043716B" w:rsidRPr="00C348F4">
        <w:rPr>
          <w:i/>
        </w:rPr>
        <w:instrText xml:space="preserve"> </w:instrText>
      </w:r>
      <w:r w:rsidR="0043716B" w:rsidRPr="00C348F4">
        <w:rPr>
          <w:i/>
          <w:lang w:val="en-US"/>
        </w:rPr>
        <w:instrText>ratio</w:instrText>
      </w:r>
      <w:r w:rsidR="0043716B" w:rsidRPr="00C348F4">
        <w:rPr>
          <w:i/>
        </w:rPr>
        <w:instrText xml:space="preserve"> </w:instrText>
      </w:r>
      <w:r w:rsidR="0043716B" w:rsidRPr="00C348F4">
        <w:rPr>
          <w:i/>
          <w:lang w:val="en-US"/>
        </w:rPr>
        <w:instrText>for</w:instrText>
      </w:r>
      <w:r w:rsidR="0043716B" w:rsidRPr="00C348F4">
        <w:rPr>
          <w:i/>
        </w:rPr>
        <w:instrText xml:space="preserve"> </w:instrText>
      </w:r>
      <w:r w:rsidR="0043716B" w:rsidRPr="00C348F4">
        <w:rPr>
          <w:i/>
          <w:lang w:val="en-US"/>
        </w:rPr>
        <w:instrText>death</w:instrText>
      </w:r>
      <w:r w:rsidR="0043716B" w:rsidRPr="00C348F4">
        <w:rPr>
          <w:i/>
        </w:rPr>
        <w:instrText xml:space="preserve">, 0.43; </w:instrText>
      </w:r>
      <w:r w:rsidR="0043716B" w:rsidRPr="00C348F4">
        <w:rPr>
          <w:i/>
          <w:lang w:val="en-US"/>
        </w:rPr>
        <w:instrText>P</w:instrText>
      </w:r>
      <w:r w:rsidR="0043716B" w:rsidRPr="00C348F4">
        <w:rPr>
          <w:i/>
        </w:rPr>
        <w:instrText xml:space="preserve">=0.005). </w:instrText>
      </w:r>
      <w:r w:rsidR="0043716B" w:rsidRPr="00C348F4">
        <w:rPr>
          <w:i/>
          <w:lang w:val="en-US"/>
        </w:rPr>
        <w:instrText>At</w:instrText>
      </w:r>
      <w:r w:rsidR="0043716B" w:rsidRPr="00C348F4">
        <w:rPr>
          <w:i/>
        </w:rPr>
        <w:instrText xml:space="preserve"> 12 </w:instrText>
      </w:r>
      <w:r w:rsidR="0043716B" w:rsidRPr="00C348F4">
        <w:rPr>
          <w:i/>
          <w:lang w:val="en-US"/>
        </w:rPr>
        <w:instrText>months</w:instrText>
      </w:r>
      <w:r w:rsidR="0043716B" w:rsidRPr="00C348F4">
        <w:rPr>
          <w:i/>
        </w:rPr>
        <w:instrText xml:space="preserve">, </w:instrText>
      </w:r>
      <w:r w:rsidR="0043716B" w:rsidRPr="00C348F4">
        <w:rPr>
          <w:i/>
          <w:lang w:val="en-US"/>
        </w:rPr>
        <w:instrText>the</w:instrText>
      </w:r>
      <w:r w:rsidR="0043716B" w:rsidRPr="00C348F4">
        <w:rPr>
          <w:i/>
        </w:rPr>
        <w:instrText xml:space="preserve"> </w:instrText>
      </w:r>
      <w:r w:rsidR="0043716B" w:rsidRPr="00C348F4">
        <w:rPr>
          <w:i/>
          <w:lang w:val="en-US"/>
        </w:rPr>
        <w:instrText>overall</w:instrText>
      </w:r>
      <w:r w:rsidR="0043716B" w:rsidRPr="00C348F4">
        <w:rPr>
          <w:i/>
        </w:rPr>
        <w:instrText xml:space="preserve"> </w:instrText>
      </w:r>
      <w:r w:rsidR="0043716B" w:rsidRPr="00C348F4">
        <w:rPr>
          <w:i/>
          <w:lang w:val="en-US"/>
        </w:rPr>
        <w:instrText>survival</w:instrText>
      </w:r>
      <w:r w:rsidR="0043716B" w:rsidRPr="00C348F4">
        <w:rPr>
          <w:i/>
        </w:rPr>
        <w:instrText xml:space="preserve"> </w:instrText>
      </w:r>
      <w:r w:rsidR="0043716B" w:rsidRPr="00C348F4">
        <w:rPr>
          <w:i/>
          <w:lang w:val="en-US"/>
        </w:rPr>
        <w:instrText>rate</w:instrText>
      </w:r>
      <w:r w:rsidR="0043716B" w:rsidRPr="00C348F4">
        <w:rPr>
          <w:i/>
        </w:rPr>
        <w:instrText xml:space="preserve"> </w:instrText>
      </w:r>
      <w:r w:rsidR="0043716B" w:rsidRPr="00C348F4">
        <w:rPr>
          <w:i/>
          <w:lang w:val="en-US"/>
        </w:rPr>
        <w:instrText>was</w:instrText>
      </w:r>
      <w:r w:rsidR="0043716B" w:rsidRPr="00C348F4">
        <w:rPr>
          <w:i/>
        </w:rPr>
        <w:instrText xml:space="preserve"> 90% </w:instrText>
      </w:r>
      <w:r w:rsidR="0043716B" w:rsidRPr="00C348F4">
        <w:rPr>
          <w:i/>
          <w:lang w:val="en-US"/>
        </w:rPr>
        <w:instrText>in</w:instrText>
      </w:r>
      <w:r w:rsidR="0043716B" w:rsidRPr="00C348F4">
        <w:rPr>
          <w:i/>
        </w:rPr>
        <w:instrText xml:space="preserve"> </w:instrText>
      </w:r>
      <w:r w:rsidR="0043716B" w:rsidRPr="00C348F4">
        <w:rPr>
          <w:i/>
          <w:lang w:val="en-US"/>
        </w:rPr>
        <w:instrText>the</w:instrText>
      </w:r>
      <w:r w:rsidR="0043716B" w:rsidRPr="00C348F4">
        <w:rPr>
          <w:i/>
        </w:rPr>
        <w:instrText xml:space="preserve"> </w:instrText>
      </w:r>
      <w:r w:rsidR="0043716B" w:rsidRPr="00C348F4">
        <w:rPr>
          <w:i/>
          <w:lang w:val="en-US"/>
        </w:rPr>
        <w:instrText>ibrutinib</w:instrText>
      </w:r>
      <w:r w:rsidR="0043716B" w:rsidRPr="00C348F4">
        <w:rPr>
          <w:i/>
        </w:rPr>
        <w:instrText xml:space="preserve"> </w:instrText>
      </w:r>
      <w:r w:rsidR="0043716B" w:rsidRPr="00C348F4">
        <w:rPr>
          <w:i/>
          <w:lang w:val="en-US"/>
        </w:rPr>
        <w:instrText>group</w:instrText>
      </w:r>
      <w:r w:rsidR="0043716B" w:rsidRPr="00C348F4">
        <w:rPr>
          <w:i/>
        </w:rPr>
        <w:instrText xml:space="preserve"> </w:instrText>
      </w:r>
      <w:r w:rsidR="0043716B" w:rsidRPr="00C348F4">
        <w:rPr>
          <w:i/>
          <w:lang w:val="en-US"/>
        </w:rPr>
        <w:instrText>and</w:instrText>
      </w:r>
      <w:r w:rsidR="0043716B" w:rsidRPr="00C348F4">
        <w:rPr>
          <w:i/>
        </w:rPr>
        <w:instrText xml:space="preserve"> 81% </w:instrText>
      </w:r>
      <w:r w:rsidR="0043716B" w:rsidRPr="00C348F4">
        <w:rPr>
          <w:i/>
          <w:lang w:val="en-US"/>
        </w:rPr>
        <w:instrText>in</w:instrText>
      </w:r>
      <w:r w:rsidR="0043716B" w:rsidRPr="00C348F4">
        <w:rPr>
          <w:i/>
        </w:rPr>
        <w:instrText xml:space="preserve"> </w:instrText>
      </w:r>
      <w:r w:rsidR="0043716B" w:rsidRPr="00C348F4">
        <w:rPr>
          <w:i/>
          <w:lang w:val="en-US"/>
        </w:rPr>
        <w:instrText>the</w:instrText>
      </w:r>
      <w:r w:rsidR="0043716B" w:rsidRPr="00C348F4">
        <w:rPr>
          <w:i/>
        </w:rPr>
        <w:instrText xml:space="preserve"> </w:instrText>
      </w:r>
      <w:r w:rsidR="0043716B" w:rsidRPr="00C348F4">
        <w:rPr>
          <w:i/>
          <w:lang w:val="en-US"/>
        </w:rPr>
        <w:instrText>ofatumumab</w:instrText>
      </w:r>
      <w:r w:rsidR="0043716B" w:rsidRPr="00C348F4">
        <w:rPr>
          <w:i/>
        </w:rPr>
        <w:instrText xml:space="preserve"> </w:instrText>
      </w:r>
      <w:r w:rsidR="0043716B" w:rsidRPr="00C348F4">
        <w:rPr>
          <w:i/>
          <w:lang w:val="en-US"/>
        </w:rPr>
        <w:instrText>group</w:instrText>
      </w:r>
      <w:r w:rsidR="0043716B" w:rsidRPr="00C348F4">
        <w:rPr>
          <w:i/>
        </w:rPr>
        <w:instrText xml:space="preserve">. </w:instrText>
      </w:r>
      <w:r w:rsidR="0043716B" w:rsidRPr="00C348F4">
        <w:rPr>
          <w:i/>
          <w:lang w:val="en-US"/>
        </w:rPr>
        <w:instrText>The</w:instrText>
      </w:r>
      <w:r w:rsidR="0043716B" w:rsidRPr="00C348F4">
        <w:rPr>
          <w:i/>
        </w:rPr>
        <w:instrText xml:space="preserve"> </w:instrText>
      </w:r>
      <w:r w:rsidR="0043716B" w:rsidRPr="00C348F4">
        <w:rPr>
          <w:i/>
          <w:lang w:val="en-US"/>
        </w:rPr>
        <w:instrText>overall</w:instrText>
      </w:r>
      <w:r w:rsidR="0043716B" w:rsidRPr="00C348F4">
        <w:rPr>
          <w:i/>
        </w:rPr>
        <w:instrText xml:space="preserve"> </w:instrText>
      </w:r>
      <w:r w:rsidR="0043716B" w:rsidRPr="00C348F4">
        <w:rPr>
          <w:i/>
          <w:lang w:val="en-US"/>
        </w:rPr>
        <w:instrText>response</w:instrText>
      </w:r>
      <w:r w:rsidR="0043716B" w:rsidRPr="00C348F4">
        <w:rPr>
          <w:i/>
        </w:rPr>
        <w:instrText xml:space="preserve"> </w:instrText>
      </w:r>
      <w:r w:rsidR="0043716B" w:rsidRPr="00C348F4">
        <w:rPr>
          <w:i/>
          <w:lang w:val="en-US"/>
        </w:rPr>
        <w:instrText>rate</w:instrText>
      </w:r>
      <w:r w:rsidR="0043716B" w:rsidRPr="00C348F4">
        <w:rPr>
          <w:i/>
        </w:rPr>
        <w:instrText xml:space="preserve"> </w:instrText>
      </w:r>
      <w:r w:rsidR="0043716B" w:rsidRPr="00C348F4">
        <w:rPr>
          <w:i/>
          <w:lang w:val="en-US"/>
        </w:rPr>
        <w:instrText>was</w:instrText>
      </w:r>
      <w:r w:rsidR="0043716B" w:rsidRPr="00C348F4">
        <w:rPr>
          <w:i/>
        </w:rPr>
        <w:instrText xml:space="preserve"> </w:instrText>
      </w:r>
      <w:r w:rsidR="0043716B" w:rsidRPr="00C348F4">
        <w:rPr>
          <w:i/>
          <w:lang w:val="en-US"/>
        </w:rPr>
        <w:instrText>significantly</w:instrText>
      </w:r>
      <w:r w:rsidR="0043716B" w:rsidRPr="00C348F4">
        <w:rPr>
          <w:i/>
        </w:rPr>
        <w:instrText xml:space="preserve"> </w:instrText>
      </w:r>
      <w:r w:rsidR="0043716B" w:rsidRPr="00C348F4">
        <w:rPr>
          <w:i/>
          <w:lang w:val="en-US"/>
        </w:rPr>
        <w:instrText>higher</w:instrText>
      </w:r>
      <w:r w:rsidR="0043716B" w:rsidRPr="00C348F4">
        <w:rPr>
          <w:i/>
        </w:rPr>
        <w:instrText xml:space="preserve"> </w:instrText>
      </w:r>
      <w:r w:rsidR="0043716B" w:rsidRPr="00C348F4">
        <w:rPr>
          <w:i/>
          <w:lang w:val="en-US"/>
        </w:rPr>
        <w:instrText>in</w:instrText>
      </w:r>
      <w:r w:rsidR="0043716B" w:rsidRPr="00C348F4">
        <w:rPr>
          <w:i/>
        </w:rPr>
        <w:instrText xml:space="preserve"> </w:instrText>
      </w:r>
      <w:r w:rsidR="0043716B" w:rsidRPr="00C348F4">
        <w:rPr>
          <w:i/>
          <w:lang w:val="en-US"/>
        </w:rPr>
        <w:instrText>the</w:instrText>
      </w:r>
      <w:r w:rsidR="0043716B" w:rsidRPr="00C348F4">
        <w:rPr>
          <w:i/>
        </w:rPr>
        <w:instrText xml:space="preserve"> </w:instrText>
      </w:r>
      <w:r w:rsidR="0043716B" w:rsidRPr="00C348F4">
        <w:rPr>
          <w:i/>
          <w:lang w:val="en-US"/>
        </w:rPr>
        <w:instrText>ibrutinib</w:instrText>
      </w:r>
      <w:r w:rsidR="0043716B" w:rsidRPr="00C348F4">
        <w:rPr>
          <w:i/>
        </w:rPr>
        <w:instrText xml:space="preserve"> </w:instrText>
      </w:r>
      <w:r w:rsidR="0043716B" w:rsidRPr="00C348F4">
        <w:rPr>
          <w:i/>
          <w:lang w:val="en-US"/>
        </w:rPr>
        <w:instrText>group</w:instrText>
      </w:r>
      <w:r w:rsidR="0043716B" w:rsidRPr="00C348F4">
        <w:rPr>
          <w:i/>
        </w:rPr>
        <w:instrText xml:space="preserve"> </w:instrText>
      </w:r>
      <w:r w:rsidR="0043716B" w:rsidRPr="00C348F4">
        <w:rPr>
          <w:i/>
          <w:lang w:val="en-US"/>
        </w:rPr>
        <w:instrText>than</w:instrText>
      </w:r>
      <w:r w:rsidR="0043716B" w:rsidRPr="00C348F4">
        <w:rPr>
          <w:i/>
        </w:rPr>
        <w:instrText xml:space="preserve"> </w:instrText>
      </w:r>
      <w:r w:rsidR="0043716B" w:rsidRPr="00C348F4">
        <w:rPr>
          <w:i/>
          <w:lang w:val="en-US"/>
        </w:rPr>
        <w:instrText>in</w:instrText>
      </w:r>
      <w:r w:rsidR="0043716B" w:rsidRPr="00C348F4">
        <w:rPr>
          <w:i/>
        </w:rPr>
        <w:instrText xml:space="preserve"> </w:instrText>
      </w:r>
      <w:r w:rsidR="0043716B" w:rsidRPr="00C348F4">
        <w:rPr>
          <w:i/>
          <w:lang w:val="en-US"/>
        </w:rPr>
        <w:instrText>the</w:instrText>
      </w:r>
      <w:r w:rsidR="0043716B" w:rsidRPr="00C348F4">
        <w:rPr>
          <w:i/>
        </w:rPr>
        <w:instrText xml:space="preserve"> </w:instrText>
      </w:r>
      <w:r w:rsidR="0043716B" w:rsidRPr="00C348F4">
        <w:rPr>
          <w:i/>
          <w:lang w:val="en-US"/>
        </w:rPr>
        <w:instrText>ofatumumab</w:instrText>
      </w:r>
      <w:r w:rsidR="0043716B" w:rsidRPr="00C348F4">
        <w:rPr>
          <w:i/>
        </w:rPr>
        <w:instrText xml:space="preserve"> </w:instrText>
      </w:r>
      <w:r w:rsidR="0043716B" w:rsidRPr="00C348F4">
        <w:rPr>
          <w:i/>
          <w:lang w:val="en-US"/>
        </w:rPr>
        <w:instrText>group</w:instrText>
      </w:r>
      <w:r w:rsidR="0043716B" w:rsidRPr="00C348F4">
        <w:rPr>
          <w:i/>
        </w:rPr>
        <w:instrText xml:space="preserve"> (42.6% </w:instrText>
      </w:r>
      <w:r w:rsidR="0043716B" w:rsidRPr="00C348F4">
        <w:rPr>
          <w:i/>
          <w:lang w:val="en-US"/>
        </w:rPr>
        <w:instrText>vs</w:instrText>
      </w:r>
      <w:r w:rsidR="0043716B" w:rsidRPr="00C348F4">
        <w:rPr>
          <w:i/>
        </w:rPr>
        <w:instrText xml:space="preserve">. 4.1%, </w:instrText>
      </w:r>
      <w:r w:rsidR="0043716B" w:rsidRPr="00C348F4">
        <w:rPr>
          <w:i/>
          <w:lang w:val="en-US"/>
        </w:rPr>
        <w:instrText>P</w:instrText>
      </w:r>
      <w:r w:rsidR="0043716B" w:rsidRPr="00C348F4">
        <w:rPr>
          <w:i/>
        </w:rPr>
        <w:instrText xml:space="preserve">&lt;0.001). </w:instrText>
      </w:r>
      <w:r w:rsidR="0043716B" w:rsidRPr="00C348F4">
        <w:rPr>
          <w:i/>
          <w:lang w:val="en-US"/>
        </w:rPr>
        <w:instrText>An</w:instrText>
      </w:r>
      <w:r w:rsidR="0043716B" w:rsidRPr="00C348F4">
        <w:rPr>
          <w:i/>
        </w:rPr>
        <w:instrText xml:space="preserve"> </w:instrText>
      </w:r>
      <w:r w:rsidR="0043716B" w:rsidRPr="00C348F4">
        <w:rPr>
          <w:i/>
          <w:lang w:val="en-US"/>
        </w:rPr>
        <w:instrText>additional</w:instrText>
      </w:r>
      <w:r w:rsidR="0043716B" w:rsidRPr="00C348F4">
        <w:rPr>
          <w:i/>
        </w:rPr>
        <w:instrText xml:space="preserve"> 20% </w:instrText>
      </w:r>
      <w:r w:rsidR="0043716B" w:rsidRPr="00C348F4">
        <w:rPr>
          <w:i/>
          <w:lang w:val="en-US"/>
        </w:rPr>
        <w:instrText>of</w:instrText>
      </w:r>
      <w:r w:rsidR="0043716B" w:rsidRPr="00C348F4">
        <w:rPr>
          <w:i/>
        </w:rPr>
        <w:instrText xml:space="preserve"> </w:instrText>
      </w:r>
      <w:r w:rsidR="0043716B" w:rsidRPr="00C348F4">
        <w:rPr>
          <w:i/>
          <w:lang w:val="en-US"/>
        </w:rPr>
        <w:instrText>ibrutinib</w:instrText>
      </w:r>
      <w:r w:rsidR="0043716B" w:rsidRPr="00C348F4">
        <w:rPr>
          <w:i/>
        </w:rPr>
        <w:instrText>-</w:instrText>
      </w:r>
      <w:r w:rsidR="0043716B" w:rsidRPr="00C348F4">
        <w:rPr>
          <w:i/>
          <w:lang w:val="en-US"/>
        </w:rPr>
        <w:instrText>treated</w:instrText>
      </w:r>
      <w:r w:rsidR="0043716B" w:rsidRPr="00C348F4">
        <w:rPr>
          <w:i/>
        </w:rPr>
        <w:instrText xml:space="preserve"> </w:instrText>
      </w:r>
      <w:r w:rsidR="0043716B" w:rsidRPr="00C348F4">
        <w:rPr>
          <w:i/>
          <w:lang w:val="en-US"/>
        </w:rPr>
        <w:instrText>patients</w:instrText>
      </w:r>
      <w:r w:rsidR="0043716B" w:rsidRPr="00C348F4">
        <w:rPr>
          <w:i/>
        </w:rPr>
        <w:instrText xml:space="preserve"> </w:instrText>
      </w:r>
      <w:r w:rsidR="0043716B" w:rsidRPr="00C348F4">
        <w:rPr>
          <w:i/>
          <w:lang w:val="en-US"/>
        </w:rPr>
        <w:instrText>had</w:instrText>
      </w:r>
      <w:r w:rsidR="0043716B" w:rsidRPr="00C348F4">
        <w:rPr>
          <w:i/>
        </w:rPr>
        <w:instrText xml:space="preserve"> </w:instrText>
      </w:r>
      <w:r w:rsidR="0043716B" w:rsidRPr="00C348F4">
        <w:rPr>
          <w:i/>
          <w:lang w:val="en-US"/>
        </w:rPr>
        <w:instrText>a</w:instrText>
      </w:r>
      <w:r w:rsidR="0043716B" w:rsidRPr="00C348F4">
        <w:rPr>
          <w:i/>
        </w:rPr>
        <w:instrText xml:space="preserve"> </w:instrText>
      </w:r>
      <w:r w:rsidR="0043716B" w:rsidRPr="00C348F4">
        <w:rPr>
          <w:i/>
          <w:lang w:val="en-US"/>
        </w:rPr>
        <w:instrText>partial</w:instrText>
      </w:r>
      <w:r w:rsidR="0043716B" w:rsidRPr="00C348F4">
        <w:rPr>
          <w:i/>
        </w:rPr>
        <w:instrText xml:space="preserve"> </w:instrText>
      </w:r>
      <w:r w:rsidR="0043716B" w:rsidRPr="00C348F4">
        <w:rPr>
          <w:i/>
          <w:lang w:val="en-US"/>
        </w:rPr>
        <w:instrText>response</w:instrText>
      </w:r>
      <w:r w:rsidR="0043716B" w:rsidRPr="00C348F4">
        <w:rPr>
          <w:i/>
        </w:rPr>
        <w:instrText xml:space="preserve"> </w:instrText>
      </w:r>
      <w:r w:rsidR="0043716B" w:rsidRPr="00C348F4">
        <w:rPr>
          <w:i/>
          <w:lang w:val="en-US"/>
        </w:rPr>
        <w:instrText>with</w:instrText>
      </w:r>
      <w:r w:rsidR="0043716B" w:rsidRPr="00C348F4">
        <w:rPr>
          <w:i/>
        </w:rPr>
        <w:instrText xml:space="preserve"> </w:instrText>
      </w:r>
      <w:r w:rsidR="0043716B" w:rsidRPr="00C348F4">
        <w:rPr>
          <w:i/>
          <w:lang w:val="en-US"/>
        </w:rPr>
        <w:instrText>lymphocytosis</w:instrText>
      </w:r>
      <w:r w:rsidR="0043716B" w:rsidRPr="00C348F4">
        <w:rPr>
          <w:i/>
        </w:rPr>
        <w:instrText xml:space="preserve">. </w:instrText>
      </w:r>
      <w:r w:rsidR="0043716B" w:rsidRPr="00C348F4">
        <w:rPr>
          <w:i/>
          <w:lang w:val="en-US"/>
        </w:rPr>
        <w:instrText>Similar</w:instrText>
      </w:r>
      <w:r w:rsidR="0043716B" w:rsidRPr="00C348F4">
        <w:rPr>
          <w:i/>
        </w:rPr>
        <w:instrText xml:space="preserve"> </w:instrText>
      </w:r>
      <w:r w:rsidR="0043716B" w:rsidRPr="00C348F4">
        <w:rPr>
          <w:i/>
          <w:lang w:val="en-US"/>
        </w:rPr>
        <w:instrText>effects</w:instrText>
      </w:r>
      <w:r w:rsidR="0043716B" w:rsidRPr="00C348F4">
        <w:rPr>
          <w:i/>
        </w:rPr>
        <w:instrText xml:space="preserve"> </w:instrText>
      </w:r>
      <w:r w:rsidR="0043716B" w:rsidRPr="00C348F4">
        <w:rPr>
          <w:i/>
          <w:lang w:val="en-US"/>
        </w:rPr>
        <w:instrText>were</w:instrText>
      </w:r>
      <w:r w:rsidR="0043716B" w:rsidRPr="00C348F4">
        <w:rPr>
          <w:i/>
        </w:rPr>
        <w:instrText xml:space="preserve"> </w:instrText>
      </w:r>
      <w:r w:rsidR="0043716B" w:rsidRPr="00C348F4">
        <w:rPr>
          <w:i/>
          <w:lang w:val="en-US"/>
        </w:rPr>
        <w:instrText>observed</w:instrText>
      </w:r>
      <w:r w:rsidR="0043716B" w:rsidRPr="00C348F4">
        <w:rPr>
          <w:i/>
        </w:rPr>
        <w:instrText xml:space="preserve"> </w:instrText>
      </w:r>
      <w:r w:rsidR="0043716B" w:rsidRPr="00C348F4">
        <w:rPr>
          <w:i/>
          <w:lang w:val="en-US"/>
        </w:rPr>
        <w:instrText>regardless</w:instrText>
      </w:r>
      <w:r w:rsidR="0043716B" w:rsidRPr="00C348F4">
        <w:rPr>
          <w:i/>
        </w:rPr>
        <w:instrText xml:space="preserve"> </w:instrText>
      </w:r>
      <w:r w:rsidR="0043716B" w:rsidRPr="00C348F4">
        <w:rPr>
          <w:i/>
          <w:lang w:val="en-US"/>
        </w:rPr>
        <w:instrText>of</w:instrText>
      </w:r>
      <w:r w:rsidR="0043716B" w:rsidRPr="00C348F4">
        <w:rPr>
          <w:i/>
        </w:rPr>
        <w:instrText xml:space="preserve"> </w:instrText>
      </w:r>
      <w:r w:rsidR="0043716B" w:rsidRPr="00C348F4">
        <w:rPr>
          <w:i/>
          <w:lang w:val="en-US"/>
        </w:rPr>
        <w:instrText>whether</w:instrText>
      </w:r>
      <w:r w:rsidR="0043716B" w:rsidRPr="00C348F4">
        <w:rPr>
          <w:i/>
        </w:rPr>
        <w:instrText xml:space="preserve"> </w:instrText>
      </w:r>
      <w:r w:rsidR="0043716B" w:rsidRPr="00C348F4">
        <w:rPr>
          <w:i/>
          <w:lang w:val="en-US"/>
        </w:rPr>
        <w:instrText>patients</w:instrText>
      </w:r>
      <w:r w:rsidR="0043716B" w:rsidRPr="00C348F4">
        <w:rPr>
          <w:i/>
        </w:rPr>
        <w:instrText xml:space="preserve"> </w:instrText>
      </w:r>
      <w:r w:rsidR="0043716B" w:rsidRPr="00C348F4">
        <w:rPr>
          <w:i/>
          <w:lang w:val="en-US"/>
        </w:rPr>
        <w:instrText>had</w:instrText>
      </w:r>
      <w:r w:rsidR="0043716B" w:rsidRPr="00C348F4">
        <w:rPr>
          <w:i/>
        </w:rPr>
        <w:instrText xml:space="preserve"> </w:instrText>
      </w:r>
      <w:r w:rsidR="0043716B" w:rsidRPr="00C348F4">
        <w:rPr>
          <w:i/>
          <w:lang w:val="en-US"/>
        </w:rPr>
        <w:instrText>a</w:instrText>
      </w:r>
      <w:r w:rsidR="0043716B" w:rsidRPr="00C348F4">
        <w:rPr>
          <w:i/>
        </w:rPr>
        <w:instrText xml:space="preserve"> </w:instrText>
      </w:r>
      <w:r w:rsidR="0043716B" w:rsidRPr="00C348F4">
        <w:rPr>
          <w:i/>
          <w:lang w:val="en-US"/>
        </w:rPr>
        <w:instrText>chromosome</w:instrText>
      </w:r>
      <w:r w:rsidR="0043716B" w:rsidRPr="00C348F4">
        <w:rPr>
          <w:i/>
        </w:rPr>
        <w:instrText xml:space="preserve"> 17</w:instrText>
      </w:r>
      <w:r w:rsidR="0043716B" w:rsidRPr="00C348F4">
        <w:rPr>
          <w:i/>
          <w:lang w:val="en-US"/>
        </w:rPr>
        <w:instrText>p</w:instrText>
      </w:r>
      <w:r w:rsidR="0043716B" w:rsidRPr="00C348F4">
        <w:rPr>
          <w:i/>
        </w:rPr>
        <w:instrText xml:space="preserve">13.1 </w:instrText>
      </w:r>
      <w:r w:rsidR="0043716B" w:rsidRPr="00C348F4">
        <w:rPr>
          <w:i/>
          <w:lang w:val="en-US"/>
        </w:rPr>
        <w:instrText>deletion</w:instrText>
      </w:r>
      <w:r w:rsidR="0043716B" w:rsidRPr="00C348F4">
        <w:rPr>
          <w:i/>
        </w:rPr>
        <w:instrText xml:space="preserve"> </w:instrText>
      </w:r>
      <w:r w:rsidR="0043716B" w:rsidRPr="00C348F4">
        <w:rPr>
          <w:i/>
          <w:lang w:val="en-US"/>
        </w:rPr>
        <w:instrText>or</w:instrText>
      </w:r>
      <w:r w:rsidR="0043716B" w:rsidRPr="00C348F4">
        <w:rPr>
          <w:i/>
        </w:rPr>
        <w:instrText xml:space="preserve"> </w:instrText>
      </w:r>
      <w:r w:rsidR="0043716B" w:rsidRPr="00C348F4">
        <w:rPr>
          <w:i/>
          <w:lang w:val="en-US"/>
        </w:rPr>
        <w:instrText>resistance</w:instrText>
      </w:r>
      <w:r w:rsidR="0043716B" w:rsidRPr="00C348F4">
        <w:rPr>
          <w:i/>
        </w:rPr>
        <w:instrText xml:space="preserve"> </w:instrText>
      </w:r>
      <w:r w:rsidR="0043716B" w:rsidRPr="00C348F4">
        <w:rPr>
          <w:i/>
          <w:lang w:val="en-US"/>
        </w:rPr>
        <w:instrText>to</w:instrText>
      </w:r>
      <w:r w:rsidR="0043716B" w:rsidRPr="00C348F4">
        <w:rPr>
          <w:i/>
        </w:rPr>
        <w:instrText xml:space="preserve"> </w:instrText>
      </w:r>
      <w:r w:rsidR="0043716B" w:rsidRPr="00C348F4">
        <w:rPr>
          <w:i/>
          <w:lang w:val="en-US"/>
        </w:rPr>
        <w:instrText>purine</w:instrText>
      </w:r>
      <w:r w:rsidR="0043716B" w:rsidRPr="00C348F4">
        <w:rPr>
          <w:i/>
        </w:rPr>
        <w:instrText xml:space="preserve"> </w:instrText>
      </w:r>
      <w:r w:rsidR="0043716B" w:rsidRPr="00C348F4">
        <w:rPr>
          <w:i/>
          <w:lang w:val="en-US"/>
        </w:rPr>
        <w:instrText>analogues</w:instrText>
      </w:r>
      <w:r w:rsidR="0043716B" w:rsidRPr="00C348F4">
        <w:rPr>
          <w:i/>
        </w:rPr>
        <w:instrText xml:space="preserve">. </w:instrText>
      </w:r>
      <w:r w:rsidR="0043716B" w:rsidRPr="00C348F4">
        <w:rPr>
          <w:i/>
          <w:lang w:val="en-US"/>
        </w:rPr>
        <w:instrText>The</w:instrText>
      </w:r>
      <w:r w:rsidR="0043716B" w:rsidRPr="00C348F4">
        <w:rPr>
          <w:i/>
        </w:rPr>
        <w:instrText xml:space="preserve"> </w:instrText>
      </w:r>
      <w:r w:rsidR="0043716B" w:rsidRPr="00C348F4">
        <w:rPr>
          <w:i/>
          <w:lang w:val="en-US"/>
        </w:rPr>
        <w:instrText>most</w:instrText>
      </w:r>
      <w:r w:rsidR="0043716B" w:rsidRPr="00C348F4">
        <w:rPr>
          <w:i/>
        </w:rPr>
        <w:instrText xml:space="preserve"> </w:instrText>
      </w:r>
      <w:r w:rsidR="0043716B" w:rsidRPr="00C348F4">
        <w:rPr>
          <w:i/>
          <w:lang w:val="en-US"/>
        </w:rPr>
        <w:instrText>frequent</w:instrText>
      </w:r>
      <w:r w:rsidR="0043716B" w:rsidRPr="00C348F4">
        <w:rPr>
          <w:i/>
        </w:rPr>
        <w:instrText xml:space="preserve"> </w:instrText>
      </w:r>
      <w:r w:rsidR="0043716B" w:rsidRPr="00C348F4">
        <w:rPr>
          <w:i/>
          <w:lang w:val="en-US"/>
        </w:rPr>
        <w:instrText>nonhematologic</w:instrText>
      </w:r>
      <w:r w:rsidR="0043716B" w:rsidRPr="00C348F4">
        <w:rPr>
          <w:i/>
        </w:rPr>
        <w:instrText xml:space="preserve"> </w:instrText>
      </w:r>
      <w:r w:rsidR="0043716B" w:rsidRPr="00C348F4">
        <w:rPr>
          <w:i/>
          <w:lang w:val="en-US"/>
        </w:rPr>
        <w:instrText>adverse</w:instrText>
      </w:r>
      <w:r w:rsidR="0043716B" w:rsidRPr="00C348F4">
        <w:rPr>
          <w:i/>
        </w:rPr>
        <w:instrText xml:space="preserve"> </w:instrText>
      </w:r>
      <w:r w:rsidR="0043716B" w:rsidRPr="00C348F4">
        <w:rPr>
          <w:i/>
          <w:lang w:val="en-US"/>
        </w:rPr>
        <w:instrText>events</w:instrText>
      </w:r>
      <w:r w:rsidR="0043716B" w:rsidRPr="00C348F4">
        <w:rPr>
          <w:i/>
        </w:rPr>
        <w:instrText xml:space="preserve"> </w:instrText>
      </w:r>
      <w:r w:rsidR="0043716B" w:rsidRPr="00C348F4">
        <w:rPr>
          <w:i/>
          <w:lang w:val="en-US"/>
        </w:rPr>
        <w:instrText>were</w:instrText>
      </w:r>
      <w:r w:rsidR="0043716B" w:rsidRPr="00C348F4">
        <w:rPr>
          <w:i/>
        </w:rPr>
        <w:instrText xml:space="preserve"> </w:instrText>
      </w:r>
      <w:r w:rsidR="0043716B" w:rsidRPr="00C348F4">
        <w:rPr>
          <w:i/>
          <w:lang w:val="en-US"/>
        </w:rPr>
        <w:instrText>diarrhea</w:instrText>
      </w:r>
      <w:r w:rsidR="0043716B" w:rsidRPr="00C348F4">
        <w:rPr>
          <w:i/>
        </w:rPr>
        <w:instrText xml:space="preserve">, </w:instrText>
      </w:r>
      <w:r w:rsidR="0043716B" w:rsidRPr="00C348F4">
        <w:rPr>
          <w:i/>
          <w:lang w:val="en-US"/>
        </w:rPr>
        <w:instrText>fatigue</w:instrText>
      </w:r>
      <w:r w:rsidR="0043716B" w:rsidRPr="00C348F4">
        <w:rPr>
          <w:i/>
        </w:rPr>
        <w:instrText xml:space="preserve">, </w:instrText>
      </w:r>
      <w:r w:rsidR="0043716B" w:rsidRPr="00C348F4">
        <w:rPr>
          <w:i/>
          <w:lang w:val="en-US"/>
        </w:rPr>
        <w:instrText>pyrexia</w:instrText>
      </w:r>
      <w:r w:rsidR="0043716B" w:rsidRPr="00C348F4">
        <w:rPr>
          <w:i/>
        </w:rPr>
        <w:instrText xml:space="preserve">, </w:instrText>
      </w:r>
      <w:r w:rsidR="0043716B" w:rsidRPr="00C348F4">
        <w:rPr>
          <w:i/>
          <w:lang w:val="en-US"/>
        </w:rPr>
        <w:instrText>and</w:instrText>
      </w:r>
      <w:r w:rsidR="0043716B" w:rsidRPr="00C348F4">
        <w:rPr>
          <w:i/>
        </w:rPr>
        <w:instrText xml:space="preserve"> </w:instrText>
      </w:r>
      <w:r w:rsidR="0043716B" w:rsidRPr="00C348F4">
        <w:rPr>
          <w:i/>
          <w:lang w:val="en-US"/>
        </w:rPr>
        <w:instrText>nausea</w:instrText>
      </w:r>
      <w:r w:rsidR="0043716B" w:rsidRPr="00C348F4">
        <w:rPr>
          <w:i/>
        </w:rPr>
        <w:instrText xml:space="preserve"> </w:instrText>
      </w:r>
      <w:r w:rsidR="0043716B" w:rsidRPr="00C348F4">
        <w:rPr>
          <w:i/>
          <w:lang w:val="en-US"/>
        </w:rPr>
        <w:instrText>in</w:instrText>
      </w:r>
      <w:r w:rsidR="0043716B" w:rsidRPr="00C348F4">
        <w:rPr>
          <w:i/>
        </w:rPr>
        <w:instrText xml:space="preserve"> </w:instrText>
      </w:r>
      <w:r w:rsidR="0043716B" w:rsidRPr="00C348F4">
        <w:rPr>
          <w:i/>
          <w:lang w:val="en-US"/>
        </w:rPr>
        <w:instrText>the</w:instrText>
      </w:r>
      <w:r w:rsidR="0043716B" w:rsidRPr="00C348F4">
        <w:rPr>
          <w:i/>
        </w:rPr>
        <w:instrText xml:space="preserve"> </w:instrText>
      </w:r>
      <w:r w:rsidR="0043716B" w:rsidRPr="00C348F4">
        <w:rPr>
          <w:i/>
          <w:lang w:val="en-US"/>
        </w:rPr>
        <w:instrText>ibrutinib</w:instrText>
      </w:r>
      <w:r w:rsidR="0043716B" w:rsidRPr="00C348F4">
        <w:rPr>
          <w:i/>
        </w:rPr>
        <w:instrText xml:space="preserve"> </w:instrText>
      </w:r>
      <w:r w:rsidR="0043716B" w:rsidRPr="00C348F4">
        <w:rPr>
          <w:i/>
          <w:lang w:val="en-US"/>
        </w:rPr>
        <w:instrText>group and fatigue, infusion-related reactions, and cough in the ofatumumab group. CONCLUSIONS Ibrutinib, as compared with ofatumumab, significantly improved progression-free survival, overall survival, and response rate among patients with previously treated CLL or SLL. (Funded by Pharmacyclics and Janssen; RESONATE ClinicalTrials.gov number, NCT01578707.).","author":[{"dropping-particle":"","family":"Byrd","given":"John C","non-dropping-particle":"","parse-names":false,"suffix":""},{"dropping-particle":"","family":"Brown","given":"Jennifer R","non-dropping-particle":"","parse-names":false,"suffix":""},{"dropping-particle":"","family":"O'Brien","given":"Susan","non-dropping-particle":"","parse-names":false,"suffix":""},{"dropping-particle":"","family":"Barrientos","given":"Jacqueline C","non-dropping-particle":"","parse-names":false,"suffix":""},{"dropping-particle":"","family":"Kay","given":"Neil E","non-dropping-particle":"","parse-names":false,"suffix":""},{"dropping-particle":"","family":"Reddy","given":"Nishitha M","non-dropping-particle":"","parse-names":false,"suffix":""},{"dropping-particle":"","family":"Coutre","given":"Steven","non-dropping-particle":"","parse-names":false,"suffix":""},{"dropping-particle":"","family":"Tam","given":"Constantine S","non-dropping-particle":"","parse-names":false,"suffix":""},{"dropping-particle":"","family":"Mulligan","given":"Stephen P","non-dropping-particle":"","parse-names":false,"suffix":""},{"dropping-particle":"","family":"Jaeger","given":"Ulrich","non-dropping-particle":"","parse-names":false,"suffix":""},{"dropping-particle":"","family":"Devereux","given":"Steve","non-dropping-particle":"","parse-names":false,"suffix":""},{"dropping-particle":"","family":"Barr","given":"Paul M","non-dropping-particle":"","parse-names":false,"suffix":""},{"dropping-particle":"","family":"Furman","given":"Richard R","non-dropping-particle":"","parse-names":false,"suffix":""},{"dropping-particle":"","family":"Kipps","given":"Thomas J","non-dropping-particle":"","parse-names":false,"suffix":""},{"dropping-particle":"","family":"Cymbalista","given":"Florence","non-dropping-particle":"","parse-names":false,"suffix":""},{"dropping-particle":"","family":"Pocock","given":"Christopher","non-dropping-particle":"","parse-names":false,"suffix":""},{"dropping-particle":"","family":"Thornton","given":"Patrick","non-dropping-particle":"","parse-names":false,"suffix":""},{"dropping-particle":"","family":"Caligaris-Cappio","given":"Federico","non-dropping-particle":"","parse-names":false,"suffix":""},{"dropping-particle":"","family":"Robak","given":"Tadeusz","non-dropping-particle":"","parse-names":false,"suffix":""},{"dropping-particle":"","family":"Delgado","given":"Julio","non-dropping-particle":"","parse-names":false,"suffix":""},{"dropping-particle":"","family":"Schuster","given":"Stephen J","non-dropping-particle":"","parse-names":false,"suffix":""},{"dropping-particle":"","family":"Montillo","given":"Marco","non-dropping-particle":"","parse-names":false,"suffix":""},{"dropping-particle":"","family":"Schuh","given":"Anna","non-dropping-particle":"","parse-names":false,"suffix":""},{"dropping-particle":"","family":"Vos","given":"Sven","non-dropping-particle":"de","parse-names":false,"suffix":""},{"dropping-particle":"","family":"Gill","given":"Devinder","non-dropping-particle":"","parse-names":false,"suffix":""},{"dropping-particle":"","family":"Bloor","given":"Adrian","non-dropping-particle":"","parse-names":false,"suffix":""},{"dropping-particle":"","family":"Dearden","given":"Claire","non-dropping-particle":"","parse-names":false,"suffix":""},{"dropping-particle":"","family":"Moreno","given":"Carol","non-dropping-particle":"","parse-names":false,"suffix":""},{"dropping-particle":"","family":"Jones","given":"Jeffrey J","non-dropping-particle":"","parse-names":false,"suffix":""},{"dropping-particle":"","family":"Chu","given":"Alvina D","non-dropping-particle":"","parse-names":false,"suffix":""},{"dropping-particle":"","family":"Fardis","given":"Maria","non-dropping-particle":"","parse-names":false,"suffix":""},{"dropping-particle":"","family":"McGreivy","given":"Jesse","non-dropping-particle":"","parse-names":false,"suffix":""},{"dropping-particle":"","family":"Clow","given":"Fong","non-dropping-particle":"","parse-names":false,"suffix":""},{"dropping-particle":"","family":"James","given":"Danelle F","non-dropping-particle":"","parse-names":false,"suffix":""},{"dropping-particle":"","family":"Hillmen","given":"Peter","non-dropping-particle":"","parse-names":false,"suffix":""},{"dropping-particle":"","family":"RESONATE Investigators","given":"","non-dropping-particle":"","parse-names":false,"suffix":""}],"container-title":"The New England journal of medicine","id":"ITEM-1","issue":"3","issued":{"date-parts":[["2014","7","17"]]},"page":"213-23","title":"Ibrutinib versus ofatumumab in previously treated chronic lymphoid leukemia.","type":"article-journal","volume":"371"},"uris":["http://www.mendeley.com/documents/?uuid=4373691d-e927-34e2-87a4-a4a5d25bdcc0"]},{"id":"ITEM-2","itemData":{"author":[{"dropping-particle":"","family":"Moreno","given":"Carol","non-dropping-particle":"","parse-names":false,"suffix":""},{"dropping-particle":"","family":"Byrd","given":"John C.","non-dropping-particle":"","parse-names":false,"suffix":""},{"dropping-particle":"","family":"Hillmen","given":"Peter","non-dropping-particle":"","parse-names":false,"suffix":""},{"dropping-particle":"","family":"O'Brien","given":"Susan","non-dropping-particle":"","parse-names":false,"suffix":""},{"dropping-particle":"","family":"Barrientos","given":"Jacqueline C.","non-dropping-particle":"","parse-names":false,"suffix":""},{"dropping-particle":"","family":"Reddy","given":"Nishitha M.","non-dropping-particle":"","parse-names":false,"suffix":""},{"dropping-particle":"","family":"Coutre","given":"Steven","non-dropping-particle":"","parse-names":false,"suffix":""},{"dropping-particle":"","family":"Tam","given":"Constantine S.","non-dropping-particle":"","parse-names":false,"suffix":""},{"dropping-particle":"","family":"Mulligan","given":"Stephen P.","non-dropping-particle":"","parse-names":false,"suffix":""},{"dropping-particle":"","family":"Jaeger","given":"Ulrich","non-dropping-particle":"","parse-names":false,"suffix":""},{"dropping-particle":"","family":"Barr","given":"Paul M.","non-dropping-particle":"","parse-names":false,"suffix":""},{"dropping-particle":"","family":"Furman","given":"Richard R.","non-dropping-particle":"","parse-names":false,"suffix":""},{"dropping-particle":"","family":"Kipps","given":"Thomas J.","non-dropping-particle":"","parse-names":false,"suffix":""},{"dropping-particle":"","family":"Thornton","given":"Patrick","non-dropping-particle":"","parse-names":false,"suffix":""},{"dropping-particle":"","family":"Montillo","given":"Marco","non-dropping-particle":"","parse-names":false,"suffix":""},{"dropping-particle":"","family":"Pagel","given":"John M.","non-dropping-particle":"","parse-names":false,"suffix":""},{"dropping-particle":"","family":"Burger","given":"Jan A.","non-dropping-particle":"","parse-names":false,"suffix":""},{"dropping-particle":"","family":"Jones","given":"Jeffrey J.","non-dropping-particle":"","parse-names":false,"suffix":""},{"dropping-particle":"","family":"Dai","given":"Sandra","non-dropping-particle":"","parse-names":false,"suffix":""},{"dropping-particle":"","family":"Vezan","given":"Remus","non-dropping-particle":"","parse-names":false,"suffix":""},{"dropping-particle":"","family":"James","given":"Danelle F.","non-dropping-particle":"","parse-names":false,"suffix":""},{"dropping-particle":"","family":"Brown","given":"Jennifer R.","non-dropping-particle":"","parse-names":false,"suffix":""}],"container-title":"EHA 22 Proceedings","id":"ITEM-2","issued":{"date-parts":[["2017"]]},"page":"Abstract S769","title":"Ibrutinib in previously treated chronic lymphocytic leukemia: updated efficacy and safety of the RESONATE study with up to four years of follow-up","type":"paper-conference"},"uris":["http://www.mendeley.com/documents/?uuid=28f9196e-f1f2-4f10-97ab-fb35902d5ed7"]},{"id":"ITEM-3","itemData":{"DOI":"10.1016/S1470-2045(15)00465-9","ISSN":"14745488","abstract":"Background: Most patients with chronic lymphocytic leukaemia or small lymphocytic lymphoma relapse after initial therapy. Bendamustine plus rituximab is often used in the relapsed or refractory setting. We assessed the efficacy and safety of adding ibrutinib, an oral covalent inhibitor of Bruton's tyrosine kinase (BTK), to bendamustine plus rituximab in patients with previously treated chronic lymphocytic leukaemia or small lymphocytic lymphoma. Methods: The HELIOS trial was an international, double-blind, placebo-controlled, phase 3 study in adult patients (≥18 years of age) who had active chronic lymphocytic leukaemia or small lymphocytic lymphoma with measurable lymph node disease (&gt;1·5 cm) by CT scan, and had relapsed or refractory disease following one or more previous lines of systemic therapy consisting of at least two cycles of a chemotherapy-containing regimen, an Eastern Cooperative Oncology Group (ECOG) performance status of 0-1, and adequate bone marrow, liver, and kidney function. Patients with del(17p) were excluded because of known poor response to bendamustine plus rituximab. Patients who had received previous treatment with ibrutinib or other BTK inhibitors, refractory disease or relapse within 24 months with a previous bendamustine-containing regimen, or haemopoietic stem-cell transplant were also excluded. Patients were randomly assigned (1:1) by a web-based system to receive bendamustine plus rituximab given in cycles of 4 weeks' duration (bendamustine: 70 mg/m2 intravenously on days 2-3 in cycle 1, and days 1-2 in cycles 2-6; rituximab: 375 mg/m2 on day 1 of cycle 1, and 500 mg/m2 on day 1 of cycles 2-6 for a maximum of six cycles) with either ibrutinib (420 mg daily orally) or placebo until disease progression or unacceptable toxicity. Patients were stratified according to whether they were refractory to purine analogues and by number of previous lines of therapy. The primary endpoint was independent review committee (IRC)-assessed progression-free survival. Crossover to ibrutinib was permitted for patients in the placebo group with IRC-confirmed disease progression. Analysis was by intention-to-treat and is continuing for further long-term follow-up. The trial is registered with ClinicalTrials.gov, number NCT01611090. Findings: Between Sept 19, 2012, and Jan 21, 2014, 578 eligible patients were randomly assigned to ibrutinib or placebo in combination with bendamustine plus rituximab (289 in each group). The primary endpoint was me…","author":[{"dropping-particle":"","family":"Chanan-Khan","given":"Asher","non-dropping-particle":"","parse-names":false,"suffix":""},{"dropping-particle":"","family":"Cramer","given":"Paula","non-dropping-particle":"","parse-names":false,"suffix":""},{"dropping-particle":"","family":"Demirkan","given":"Fatih","non-dropping-particle":"","parse-names":false,"suffix":""},{"dropping-particle":"","family":"Fraser","given":"Graeme","non-dropping-particle":"","parse-names":false,"suffix":""},{"dropping-particle":"","family":"Silva","given":"Rodrigo Santucci","non-dropping-particle":"","parse-names":false,"suffix":""},{"dropping-particle":"","family":"Grosicki","given":"Sebastian","non-dropping-particle":"","parse-names":false,"suffix":""},{"dropping-particle":"","family":"Pristupa","given":"Aleksander","non-dropping-particle":"","parse-names":false,"suffix":""},{"dropping-particle":"","family":"Janssens","given":"Ann","non-dropping-particle":"","parse-names":false,"suffix":""},{"dropping-particle":"","family":"Mayer","given":"Jiri","non-dropping-particle":"","parse-names":false,"suffix":""},{"dropping-particle":"","family":"Bartlett","given":"Nancy L.","non-dropping-particle":"","parse-names":false,"suffix":""},{"dropping-particle":"","family":"Dilhuydy","given":"Marie Sarah","non-dropping-particle":"","parse-names":false,"suffix":""},{"dropping-particle":"","family":"Pylypenko","given":"Halyna","non-dropping-particle":"","parse-names":false,"suffix":""},{"dropping-particle":"","family":"Loscertales","given":"Javier","non-dropping-particle":"","parse-names":false,"suffix":""},{"dropping-particle":"","family":"Avigdor","given":"Abraham","non-dropping-particle":"","parse-names":false,"suffix":""},{"dropping-particle":"","family":"Rule","given":"Simon","non-dropping-particle":"","parse-names":false,"suffix":""},{"dropping-particle":"","family":"Villa","given":"Diego","non-dropping-particle":"","parse-names":false,"suffix":""},{"dropping-particle":"","family":"Samoilova","given":"Olga","non-dropping-particle":"","parse-names":false,"suffix":""},{"dropping-particle":"","family":"Panagiotidis","given":"Panagiots","non-dropping-particle":"","parse-names":false,"suffix":""},{"dropping-particle":"","family":"Goy","given":"Andre","non-dropping-particle":"","parse-names":false,"suffix":""},{"dropping-particle":"","family":"Mato","given":"Anthony","non-dropping-particle":"","parse-names":false,"suffix":""},{"dropping-particle":"","family":"Pavlovsky","given":"Miguel A.","non-dropping-particle":"","parse-names":false,"suffix":""},{"dropping-particle":"","family":"Karlsson","given":"Claes","non-dropping-particle":"","parse-names":false,"suffix":""},{"dropping-particle":"","family":"Mahler","given":"Michelle","non-dropping-particle":"","parse-names":false,"suffix":""},{"dropping-particle":"","family":"Salman","given":"Mariya","non-dropping-particle":"","parse-names":false,"suffix":""},{"dropping-particle":"","family":"Sun","given":"Steven","non-dropping-particle":"","parse-names":false,"suffix":""},{"dropping-particle":"","family":"Phelps","given":"Charles","non-dropping-particle":"","parse-names":false,"suffix":""},{"dropping-particle":"","family":"Balasubramanian","given":"Sriram","non-dropping-particle":"","parse-names":false,"suffix":""},{"dropping-particle":"","family":"Howes","given":"Angela","non-dropping-particle":"","parse-names":false,"suffix":""},{"dropping-particle":"","family":"Hallek","given":"Michael","non-dropping-particle":"","parse-names":false,"suffix":""}],"container-title":"The Lancet Oncology","id":"ITEM-3","issue":"2","issued":{"date-parts":[["2016","2","1"]]},"page":"200-211","publisher":"Lancet Publishing Group","title":"Ibrutinib combined with bendamustine and rituximab compared with placebo, bendamustine, and rituximab for previously treated chronic lymphocytic leukaemia or small lymphocytic lymphoma (HELIOS): A randomised, double-blind, phase 3 study","type":"article-journal","volume":"17"},"uris":["http://www.mendeley.com/documents/?uuid=2ca143e0-3f1a-3678-ac7a-d4390983ad33"]},{"id":"ITEM-4","itemData":{"author":[{"dropping-particle":"","family":"Hallek","given":"M","non-dropping-particle":"","parse-names":false,"suffix":""},{"dropping-particle":"","family":"Fraser","given":"G","non-dropping-particle":"","parse-names":false,"suffix":""},{"dropping-particle":"","family":"Cramer","given":"P","non-dropping-particle":"","parse-names":false,"suffix":""},{"dropping-particle":"","family":"Demirkan","given":"F","non-dropping-particle":"","parse-names":false,"suffix":""},{"dropping-particle":"","family":"Silva","given":"RS","non-dropping-particle":"","parse-names":false,"suffix":""},{"dropping-particle":"","family":"Grosicki","given":"S","non-dropping-particle":"","parse-names":false,"suffix":""},{"dropping-particle":"","family":"Janssens","given":"A","non-dropping-particle":"","parse-names":false,"suffix":""},{"dropping-particle":"","family":"Pristupa","given":"A","non-dropping-particle":"","parse-names":false,"suffix":""},{"dropping-particle":"","family":"Mayer","given":"J","non-dropping-particle":"","parse-names":false,"suffix":""},{"dropping-particle":"","family":"Dilhuydy","given":"MS","non-dropping-particle":"","parse-names":false,"suffix":""},{"dropping-particle":"","family":"Loscertales","given":"J","non-dropping-particle":"","parse-names":false,"suffix":""},{"dropping-particle":"","family":"Bartlett","given":"N","non-dropping-particle":"","parse-names":false,"suffix":""},{"dropping-particle":"","family":"Avigdor","given":"A","non-dropping-particle":"","parse-names":false,"suffix":""},{"dropping-particle":"","family</w:instrText>
      </w:r>
      <w:r w:rsidR="0043716B" w:rsidRPr="00C348F4">
        <w:rPr>
          <w:i/>
        </w:rPr>
        <w:instrText>":"</w:instrText>
      </w:r>
      <w:r w:rsidR="0043716B" w:rsidRPr="00C348F4">
        <w:rPr>
          <w:i/>
          <w:lang w:val="en-US"/>
        </w:rPr>
        <w:instrText>Rule</w:instrText>
      </w:r>
      <w:r w:rsidR="0043716B" w:rsidRPr="00C348F4">
        <w:rPr>
          <w:i/>
        </w:rPr>
        <w:instrText>","</w:instrText>
      </w:r>
      <w:r w:rsidR="0043716B" w:rsidRPr="00C348F4">
        <w:rPr>
          <w:i/>
          <w:lang w:val="en-US"/>
        </w:rPr>
        <w:instrText>given</w:instrText>
      </w:r>
      <w:r w:rsidR="0043716B" w:rsidRPr="00C348F4">
        <w:rPr>
          <w:i/>
        </w:rPr>
        <w:instrText>":"</w:instrText>
      </w:r>
      <w:r w:rsidR="0043716B" w:rsidRPr="00C348F4">
        <w:rPr>
          <w:i/>
          <w:lang w:val="en-US"/>
        </w:rPr>
        <w:instrText>S</w:instrText>
      </w:r>
      <w:r w:rsidR="0043716B" w:rsidRPr="00C348F4">
        <w:rPr>
          <w:i/>
        </w:rPr>
        <w:instrText>","</w:instrText>
      </w:r>
      <w:r w:rsidR="0043716B" w:rsidRPr="00C348F4">
        <w:rPr>
          <w:i/>
          <w:lang w:val="en-US"/>
        </w:rPr>
        <w:instrText>non</w:instrText>
      </w:r>
      <w:r w:rsidR="0043716B" w:rsidRPr="00C348F4">
        <w:rPr>
          <w:i/>
        </w:rPr>
        <w:instrText>-</w:instrText>
      </w:r>
      <w:r w:rsidR="0043716B" w:rsidRPr="00C348F4">
        <w:rPr>
          <w:i/>
          <w:lang w:val="en-US"/>
        </w:rPr>
        <w:instrText>dropping</w:instrText>
      </w:r>
      <w:r w:rsidR="0043716B" w:rsidRPr="00C348F4">
        <w:rPr>
          <w:i/>
        </w:rPr>
        <w:instrText>-</w:instrText>
      </w:r>
      <w:r w:rsidR="0043716B" w:rsidRPr="00C348F4">
        <w:rPr>
          <w:i/>
          <w:lang w:val="en-US"/>
        </w:rPr>
        <w:instrText>particle</w:instrText>
      </w:r>
      <w:r w:rsidR="0043716B" w:rsidRPr="00C348F4">
        <w:rPr>
          <w:i/>
        </w:rPr>
        <w:instrText>":"","</w:instrText>
      </w:r>
      <w:r w:rsidR="0043716B" w:rsidRPr="00C348F4">
        <w:rPr>
          <w:i/>
          <w:lang w:val="en-US"/>
        </w:rPr>
        <w:instrText>parse</w:instrText>
      </w:r>
      <w:r w:rsidR="0043716B" w:rsidRPr="00C348F4">
        <w:rPr>
          <w:i/>
        </w:rPr>
        <w:instrText>-</w:instrText>
      </w:r>
      <w:r w:rsidR="0043716B" w:rsidRPr="00C348F4">
        <w:rPr>
          <w:i/>
          <w:lang w:val="en-US"/>
        </w:rPr>
        <w:instrText>names</w:instrText>
      </w:r>
      <w:r w:rsidR="0043716B" w:rsidRPr="00C348F4">
        <w:rPr>
          <w:i/>
        </w:rPr>
        <w:instrText>":</w:instrText>
      </w:r>
      <w:r w:rsidR="0043716B" w:rsidRPr="00C348F4">
        <w:rPr>
          <w:i/>
          <w:lang w:val="en-US"/>
        </w:rPr>
        <w:instrText>false</w:instrText>
      </w:r>
      <w:r w:rsidR="0043716B" w:rsidRPr="00C348F4">
        <w:rPr>
          <w:i/>
        </w:rPr>
        <w:instrText>,"</w:instrText>
      </w:r>
      <w:r w:rsidR="0043716B" w:rsidRPr="00C348F4">
        <w:rPr>
          <w:i/>
          <w:lang w:val="en-US"/>
        </w:rPr>
        <w:instrText>suffix</w:instrText>
      </w:r>
      <w:r w:rsidR="0043716B" w:rsidRPr="00C348F4">
        <w:rPr>
          <w:i/>
        </w:rPr>
        <w:instrText>":""},{"</w:instrText>
      </w:r>
      <w:r w:rsidR="0043716B" w:rsidRPr="00C348F4">
        <w:rPr>
          <w:i/>
          <w:lang w:val="en-US"/>
        </w:rPr>
        <w:instrText>dropping</w:instrText>
      </w:r>
      <w:r w:rsidR="0043716B" w:rsidRPr="00C348F4">
        <w:rPr>
          <w:i/>
        </w:rPr>
        <w:instrText>-</w:instrText>
      </w:r>
      <w:r w:rsidR="0043716B" w:rsidRPr="00C348F4">
        <w:rPr>
          <w:i/>
          <w:lang w:val="en-US"/>
        </w:rPr>
        <w:instrText>particle</w:instrText>
      </w:r>
      <w:r w:rsidR="0043716B" w:rsidRPr="00C348F4">
        <w:rPr>
          <w:i/>
        </w:rPr>
        <w:instrText>":"","</w:instrText>
      </w:r>
      <w:r w:rsidR="0043716B" w:rsidRPr="00C348F4">
        <w:rPr>
          <w:i/>
          <w:lang w:val="en-US"/>
        </w:rPr>
        <w:instrText>family</w:instrText>
      </w:r>
      <w:r w:rsidR="0043716B" w:rsidRPr="00C348F4">
        <w:rPr>
          <w:i/>
        </w:rPr>
        <w:instrText>":"</w:instrText>
      </w:r>
      <w:r w:rsidR="0043716B" w:rsidRPr="00C348F4">
        <w:rPr>
          <w:i/>
          <w:lang w:val="en-US"/>
        </w:rPr>
        <w:instrText>Sun</w:instrText>
      </w:r>
      <w:r w:rsidR="0043716B" w:rsidRPr="00C348F4">
        <w:rPr>
          <w:i/>
        </w:rPr>
        <w:instrText>","</w:instrText>
      </w:r>
      <w:r w:rsidR="0043716B" w:rsidRPr="00C348F4">
        <w:rPr>
          <w:i/>
          <w:lang w:val="en-US"/>
        </w:rPr>
        <w:instrText>given</w:instrText>
      </w:r>
      <w:r w:rsidR="0043716B" w:rsidRPr="00C348F4">
        <w:rPr>
          <w:i/>
        </w:rPr>
        <w:instrText>":"</w:instrText>
      </w:r>
      <w:r w:rsidR="0043716B" w:rsidRPr="00C348F4">
        <w:rPr>
          <w:i/>
          <w:lang w:val="en-US"/>
        </w:rPr>
        <w:instrText>S</w:instrText>
      </w:r>
      <w:r w:rsidR="0043716B" w:rsidRPr="00C348F4">
        <w:rPr>
          <w:i/>
        </w:rPr>
        <w:instrText>","</w:instrText>
      </w:r>
      <w:r w:rsidR="0043716B" w:rsidRPr="00C348F4">
        <w:rPr>
          <w:i/>
          <w:lang w:val="en-US"/>
        </w:rPr>
        <w:instrText>non</w:instrText>
      </w:r>
      <w:r w:rsidR="0043716B" w:rsidRPr="00C348F4">
        <w:rPr>
          <w:i/>
        </w:rPr>
        <w:instrText>-</w:instrText>
      </w:r>
      <w:r w:rsidR="0043716B" w:rsidRPr="00C348F4">
        <w:rPr>
          <w:i/>
          <w:lang w:val="en-US"/>
        </w:rPr>
        <w:instrText>dropping</w:instrText>
      </w:r>
      <w:r w:rsidR="0043716B" w:rsidRPr="00C348F4">
        <w:rPr>
          <w:i/>
        </w:rPr>
        <w:instrText>-</w:instrText>
      </w:r>
      <w:r w:rsidR="0043716B" w:rsidRPr="00C348F4">
        <w:rPr>
          <w:i/>
          <w:lang w:val="en-US"/>
        </w:rPr>
        <w:instrText>particle</w:instrText>
      </w:r>
      <w:r w:rsidR="0043716B" w:rsidRPr="00C348F4">
        <w:rPr>
          <w:i/>
        </w:rPr>
        <w:instrText>":"","</w:instrText>
      </w:r>
      <w:r w:rsidR="0043716B" w:rsidRPr="00C348F4">
        <w:rPr>
          <w:i/>
          <w:lang w:val="en-US"/>
        </w:rPr>
        <w:instrText>parse</w:instrText>
      </w:r>
      <w:r w:rsidR="0043716B" w:rsidRPr="00C348F4">
        <w:rPr>
          <w:i/>
        </w:rPr>
        <w:instrText>-</w:instrText>
      </w:r>
      <w:r w:rsidR="0043716B" w:rsidRPr="00C348F4">
        <w:rPr>
          <w:i/>
          <w:lang w:val="en-US"/>
        </w:rPr>
        <w:instrText>names</w:instrText>
      </w:r>
      <w:r w:rsidR="0043716B" w:rsidRPr="00C348F4">
        <w:rPr>
          <w:i/>
        </w:rPr>
        <w:instrText>":</w:instrText>
      </w:r>
      <w:r w:rsidR="0043716B" w:rsidRPr="00C348F4">
        <w:rPr>
          <w:i/>
          <w:lang w:val="en-US"/>
        </w:rPr>
        <w:instrText>false</w:instrText>
      </w:r>
      <w:r w:rsidR="0043716B" w:rsidRPr="00C348F4">
        <w:rPr>
          <w:i/>
        </w:rPr>
        <w:instrText>,"</w:instrText>
      </w:r>
      <w:r w:rsidR="0043716B" w:rsidRPr="00C348F4">
        <w:rPr>
          <w:i/>
          <w:lang w:val="en-US"/>
        </w:rPr>
        <w:instrText>suffix</w:instrText>
      </w:r>
      <w:r w:rsidR="0043716B" w:rsidRPr="00C348F4">
        <w:rPr>
          <w:i/>
        </w:rPr>
        <w:instrText>":""},{"</w:instrText>
      </w:r>
      <w:r w:rsidR="0043716B" w:rsidRPr="00C348F4">
        <w:rPr>
          <w:i/>
          <w:lang w:val="en-US"/>
        </w:rPr>
        <w:instrText>dropping</w:instrText>
      </w:r>
      <w:r w:rsidR="0043716B" w:rsidRPr="00C348F4">
        <w:rPr>
          <w:i/>
        </w:rPr>
        <w:instrText>-</w:instrText>
      </w:r>
      <w:r w:rsidR="0043716B" w:rsidRPr="00C348F4">
        <w:rPr>
          <w:i/>
          <w:lang w:val="en-US"/>
        </w:rPr>
        <w:instrText>particle</w:instrText>
      </w:r>
      <w:r w:rsidR="0043716B" w:rsidRPr="00C348F4">
        <w:rPr>
          <w:i/>
        </w:rPr>
        <w:instrText>":"","</w:instrText>
      </w:r>
      <w:r w:rsidR="0043716B" w:rsidRPr="00C348F4">
        <w:rPr>
          <w:i/>
          <w:lang w:val="en-US"/>
        </w:rPr>
        <w:instrText>family</w:instrText>
      </w:r>
      <w:r w:rsidR="0043716B" w:rsidRPr="00C348F4">
        <w:rPr>
          <w:i/>
        </w:rPr>
        <w:instrText>":"</w:instrText>
      </w:r>
      <w:r w:rsidR="0043716B" w:rsidRPr="00C348F4">
        <w:rPr>
          <w:i/>
          <w:lang w:val="en-US"/>
        </w:rPr>
        <w:instrText>Mahler</w:instrText>
      </w:r>
      <w:r w:rsidR="0043716B" w:rsidRPr="00C348F4">
        <w:rPr>
          <w:i/>
        </w:rPr>
        <w:instrText>","</w:instrText>
      </w:r>
      <w:r w:rsidR="0043716B" w:rsidRPr="00C348F4">
        <w:rPr>
          <w:i/>
          <w:lang w:val="en-US"/>
        </w:rPr>
        <w:instrText>given</w:instrText>
      </w:r>
      <w:r w:rsidR="0043716B" w:rsidRPr="00C348F4">
        <w:rPr>
          <w:i/>
        </w:rPr>
        <w:instrText>":"</w:instrText>
      </w:r>
      <w:r w:rsidR="0043716B" w:rsidRPr="00C348F4">
        <w:rPr>
          <w:i/>
          <w:lang w:val="en-US"/>
        </w:rPr>
        <w:instrText>M</w:instrText>
      </w:r>
      <w:r w:rsidR="0043716B" w:rsidRPr="00C348F4">
        <w:rPr>
          <w:i/>
        </w:rPr>
        <w:instrText>","</w:instrText>
      </w:r>
      <w:r w:rsidR="0043716B" w:rsidRPr="00C348F4">
        <w:rPr>
          <w:i/>
          <w:lang w:val="en-US"/>
        </w:rPr>
        <w:instrText>non</w:instrText>
      </w:r>
      <w:r w:rsidR="0043716B" w:rsidRPr="00C348F4">
        <w:rPr>
          <w:i/>
        </w:rPr>
        <w:instrText>-</w:instrText>
      </w:r>
      <w:r w:rsidR="0043716B" w:rsidRPr="00C348F4">
        <w:rPr>
          <w:i/>
          <w:lang w:val="en-US"/>
        </w:rPr>
        <w:instrText>dropping</w:instrText>
      </w:r>
      <w:r w:rsidR="0043716B" w:rsidRPr="00C348F4">
        <w:rPr>
          <w:i/>
        </w:rPr>
        <w:instrText>-</w:instrText>
      </w:r>
      <w:r w:rsidR="0043716B" w:rsidRPr="00C348F4">
        <w:rPr>
          <w:i/>
          <w:lang w:val="en-US"/>
        </w:rPr>
        <w:instrText>particle</w:instrText>
      </w:r>
      <w:r w:rsidR="0043716B" w:rsidRPr="00C348F4">
        <w:rPr>
          <w:i/>
        </w:rPr>
        <w:instrText>":"","</w:instrText>
      </w:r>
      <w:r w:rsidR="0043716B" w:rsidRPr="00C348F4">
        <w:rPr>
          <w:i/>
          <w:lang w:val="en-US"/>
        </w:rPr>
        <w:instrText>parse</w:instrText>
      </w:r>
      <w:r w:rsidR="0043716B" w:rsidRPr="00C348F4">
        <w:rPr>
          <w:i/>
        </w:rPr>
        <w:instrText>-</w:instrText>
      </w:r>
      <w:r w:rsidR="0043716B" w:rsidRPr="00C348F4">
        <w:rPr>
          <w:i/>
          <w:lang w:val="en-US"/>
        </w:rPr>
        <w:instrText>names</w:instrText>
      </w:r>
      <w:r w:rsidR="0043716B" w:rsidRPr="00C348F4">
        <w:rPr>
          <w:i/>
        </w:rPr>
        <w:instrText>":</w:instrText>
      </w:r>
      <w:r w:rsidR="0043716B" w:rsidRPr="00C348F4">
        <w:rPr>
          <w:i/>
          <w:lang w:val="en-US"/>
        </w:rPr>
        <w:instrText>false</w:instrText>
      </w:r>
      <w:r w:rsidR="0043716B" w:rsidRPr="00C348F4">
        <w:rPr>
          <w:i/>
        </w:rPr>
        <w:instrText>,"</w:instrText>
      </w:r>
      <w:r w:rsidR="0043716B" w:rsidRPr="00C348F4">
        <w:rPr>
          <w:i/>
          <w:lang w:val="en-US"/>
        </w:rPr>
        <w:instrText>suffix</w:instrText>
      </w:r>
      <w:r w:rsidR="0043716B" w:rsidRPr="00C348F4">
        <w:rPr>
          <w:i/>
        </w:rPr>
        <w:instrText>":""},{"</w:instrText>
      </w:r>
      <w:r w:rsidR="0043716B" w:rsidRPr="00C348F4">
        <w:rPr>
          <w:i/>
          <w:lang w:val="en-US"/>
        </w:rPr>
        <w:instrText>dropping</w:instrText>
      </w:r>
      <w:r w:rsidR="0043716B" w:rsidRPr="00C348F4">
        <w:rPr>
          <w:i/>
        </w:rPr>
        <w:instrText>-</w:instrText>
      </w:r>
      <w:r w:rsidR="0043716B" w:rsidRPr="00C348F4">
        <w:rPr>
          <w:i/>
          <w:lang w:val="en-US"/>
        </w:rPr>
        <w:instrText>particle</w:instrText>
      </w:r>
      <w:r w:rsidR="0043716B" w:rsidRPr="00C348F4">
        <w:rPr>
          <w:i/>
        </w:rPr>
        <w:instrText>":"","</w:instrText>
      </w:r>
      <w:r w:rsidR="0043716B" w:rsidRPr="00C348F4">
        <w:rPr>
          <w:i/>
          <w:lang w:val="en-US"/>
        </w:rPr>
        <w:instrText>family</w:instrText>
      </w:r>
      <w:r w:rsidR="0043716B" w:rsidRPr="00C348F4">
        <w:rPr>
          <w:i/>
        </w:rPr>
        <w:instrText>":"</w:instrText>
      </w:r>
      <w:r w:rsidR="0043716B" w:rsidRPr="00C348F4">
        <w:rPr>
          <w:i/>
          <w:lang w:val="en-US"/>
        </w:rPr>
        <w:instrText>Phelps</w:instrText>
      </w:r>
      <w:r w:rsidR="0043716B" w:rsidRPr="00C348F4">
        <w:rPr>
          <w:i/>
        </w:rPr>
        <w:instrText>","</w:instrText>
      </w:r>
      <w:r w:rsidR="0043716B" w:rsidRPr="00C348F4">
        <w:rPr>
          <w:i/>
          <w:lang w:val="en-US"/>
        </w:rPr>
        <w:instrText>given</w:instrText>
      </w:r>
      <w:r w:rsidR="0043716B" w:rsidRPr="00C348F4">
        <w:rPr>
          <w:i/>
        </w:rPr>
        <w:instrText>":"</w:instrText>
      </w:r>
      <w:r w:rsidR="0043716B" w:rsidRPr="00C348F4">
        <w:rPr>
          <w:i/>
          <w:lang w:val="en-US"/>
        </w:rPr>
        <w:instrText>C</w:instrText>
      </w:r>
      <w:r w:rsidR="0043716B" w:rsidRPr="00C348F4">
        <w:rPr>
          <w:i/>
        </w:rPr>
        <w:instrText>","</w:instrText>
      </w:r>
      <w:r w:rsidR="0043716B" w:rsidRPr="00C348F4">
        <w:rPr>
          <w:i/>
          <w:lang w:val="en-US"/>
        </w:rPr>
        <w:instrText>non</w:instrText>
      </w:r>
      <w:r w:rsidR="0043716B" w:rsidRPr="00C348F4">
        <w:rPr>
          <w:i/>
        </w:rPr>
        <w:instrText>-</w:instrText>
      </w:r>
      <w:r w:rsidR="0043716B" w:rsidRPr="00C348F4">
        <w:rPr>
          <w:i/>
          <w:lang w:val="en-US"/>
        </w:rPr>
        <w:instrText>dropping</w:instrText>
      </w:r>
      <w:r w:rsidR="0043716B" w:rsidRPr="00C348F4">
        <w:rPr>
          <w:i/>
        </w:rPr>
        <w:instrText>-</w:instrText>
      </w:r>
      <w:r w:rsidR="0043716B" w:rsidRPr="00C348F4">
        <w:rPr>
          <w:i/>
          <w:lang w:val="en-US"/>
        </w:rPr>
        <w:instrText>particle</w:instrText>
      </w:r>
      <w:r w:rsidR="0043716B" w:rsidRPr="00C348F4">
        <w:rPr>
          <w:i/>
        </w:rPr>
        <w:instrText>":"","</w:instrText>
      </w:r>
      <w:r w:rsidR="0043716B" w:rsidRPr="00C348F4">
        <w:rPr>
          <w:i/>
          <w:lang w:val="en-US"/>
        </w:rPr>
        <w:instrText>parse</w:instrText>
      </w:r>
      <w:r w:rsidR="0043716B" w:rsidRPr="00C348F4">
        <w:rPr>
          <w:i/>
        </w:rPr>
        <w:instrText>-</w:instrText>
      </w:r>
      <w:r w:rsidR="0043716B" w:rsidRPr="00C348F4">
        <w:rPr>
          <w:i/>
          <w:lang w:val="en-US"/>
        </w:rPr>
        <w:instrText>names</w:instrText>
      </w:r>
      <w:r w:rsidR="0043716B" w:rsidRPr="00C348F4">
        <w:rPr>
          <w:i/>
        </w:rPr>
        <w:instrText>":</w:instrText>
      </w:r>
      <w:r w:rsidR="0043716B" w:rsidRPr="00C348F4">
        <w:rPr>
          <w:i/>
          <w:lang w:val="en-US"/>
        </w:rPr>
        <w:instrText>false</w:instrText>
      </w:r>
      <w:r w:rsidR="0043716B" w:rsidRPr="00C348F4">
        <w:rPr>
          <w:i/>
        </w:rPr>
        <w:instrText>,"</w:instrText>
      </w:r>
      <w:r w:rsidR="0043716B" w:rsidRPr="00C348F4">
        <w:rPr>
          <w:i/>
          <w:lang w:val="en-US"/>
        </w:rPr>
        <w:instrText>suffix</w:instrText>
      </w:r>
      <w:r w:rsidR="0043716B" w:rsidRPr="00C348F4">
        <w:rPr>
          <w:i/>
        </w:rPr>
        <w:instrText>":""},{"</w:instrText>
      </w:r>
      <w:r w:rsidR="0043716B" w:rsidRPr="00C348F4">
        <w:rPr>
          <w:i/>
          <w:lang w:val="en-US"/>
        </w:rPr>
        <w:instrText>dropping</w:instrText>
      </w:r>
      <w:r w:rsidR="0043716B" w:rsidRPr="00C348F4">
        <w:rPr>
          <w:i/>
        </w:rPr>
        <w:instrText>-</w:instrText>
      </w:r>
      <w:r w:rsidR="0043716B" w:rsidRPr="00C348F4">
        <w:rPr>
          <w:i/>
          <w:lang w:val="en-US"/>
        </w:rPr>
        <w:instrText>particle</w:instrText>
      </w:r>
      <w:r w:rsidR="0043716B" w:rsidRPr="00C348F4">
        <w:rPr>
          <w:i/>
        </w:rPr>
        <w:instrText>":"","</w:instrText>
      </w:r>
      <w:r w:rsidR="0043716B" w:rsidRPr="00C348F4">
        <w:rPr>
          <w:i/>
          <w:lang w:val="en-US"/>
        </w:rPr>
        <w:instrText>family</w:instrText>
      </w:r>
      <w:r w:rsidR="0043716B" w:rsidRPr="00C348F4">
        <w:rPr>
          <w:i/>
        </w:rPr>
        <w:instrText>":"</w:instrText>
      </w:r>
      <w:r w:rsidR="0043716B" w:rsidRPr="00C348F4">
        <w:rPr>
          <w:i/>
          <w:lang w:val="en-US"/>
        </w:rPr>
        <w:instrText>Salman</w:instrText>
      </w:r>
      <w:r w:rsidR="0043716B" w:rsidRPr="00C348F4">
        <w:rPr>
          <w:i/>
        </w:rPr>
        <w:instrText>","</w:instrText>
      </w:r>
      <w:r w:rsidR="0043716B" w:rsidRPr="00C348F4">
        <w:rPr>
          <w:i/>
          <w:lang w:val="en-US"/>
        </w:rPr>
        <w:instrText>given</w:instrText>
      </w:r>
      <w:r w:rsidR="0043716B" w:rsidRPr="00C348F4">
        <w:rPr>
          <w:i/>
        </w:rPr>
        <w:instrText>":"</w:instrText>
      </w:r>
      <w:r w:rsidR="0043716B" w:rsidRPr="00C348F4">
        <w:rPr>
          <w:i/>
          <w:lang w:val="en-US"/>
        </w:rPr>
        <w:instrText>M</w:instrText>
      </w:r>
      <w:r w:rsidR="0043716B" w:rsidRPr="00C348F4">
        <w:rPr>
          <w:i/>
        </w:rPr>
        <w:instrText>","</w:instrText>
      </w:r>
      <w:r w:rsidR="0043716B" w:rsidRPr="00C348F4">
        <w:rPr>
          <w:i/>
          <w:lang w:val="en-US"/>
        </w:rPr>
        <w:instrText>non</w:instrText>
      </w:r>
      <w:r w:rsidR="0043716B" w:rsidRPr="00C348F4">
        <w:rPr>
          <w:i/>
        </w:rPr>
        <w:instrText>-</w:instrText>
      </w:r>
      <w:r w:rsidR="0043716B" w:rsidRPr="00C348F4">
        <w:rPr>
          <w:i/>
          <w:lang w:val="en-US"/>
        </w:rPr>
        <w:instrText>dropping</w:instrText>
      </w:r>
      <w:r w:rsidR="0043716B" w:rsidRPr="00C348F4">
        <w:rPr>
          <w:i/>
        </w:rPr>
        <w:instrText>-</w:instrText>
      </w:r>
      <w:r w:rsidR="0043716B" w:rsidRPr="00C348F4">
        <w:rPr>
          <w:i/>
          <w:lang w:val="en-US"/>
        </w:rPr>
        <w:instrText>particle</w:instrText>
      </w:r>
      <w:r w:rsidR="0043716B" w:rsidRPr="00C348F4">
        <w:rPr>
          <w:i/>
        </w:rPr>
        <w:instrText>":"","</w:instrText>
      </w:r>
      <w:r w:rsidR="0043716B" w:rsidRPr="00C348F4">
        <w:rPr>
          <w:i/>
          <w:lang w:val="en-US"/>
        </w:rPr>
        <w:instrText>parse</w:instrText>
      </w:r>
      <w:r w:rsidR="0043716B" w:rsidRPr="00C348F4">
        <w:rPr>
          <w:i/>
        </w:rPr>
        <w:instrText>-</w:instrText>
      </w:r>
      <w:r w:rsidR="0043716B" w:rsidRPr="00C348F4">
        <w:rPr>
          <w:i/>
          <w:lang w:val="en-US"/>
        </w:rPr>
        <w:instrText>names</w:instrText>
      </w:r>
      <w:r w:rsidR="0043716B" w:rsidRPr="00C348F4">
        <w:rPr>
          <w:i/>
        </w:rPr>
        <w:instrText>":</w:instrText>
      </w:r>
      <w:r w:rsidR="0043716B" w:rsidRPr="00C348F4">
        <w:rPr>
          <w:i/>
          <w:lang w:val="en-US"/>
        </w:rPr>
        <w:instrText>false</w:instrText>
      </w:r>
      <w:r w:rsidR="0043716B" w:rsidRPr="00C348F4">
        <w:rPr>
          <w:i/>
        </w:rPr>
        <w:instrText>,"</w:instrText>
      </w:r>
      <w:r w:rsidR="0043716B" w:rsidRPr="00C348F4">
        <w:rPr>
          <w:i/>
          <w:lang w:val="en-US"/>
        </w:rPr>
        <w:instrText>suffix</w:instrText>
      </w:r>
      <w:r w:rsidR="0043716B" w:rsidRPr="00C348F4">
        <w:rPr>
          <w:i/>
        </w:rPr>
        <w:instrText>":""},{"</w:instrText>
      </w:r>
      <w:r w:rsidR="0043716B" w:rsidRPr="00C348F4">
        <w:rPr>
          <w:i/>
          <w:lang w:val="en-US"/>
        </w:rPr>
        <w:instrText>dropping</w:instrText>
      </w:r>
      <w:r w:rsidR="0043716B" w:rsidRPr="00C348F4">
        <w:rPr>
          <w:i/>
        </w:rPr>
        <w:instrText>-</w:instrText>
      </w:r>
      <w:r w:rsidR="0043716B" w:rsidRPr="00C348F4">
        <w:rPr>
          <w:i/>
          <w:lang w:val="en-US"/>
        </w:rPr>
        <w:instrText>particle</w:instrText>
      </w:r>
      <w:r w:rsidR="0043716B" w:rsidRPr="00C348F4">
        <w:rPr>
          <w:i/>
        </w:rPr>
        <w:instrText>":"","</w:instrText>
      </w:r>
      <w:r w:rsidR="0043716B" w:rsidRPr="00C348F4">
        <w:rPr>
          <w:i/>
          <w:lang w:val="en-US"/>
        </w:rPr>
        <w:instrText>family</w:instrText>
      </w:r>
      <w:r w:rsidR="0043716B" w:rsidRPr="00C348F4">
        <w:rPr>
          <w:i/>
        </w:rPr>
        <w:instrText>":"</w:instrText>
      </w:r>
      <w:r w:rsidR="0043716B" w:rsidRPr="00C348F4">
        <w:rPr>
          <w:i/>
          <w:lang w:val="en-US"/>
        </w:rPr>
        <w:instrText>Howes</w:instrText>
      </w:r>
      <w:r w:rsidR="0043716B" w:rsidRPr="00C348F4">
        <w:rPr>
          <w:i/>
        </w:rPr>
        <w:instrText>","</w:instrText>
      </w:r>
      <w:r w:rsidR="0043716B" w:rsidRPr="00C348F4">
        <w:rPr>
          <w:i/>
          <w:lang w:val="en-US"/>
        </w:rPr>
        <w:instrText>given</w:instrText>
      </w:r>
      <w:r w:rsidR="0043716B" w:rsidRPr="00C348F4">
        <w:rPr>
          <w:i/>
        </w:rPr>
        <w:instrText>":"</w:instrText>
      </w:r>
      <w:r w:rsidR="0043716B" w:rsidRPr="00C348F4">
        <w:rPr>
          <w:i/>
          <w:lang w:val="en-US"/>
        </w:rPr>
        <w:instrText>A</w:instrText>
      </w:r>
      <w:r w:rsidR="0043716B" w:rsidRPr="00C348F4">
        <w:rPr>
          <w:i/>
        </w:rPr>
        <w:instrText>","</w:instrText>
      </w:r>
      <w:r w:rsidR="0043716B" w:rsidRPr="00C348F4">
        <w:rPr>
          <w:i/>
          <w:lang w:val="en-US"/>
        </w:rPr>
        <w:instrText>non</w:instrText>
      </w:r>
      <w:r w:rsidR="0043716B" w:rsidRPr="00C348F4">
        <w:rPr>
          <w:i/>
        </w:rPr>
        <w:instrText>-</w:instrText>
      </w:r>
      <w:r w:rsidR="0043716B" w:rsidRPr="00C348F4">
        <w:rPr>
          <w:i/>
          <w:lang w:val="en-US"/>
        </w:rPr>
        <w:instrText>dropping</w:instrText>
      </w:r>
      <w:r w:rsidR="0043716B" w:rsidRPr="00C348F4">
        <w:rPr>
          <w:i/>
        </w:rPr>
        <w:instrText>-</w:instrText>
      </w:r>
      <w:r w:rsidR="0043716B" w:rsidRPr="00C348F4">
        <w:rPr>
          <w:i/>
          <w:lang w:val="en-US"/>
        </w:rPr>
        <w:instrText>particle</w:instrText>
      </w:r>
      <w:r w:rsidR="0043716B" w:rsidRPr="00C348F4">
        <w:rPr>
          <w:i/>
        </w:rPr>
        <w:instrText>":"","</w:instrText>
      </w:r>
      <w:r w:rsidR="0043716B" w:rsidRPr="00C348F4">
        <w:rPr>
          <w:i/>
          <w:lang w:val="en-US"/>
        </w:rPr>
        <w:instrText>parse</w:instrText>
      </w:r>
      <w:r w:rsidR="0043716B" w:rsidRPr="00C348F4">
        <w:rPr>
          <w:i/>
        </w:rPr>
        <w:instrText>-</w:instrText>
      </w:r>
      <w:r w:rsidR="0043716B" w:rsidRPr="00C348F4">
        <w:rPr>
          <w:i/>
          <w:lang w:val="en-US"/>
        </w:rPr>
        <w:instrText>names</w:instrText>
      </w:r>
      <w:r w:rsidR="0043716B" w:rsidRPr="00C348F4">
        <w:rPr>
          <w:i/>
        </w:rPr>
        <w:instrText>":</w:instrText>
      </w:r>
      <w:r w:rsidR="0043716B" w:rsidRPr="00C348F4">
        <w:rPr>
          <w:i/>
          <w:lang w:val="en-US"/>
        </w:rPr>
        <w:instrText>false</w:instrText>
      </w:r>
      <w:r w:rsidR="0043716B" w:rsidRPr="00C348F4">
        <w:rPr>
          <w:i/>
        </w:rPr>
        <w:instrText>,"</w:instrText>
      </w:r>
      <w:r w:rsidR="0043716B" w:rsidRPr="00C348F4">
        <w:rPr>
          <w:i/>
          <w:lang w:val="en-US"/>
        </w:rPr>
        <w:instrText>suffix</w:instrText>
      </w:r>
      <w:r w:rsidR="0043716B" w:rsidRPr="00C348F4">
        <w:rPr>
          <w:i/>
        </w:rPr>
        <w:instrText>":""},{"</w:instrText>
      </w:r>
      <w:r w:rsidR="0043716B" w:rsidRPr="00C348F4">
        <w:rPr>
          <w:i/>
          <w:lang w:val="en-US"/>
        </w:rPr>
        <w:instrText>dropping</w:instrText>
      </w:r>
      <w:r w:rsidR="0043716B" w:rsidRPr="00C348F4">
        <w:rPr>
          <w:i/>
        </w:rPr>
        <w:instrText>-</w:instrText>
      </w:r>
      <w:r w:rsidR="0043716B" w:rsidRPr="00C348F4">
        <w:rPr>
          <w:i/>
          <w:lang w:val="en-US"/>
        </w:rPr>
        <w:instrText>particle</w:instrText>
      </w:r>
      <w:r w:rsidR="0043716B" w:rsidRPr="00C348F4">
        <w:rPr>
          <w:i/>
        </w:rPr>
        <w:instrText>":"","</w:instrText>
      </w:r>
      <w:r w:rsidR="0043716B" w:rsidRPr="00C348F4">
        <w:rPr>
          <w:i/>
          <w:lang w:val="en-US"/>
        </w:rPr>
        <w:instrText>family</w:instrText>
      </w:r>
      <w:r w:rsidR="0043716B" w:rsidRPr="00C348F4">
        <w:rPr>
          <w:i/>
        </w:rPr>
        <w:instrText>":"</w:instrText>
      </w:r>
      <w:r w:rsidR="0043716B" w:rsidRPr="00C348F4">
        <w:rPr>
          <w:i/>
          <w:lang w:val="en-US"/>
        </w:rPr>
        <w:instrText>Chanan</w:instrText>
      </w:r>
      <w:r w:rsidR="0043716B" w:rsidRPr="00C348F4">
        <w:rPr>
          <w:i/>
        </w:rPr>
        <w:instrText>-</w:instrText>
      </w:r>
      <w:r w:rsidR="0043716B" w:rsidRPr="00C348F4">
        <w:rPr>
          <w:i/>
          <w:lang w:val="en-US"/>
        </w:rPr>
        <w:instrText>Khan</w:instrText>
      </w:r>
      <w:r w:rsidR="0043716B" w:rsidRPr="00C348F4">
        <w:rPr>
          <w:i/>
        </w:rPr>
        <w:instrText>","</w:instrText>
      </w:r>
      <w:r w:rsidR="0043716B" w:rsidRPr="00C348F4">
        <w:rPr>
          <w:i/>
          <w:lang w:val="en-US"/>
        </w:rPr>
        <w:instrText>given</w:instrText>
      </w:r>
      <w:r w:rsidR="0043716B" w:rsidRPr="00C348F4">
        <w:rPr>
          <w:i/>
        </w:rPr>
        <w:instrText>":"</w:instrText>
      </w:r>
      <w:r w:rsidR="0043716B" w:rsidRPr="00C348F4">
        <w:rPr>
          <w:i/>
          <w:lang w:val="en-US"/>
        </w:rPr>
        <w:instrText>A</w:instrText>
      </w:r>
      <w:r w:rsidR="0043716B" w:rsidRPr="00C348F4">
        <w:rPr>
          <w:i/>
        </w:rPr>
        <w:instrText>","</w:instrText>
      </w:r>
      <w:r w:rsidR="0043716B" w:rsidRPr="00C348F4">
        <w:rPr>
          <w:i/>
          <w:lang w:val="en-US"/>
        </w:rPr>
        <w:instrText>non</w:instrText>
      </w:r>
      <w:r w:rsidR="0043716B" w:rsidRPr="00C348F4">
        <w:rPr>
          <w:i/>
        </w:rPr>
        <w:instrText>-</w:instrText>
      </w:r>
      <w:r w:rsidR="0043716B" w:rsidRPr="00C348F4">
        <w:rPr>
          <w:i/>
          <w:lang w:val="en-US"/>
        </w:rPr>
        <w:instrText>dropping</w:instrText>
      </w:r>
      <w:r w:rsidR="0043716B" w:rsidRPr="00C348F4">
        <w:rPr>
          <w:i/>
        </w:rPr>
        <w:instrText>-</w:instrText>
      </w:r>
      <w:r w:rsidR="0043716B" w:rsidRPr="00C348F4">
        <w:rPr>
          <w:i/>
          <w:lang w:val="en-US"/>
        </w:rPr>
        <w:instrText>particle</w:instrText>
      </w:r>
      <w:r w:rsidR="0043716B" w:rsidRPr="00C348F4">
        <w:rPr>
          <w:i/>
        </w:rPr>
        <w:instrText>":"","</w:instrText>
      </w:r>
      <w:r w:rsidR="0043716B" w:rsidRPr="00C348F4">
        <w:rPr>
          <w:i/>
          <w:lang w:val="en-US"/>
        </w:rPr>
        <w:instrText>parse</w:instrText>
      </w:r>
      <w:r w:rsidR="0043716B" w:rsidRPr="00C348F4">
        <w:rPr>
          <w:i/>
        </w:rPr>
        <w:instrText>-</w:instrText>
      </w:r>
      <w:r w:rsidR="0043716B" w:rsidRPr="00C348F4">
        <w:rPr>
          <w:i/>
          <w:lang w:val="en-US"/>
        </w:rPr>
        <w:instrText>names</w:instrText>
      </w:r>
      <w:r w:rsidR="0043716B" w:rsidRPr="00C348F4">
        <w:rPr>
          <w:i/>
        </w:rPr>
        <w:instrText>":</w:instrText>
      </w:r>
      <w:r w:rsidR="0043716B" w:rsidRPr="00C348F4">
        <w:rPr>
          <w:i/>
          <w:lang w:val="en-US"/>
        </w:rPr>
        <w:instrText>false</w:instrText>
      </w:r>
      <w:r w:rsidR="0043716B" w:rsidRPr="00C348F4">
        <w:rPr>
          <w:i/>
        </w:rPr>
        <w:instrText>,"</w:instrText>
      </w:r>
      <w:r w:rsidR="0043716B" w:rsidRPr="00C348F4">
        <w:rPr>
          <w:i/>
          <w:lang w:val="en-US"/>
        </w:rPr>
        <w:instrText>suffix</w:instrText>
      </w:r>
      <w:r w:rsidR="0043716B" w:rsidRPr="00C348F4">
        <w:rPr>
          <w:i/>
        </w:rPr>
        <w:instrText>":""}],"</w:instrText>
      </w:r>
      <w:r w:rsidR="0043716B" w:rsidRPr="00C348F4">
        <w:rPr>
          <w:i/>
          <w:lang w:val="en-US"/>
        </w:rPr>
        <w:instrText>container</w:instrText>
      </w:r>
      <w:r w:rsidR="0043716B" w:rsidRPr="00C348F4">
        <w:rPr>
          <w:i/>
        </w:rPr>
        <w:instrText>-</w:instrText>
      </w:r>
      <w:r w:rsidR="0043716B" w:rsidRPr="00C348F4">
        <w:rPr>
          <w:i/>
          <w:lang w:val="en-US"/>
        </w:rPr>
        <w:instrText>title</w:instrText>
      </w:r>
      <w:r w:rsidR="0043716B" w:rsidRPr="00C348F4">
        <w:rPr>
          <w:i/>
        </w:rPr>
        <w:instrText>":"</w:instrText>
      </w:r>
      <w:r w:rsidR="0043716B" w:rsidRPr="00C348F4">
        <w:rPr>
          <w:i/>
          <w:lang w:val="en-US"/>
        </w:rPr>
        <w:instrText>Leukemia</w:instrText>
      </w:r>
      <w:r w:rsidR="0043716B" w:rsidRPr="00C348F4">
        <w:rPr>
          <w:i/>
        </w:rPr>
        <w:instrText xml:space="preserve"> &amp; </w:instrText>
      </w:r>
      <w:r w:rsidR="0043716B" w:rsidRPr="00C348F4">
        <w:rPr>
          <w:i/>
          <w:lang w:val="en-US"/>
        </w:rPr>
        <w:instrText>lymphoma</w:instrText>
      </w:r>
      <w:r w:rsidR="0043716B" w:rsidRPr="00C348F4">
        <w:rPr>
          <w:i/>
        </w:rPr>
        <w:instrText>","</w:instrText>
      </w:r>
      <w:r w:rsidR="0043716B" w:rsidRPr="00C348F4">
        <w:rPr>
          <w:i/>
          <w:lang w:val="en-US"/>
        </w:rPr>
        <w:instrText>id</w:instrText>
      </w:r>
      <w:r w:rsidR="0043716B" w:rsidRPr="00C348F4">
        <w:rPr>
          <w:i/>
        </w:rPr>
        <w:instrText>":"</w:instrText>
      </w:r>
      <w:r w:rsidR="0043716B" w:rsidRPr="00C348F4">
        <w:rPr>
          <w:i/>
          <w:lang w:val="en-US"/>
        </w:rPr>
        <w:instrText>ITEM</w:instrText>
      </w:r>
      <w:r w:rsidR="0043716B" w:rsidRPr="00C348F4">
        <w:rPr>
          <w:i/>
        </w:rPr>
        <w:instrText>-4","</w:instrText>
      </w:r>
      <w:r w:rsidR="0043716B" w:rsidRPr="00C348F4">
        <w:rPr>
          <w:i/>
          <w:lang w:val="en-US"/>
        </w:rPr>
        <w:instrText>issued</w:instrText>
      </w:r>
      <w:r w:rsidR="0043716B" w:rsidRPr="00C348F4">
        <w:rPr>
          <w:i/>
        </w:rPr>
        <w:instrText>":{"</w:instrText>
      </w:r>
      <w:r w:rsidR="0043716B" w:rsidRPr="00C348F4">
        <w:rPr>
          <w:i/>
          <w:lang w:val="en-US"/>
        </w:rPr>
        <w:instrText>date</w:instrText>
      </w:r>
      <w:r w:rsidR="0043716B" w:rsidRPr="00C348F4">
        <w:rPr>
          <w:i/>
        </w:rPr>
        <w:instrText>-</w:instrText>
      </w:r>
      <w:r w:rsidR="0043716B" w:rsidRPr="00C348F4">
        <w:rPr>
          <w:i/>
          <w:lang w:val="en-US"/>
        </w:rPr>
        <w:instrText>parts</w:instrText>
      </w:r>
      <w:r w:rsidR="0043716B" w:rsidRPr="00C348F4">
        <w:rPr>
          <w:i/>
        </w:rPr>
        <w:instrText>":[["2017"]]},"</w:instrText>
      </w:r>
      <w:r w:rsidR="0043716B" w:rsidRPr="00C348F4">
        <w:rPr>
          <w:i/>
          <w:lang w:val="en-US"/>
        </w:rPr>
        <w:instrText>page</w:instrText>
      </w:r>
      <w:r w:rsidR="0043716B" w:rsidRPr="00C348F4">
        <w:rPr>
          <w:i/>
        </w:rPr>
        <w:instrText>":"192-194","</w:instrText>
      </w:r>
      <w:r w:rsidR="0043716B" w:rsidRPr="00C348F4">
        <w:rPr>
          <w:i/>
          <w:lang w:val="en-US"/>
        </w:rPr>
        <w:instrText>title</w:instrText>
      </w:r>
      <w:r w:rsidR="0043716B" w:rsidRPr="00C348F4">
        <w:rPr>
          <w:i/>
        </w:rPr>
        <w:instrText>":"</w:instrText>
      </w:r>
      <w:r w:rsidR="0043716B" w:rsidRPr="00C348F4">
        <w:rPr>
          <w:i/>
          <w:lang w:val="en-US"/>
        </w:rPr>
        <w:instrText>Three</w:instrText>
      </w:r>
      <w:r w:rsidR="0043716B" w:rsidRPr="00C348F4">
        <w:rPr>
          <w:i/>
        </w:rPr>
        <w:instrText>-</w:instrText>
      </w:r>
      <w:r w:rsidR="0043716B" w:rsidRPr="00C348F4">
        <w:rPr>
          <w:i/>
          <w:lang w:val="en-US"/>
        </w:rPr>
        <w:instrText>year</w:instrText>
      </w:r>
      <w:r w:rsidR="0043716B" w:rsidRPr="00C348F4">
        <w:rPr>
          <w:i/>
        </w:rPr>
        <w:instrText xml:space="preserve"> </w:instrText>
      </w:r>
      <w:r w:rsidR="0043716B" w:rsidRPr="00C348F4">
        <w:rPr>
          <w:i/>
          <w:lang w:val="en-US"/>
        </w:rPr>
        <w:instrText>follow</w:instrText>
      </w:r>
      <w:r w:rsidR="0043716B" w:rsidRPr="00C348F4">
        <w:rPr>
          <w:i/>
        </w:rPr>
        <w:instrText>-</w:instrText>
      </w:r>
      <w:r w:rsidR="0043716B" w:rsidRPr="00C348F4">
        <w:rPr>
          <w:i/>
          <w:lang w:val="en-US"/>
        </w:rPr>
        <w:instrText>up</w:instrText>
      </w:r>
      <w:r w:rsidR="0043716B" w:rsidRPr="00C348F4">
        <w:rPr>
          <w:i/>
        </w:rPr>
        <w:instrText xml:space="preserve"> </w:instrText>
      </w:r>
      <w:r w:rsidR="0043716B" w:rsidRPr="00C348F4">
        <w:rPr>
          <w:i/>
          <w:lang w:val="en-US"/>
        </w:rPr>
        <w:instrText>of</w:instrText>
      </w:r>
      <w:r w:rsidR="0043716B" w:rsidRPr="00C348F4">
        <w:rPr>
          <w:i/>
        </w:rPr>
        <w:instrText xml:space="preserve"> </w:instrText>
      </w:r>
      <w:r w:rsidR="0043716B" w:rsidRPr="00C348F4">
        <w:rPr>
          <w:i/>
          <w:lang w:val="en-US"/>
        </w:rPr>
        <w:instrText>patients</w:instrText>
      </w:r>
      <w:r w:rsidR="0043716B" w:rsidRPr="00C348F4">
        <w:rPr>
          <w:i/>
        </w:rPr>
        <w:instrText xml:space="preserve"> </w:instrText>
      </w:r>
      <w:r w:rsidR="0043716B" w:rsidRPr="00C348F4">
        <w:rPr>
          <w:i/>
          <w:lang w:val="en-US"/>
        </w:rPr>
        <w:instrText>with</w:instrText>
      </w:r>
      <w:r w:rsidR="0043716B" w:rsidRPr="00C348F4">
        <w:rPr>
          <w:i/>
        </w:rPr>
        <w:instrText xml:space="preserve"> </w:instrText>
      </w:r>
      <w:r w:rsidR="0043716B" w:rsidRPr="00C348F4">
        <w:rPr>
          <w:i/>
          <w:lang w:val="en-US"/>
        </w:rPr>
        <w:instrText>previously</w:instrText>
      </w:r>
      <w:r w:rsidR="0043716B" w:rsidRPr="00C348F4">
        <w:rPr>
          <w:i/>
        </w:rPr>
        <w:instrText xml:space="preserve"> </w:instrText>
      </w:r>
      <w:r w:rsidR="0043716B" w:rsidRPr="00C348F4">
        <w:rPr>
          <w:i/>
          <w:lang w:val="en-US"/>
        </w:rPr>
        <w:instrText>treated</w:instrText>
      </w:r>
      <w:r w:rsidR="0043716B" w:rsidRPr="00C348F4">
        <w:rPr>
          <w:i/>
        </w:rPr>
        <w:instrText xml:space="preserve"> </w:instrText>
      </w:r>
      <w:r w:rsidR="0043716B" w:rsidRPr="00C348F4">
        <w:rPr>
          <w:i/>
          <w:lang w:val="en-US"/>
        </w:rPr>
        <w:instrText>chronic</w:instrText>
      </w:r>
      <w:r w:rsidR="0043716B" w:rsidRPr="00C348F4">
        <w:rPr>
          <w:i/>
        </w:rPr>
        <w:instrText xml:space="preserve"> </w:instrText>
      </w:r>
      <w:r w:rsidR="0043716B" w:rsidRPr="00C348F4">
        <w:rPr>
          <w:i/>
          <w:lang w:val="en-US"/>
        </w:rPr>
        <w:instrText>lymphocytic</w:instrText>
      </w:r>
      <w:r w:rsidR="0043716B" w:rsidRPr="00C348F4">
        <w:rPr>
          <w:i/>
        </w:rPr>
        <w:instrText xml:space="preserve"> </w:instrText>
      </w:r>
      <w:r w:rsidR="0043716B" w:rsidRPr="00C348F4">
        <w:rPr>
          <w:i/>
          <w:lang w:val="en-US"/>
        </w:rPr>
        <w:instrText>leukemia</w:instrText>
      </w:r>
      <w:r w:rsidR="0043716B" w:rsidRPr="00C348F4">
        <w:rPr>
          <w:i/>
        </w:rPr>
        <w:instrText xml:space="preserve"> (</w:instrText>
      </w:r>
      <w:r w:rsidR="0043716B" w:rsidRPr="00C348F4">
        <w:rPr>
          <w:i/>
          <w:lang w:val="en-US"/>
        </w:rPr>
        <w:instrText>CLL</w:instrText>
      </w:r>
      <w:r w:rsidR="0043716B" w:rsidRPr="00C348F4">
        <w:rPr>
          <w:i/>
        </w:rPr>
        <w:instrText xml:space="preserve">) </w:instrText>
      </w:r>
      <w:r w:rsidR="0043716B" w:rsidRPr="00C348F4">
        <w:rPr>
          <w:i/>
          <w:lang w:val="en-US"/>
        </w:rPr>
        <w:instrText>or</w:instrText>
      </w:r>
      <w:r w:rsidR="0043716B" w:rsidRPr="00C348F4">
        <w:rPr>
          <w:i/>
        </w:rPr>
        <w:instrText xml:space="preserve"> </w:instrText>
      </w:r>
      <w:r w:rsidR="0043716B" w:rsidRPr="00C348F4">
        <w:rPr>
          <w:i/>
          <w:lang w:val="en-US"/>
        </w:rPr>
        <w:instrText>small</w:instrText>
      </w:r>
      <w:r w:rsidR="0043716B" w:rsidRPr="00C348F4">
        <w:rPr>
          <w:i/>
        </w:rPr>
        <w:instrText xml:space="preserve"> </w:instrText>
      </w:r>
      <w:r w:rsidR="0043716B" w:rsidRPr="00C348F4">
        <w:rPr>
          <w:i/>
          <w:lang w:val="en-US"/>
        </w:rPr>
        <w:instrText>lymphocytic</w:instrText>
      </w:r>
      <w:r w:rsidR="0043716B" w:rsidRPr="00C348F4">
        <w:rPr>
          <w:i/>
        </w:rPr>
        <w:instrText xml:space="preserve"> </w:instrText>
      </w:r>
      <w:r w:rsidR="0043716B" w:rsidRPr="00C348F4">
        <w:rPr>
          <w:i/>
          <w:lang w:val="en-US"/>
        </w:rPr>
        <w:instrText>lymphoma</w:instrText>
      </w:r>
      <w:r w:rsidR="0043716B" w:rsidRPr="00C348F4">
        <w:rPr>
          <w:i/>
        </w:rPr>
        <w:instrText xml:space="preserve"> (</w:instrText>
      </w:r>
      <w:r w:rsidR="0043716B" w:rsidRPr="00C348F4">
        <w:rPr>
          <w:i/>
          <w:lang w:val="en-US"/>
        </w:rPr>
        <w:instrText>SLL</w:instrText>
      </w:r>
      <w:r w:rsidR="0043716B" w:rsidRPr="00C348F4">
        <w:rPr>
          <w:i/>
        </w:rPr>
        <w:instrText xml:space="preserve">) </w:instrText>
      </w:r>
      <w:r w:rsidR="0043716B" w:rsidRPr="00C348F4">
        <w:rPr>
          <w:i/>
          <w:lang w:val="en-US"/>
        </w:rPr>
        <w:instrText>receiving</w:instrText>
      </w:r>
      <w:r w:rsidR="0043716B" w:rsidRPr="00C348F4">
        <w:rPr>
          <w:i/>
        </w:rPr>
        <w:instrText xml:space="preserve"> </w:instrText>
      </w:r>
      <w:r w:rsidR="0043716B" w:rsidRPr="00C348F4">
        <w:rPr>
          <w:i/>
          <w:lang w:val="en-US"/>
        </w:rPr>
        <w:instrText>ibrutinib</w:instrText>
      </w:r>
      <w:r w:rsidR="0043716B" w:rsidRPr="00C348F4">
        <w:rPr>
          <w:i/>
        </w:rPr>
        <w:instrText xml:space="preserve"> </w:instrText>
      </w:r>
      <w:r w:rsidR="0043716B" w:rsidRPr="00C348F4">
        <w:rPr>
          <w:i/>
          <w:lang w:val="en-US"/>
        </w:rPr>
        <w:instrText>plus</w:instrText>
      </w:r>
      <w:r w:rsidR="0043716B" w:rsidRPr="00C348F4">
        <w:rPr>
          <w:i/>
        </w:rPr>
        <w:instrText xml:space="preserve"> </w:instrText>
      </w:r>
      <w:r w:rsidR="0043716B" w:rsidRPr="00C348F4">
        <w:rPr>
          <w:i/>
          <w:lang w:val="en-US"/>
        </w:rPr>
        <w:instrText>bendamustine</w:instrText>
      </w:r>
      <w:r w:rsidR="0043716B" w:rsidRPr="00C348F4">
        <w:rPr>
          <w:i/>
        </w:rPr>
        <w:instrText xml:space="preserve"> </w:instrText>
      </w:r>
      <w:r w:rsidR="0043716B" w:rsidRPr="00C348F4">
        <w:rPr>
          <w:i/>
          <w:lang w:val="en-US"/>
        </w:rPr>
        <w:instrText>and</w:instrText>
      </w:r>
      <w:r w:rsidR="0043716B" w:rsidRPr="00C348F4">
        <w:rPr>
          <w:i/>
        </w:rPr>
        <w:instrText xml:space="preserve"> </w:instrText>
      </w:r>
      <w:r w:rsidR="0043716B" w:rsidRPr="00C348F4">
        <w:rPr>
          <w:i/>
          <w:lang w:val="en-US"/>
        </w:rPr>
        <w:instrText>rituximab</w:instrText>
      </w:r>
      <w:r w:rsidR="0043716B" w:rsidRPr="00C348F4">
        <w:rPr>
          <w:i/>
        </w:rPr>
        <w:instrText xml:space="preserve"> (</w:instrText>
      </w:r>
      <w:r w:rsidR="0043716B" w:rsidRPr="00C348F4">
        <w:rPr>
          <w:i/>
          <w:lang w:val="en-US"/>
        </w:rPr>
        <w:instrText>BR</w:instrText>
      </w:r>
      <w:r w:rsidR="0043716B" w:rsidRPr="00C348F4">
        <w:rPr>
          <w:i/>
        </w:rPr>
        <w:instrText xml:space="preserve">) </w:instrText>
      </w:r>
      <w:r w:rsidR="0043716B" w:rsidRPr="00C348F4">
        <w:rPr>
          <w:i/>
          <w:lang w:val="en-US"/>
        </w:rPr>
        <w:instrText>versus</w:instrText>
      </w:r>
      <w:r w:rsidR="0043716B" w:rsidRPr="00C348F4">
        <w:rPr>
          <w:i/>
        </w:rPr>
        <w:instrText xml:space="preserve"> </w:instrText>
      </w:r>
      <w:r w:rsidR="0043716B" w:rsidRPr="00C348F4">
        <w:rPr>
          <w:i/>
          <w:lang w:val="en-US"/>
        </w:rPr>
        <w:instrText>placebo</w:instrText>
      </w:r>
      <w:r w:rsidR="0043716B" w:rsidRPr="00C348F4">
        <w:rPr>
          <w:i/>
        </w:rPr>
        <w:instrText xml:space="preserve"> </w:instrText>
      </w:r>
      <w:r w:rsidR="0043716B" w:rsidRPr="00C348F4">
        <w:rPr>
          <w:i/>
          <w:lang w:val="en-US"/>
        </w:rPr>
        <w:instrText>plus</w:instrText>
      </w:r>
      <w:r w:rsidR="0043716B" w:rsidRPr="00C348F4">
        <w:rPr>
          <w:i/>
        </w:rPr>
        <w:instrText xml:space="preserve"> </w:instrText>
      </w:r>
      <w:r w:rsidR="0043716B" w:rsidRPr="00C348F4">
        <w:rPr>
          <w:i/>
          <w:lang w:val="en-US"/>
        </w:rPr>
        <w:instrText>BR</w:instrText>
      </w:r>
      <w:r w:rsidR="0043716B" w:rsidRPr="00C348F4">
        <w:rPr>
          <w:i/>
        </w:rPr>
        <w:instrText xml:space="preserve">: </w:instrText>
      </w:r>
      <w:r w:rsidR="0043716B" w:rsidRPr="00C348F4">
        <w:rPr>
          <w:i/>
          <w:lang w:val="en-US"/>
        </w:rPr>
        <w:instrText>an</w:instrText>
      </w:r>
      <w:r w:rsidR="0043716B" w:rsidRPr="00C348F4">
        <w:rPr>
          <w:i/>
        </w:rPr>
        <w:instrText xml:space="preserve"> </w:instrText>
      </w:r>
      <w:r w:rsidR="0043716B" w:rsidRPr="00C348F4">
        <w:rPr>
          <w:i/>
          <w:lang w:val="en-US"/>
        </w:rPr>
        <w:instrText>update</w:instrText>
      </w:r>
      <w:r w:rsidR="0043716B" w:rsidRPr="00C348F4">
        <w:rPr>
          <w:i/>
        </w:rPr>
        <w:instrText xml:space="preserve"> </w:instrText>
      </w:r>
      <w:r w:rsidR="0043716B" w:rsidRPr="00C348F4">
        <w:rPr>
          <w:i/>
          <w:lang w:val="en-US"/>
        </w:rPr>
        <w:instrText>of</w:instrText>
      </w:r>
      <w:r w:rsidR="0043716B" w:rsidRPr="00C348F4">
        <w:rPr>
          <w:i/>
        </w:rPr>
        <w:instrText xml:space="preserve"> </w:instrText>
      </w:r>
      <w:r w:rsidR="0043716B" w:rsidRPr="00C348F4">
        <w:rPr>
          <w:i/>
          <w:lang w:val="en-US"/>
        </w:rPr>
        <w:instrText>the</w:instrText>
      </w:r>
      <w:r w:rsidR="0043716B" w:rsidRPr="00C348F4">
        <w:rPr>
          <w:i/>
        </w:rPr>
        <w:instrText xml:space="preserve"> </w:instrText>
      </w:r>
      <w:r w:rsidR="0043716B" w:rsidRPr="00C348F4">
        <w:rPr>
          <w:i/>
          <w:lang w:val="en-US"/>
        </w:rPr>
        <w:instrText>HELIOS</w:instrText>
      </w:r>
      <w:r w:rsidR="0043716B" w:rsidRPr="00C348F4">
        <w:rPr>
          <w:i/>
        </w:rPr>
        <w:instrText xml:space="preserve"> </w:instrText>
      </w:r>
      <w:r w:rsidR="0043716B" w:rsidRPr="00C348F4">
        <w:rPr>
          <w:i/>
          <w:lang w:val="en-US"/>
        </w:rPr>
        <w:instrText>study</w:instrText>
      </w:r>
      <w:r w:rsidR="0043716B" w:rsidRPr="00C348F4">
        <w:rPr>
          <w:i/>
        </w:rPr>
        <w:instrText>.","</w:instrText>
      </w:r>
      <w:r w:rsidR="0043716B" w:rsidRPr="00C348F4">
        <w:rPr>
          <w:i/>
          <w:lang w:val="en-US"/>
        </w:rPr>
        <w:instrText>type</w:instrText>
      </w:r>
      <w:r w:rsidR="0043716B" w:rsidRPr="00C348F4">
        <w:rPr>
          <w:i/>
        </w:rPr>
        <w:instrText>":"</w:instrText>
      </w:r>
      <w:r w:rsidR="0043716B" w:rsidRPr="00C348F4">
        <w:rPr>
          <w:i/>
          <w:lang w:val="en-US"/>
        </w:rPr>
        <w:instrText>article</w:instrText>
      </w:r>
      <w:r w:rsidR="0043716B" w:rsidRPr="00C348F4">
        <w:rPr>
          <w:i/>
        </w:rPr>
        <w:instrText>-</w:instrText>
      </w:r>
      <w:r w:rsidR="0043716B" w:rsidRPr="00C348F4">
        <w:rPr>
          <w:i/>
          <w:lang w:val="en-US"/>
        </w:rPr>
        <w:instrText>journal</w:instrText>
      </w:r>
      <w:r w:rsidR="0043716B" w:rsidRPr="00C348F4">
        <w:rPr>
          <w:i/>
        </w:rPr>
        <w:instrText>","</w:instrText>
      </w:r>
      <w:r w:rsidR="0043716B" w:rsidRPr="00C348F4">
        <w:rPr>
          <w:i/>
          <w:lang w:val="en-US"/>
        </w:rPr>
        <w:instrText>volume</w:instrText>
      </w:r>
      <w:r w:rsidR="0043716B" w:rsidRPr="00C348F4">
        <w:rPr>
          <w:i/>
        </w:rPr>
        <w:instrText>":"58"},"</w:instrText>
      </w:r>
      <w:r w:rsidR="0043716B" w:rsidRPr="00C348F4">
        <w:rPr>
          <w:i/>
          <w:lang w:val="en-US"/>
        </w:rPr>
        <w:instrText>uris</w:instrText>
      </w:r>
      <w:r w:rsidR="0043716B" w:rsidRPr="00C348F4">
        <w:rPr>
          <w:i/>
        </w:rPr>
        <w:instrText>":["</w:instrText>
      </w:r>
      <w:r w:rsidR="0043716B" w:rsidRPr="00C348F4">
        <w:rPr>
          <w:i/>
          <w:lang w:val="en-US"/>
        </w:rPr>
        <w:instrText>http</w:instrText>
      </w:r>
      <w:r w:rsidR="0043716B" w:rsidRPr="00C348F4">
        <w:rPr>
          <w:i/>
        </w:rPr>
        <w:instrText>://</w:instrText>
      </w:r>
      <w:r w:rsidR="0043716B" w:rsidRPr="00C348F4">
        <w:rPr>
          <w:i/>
          <w:lang w:val="en-US"/>
        </w:rPr>
        <w:instrText>www</w:instrText>
      </w:r>
      <w:r w:rsidR="0043716B" w:rsidRPr="00C348F4">
        <w:rPr>
          <w:i/>
        </w:rPr>
        <w:instrText>.</w:instrText>
      </w:r>
      <w:r w:rsidR="0043716B" w:rsidRPr="00C348F4">
        <w:rPr>
          <w:i/>
          <w:lang w:val="en-US"/>
        </w:rPr>
        <w:instrText>mendeley</w:instrText>
      </w:r>
      <w:r w:rsidR="0043716B" w:rsidRPr="00C348F4">
        <w:rPr>
          <w:i/>
        </w:rPr>
        <w:instrText>.</w:instrText>
      </w:r>
      <w:r w:rsidR="0043716B" w:rsidRPr="00C348F4">
        <w:rPr>
          <w:i/>
          <w:lang w:val="en-US"/>
        </w:rPr>
        <w:instrText>com</w:instrText>
      </w:r>
      <w:r w:rsidR="0043716B" w:rsidRPr="00C348F4">
        <w:rPr>
          <w:i/>
        </w:rPr>
        <w:instrText>/</w:instrText>
      </w:r>
      <w:r w:rsidR="0043716B" w:rsidRPr="00C348F4">
        <w:rPr>
          <w:i/>
          <w:lang w:val="en-US"/>
        </w:rPr>
        <w:instrText>documents</w:instrText>
      </w:r>
      <w:r w:rsidR="0043716B" w:rsidRPr="00C348F4">
        <w:rPr>
          <w:i/>
        </w:rPr>
        <w:instrText>/?</w:instrText>
      </w:r>
      <w:r w:rsidR="0043716B" w:rsidRPr="00C348F4">
        <w:rPr>
          <w:i/>
          <w:lang w:val="en-US"/>
        </w:rPr>
        <w:instrText>uuid</w:instrText>
      </w:r>
      <w:r w:rsidR="0043716B" w:rsidRPr="00C348F4">
        <w:rPr>
          <w:i/>
        </w:rPr>
        <w:instrText>=3043</w:instrText>
      </w:r>
      <w:r w:rsidR="0043716B" w:rsidRPr="00C348F4">
        <w:rPr>
          <w:i/>
          <w:lang w:val="en-US"/>
        </w:rPr>
        <w:instrText>d</w:instrText>
      </w:r>
      <w:r w:rsidR="0043716B" w:rsidRPr="00C348F4">
        <w:rPr>
          <w:i/>
        </w:rPr>
        <w:instrText>3</w:instrText>
      </w:r>
      <w:r w:rsidR="0043716B" w:rsidRPr="00C348F4">
        <w:rPr>
          <w:i/>
          <w:lang w:val="en-US"/>
        </w:rPr>
        <w:instrText>aa</w:instrText>
      </w:r>
      <w:r w:rsidR="0043716B" w:rsidRPr="00C348F4">
        <w:rPr>
          <w:i/>
        </w:rPr>
        <w:instrText>-0</w:instrText>
      </w:r>
      <w:r w:rsidR="0043716B" w:rsidRPr="00C348F4">
        <w:rPr>
          <w:i/>
          <w:lang w:val="en-US"/>
        </w:rPr>
        <w:instrText>ac</w:instrText>
      </w:r>
      <w:r w:rsidR="0043716B" w:rsidRPr="00C348F4">
        <w:rPr>
          <w:i/>
        </w:rPr>
        <w:instrText>6-43</w:instrText>
      </w:r>
      <w:r w:rsidR="0043716B" w:rsidRPr="00C348F4">
        <w:rPr>
          <w:i/>
          <w:lang w:val="en-US"/>
        </w:rPr>
        <w:instrText>d</w:instrText>
      </w:r>
      <w:r w:rsidR="0043716B" w:rsidRPr="00C348F4">
        <w:rPr>
          <w:i/>
        </w:rPr>
        <w:instrText>0-8224-85</w:instrText>
      </w:r>
      <w:r w:rsidR="0043716B" w:rsidRPr="00C348F4">
        <w:rPr>
          <w:i/>
          <w:lang w:val="en-US"/>
        </w:rPr>
        <w:instrText>a</w:instrText>
      </w:r>
      <w:r w:rsidR="0043716B" w:rsidRPr="00C348F4">
        <w:rPr>
          <w:i/>
        </w:rPr>
        <w:instrText>252</w:instrText>
      </w:r>
      <w:r w:rsidR="0043716B" w:rsidRPr="00C348F4">
        <w:rPr>
          <w:i/>
          <w:lang w:val="en-US"/>
        </w:rPr>
        <w:instrText>bb</w:instrText>
      </w:r>
      <w:r w:rsidR="0043716B" w:rsidRPr="00C348F4">
        <w:rPr>
          <w:i/>
        </w:rPr>
        <w:instrText>08</w:instrText>
      </w:r>
      <w:r w:rsidR="0043716B" w:rsidRPr="00C348F4">
        <w:rPr>
          <w:i/>
          <w:lang w:val="en-US"/>
        </w:rPr>
        <w:instrText>e</w:instrText>
      </w:r>
      <w:r w:rsidR="0043716B" w:rsidRPr="00C348F4">
        <w:rPr>
          <w:i/>
        </w:rPr>
        <w:instrText>4"]}],"</w:instrText>
      </w:r>
      <w:r w:rsidR="0043716B" w:rsidRPr="00C348F4">
        <w:rPr>
          <w:i/>
          <w:lang w:val="en-US"/>
        </w:rPr>
        <w:instrText>mendeley</w:instrText>
      </w:r>
      <w:r w:rsidR="0043716B" w:rsidRPr="00C348F4">
        <w:rPr>
          <w:i/>
        </w:rPr>
        <w:instrText>":{"</w:instrText>
      </w:r>
      <w:r w:rsidR="0043716B" w:rsidRPr="00C348F4">
        <w:rPr>
          <w:i/>
          <w:lang w:val="en-US"/>
        </w:rPr>
        <w:instrText>formattedCitation</w:instrText>
      </w:r>
      <w:r w:rsidR="0043716B" w:rsidRPr="00C348F4">
        <w:rPr>
          <w:i/>
        </w:rPr>
        <w:instrText>":"[50–53]","</w:instrText>
      </w:r>
      <w:r w:rsidR="0043716B" w:rsidRPr="00C348F4">
        <w:rPr>
          <w:i/>
          <w:lang w:val="en-US"/>
        </w:rPr>
        <w:instrText>plainTextFormattedCitation</w:instrText>
      </w:r>
      <w:r w:rsidR="0043716B" w:rsidRPr="00C348F4">
        <w:rPr>
          <w:i/>
        </w:rPr>
        <w:instrText>":"[50–53]","</w:instrText>
      </w:r>
      <w:r w:rsidR="0043716B" w:rsidRPr="00C348F4">
        <w:rPr>
          <w:i/>
          <w:lang w:val="en-US"/>
        </w:rPr>
        <w:instrText>previouslyFormattedCitation</w:instrText>
      </w:r>
      <w:r w:rsidR="0043716B" w:rsidRPr="00C348F4">
        <w:rPr>
          <w:i/>
        </w:rPr>
        <w:instrText>":"[50–53]"},"</w:instrText>
      </w:r>
      <w:r w:rsidR="0043716B" w:rsidRPr="00C348F4">
        <w:rPr>
          <w:i/>
          <w:lang w:val="en-US"/>
        </w:rPr>
        <w:instrText>properties</w:instrText>
      </w:r>
      <w:r w:rsidR="0043716B" w:rsidRPr="00C348F4">
        <w:rPr>
          <w:i/>
        </w:rPr>
        <w:instrText>":{"</w:instrText>
      </w:r>
      <w:r w:rsidR="0043716B" w:rsidRPr="00C348F4">
        <w:rPr>
          <w:i/>
          <w:lang w:val="en-US"/>
        </w:rPr>
        <w:instrText>noteIndex</w:instrText>
      </w:r>
      <w:r w:rsidR="0043716B" w:rsidRPr="00C348F4">
        <w:rPr>
          <w:i/>
        </w:rPr>
        <w:instrText>":0},"</w:instrText>
      </w:r>
      <w:r w:rsidR="0043716B" w:rsidRPr="00C348F4">
        <w:rPr>
          <w:i/>
          <w:lang w:val="en-US"/>
        </w:rPr>
        <w:instrText>schema</w:instrText>
      </w:r>
      <w:r w:rsidR="0043716B" w:rsidRPr="00C348F4">
        <w:rPr>
          <w:i/>
        </w:rPr>
        <w:instrText>":"</w:instrText>
      </w:r>
      <w:r w:rsidR="0043716B" w:rsidRPr="00C348F4">
        <w:rPr>
          <w:i/>
          <w:lang w:val="en-US"/>
        </w:rPr>
        <w:instrText>https</w:instrText>
      </w:r>
      <w:r w:rsidR="0043716B" w:rsidRPr="00C348F4">
        <w:rPr>
          <w:i/>
        </w:rPr>
        <w:instrText>://</w:instrText>
      </w:r>
      <w:r w:rsidR="0043716B" w:rsidRPr="00C348F4">
        <w:rPr>
          <w:i/>
          <w:lang w:val="en-US"/>
        </w:rPr>
        <w:instrText>github</w:instrText>
      </w:r>
      <w:r w:rsidR="0043716B" w:rsidRPr="00C348F4">
        <w:rPr>
          <w:i/>
        </w:rPr>
        <w:instrText>.</w:instrText>
      </w:r>
      <w:r w:rsidR="0043716B" w:rsidRPr="00C348F4">
        <w:rPr>
          <w:i/>
          <w:lang w:val="en-US"/>
        </w:rPr>
        <w:instrText>com</w:instrText>
      </w:r>
      <w:r w:rsidR="0043716B" w:rsidRPr="00C348F4">
        <w:rPr>
          <w:i/>
        </w:rPr>
        <w:instrText>/</w:instrText>
      </w:r>
      <w:r w:rsidR="0043716B" w:rsidRPr="00C348F4">
        <w:rPr>
          <w:i/>
          <w:lang w:val="en-US"/>
        </w:rPr>
        <w:instrText>citation</w:instrText>
      </w:r>
      <w:r w:rsidR="0043716B" w:rsidRPr="00C348F4">
        <w:rPr>
          <w:i/>
        </w:rPr>
        <w:instrText>-</w:instrText>
      </w:r>
      <w:r w:rsidR="0043716B" w:rsidRPr="00C348F4">
        <w:rPr>
          <w:i/>
          <w:lang w:val="en-US"/>
        </w:rPr>
        <w:instrText>style</w:instrText>
      </w:r>
      <w:r w:rsidR="0043716B" w:rsidRPr="00C348F4">
        <w:rPr>
          <w:i/>
        </w:rPr>
        <w:instrText>-</w:instrText>
      </w:r>
      <w:r w:rsidR="0043716B" w:rsidRPr="00C348F4">
        <w:rPr>
          <w:i/>
          <w:lang w:val="en-US"/>
        </w:rPr>
        <w:instrText>language</w:instrText>
      </w:r>
      <w:r w:rsidR="0043716B" w:rsidRPr="00C348F4">
        <w:rPr>
          <w:i/>
        </w:rPr>
        <w:instrText>/</w:instrText>
      </w:r>
      <w:r w:rsidR="0043716B" w:rsidRPr="00C348F4">
        <w:rPr>
          <w:i/>
          <w:lang w:val="en-US"/>
        </w:rPr>
        <w:instrText>schema</w:instrText>
      </w:r>
      <w:r w:rsidR="0043716B" w:rsidRPr="00C348F4">
        <w:rPr>
          <w:i/>
        </w:rPr>
        <w:instrText>/</w:instrText>
      </w:r>
      <w:r w:rsidR="0043716B" w:rsidRPr="00C348F4">
        <w:rPr>
          <w:i/>
          <w:lang w:val="en-US"/>
        </w:rPr>
        <w:instrText>raw</w:instrText>
      </w:r>
      <w:r w:rsidR="0043716B" w:rsidRPr="00C348F4">
        <w:rPr>
          <w:i/>
        </w:rPr>
        <w:instrText>/</w:instrText>
      </w:r>
      <w:r w:rsidR="0043716B" w:rsidRPr="00C348F4">
        <w:rPr>
          <w:i/>
          <w:lang w:val="en-US"/>
        </w:rPr>
        <w:instrText>master</w:instrText>
      </w:r>
      <w:r w:rsidR="0043716B" w:rsidRPr="00C348F4">
        <w:rPr>
          <w:i/>
        </w:rPr>
        <w:instrText>/</w:instrText>
      </w:r>
      <w:r w:rsidR="0043716B" w:rsidRPr="00C348F4">
        <w:rPr>
          <w:i/>
          <w:lang w:val="en-US"/>
        </w:rPr>
        <w:instrText>csl</w:instrText>
      </w:r>
      <w:r w:rsidR="0043716B" w:rsidRPr="00C348F4">
        <w:rPr>
          <w:i/>
        </w:rPr>
        <w:instrText>-</w:instrText>
      </w:r>
      <w:r w:rsidR="0043716B" w:rsidRPr="00C348F4">
        <w:rPr>
          <w:i/>
          <w:lang w:val="en-US"/>
        </w:rPr>
        <w:instrText>citation</w:instrText>
      </w:r>
      <w:r w:rsidR="0043716B" w:rsidRPr="00C348F4">
        <w:rPr>
          <w:i/>
        </w:rPr>
        <w:instrText>.</w:instrText>
      </w:r>
      <w:r w:rsidR="0043716B" w:rsidRPr="00C348F4">
        <w:rPr>
          <w:i/>
          <w:lang w:val="en-US"/>
        </w:rPr>
        <w:instrText>json</w:instrText>
      </w:r>
      <w:r w:rsidR="0043716B" w:rsidRPr="00C348F4">
        <w:rPr>
          <w:i/>
        </w:rPr>
        <w:instrText>"}</w:instrText>
      </w:r>
      <w:r w:rsidR="000B0AC3" w:rsidRPr="00C348F4">
        <w:rPr>
          <w:i/>
          <w:lang w:val="en-US"/>
        </w:rPr>
        <w:fldChar w:fldCharType="separate"/>
      </w:r>
      <w:r w:rsidR="0043716B" w:rsidRPr="00C348F4">
        <w:rPr>
          <w:noProof/>
        </w:rPr>
        <w:t>[50–53]</w:t>
      </w:r>
      <w:r w:rsidR="000B0AC3" w:rsidRPr="00C348F4">
        <w:rPr>
          <w:i/>
          <w:lang w:val="en-US"/>
        </w:rPr>
        <w:fldChar w:fldCharType="end"/>
      </w:r>
      <w:r w:rsidR="004D7374" w:rsidRPr="00C348F4">
        <w:rPr>
          <w:i/>
        </w:rPr>
        <w:t>. Эффективность монотерапии ибрутинибом</w:t>
      </w:r>
      <w:r w:rsidR="00AD6066" w:rsidRPr="00C348F4">
        <w:rPr>
          <w:i/>
        </w:rPr>
        <w:t>**</w:t>
      </w:r>
      <w:r w:rsidR="004D7374" w:rsidRPr="00C348F4">
        <w:rPr>
          <w:i/>
        </w:rPr>
        <w:t xml:space="preserve"> у </w:t>
      </w:r>
      <w:r w:rsidR="0002391B" w:rsidRPr="00C348F4">
        <w:rPr>
          <w:i/>
        </w:rPr>
        <w:t>пациентов</w:t>
      </w:r>
      <w:r w:rsidR="004D7374" w:rsidRPr="00C348F4">
        <w:rPr>
          <w:i/>
        </w:rPr>
        <w:t xml:space="preserve"> с рецидивами составляет более 90</w:t>
      </w:r>
      <w:r w:rsidR="00DD3D1E" w:rsidRPr="00C348F4">
        <w:rPr>
          <w:i/>
        </w:rPr>
        <w:t xml:space="preserve"> %</w:t>
      </w:r>
      <w:r w:rsidR="004D7374" w:rsidRPr="00C348F4">
        <w:rPr>
          <w:i/>
        </w:rPr>
        <w:t>. Другой эффективной схемой лечени</w:t>
      </w:r>
      <w:r w:rsidR="00691D0D" w:rsidRPr="00C348F4">
        <w:rPr>
          <w:i/>
        </w:rPr>
        <w:t>я</w:t>
      </w:r>
      <w:r w:rsidR="004D7374" w:rsidRPr="00C348F4">
        <w:rPr>
          <w:i/>
        </w:rPr>
        <w:t xml:space="preserve"> рецидивов является комбинация венетоклакса с ритуксимабом</w:t>
      </w:r>
      <w:r w:rsidR="00AD6066" w:rsidRPr="00C348F4">
        <w:rPr>
          <w:i/>
        </w:rPr>
        <w:t>**</w:t>
      </w:r>
      <w:r w:rsidR="006D567B" w:rsidRPr="00C348F4">
        <w:rPr>
          <w:i/>
        </w:rPr>
        <w:t>: в</w:t>
      </w:r>
      <w:r w:rsidR="004D7374" w:rsidRPr="00C348F4">
        <w:rPr>
          <w:i/>
        </w:rPr>
        <w:t xml:space="preserve"> исследовании MURANO ВБП </w:t>
      </w:r>
      <w:r w:rsidR="00691D0D" w:rsidRPr="00C348F4">
        <w:rPr>
          <w:i/>
        </w:rPr>
        <w:t>после лечения</w:t>
      </w:r>
      <w:r w:rsidR="004D7374" w:rsidRPr="00C348F4">
        <w:rPr>
          <w:i/>
        </w:rPr>
        <w:t xml:space="preserve"> комбинаци</w:t>
      </w:r>
      <w:r w:rsidR="00691D0D" w:rsidRPr="00C348F4">
        <w:rPr>
          <w:i/>
        </w:rPr>
        <w:t>ей</w:t>
      </w:r>
      <w:r w:rsidR="004D7374" w:rsidRPr="00C348F4">
        <w:rPr>
          <w:i/>
        </w:rPr>
        <w:t xml:space="preserve"> венетоклакс</w:t>
      </w:r>
      <w:r w:rsidR="00691D0D" w:rsidRPr="00C348F4">
        <w:rPr>
          <w:i/>
        </w:rPr>
        <w:t>а</w:t>
      </w:r>
      <w:r w:rsidR="004D7374" w:rsidRPr="00C348F4">
        <w:rPr>
          <w:i/>
        </w:rPr>
        <w:t xml:space="preserve"> </w:t>
      </w:r>
      <w:r w:rsidR="00691D0D" w:rsidRPr="00C348F4">
        <w:rPr>
          <w:i/>
        </w:rPr>
        <w:t>с</w:t>
      </w:r>
      <w:r w:rsidR="004D7374" w:rsidRPr="00C348F4">
        <w:rPr>
          <w:i/>
        </w:rPr>
        <w:t xml:space="preserve"> ритуксимаб</w:t>
      </w:r>
      <w:r w:rsidR="00691D0D" w:rsidRPr="00C348F4">
        <w:rPr>
          <w:i/>
        </w:rPr>
        <w:t>ом</w:t>
      </w:r>
      <w:r w:rsidR="00AD6066" w:rsidRPr="00C348F4">
        <w:rPr>
          <w:i/>
        </w:rPr>
        <w:t>**</w:t>
      </w:r>
      <w:r w:rsidR="004D7374" w:rsidRPr="00C348F4">
        <w:rPr>
          <w:i/>
        </w:rPr>
        <w:t xml:space="preserve"> составила 84,9</w:t>
      </w:r>
      <w:r w:rsidR="00DD3D1E" w:rsidRPr="00C348F4">
        <w:rPr>
          <w:i/>
        </w:rPr>
        <w:t xml:space="preserve"> %</w:t>
      </w:r>
      <w:r w:rsidR="004D7374" w:rsidRPr="00C348F4">
        <w:rPr>
          <w:i/>
        </w:rPr>
        <w:t xml:space="preserve"> </w:t>
      </w:r>
      <w:r w:rsidR="00691D0D" w:rsidRPr="00C348F4">
        <w:rPr>
          <w:i/>
        </w:rPr>
        <w:t>(</w:t>
      </w:r>
      <w:r w:rsidR="004D7374" w:rsidRPr="00C348F4">
        <w:rPr>
          <w:i/>
        </w:rPr>
        <w:t>в сравнении с 36,3</w:t>
      </w:r>
      <w:r w:rsidR="00DD3D1E" w:rsidRPr="00C348F4">
        <w:rPr>
          <w:i/>
        </w:rPr>
        <w:t xml:space="preserve"> %</w:t>
      </w:r>
      <w:r w:rsidR="00691D0D" w:rsidRPr="00C348F4">
        <w:rPr>
          <w:i/>
        </w:rPr>
        <w:t xml:space="preserve"> при</w:t>
      </w:r>
      <w:r w:rsidR="004D7374" w:rsidRPr="00C348F4">
        <w:rPr>
          <w:i/>
        </w:rPr>
        <w:t xml:space="preserve"> </w:t>
      </w:r>
      <w:r w:rsidR="00691D0D" w:rsidRPr="00C348F4">
        <w:rPr>
          <w:i/>
        </w:rPr>
        <w:t xml:space="preserve">лечении </w:t>
      </w:r>
      <w:r w:rsidR="004D7374" w:rsidRPr="00C348F4">
        <w:rPr>
          <w:i/>
        </w:rPr>
        <w:t>комбинаци</w:t>
      </w:r>
      <w:r w:rsidR="00691D0D" w:rsidRPr="00C348F4">
        <w:rPr>
          <w:i/>
        </w:rPr>
        <w:t>ей</w:t>
      </w:r>
      <w:r w:rsidR="004D7374" w:rsidRPr="00C348F4">
        <w:rPr>
          <w:i/>
        </w:rPr>
        <w:t xml:space="preserve"> бендамустин</w:t>
      </w:r>
      <w:r w:rsidR="00691D0D" w:rsidRPr="00C348F4">
        <w:rPr>
          <w:i/>
        </w:rPr>
        <w:t>а</w:t>
      </w:r>
      <w:r w:rsidR="00AD6066" w:rsidRPr="00C348F4">
        <w:rPr>
          <w:i/>
        </w:rPr>
        <w:t>**</w:t>
      </w:r>
      <w:r w:rsidR="004D7374" w:rsidRPr="00C348F4">
        <w:rPr>
          <w:i/>
        </w:rPr>
        <w:t xml:space="preserve"> </w:t>
      </w:r>
      <w:r w:rsidR="00691D0D" w:rsidRPr="00C348F4">
        <w:rPr>
          <w:i/>
        </w:rPr>
        <w:t>и</w:t>
      </w:r>
      <w:r w:rsidR="004D7374" w:rsidRPr="00C348F4">
        <w:rPr>
          <w:i/>
        </w:rPr>
        <w:t xml:space="preserve"> ритуксимаб</w:t>
      </w:r>
      <w:r w:rsidR="00691D0D" w:rsidRPr="00C348F4">
        <w:rPr>
          <w:i/>
        </w:rPr>
        <w:t>а</w:t>
      </w:r>
      <w:r w:rsidR="00AD6066" w:rsidRPr="00C348F4">
        <w:rPr>
          <w:i/>
        </w:rPr>
        <w:t>**</w:t>
      </w:r>
      <w:r w:rsidR="00691D0D" w:rsidRPr="00C348F4">
        <w:rPr>
          <w:i/>
        </w:rPr>
        <w:t>)</w:t>
      </w:r>
      <w:r w:rsidR="00C848DD" w:rsidRPr="00C348F4">
        <w:rPr>
          <w:i/>
        </w:rPr>
        <w:t xml:space="preserve"> </w:t>
      </w:r>
      <w:r w:rsidR="000B0AC3" w:rsidRPr="00C348F4">
        <w:rPr>
          <w:i/>
        </w:rPr>
        <w:fldChar w:fldCharType="begin" w:fldLock="1"/>
      </w:r>
      <w:r w:rsidR="00015814" w:rsidRPr="00C348F4">
        <w:rPr>
          <w:i/>
        </w:rPr>
        <w:instrText>ADDIN CSL_CITATION {"citationItems":[{"id":"ITEM-1","itemData":{"DOI":"10.1056/NEJMoa1713976","ISSN":"1533-4406","PMID":"29562156","abstract":"BACKGROUND Venetoclax inhibits BCL2, an antiapoptotic protein that is pathologically overexpressed and that is central to the survival of chronic lymphocytic leukemia cells. We evaluated the efficacy of venetoclax in combination with rituximab in patients with relapsed or refractory chronic lymphocytic leukemia. METHODS In this randomized, open-label, phase 3 trial, we randomly assigned 389 patients to receive venetoclax for up to 2 years (from day 1 of cycle 1) plus rituximab for the first 6 months (venetoclax-rituximab group) or bendamustine plus rituximab for 6 months (bendamustine-rituximab group). The trial design did not include crossover to venetoclax plus rituximab for patients in the bendamustine-rituximab group in whom progression occurred. The primary end point was investigator-assessed progression-free survival. RESULTS After a median follow-up period of 23.8 months, the rate of investigator-assessed progression-free survival was significantly higher in the venetoclax-rituximab group (32 events of progression or death in 194 patients) than in the bendamustine-rituximab group (114 events in 195 patients); the 2-year rates of progression-free survival were 84.9% and 36.3%, respectively (hazard ratio for progression or death, 0.17; 95% confidence interval [CI], 0.11 to 0.25; P&lt;0.001 by the stratified log-rank test). The benefit was maintained across all clinical and biologic subgroups, including the subgroup of patients with chromosome 17p deletion; the 2-year rate of progression-free survival among patients with chromosome 17p deletion was 81.5% in the venetoclax-rituximab group versus 27.8% in the bendamustine-rituximab group (hazard ratio, 0.13; 95% CI, 0.05 to 0.29), and the 2-year rate among those without chromosome 17p deletion was 85.9% versus 41.0% (hazard ratio, 0.19; 95% CI, 0.12 to 0.32). The benefit of venetoclax plus rituximab over bendamustine plus rituximab was confirmed by an independent review committee assessment of progression-free survival and other secondary efficacy end points. The rate of grade 3 or 4 neutropenia was higher in the venetoclax-rituximab group than in the bendamustine-rituximab group, but the rates of grade 3 or 4 febrile neutropenia and infections or infestations were lower with venetoclax than with bendamustine. The rate of grade 3 or 4 tumor lysis syndrome in the venetoclax-rituximab group was 3.1% (6 of 194 patients). CONCLUSIONS Among patients with relapsed or refractory chronic lymphocytic leukemia, ve…","author":[{"dropping-particle":"","family":"Seymour","given":"John F","non-dropping-particle":"","parse-names":false,"suffix":""},{"dropping-particle":"","family":"Kipps","given":"Thomas J","non-dropping-particle":"","parse-names":false,"suffix":""},{"dropping-particle":"","family":"Eichhorst","given":"Barbara","non-dropping-particle":"","parse-names":false,"suffix":""},{"dropping-particle":"","family":"Hillmen","given":"Peter","non-dropping-particle":"","parse-names":false,"suffix":""},{"dropping-particle":"","family":"D'Rozario","given":"James","non-dropping-particle":"","parse-names":false,"suffix":""},{"dropping-particle":"","family":"Assouline","given":"Sarit","non-dropping-particle":"","parse-names":false,"suffix":""},{"dropping-particle":"","family":"Owen","given":"Carolyn","non-dropping-particle":"","parse-names":false,"suffix":""},{"dropping-particle":"","family":"Gerecitano","given":"John","non-dropping-particle":"","parse-names":false,"suffix":""},{"dropping-particle":"","family":"Robak","given":"Tadeusz","non-dropping-particle":"","parse-names":false,"suffix":""},{"dropping-particle":"","family":"la Serna","given":"Javier","non-dropping-particle":"De","parse-names":false,"suffix":""},{"dropping-particle":"","family":"Jaeger","given":"Ulrich","non-dropping-particle":"","parse-names":false,"suffix":""},{"dropping-particle":"","family":"Cartron","given":"Guillaume","non-dropping-particle":"","parse-names":false,"suffix":""},{"dropping-particle":"","family":"Montillo","given":"Marco","non-dropping-particle":"","parse-names":false,"suffix":""},{"dropping-particle":"","family":"Humerickhouse","given":"Rod","non-dropping-particle":"","parse-names":false,"suffix":""},{"dropping-particle":"","family":"Punnoose","given":"Elizabeth A","non-dropping-particle":"","parse-names":false,"suffix":""},{"dropping-particle":"","family":"Li","given":"Yan","non-dropping-particle":"","parse-names":false,"suffix":""},{"dropping-particle":"","family":"Boyer","given":"Michelle","non-dropping-particle":"","parse-names":false,"suffix":""},{"dropping-particle":"","family":"Humphrey","given":"Kathryn","non-dropping-particle":"","parse-names":false,"suffix":""},{"dropping-particle":"","family":"Mobasher","given":"Mehrdad","non-dropping-particle":"","parse-names":false,"suffix":""},{"dropping-particle":"","family":"Kater","given":"Arnon P","non-dropping-particle":"","parse-names":false,"suffix":""}],"container-title":"The New England journal of medicine","id":"ITEM-1","issue":"12","issued":{"date-parts":[["2018","3","22"]]},"page":"1107-1120","title":"Venetoclax-Rituximab in Relapsed or Refractory Chronic Lymphocytic Leukemia.","type":"article-journal","volume":"378"},"uris":["http://www.mendeley.com/documents/?uuid=97ff4fc6-75e3-3334-8c2d-7565875bfa49"]}],"mendeley":{"formattedCitation":"[54]","plainTextFormattedCitation":"[54]","previouslyFormattedCitation":"[54]"},"properties":{"noteIndex":0},"schema":"https://github.com/citation-style-language/schema/raw/master/csl-citation.json"}</w:instrText>
      </w:r>
      <w:r w:rsidR="000B0AC3" w:rsidRPr="00C348F4">
        <w:rPr>
          <w:i/>
        </w:rPr>
        <w:fldChar w:fldCharType="separate"/>
      </w:r>
      <w:r w:rsidR="00015814" w:rsidRPr="00C348F4">
        <w:rPr>
          <w:noProof/>
        </w:rPr>
        <w:t>[54]</w:t>
      </w:r>
      <w:r w:rsidR="000B0AC3" w:rsidRPr="00C348F4">
        <w:rPr>
          <w:i/>
        </w:rPr>
        <w:fldChar w:fldCharType="end"/>
      </w:r>
      <w:r w:rsidR="004D7374" w:rsidRPr="00C348F4">
        <w:rPr>
          <w:i/>
        </w:rPr>
        <w:t>. ВБП была значительно выше во всех клинических и биологических подгруппах пациентов</w:t>
      </w:r>
      <w:r w:rsidR="006D567B" w:rsidRPr="00C348F4">
        <w:rPr>
          <w:i/>
        </w:rPr>
        <w:t>.</w:t>
      </w:r>
      <w:r w:rsidR="006D567B">
        <w:rPr>
          <w:i/>
        </w:rPr>
        <w:t xml:space="preserve"> </w:t>
      </w:r>
    </w:p>
    <w:p w:rsidR="004D7374" w:rsidRPr="00C348F4" w:rsidRDefault="00691D0D" w:rsidP="00691D0D">
      <w:pPr>
        <w:pStyle w:val="a"/>
        <w:spacing w:line="355" w:lineRule="auto"/>
      </w:pPr>
      <w:r>
        <w:t>П</w:t>
      </w:r>
      <w:r w:rsidR="004D7374">
        <w:t>ациент</w:t>
      </w:r>
      <w:r>
        <w:t>ам</w:t>
      </w:r>
      <w:r w:rsidR="004D7374">
        <w:t xml:space="preserve"> с ранним </w:t>
      </w:r>
      <w:r w:rsidR="00AD6066">
        <w:t>(&lt;24 мес. после последней терапии)</w:t>
      </w:r>
      <w:r w:rsidR="00030520">
        <w:t xml:space="preserve"> </w:t>
      </w:r>
      <w:r>
        <w:t xml:space="preserve">рецидивом </w:t>
      </w:r>
      <w:r w:rsidR="00AD6066">
        <w:t>ХЛЛ/ЛМЛ, ранее не</w:t>
      </w:r>
      <w:r>
        <w:t> </w:t>
      </w:r>
      <w:r w:rsidR="00AD6066">
        <w:t>получавших ибрутиниб**,</w:t>
      </w:r>
      <w:r w:rsidR="00030520">
        <w:t xml:space="preserve"> </w:t>
      </w:r>
      <w:r w:rsidR="001018E4">
        <w:t>вне зависимости от</w:t>
      </w:r>
      <w:r w:rsidR="00030520">
        <w:t xml:space="preserve"> </w:t>
      </w:r>
      <w:r>
        <w:t xml:space="preserve">наличия </w:t>
      </w:r>
      <w:r w:rsidR="001018E4">
        <w:t>делеции 17p</w:t>
      </w:r>
      <w:r>
        <w:t xml:space="preserve"> или </w:t>
      </w:r>
      <w:r w:rsidR="001018E4">
        <w:t xml:space="preserve">мутации </w:t>
      </w:r>
      <w:r w:rsidR="001018E4" w:rsidRPr="00691D0D">
        <w:rPr>
          <w:i/>
        </w:rPr>
        <w:t>TP53</w:t>
      </w:r>
      <w:r w:rsidR="006919DC">
        <w:t xml:space="preserve"> </w:t>
      </w:r>
      <w:r w:rsidR="008311A0">
        <w:lastRenderedPageBreak/>
        <w:t>п</w:t>
      </w:r>
      <w:r>
        <w:t>о</w:t>
      </w:r>
      <w:r w:rsidR="008311A0">
        <w:t xml:space="preserve"> </w:t>
      </w:r>
      <w:r w:rsidR="008311A0" w:rsidRPr="00C348F4">
        <w:t>возможности</w:t>
      </w:r>
      <w:r w:rsidR="00030520" w:rsidRPr="00C348F4">
        <w:t xml:space="preserve"> </w:t>
      </w:r>
      <w:r w:rsidR="004D7374" w:rsidRPr="00C348F4">
        <w:rPr>
          <w:b/>
        </w:rPr>
        <w:t>рекомендована</w:t>
      </w:r>
      <w:r w:rsidR="00030520" w:rsidRPr="00C348F4">
        <w:rPr>
          <w:b/>
        </w:rPr>
        <w:t xml:space="preserve"> </w:t>
      </w:r>
      <w:r w:rsidR="004D7374" w:rsidRPr="00C348F4">
        <w:t>монотерапия</w:t>
      </w:r>
      <w:r w:rsidR="00C848DD" w:rsidRPr="00C348F4">
        <w:t xml:space="preserve"> </w:t>
      </w:r>
      <w:r w:rsidR="004D7374" w:rsidRPr="00C348F4">
        <w:t>ибрутинибом</w:t>
      </w:r>
      <w:r w:rsidR="001018E4" w:rsidRPr="00C348F4">
        <w:t>**</w:t>
      </w:r>
      <w:r w:rsidR="00AE69C4" w:rsidRPr="00C348F4">
        <w:t xml:space="preserve"> в соответствии с зарегистрированной инструкцией</w:t>
      </w:r>
      <w:r w:rsidR="00D44A1A" w:rsidRPr="00C348F4">
        <w:t xml:space="preserve"> </w:t>
      </w:r>
      <w:r w:rsidR="000B0AC3" w:rsidRPr="00C348F4">
        <w:rPr>
          <w:lang w:val="en-US"/>
        </w:rPr>
        <w:fldChar w:fldCharType="begin" w:fldLock="1"/>
      </w:r>
      <w:r w:rsidR="00015814" w:rsidRPr="00C348F4">
        <w:rPr>
          <w:lang w:val="en-US"/>
        </w:rPr>
        <w:instrText>ADDIN</w:instrText>
      </w:r>
      <w:r w:rsidR="00015814" w:rsidRPr="00C348F4">
        <w:instrText xml:space="preserve"> </w:instrText>
      </w:r>
      <w:r w:rsidR="00015814" w:rsidRPr="00C348F4">
        <w:rPr>
          <w:lang w:val="en-US"/>
        </w:rPr>
        <w:instrText>CSL</w:instrText>
      </w:r>
      <w:r w:rsidR="00015814" w:rsidRPr="00C348F4">
        <w:instrText>_</w:instrText>
      </w:r>
      <w:r w:rsidR="00015814" w:rsidRPr="00C348F4">
        <w:rPr>
          <w:lang w:val="en-US"/>
        </w:rPr>
        <w:instrText>CITATION</w:instrText>
      </w:r>
      <w:r w:rsidR="00015814" w:rsidRPr="00C348F4">
        <w:instrText xml:space="preserve"> {"</w:instrText>
      </w:r>
      <w:r w:rsidR="00015814" w:rsidRPr="00C348F4">
        <w:rPr>
          <w:lang w:val="en-US"/>
        </w:rPr>
        <w:instrText>citationItems</w:instrText>
      </w:r>
      <w:r w:rsidR="00015814" w:rsidRPr="00C348F4">
        <w:instrText>":[{"</w:instrText>
      </w:r>
      <w:r w:rsidR="00015814" w:rsidRPr="00C348F4">
        <w:rPr>
          <w:lang w:val="en-US"/>
        </w:rPr>
        <w:instrText>id</w:instrText>
      </w:r>
      <w:r w:rsidR="00015814" w:rsidRPr="00C348F4">
        <w:instrText>":"</w:instrText>
      </w:r>
      <w:r w:rsidR="00015814" w:rsidRPr="00C348F4">
        <w:rPr>
          <w:lang w:val="en-US"/>
        </w:rPr>
        <w:instrText>ITEM</w:instrText>
      </w:r>
      <w:r w:rsidR="00015814" w:rsidRPr="00C348F4">
        <w:instrText>-1","</w:instrText>
      </w:r>
      <w:r w:rsidR="00015814" w:rsidRPr="00C348F4">
        <w:rPr>
          <w:lang w:val="en-US"/>
        </w:rPr>
        <w:instrText>itemData</w:instrText>
      </w:r>
      <w:r w:rsidR="00015814" w:rsidRPr="00C348F4">
        <w:instrText>":{"</w:instrText>
      </w:r>
      <w:r w:rsidR="00015814" w:rsidRPr="00C348F4">
        <w:rPr>
          <w:lang w:val="en-US"/>
        </w:rPr>
        <w:instrText>DOI</w:instrText>
      </w:r>
      <w:r w:rsidR="00015814" w:rsidRPr="00C348F4">
        <w:instrText>":"10.1056/</w:instrText>
      </w:r>
      <w:r w:rsidR="00015814" w:rsidRPr="00C348F4">
        <w:rPr>
          <w:lang w:val="en-US"/>
        </w:rPr>
        <w:instrText>NEJMoa</w:instrText>
      </w:r>
      <w:r w:rsidR="00015814" w:rsidRPr="00C348F4">
        <w:instrText>1400376","</w:instrText>
      </w:r>
      <w:r w:rsidR="00015814" w:rsidRPr="00C348F4">
        <w:rPr>
          <w:lang w:val="en-US"/>
        </w:rPr>
        <w:instrText>ISSN</w:instrText>
      </w:r>
      <w:r w:rsidR="00015814" w:rsidRPr="00C348F4">
        <w:instrText>":"1533-4406","</w:instrText>
      </w:r>
      <w:r w:rsidR="00015814" w:rsidRPr="00C348F4">
        <w:rPr>
          <w:lang w:val="en-US"/>
        </w:rPr>
        <w:instrText>PMID</w:instrText>
      </w:r>
      <w:r w:rsidR="00015814" w:rsidRPr="00C348F4">
        <w:instrText>":"24881631","</w:instrText>
      </w:r>
      <w:r w:rsidR="00015814" w:rsidRPr="00C348F4">
        <w:rPr>
          <w:lang w:val="en-US"/>
        </w:rPr>
        <w:instrText>abstract</w:instrText>
      </w:r>
      <w:r w:rsidR="00015814" w:rsidRPr="00C348F4">
        <w:instrText>":"</w:instrText>
      </w:r>
      <w:r w:rsidR="00015814" w:rsidRPr="00C348F4">
        <w:rPr>
          <w:lang w:val="en-US"/>
        </w:rPr>
        <w:instrText>BACKGROUND</w:instrText>
      </w:r>
      <w:r w:rsidR="00015814" w:rsidRPr="00C348F4">
        <w:instrText xml:space="preserve"> </w:instrText>
      </w:r>
      <w:r w:rsidR="00015814" w:rsidRPr="00C348F4">
        <w:rPr>
          <w:lang w:val="en-US"/>
        </w:rPr>
        <w:instrText>In</w:instrText>
      </w:r>
      <w:r w:rsidR="00015814" w:rsidRPr="00C348F4">
        <w:instrText xml:space="preserve"> </w:instrText>
      </w:r>
      <w:r w:rsidR="00015814" w:rsidRPr="00C348F4">
        <w:rPr>
          <w:lang w:val="en-US"/>
        </w:rPr>
        <w:instrText>patients</w:instrText>
      </w:r>
      <w:r w:rsidR="00015814" w:rsidRPr="00C348F4">
        <w:instrText xml:space="preserve"> </w:instrText>
      </w:r>
      <w:r w:rsidR="00015814" w:rsidRPr="00C348F4">
        <w:rPr>
          <w:lang w:val="en-US"/>
        </w:rPr>
        <w:instrText>with</w:instrText>
      </w:r>
      <w:r w:rsidR="00015814" w:rsidRPr="00C348F4">
        <w:instrText xml:space="preserve"> </w:instrText>
      </w:r>
      <w:r w:rsidR="00015814" w:rsidRPr="00C348F4">
        <w:rPr>
          <w:lang w:val="en-US"/>
        </w:rPr>
        <w:instrText>chronic</w:instrText>
      </w:r>
      <w:r w:rsidR="00015814" w:rsidRPr="00C348F4">
        <w:instrText xml:space="preserve"> </w:instrText>
      </w:r>
      <w:r w:rsidR="00015814" w:rsidRPr="00C348F4">
        <w:rPr>
          <w:lang w:val="en-US"/>
        </w:rPr>
        <w:instrText>lymphoid</w:instrText>
      </w:r>
      <w:r w:rsidR="00015814" w:rsidRPr="00C348F4">
        <w:instrText xml:space="preserve"> </w:instrText>
      </w:r>
      <w:r w:rsidR="00015814" w:rsidRPr="00C348F4">
        <w:rPr>
          <w:lang w:val="en-US"/>
        </w:rPr>
        <w:instrText>leukemia</w:instrText>
      </w:r>
      <w:r w:rsidR="00015814" w:rsidRPr="00C348F4">
        <w:instrText xml:space="preserve"> (</w:instrText>
      </w:r>
      <w:r w:rsidR="00015814" w:rsidRPr="00C348F4">
        <w:rPr>
          <w:lang w:val="en-US"/>
        </w:rPr>
        <w:instrText>CLL</w:instrText>
      </w:r>
      <w:r w:rsidR="00015814" w:rsidRPr="00C348F4">
        <w:instrText xml:space="preserve">) </w:instrText>
      </w:r>
      <w:r w:rsidR="00015814" w:rsidRPr="00C348F4">
        <w:rPr>
          <w:lang w:val="en-US"/>
        </w:rPr>
        <w:instrText>or</w:instrText>
      </w:r>
      <w:r w:rsidR="00015814" w:rsidRPr="00C348F4">
        <w:instrText xml:space="preserve"> </w:instrText>
      </w:r>
      <w:r w:rsidR="00015814" w:rsidRPr="00C348F4">
        <w:rPr>
          <w:lang w:val="en-US"/>
        </w:rPr>
        <w:instrText>small</w:instrText>
      </w:r>
      <w:r w:rsidR="00015814" w:rsidRPr="00C348F4">
        <w:instrText xml:space="preserve"> </w:instrText>
      </w:r>
      <w:r w:rsidR="00015814" w:rsidRPr="00C348F4">
        <w:rPr>
          <w:lang w:val="en-US"/>
        </w:rPr>
        <w:instrText>lymphocytic</w:instrText>
      </w:r>
      <w:r w:rsidR="00015814" w:rsidRPr="00C348F4">
        <w:instrText xml:space="preserve"> </w:instrText>
      </w:r>
      <w:r w:rsidR="00015814" w:rsidRPr="00C348F4">
        <w:rPr>
          <w:lang w:val="en-US"/>
        </w:rPr>
        <w:instrText>lymphoma</w:instrText>
      </w:r>
      <w:r w:rsidR="00015814" w:rsidRPr="00C348F4">
        <w:instrText xml:space="preserve"> (</w:instrText>
      </w:r>
      <w:r w:rsidR="00015814" w:rsidRPr="00C348F4">
        <w:rPr>
          <w:lang w:val="en-US"/>
        </w:rPr>
        <w:instrText>SLL</w:instrText>
      </w:r>
      <w:r w:rsidR="00015814" w:rsidRPr="00C348F4">
        <w:instrText xml:space="preserve">), </w:instrText>
      </w:r>
      <w:r w:rsidR="00015814" w:rsidRPr="00C348F4">
        <w:rPr>
          <w:lang w:val="en-US"/>
        </w:rPr>
        <w:instrText>a</w:instrText>
      </w:r>
      <w:r w:rsidR="00015814" w:rsidRPr="00C348F4">
        <w:instrText xml:space="preserve"> </w:instrText>
      </w:r>
      <w:r w:rsidR="00015814" w:rsidRPr="00C348F4">
        <w:rPr>
          <w:lang w:val="en-US"/>
        </w:rPr>
        <w:instrText>short</w:instrText>
      </w:r>
      <w:r w:rsidR="00015814" w:rsidRPr="00C348F4">
        <w:instrText xml:space="preserve"> </w:instrText>
      </w:r>
      <w:r w:rsidR="00015814" w:rsidRPr="00C348F4">
        <w:rPr>
          <w:lang w:val="en-US"/>
        </w:rPr>
        <w:instrText>duration</w:instrText>
      </w:r>
      <w:r w:rsidR="00015814" w:rsidRPr="00C348F4">
        <w:instrText xml:space="preserve"> </w:instrText>
      </w:r>
      <w:r w:rsidR="00015814" w:rsidRPr="00C348F4">
        <w:rPr>
          <w:lang w:val="en-US"/>
        </w:rPr>
        <w:instrText>of</w:instrText>
      </w:r>
      <w:r w:rsidR="00015814" w:rsidRPr="00C348F4">
        <w:instrText xml:space="preserve"> </w:instrText>
      </w:r>
      <w:r w:rsidR="00015814" w:rsidRPr="00C348F4">
        <w:rPr>
          <w:lang w:val="en-US"/>
        </w:rPr>
        <w:instrText>response</w:instrText>
      </w:r>
      <w:r w:rsidR="00015814" w:rsidRPr="00C348F4">
        <w:instrText xml:space="preserve"> </w:instrText>
      </w:r>
      <w:r w:rsidR="00015814" w:rsidRPr="00C348F4">
        <w:rPr>
          <w:lang w:val="en-US"/>
        </w:rPr>
        <w:instrText>to</w:instrText>
      </w:r>
      <w:r w:rsidR="00015814" w:rsidRPr="00C348F4">
        <w:instrText xml:space="preserve"> </w:instrText>
      </w:r>
      <w:r w:rsidR="00015814" w:rsidRPr="00C348F4">
        <w:rPr>
          <w:lang w:val="en-US"/>
        </w:rPr>
        <w:instrText>therapy</w:instrText>
      </w:r>
      <w:r w:rsidR="00015814" w:rsidRPr="00C348F4">
        <w:instrText xml:space="preserve"> </w:instrText>
      </w:r>
      <w:r w:rsidR="00015814" w:rsidRPr="00C348F4">
        <w:rPr>
          <w:lang w:val="en-US"/>
        </w:rPr>
        <w:instrText>or</w:instrText>
      </w:r>
      <w:r w:rsidR="00015814" w:rsidRPr="00C348F4">
        <w:instrText xml:space="preserve"> </w:instrText>
      </w:r>
      <w:r w:rsidR="00015814" w:rsidRPr="00C348F4">
        <w:rPr>
          <w:lang w:val="en-US"/>
        </w:rPr>
        <w:instrText>adverse</w:instrText>
      </w:r>
      <w:r w:rsidR="00015814" w:rsidRPr="00C348F4">
        <w:instrText xml:space="preserve"> </w:instrText>
      </w:r>
      <w:r w:rsidR="00015814" w:rsidRPr="00C348F4">
        <w:rPr>
          <w:lang w:val="en-US"/>
        </w:rPr>
        <w:instrText>cytogenetic</w:instrText>
      </w:r>
      <w:r w:rsidR="00015814" w:rsidRPr="00C348F4">
        <w:instrText xml:space="preserve"> </w:instrText>
      </w:r>
      <w:r w:rsidR="00015814" w:rsidRPr="00C348F4">
        <w:rPr>
          <w:lang w:val="en-US"/>
        </w:rPr>
        <w:instrText>abnormalities</w:instrText>
      </w:r>
      <w:r w:rsidR="00015814" w:rsidRPr="00C348F4">
        <w:instrText xml:space="preserve"> </w:instrText>
      </w:r>
      <w:r w:rsidR="00015814" w:rsidRPr="00C348F4">
        <w:rPr>
          <w:lang w:val="en-US"/>
        </w:rPr>
        <w:instrText>are</w:instrText>
      </w:r>
      <w:r w:rsidR="00015814" w:rsidRPr="00C348F4">
        <w:instrText xml:space="preserve"> </w:instrText>
      </w:r>
      <w:r w:rsidR="00015814" w:rsidRPr="00C348F4">
        <w:rPr>
          <w:lang w:val="en-US"/>
        </w:rPr>
        <w:instrText>associated</w:instrText>
      </w:r>
      <w:r w:rsidR="00015814" w:rsidRPr="00C348F4">
        <w:instrText xml:space="preserve"> </w:instrText>
      </w:r>
      <w:r w:rsidR="00015814" w:rsidRPr="00C348F4">
        <w:rPr>
          <w:lang w:val="en-US"/>
        </w:rPr>
        <w:instrText>with</w:instrText>
      </w:r>
      <w:r w:rsidR="00015814" w:rsidRPr="00C348F4">
        <w:instrText xml:space="preserve"> </w:instrText>
      </w:r>
      <w:r w:rsidR="00015814" w:rsidRPr="00C348F4">
        <w:rPr>
          <w:lang w:val="en-US"/>
        </w:rPr>
        <w:instrText>a</w:instrText>
      </w:r>
      <w:r w:rsidR="00015814" w:rsidRPr="00C348F4">
        <w:instrText xml:space="preserve"> </w:instrText>
      </w:r>
      <w:r w:rsidR="00015814" w:rsidRPr="00C348F4">
        <w:rPr>
          <w:lang w:val="en-US"/>
        </w:rPr>
        <w:instrText>poor</w:instrText>
      </w:r>
      <w:r w:rsidR="00015814" w:rsidRPr="00C348F4">
        <w:instrText xml:space="preserve"> </w:instrText>
      </w:r>
      <w:r w:rsidR="00015814" w:rsidRPr="00C348F4">
        <w:rPr>
          <w:lang w:val="en-US"/>
        </w:rPr>
        <w:instrText>outcome</w:instrText>
      </w:r>
      <w:r w:rsidR="00015814" w:rsidRPr="00C348F4">
        <w:instrText xml:space="preserve">. </w:instrText>
      </w:r>
      <w:r w:rsidR="00015814" w:rsidRPr="00C348F4">
        <w:rPr>
          <w:lang w:val="en-US"/>
        </w:rPr>
        <w:instrText>We</w:instrText>
      </w:r>
      <w:r w:rsidR="00015814" w:rsidRPr="00C348F4">
        <w:instrText xml:space="preserve"> </w:instrText>
      </w:r>
      <w:r w:rsidR="00015814" w:rsidRPr="00C348F4">
        <w:rPr>
          <w:lang w:val="en-US"/>
        </w:rPr>
        <w:instrText>evaluated</w:instrText>
      </w:r>
      <w:r w:rsidR="00015814" w:rsidRPr="00C348F4">
        <w:instrText xml:space="preserve"> </w:instrText>
      </w:r>
      <w:r w:rsidR="00015814" w:rsidRPr="00C348F4">
        <w:rPr>
          <w:lang w:val="en-US"/>
        </w:rPr>
        <w:instrText>the</w:instrText>
      </w:r>
      <w:r w:rsidR="00015814" w:rsidRPr="00C348F4">
        <w:instrText xml:space="preserve"> </w:instrText>
      </w:r>
      <w:r w:rsidR="00015814" w:rsidRPr="00C348F4">
        <w:rPr>
          <w:lang w:val="en-US"/>
        </w:rPr>
        <w:instrText>efficacy</w:instrText>
      </w:r>
      <w:r w:rsidR="00015814" w:rsidRPr="00C348F4">
        <w:instrText xml:space="preserve"> </w:instrText>
      </w:r>
      <w:r w:rsidR="00015814" w:rsidRPr="00C348F4">
        <w:rPr>
          <w:lang w:val="en-US"/>
        </w:rPr>
        <w:instrText>of</w:instrText>
      </w:r>
      <w:r w:rsidR="00015814" w:rsidRPr="00C348F4">
        <w:instrText xml:space="preserve"> </w:instrText>
      </w:r>
      <w:r w:rsidR="00015814" w:rsidRPr="00C348F4">
        <w:rPr>
          <w:lang w:val="en-US"/>
        </w:rPr>
        <w:instrText>ibrutinib</w:instrText>
      </w:r>
      <w:r w:rsidR="00015814" w:rsidRPr="00C348F4">
        <w:instrText xml:space="preserve">, </w:instrText>
      </w:r>
      <w:r w:rsidR="00015814" w:rsidRPr="00C348F4">
        <w:rPr>
          <w:lang w:val="en-US"/>
        </w:rPr>
        <w:instrText>a</w:instrText>
      </w:r>
      <w:r w:rsidR="00015814" w:rsidRPr="00C348F4">
        <w:instrText xml:space="preserve"> </w:instrText>
      </w:r>
      <w:r w:rsidR="00015814" w:rsidRPr="00C348F4">
        <w:rPr>
          <w:lang w:val="en-US"/>
        </w:rPr>
        <w:instrText>covalent</w:instrText>
      </w:r>
      <w:r w:rsidR="00015814" w:rsidRPr="00C348F4">
        <w:instrText xml:space="preserve"> </w:instrText>
      </w:r>
      <w:r w:rsidR="00015814" w:rsidRPr="00C348F4">
        <w:rPr>
          <w:lang w:val="en-US"/>
        </w:rPr>
        <w:instrText>inhibitor</w:instrText>
      </w:r>
      <w:r w:rsidR="00015814" w:rsidRPr="00C348F4">
        <w:instrText xml:space="preserve"> </w:instrText>
      </w:r>
      <w:r w:rsidR="00015814" w:rsidRPr="00C348F4">
        <w:rPr>
          <w:lang w:val="en-US"/>
        </w:rPr>
        <w:instrText>of</w:instrText>
      </w:r>
      <w:r w:rsidR="00015814" w:rsidRPr="00C348F4">
        <w:instrText xml:space="preserve"> </w:instrText>
      </w:r>
      <w:r w:rsidR="00015814" w:rsidRPr="00C348F4">
        <w:rPr>
          <w:lang w:val="en-US"/>
        </w:rPr>
        <w:instrText>Bruton</w:instrText>
      </w:r>
      <w:r w:rsidR="00015814" w:rsidRPr="00C348F4">
        <w:instrText>'</w:instrText>
      </w:r>
      <w:r w:rsidR="00015814" w:rsidRPr="00C348F4">
        <w:rPr>
          <w:lang w:val="en-US"/>
        </w:rPr>
        <w:instrText>s</w:instrText>
      </w:r>
      <w:r w:rsidR="00015814" w:rsidRPr="00C348F4">
        <w:instrText xml:space="preserve"> </w:instrText>
      </w:r>
      <w:r w:rsidR="00015814" w:rsidRPr="00C348F4">
        <w:rPr>
          <w:lang w:val="en-US"/>
        </w:rPr>
        <w:instrText>tyrosine</w:instrText>
      </w:r>
      <w:r w:rsidR="00015814" w:rsidRPr="00C348F4">
        <w:instrText xml:space="preserve"> </w:instrText>
      </w:r>
      <w:r w:rsidR="00015814" w:rsidRPr="00C348F4">
        <w:rPr>
          <w:lang w:val="en-US"/>
        </w:rPr>
        <w:instrText>kinase</w:instrText>
      </w:r>
      <w:r w:rsidR="00015814" w:rsidRPr="00C348F4">
        <w:instrText xml:space="preserve">, </w:instrText>
      </w:r>
      <w:r w:rsidR="00015814" w:rsidRPr="00C348F4">
        <w:rPr>
          <w:lang w:val="en-US"/>
        </w:rPr>
        <w:instrText>in</w:instrText>
      </w:r>
      <w:r w:rsidR="00015814" w:rsidRPr="00C348F4">
        <w:instrText xml:space="preserve"> </w:instrText>
      </w:r>
      <w:r w:rsidR="00015814" w:rsidRPr="00C348F4">
        <w:rPr>
          <w:lang w:val="en-US"/>
        </w:rPr>
        <w:instrText>patients</w:instrText>
      </w:r>
      <w:r w:rsidR="00015814" w:rsidRPr="00C348F4">
        <w:instrText xml:space="preserve"> </w:instrText>
      </w:r>
      <w:r w:rsidR="00015814" w:rsidRPr="00C348F4">
        <w:rPr>
          <w:lang w:val="en-US"/>
        </w:rPr>
        <w:instrText>at</w:instrText>
      </w:r>
      <w:r w:rsidR="00015814" w:rsidRPr="00C348F4">
        <w:instrText xml:space="preserve"> </w:instrText>
      </w:r>
      <w:r w:rsidR="00015814" w:rsidRPr="00C348F4">
        <w:rPr>
          <w:lang w:val="en-US"/>
        </w:rPr>
        <w:instrText>risk</w:instrText>
      </w:r>
      <w:r w:rsidR="00015814" w:rsidRPr="00C348F4">
        <w:instrText xml:space="preserve"> </w:instrText>
      </w:r>
      <w:r w:rsidR="00015814" w:rsidRPr="00C348F4">
        <w:rPr>
          <w:lang w:val="en-US"/>
        </w:rPr>
        <w:instrText>for</w:instrText>
      </w:r>
      <w:r w:rsidR="00015814" w:rsidRPr="00C348F4">
        <w:instrText xml:space="preserve"> </w:instrText>
      </w:r>
      <w:r w:rsidR="00015814" w:rsidRPr="00C348F4">
        <w:rPr>
          <w:lang w:val="en-US"/>
        </w:rPr>
        <w:instrText>a</w:instrText>
      </w:r>
      <w:r w:rsidR="00015814" w:rsidRPr="00C348F4">
        <w:instrText xml:space="preserve"> </w:instrText>
      </w:r>
      <w:r w:rsidR="00015814" w:rsidRPr="00C348F4">
        <w:rPr>
          <w:lang w:val="en-US"/>
        </w:rPr>
        <w:instrText>poor</w:instrText>
      </w:r>
      <w:r w:rsidR="00015814" w:rsidRPr="00C348F4">
        <w:instrText xml:space="preserve"> </w:instrText>
      </w:r>
      <w:r w:rsidR="00015814" w:rsidRPr="00C348F4">
        <w:rPr>
          <w:lang w:val="en-US"/>
        </w:rPr>
        <w:instrText>outcome</w:instrText>
      </w:r>
      <w:r w:rsidR="00015814" w:rsidRPr="00C348F4">
        <w:instrText xml:space="preserve">. </w:instrText>
      </w:r>
      <w:r w:rsidR="00015814" w:rsidRPr="00C348F4">
        <w:rPr>
          <w:lang w:val="en-US"/>
        </w:rPr>
        <w:instrText>METHODS</w:instrText>
      </w:r>
      <w:r w:rsidR="00015814" w:rsidRPr="00C348F4">
        <w:instrText xml:space="preserve"> </w:instrText>
      </w:r>
      <w:r w:rsidR="00015814" w:rsidRPr="00C348F4">
        <w:rPr>
          <w:lang w:val="en-US"/>
        </w:rPr>
        <w:instrText>In</w:instrText>
      </w:r>
      <w:r w:rsidR="00015814" w:rsidRPr="00C348F4">
        <w:instrText xml:space="preserve"> </w:instrText>
      </w:r>
      <w:r w:rsidR="00015814" w:rsidRPr="00C348F4">
        <w:rPr>
          <w:lang w:val="en-US"/>
        </w:rPr>
        <w:instrText>this</w:instrText>
      </w:r>
      <w:r w:rsidR="00015814" w:rsidRPr="00C348F4">
        <w:instrText xml:space="preserve"> </w:instrText>
      </w:r>
      <w:r w:rsidR="00015814" w:rsidRPr="00C348F4">
        <w:rPr>
          <w:lang w:val="en-US"/>
        </w:rPr>
        <w:instrText>multicenter</w:instrText>
      </w:r>
      <w:r w:rsidR="00015814" w:rsidRPr="00C348F4">
        <w:instrText xml:space="preserve">, </w:instrText>
      </w:r>
      <w:r w:rsidR="00015814" w:rsidRPr="00C348F4">
        <w:rPr>
          <w:lang w:val="en-US"/>
        </w:rPr>
        <w:instrText>open</w:instrText>
      </w:r>
      <w:r w:rsidR="00015814" w:rsidRPr="00C348F4">
        <w:instrText>-</w:instrText>
      </w:r>
      <w:r w:rsidR="00015814" w:rsidRPr="00C348F4">
        <w:rPr>
          <w:lang w:val="en-US"/>
        </w:rPr>
        <w:instrText>label</w:instrText>
      </w:r>
      <w:r w:rsidR="00015814" w:rsidRPr="00C348F4">
        <w:instrText xml:space="preserve">, </w:instrText>
      </w:r>
      <w:r w:rsidR="00015814" w:rsidRPr="00C348F4">
        <w:rPr>
          <w:lang w:val="en-US"/>
        </w:rPr>
        <w:instrText>phase</w:instrText>
      </w:r>
      <w:r w:rsidR="00015814" w:rsidRPr="00C348F4">
        <w:instrText xml:space="preserve"> 3 </w:instrText>
      </w:r>
      <w:r w:rsidR="00015814" w:rsidRPr="00C348F4">
        <w:rPr>
          <w:lang w:val="en-US"/>
        </w:rPr>
        <w:instrText>study</w:instrText>
      </w:r>
      <w:r w:rsidR="00015814" w:rsidRPr="00C348F4">
        <w:instrText xml:space="preserve">, </w:instrText>
      </w:r>
      <w:r w:rsidR="00015814" w:rsidRPr="00C348F4">
        <w:rPr>
          <w:lang w:val="en-US"/>
        </w:rPr>
        <w:instrText>we</w:instrText>
      </w:r>
      <w:r w:rsidR="00015814" w:rsidRPr="00C348F4">
        <w:instrText xml:space="preserve"> </w:instrText>
      </w:r>
      <w:r w:rsidR="00015814" w:rsidRPr="00C348F4">
        <w:rPr>
          <w:lang w:val="en-US"/>
        </w:rPr>
        <w:instrText>randomly</w:instrText>
      </w:r>
      <w:r w:rsidR="00015814" w:rsidRPr="00C348F4">
        <w:instrText xml:space="preserve"> </w:instrText>
      </w:r>
      <w:r w:rsidR="00015814" w:rsidRPr="00C348F4">
        <w:rPr>
          <w:lang w:val="en-US"/>
        </w:rPr>
        <w:instrText>assigned</w:instrText>
      </w:r>
      <w:r w:rsidR="00015814" w:rsidRPr="00C348F4">
        <w:instrText xml:space="preserve"> 391 </w:instrText>
      </w:r>
      <w:r w:rsidR="00015814" w:rsidRPr="00C348F4">
        <w:rPr>
          <w:lang w:val="en-US"/>
        </w:rPr>
        <w:instrText>patients</w:instrText>
      </w:r>
      <w:r w:rsidR="00015814" w:rsidRPr="00C348F4">
        <w:instrText xml:space="preserve"> </w:instrText>
      </w:r>
      <w:r w:rsidR="00015814" w:rsidRPr="00C348F4">
        <w:rPr>
          <w:lang w:val="en-US"/>
        </w:rPr>
        <w:instrText>with</w:instrText>
      </w:r>
      <w:r w:rsidR="00015814" w:rsidRPr="00C348F4">
        <w:instrText xml:space="preserve"> </w:instrText>
      </w:r>
      <w:r w:rsidR="00015814" w:rsidRPr="00C348F4">
        <w:rPr>
          <w:lang w:val="en-US"/>
        </w:rPr>
        <w:instrText>relapsed</w:instrText>
      </w:r>
      <w:r w:rsidR="00015814" w:rsidRPr="00C348F4">
        <w:instrText xml:space="preserve"> </w:instrText>
      </w:r>
      <w:r w:rsidR="00015814" w:rsidRPr="00C348F4">
        <w:rPr>
          <w:lang w:val="en-US"/>
        </w:rPr>
        <w:instrText>or</w:instrText>
      </w:r>
      <w:r w:rsidR="00015814" w:rsidRPr="00C348F4">
        <w:instrText xml:space="preserve"> </w:instrText>
      </w:r>
      <w:r w:rsidR="00015814" w:rsidRPr="00C348F4">
        <w:rPr>
          <w:lang w:val="en-US"/>
        </w:rPr>
        <w:instrText>refractory</w:instrText>
      </w:r>
      <w:r w:rsidR="00015814" w:rsidRPr="00C348F4">
        <w:instrText xml:space="preserve"> </w:instrText>
      </w:r>
      <w:r w:rsidR="00015814" w:rsidRPr="00C348F4">
        <w:rPr>
          <w:lang w:val="en-US"/>
        </w:rPr>
        <w:instrText>CLL</w:instrText>
      </w:r>
      <w:r w:rsidR="00015814" w:rsidRPr="00C348F4">
        <w:instrText xml:space="preserve"> </w:instrText>
      </w:r>
      <w:r w:rsidR="00015814" w:rsidRPr="00C348F4">
        <w:rPr>
          <w:lang w:val="en-US"/>
        </w:rPr>
        <w:instrText>or</w:instrText>
      </w:r>
      <w:r w:rsidR="00015814" w:rsidRPr="00C348F4">
        <w:instrText xml:space="preserve"> </w:instrText>
      </w:r>
      <w:r w:rsidR="00015814" w:rsidRPr="00C348F4">
        <w:rPr>
          <w:lang w:val="en-US"/>
        </w:rPr>
        <w:instrText>SLL</w:instrText>
      </w:r>
      <w:r w:rsidR="00015814" w:rsidRPr="00C348F4">
        <w:instrText xml:space="preserve"> </w:instrText>
      </w:r>
      <w:r w:rsidR="00015814" w:rsidRPr="00C348F4">
        <w:rPr>
          <w:lang w:val="en-US"/>
        </w:rPr>
        <w:instrText>to</w:instrText>
      </w:r>
      <w:r w:rsidR="00015814" w:rsidRPr="00C348F4">
        <w:instrText xml:space="preserve"> </w:instrText>
      </w:r>
      <w:r w:rsidR="00015814" w:rsidRPr="00C348F4">
        <w:rPr>
          <w:lang w:val="en-US"/>
        </w:rPr>
        <w:instrText>receive</w:instrText>
      </w:r>
      <w:r w:rsidR="00015814" w:rsidRPr="00C348F4">
        <w:instrText xml:space="preserve"> </w:instrText>
      </w:r>
      <w:r w:rsidR="00015814" w:rsidRPr="00C348F4">
        <w:rPr>
          <w:lang w:val="en-US"/>
        </w:rPr>
        <w:instrText>daily</w:instrText>
      </w:r>
      <w:r w:rsidR="00015814" w:rsidRPr="00C348F4">
        <w:instrText xml:space="preserve"> </w:instrText>
      </w:r>
      <w:r w:rsidR="00015814" w:rsidRPr="00C348F4">
        <w:rPr>
          <w:lang w:val="en-US"/>
        </w:rPr>
        <w:instrText>ibrutinib</w:instrText>
      </w:r>
      <w:r w:rsidR="00015814" w:rsidRPr="00C348F4">
        <w:instrText xml:space="preserve"> </w:instrText>
      </w:r>
      <w:r w:rsidR="00015814" w:rsidRPr="00C348F4">
        <w:rPr>
          <w:lang w:val="en-US"/>
        </w:rPr>
        <w:instrText>or</w:instrText>
      </w:r>
      <w:r w:rsidR="00015814" w:rsidRPr="00C348F4">
        <w:instrText xml:space="preserve"> </w:instrText>
      </w:r>
      <w:r w:rsidR="00015814" w:rsidRPr="00C348F4">
        <w:rPr>
          <w:lang w:val="en-US"/>
        </w:rPr>
        <w:instrText>the</w:instrText>
      </w:r>
      <w:r w:rsidR="00015814" w:rsidRPr="00C348F4">
        <w:instrText xml:space="preserve"> </w:instrText>
      </w:r>
      <w:r w:rsidR="00015814" w:rsidRPr="00C348F4">
        <w:rPr>
          <w:lang w:val="en-US"/>
        </w:rPr>
        <w:instrText>anti</w:instrText>
      </w:r>
      <w:r w:rsidR="00015814" w:rsidRPr="00C348F4">
        <w:instrText>-</w:instrText>
      </w:r>
      <w:r w:rsidR="00015814" w:rsidRPr="00C348F4">
        <w:rPr>
          <w:lang w:val="en-US"/>
        </w:rPr>
        <w:instrText>CD</w:instrText>
      </w:r>
      <w:r w:rsidR="00015814" w:rsidRPr="00C348F4">
        <w:instrText xml:space="preserve">20 </w:instrText>
      </w:r>
      <w:r w:rsidR="00015814" w:rsidRPr="00C348F4">
        <w:rPr>
          <w:lang w:val="en-US"/>
        </w:rPr>
        <w:instrText>antibody</w:instrText>
      </w:r>
      <w:r w:rsidR="00015814" w:rsidRPr="00C348F4">
        <w:instrText xml:space="preserve"> </w:instrText>
      </w:r>
      <w:r w:rsidR="00015814" w:rsidRPr="00C348F4">
        <w:rPr>
          <w:lang w:val="en-US"/>
        </w:rPr>
        <w:instrText>ofatumumab</w:instrText>
      </w:r>
      <w:r w:rsidR="00015814" w:rsidRPr="00C348F4">
        <w:instrText xml:space="preserve">. </w:instrText>
      </w:r>
      <w:r w:rsidR="00015814" w:rsidRPr="00C348F4">
        <w:rPr>
          <w:lang w:val="en-US"/>
        </w:rPr>
        <w:instrText>The</w:instrText>
      </w:r>
      <w:r w:rsidR="00015814" w:rsidRPr="00C348F4">
        <w:instrText xml:space="preserve"> </w:instrText>
      </w:r>
      <w:r w:rsidR="00015814" w:rsidRPr="00C348F4">
        <w:rPr>
          <w:lang w:val="en-US"/>
        </w:rPr>
        <w:instrText>primary</w:instrText>
      </w:r>
      <w:r w:rsidR="00015814" w:rsidRPr="00C348F4">
        <w:instrText xml:space="preserve"> </w:instrText>
      </w:r>
      <w:r w:rsidR="00015814" w:rsidRPr="00C348F4">
        <w:rPr>
          <w:lang w:val="en-US"/>
        </w:rPr>
        <w:instrText>end</w:instrText>
      </w:r>
      <w:r w:rsidR="00015814" w:rsidRPr="00C348F4">
        <w:instrText xml:space="preserve"> </w:instrText>
      </w:r>
      <w:r w:rsidR="00015814" w:rsidRPr="00C348F4">
        <w:rPr>
          <w:lang w:val="en-US"/>
        </w:rPr>
        <w:instrText>point</w:instrText>
      </w:r>
      <w:r w:rsidR="00015814" w:rsidRPr="00C348F4">
        <w:instrText xml:space="preserve"> </w:instrText>
      </w:r>
      <w:r w:rsidR="00015814" w:rsidRPr="00C348F4">
        <w:rPr>
          <w:lang w:val="en-US"/>
        </w:rPr>
        <w:instrText>was</w:instrText>
      </w:r>
      <w:r w:rsidR="00015814" w:rsidRPr="00C348F4">
        <w:instrText xml:space="preserve"> </w:instrText>
      </w:r>
      <w:r w:rsidR="00015814" w:rsidRPr="00C348F4">
        <w:rPr>
          <w:lang w:val="en-US"/>
        </w:rPr>
        <w:instrText>the</w:instrText>
      </w:r>
      <w:r w:rsidR="00015814" w:rsidRPr="00C348F4">
        <w:instrText xml:space="preserve"> </w:instrText>
      </w:r>
      <w:r w:rsidR="00015814" w:rsidRPr="00C348F4">
        <w:rPr>
          <w:lang w:val="en-US"/>
        </w:rPr>
        <w:instrText>duration</w:instrText>
      </w:r>
      <w:r w:rsidR="00015814" w:rsidRPr="00C348F4">
        <w:instrText xml:space="preserve"> </w:instrText>
      </w:r>
      <w:r w:rsidR="00015814" w:rsidRPr="00C348F4">
        <w:rPr>
          <w:lang w:val="en-US"/>
        </w:rPr>
        <w:instrText>of</w:instrText>
      </w:r>
      <w:r w:rsidR="00015814" w:rsidRPr="00C348F4">
        <w:instrText xml:space="preserve"> </w:instrText>
      </w:r>
      <w:r w:rsidR="00015814" w:rsidRPr="00C348F4">
        <w:rPr>
          <w:lang w:val="en-US"/>
        </w:rPr>
        <w:instrText>progression</w:instrText>
      </w:r>
      <w:r w:rsidR="00015814" w:rsidRPr="00C348F4">
        <w:instrText>-</w:instrText>
      </w:r>
      <w:r w:rsidR="00015814" w:rsidRPr="00C348F4">
        <w:rPr>
          <w:lang w:val="en-US"/>
        </w:rPr>
        <w:instrText>free</w:instrText>
      </w:r>
      <w:r w:rsidR="00015814" w:rsidRPr="00C348F4">
        <w:instrText xml:space="preserve"> </w:instrText>
      </w:r>
      <w:r w:rsidR="00015814" w:rsidRPr="00C348F4">
        <w:rPr>
          <w:lang w:val="en-US"/>
        </w:rPr>
        <w:instrText>survival</w:instrText>
      </w:r>
      <w:r w:rsidR="00015814" w:rsidRPr="00C348F4">
        <w:instrText xml:space="preserve">, </w:instrText>
      </w:r>
      <w:r w:rsidR="00015814" w:rsidRPr="00C348F4">
        <w:rPr>
          <w:lang w:val="en-US"/>
        </w:rPr>
        <w:instrText>with</w:instrText>
      </w:r>
      <w:r w:rsidR="00015814" w:rsidRPr="00C348F4">
        <w:instrText xml:space="preserve"> </w:instrText>
      </w:r>
      <w:r w:rsidR="00015814" w:rsidRPr="00C348F4">
        <w:rPr>
          <w:lang w:val="en-US"/>
        </w:rPr>
        <w:instrText>the</w:instrText>
      </w:r>
      <w:r w:rsidR="00015814" w:rsidRPr="00C348F4">
        <w:instrText xml:space="preserve"> </w:instrText>
      </w:r>
      <w:r w:rsidR="00015814" w:rsidRPr="00C348F4">
        <w:rPr>
          <w:lang w:val="en-US"/>
        </w:rPr>
        <w:instrText>duration</w:instrText>
      </w:r>
      <w:r w:rsidR="00015814" w:rsidRPr="00C348F4">
        <w:instrText xml:space="preserve"> </w:instrText>
      </w:r>
      <w:r w:rsidR="00015814" w:rsidRPr="00C348F4">
        <w:rPr>
          <w:lang w:val="en-US"/>
        </w:rPr>
        <w:instrText>of</w:instrText>
      </w:r>
      <w:r w:rsidR="00015814" w:rsidRPr="00C348F4">
        <w:instrText xml:space="preserve"> </w:instrText>
      </w:r>
      <w:r w:rsidR="00015814" w:rsidRPr="00C348F4">
        <w:rPr>
          <w:lang w:val="en-US"/>
        </w:rPr>
        <w:instrText>overall</w:instrText>
      </w:r>
      <w:r w:rsidR="00015814" w:rsidRPr="00C348F4">
        <w:instrText xml:space="preserve"> </w:instrText>
      </w:r>
      <w:r w:rsidR="00015814" w:rsidRPr="00C348F4">
        <w:rPr>
          <w:lang w:val="en-US"/>
        </w:rPr>
        <w:instrText>survival</w:instrText>
      </w:r>
      <w:r w:rsidR="00015814" w:rsidRPr="00C348F4">
        <w:instrText xml:space="preserve"> </w:instrText>
      </w:r>
      <w:r w:rsidR="00015814" w:rsidRPr="00C348F4">
        <w:rPr>
          <w:lang w:val="en-US"/>
        </w:rPr>
        <w:instrText>and</w:instrText>
      </w:r>
      <w:r w:rsidR="00015814" w:rsidRPr="00C348F4">
        <w:instrText xml:space="preserve"> </w:instrText>
      </w:r>
      <w:r w:rsidR="00015814" w:rsidRPr="00C348F4">
        <w:rPr>
          <w:lang w:val="en-US"/>
        </w:rPr>
        <w:instrText>the</w:instrText>
      </w:r>
      <w:r w:rsidR="00015814" w:rsidRPr="00C348F4">
        <w:instrText xml:space="preserve"> </w:instrText>
      </w:r>
      <w:r w:rsidR="00015814" w:rsidRPr="00C348F4">
        <w:rPr>
          <w:lang w:val="en-US"/>
        </w:rPr>
        <w:instrText>overall</w:instrText>
      </w:r>
      <w:r w:rsidR="00015814" w:rsidRPr="00C348F4">
        <w:instrText xml:space="preserve"> </w:instrText>
      </w:r>
      <w:r w:rsidR="00015814" w:rsidRPr="00C348F4">
        <w:rPr>
          <w:lang w:val="en-US"/>
        </w:rPr>
        <w:instrText>response</w:instrText>
      </w:r>
      <w:r w:rsidR="00015814" w:rsidRPr="00C348F4">
        <w:instrText xml:space="preserve"> </w:instrText>
      </w:r>
      <w:r w:rsidR="00015814" w:rsidRPr="00C348F4">
        <w:rPr>
          <w:lang w:val="en-US"/>
        </w:rPr>
        <w:instrText>rate</w:instrText>
      </w:r>
      <w:r w:rsidR="00015814" w:rsidRPr="00C348F4">
        <w:instrText xml:space="preserve"> </w:instrText>
      </w:r>
      <w:r w:rsidR="00015814" w:rsidRPr="00C348F4">
        <w:rPr>
          <w:lang w:val="en-US"/>
        </w:rPr>
        <w:instrText>as</w:instrText>
      </w:r>
      <w:r w:rsidR="00015814" w:rsidRPr="00C348F4">
        <w:instrText xml:space="preserve"> </w:instrText>
      </w:r>
      <w:r w:rsidR="00015814" w:rsidRPr="00C348F4">
        <w:rPr>
          <w:lang w:val="en-US"/>
        </w:rPr>
        <w:instrText>secondary</w:instrText>
      </w:r>
      <w:r w:rsidR="00015814" w:rsidRPr="00C348F4">
        <w:instrText xml:space="preserve"> </w:instrText>
      </w:r>
      <w:r w:rsidR="00015814" w:rsidRPr="00C348F4">
        <w:rPr>
          <w:lang w:val="en-US"/>
        </w:rPr>
        <w:instrText>end</w:instrText>
      </w:r>
      <w:r w:rsidR="00015814" w:rsidRPr="00C348F4">
        <w:instrText xml:space="preserve"> </w:instrText>
      </w:r>
      <w:r w:rsidR="00015814" w:rsidRPr="00C348F4">
        <w:rPr>
          <w:lang w:val="en-US"/>
        </w:rPr>
        <w:instrText>points</w:instrText>
      </w:r>
      <w:r w:rsidR="00015814" w:rsidRPr="00C348F4">
        <w:instrText xml:space="preserve">. </w:instrText>
      </w:r>
      <w:r w:rsidR="00015814" w:rsidRPr="00C348F4">
        <w:rPr>
          <w:lang w:val="en-US"/>
        </w:rPr>
        <w:instrText>RESULTS</w:instrText>
      </w:r>
      <w:r w:rsidR="00015814" w:rsidRPr="00C348F4">
        <w:instrText xml:space="preserve"> </w:instrText>
      </w:r>
      <w:r w:rsidR="00015814" w:rsidRPr="00C348F4">
        <w:rPr>
          <w:lang w:val="en-US"/>
        </w:rPr>
        <w:instrText>At</w:instrText>
      </w:r>
      <w:r w:rsidR="00015814" w:rsidRPr="00C348F4">
        <w:instrText xml:space="preserve"> </w:instrText>
      </w:r>
      <w:r w:rsidR="00015814" w:rsidRPr="00C348F4">
        <w:rPr>
          <w:lang w:val="en-US"/>
        </w:rPr>
        <w:instrText>a</w:instrText>
      </w:r>
      <w:r w:rsidR="00015814" w:rsidRPr="00C348F4">
        <w:instrText xml:space="preserve"> </w:instrText>
      </w:r>
      <w:r w:rsidR="00015814" w:rsidRPr="00C348F4">
        <w:rPr>
          <w:lang w:val="en-US"/>
        </w:rPr>
        <w:instrText>median</w:instrText>
      </w:r>
      <w:r w:rsidR="00015814" w:rsidRPr="00C348F4">
        <w:instrText xml:space="preserve"> </w:instrText>
      </w:r>
      <w:r w:rsidR="00015814" w:rsidRPr="00C348F4">
        <w:rPr>
          <w:lang w:val="en-US"/>
        </w:rPr>
        <w:instrText>follow</w:instrText>
      </w:r>
      <w:r w:rsidR="00015814" w:rsidRPr="00C348F4">
        <w:instrText>-</w:instrText>
      </w:r>
      <w:r w:rsidR="00015814" w:rsidRPr="00C348F4">
        <w:rPr>
          <w:lang w:val="en-US"/>
        </w:rPr>
        <w:instrText>up</w:instrText>
      </w:r>
      <w:r w:rsidR="00015814" w:rsidRPr="00C348F4">
        <w:instrText xml:space="preserve"> </w:instrText>
      </w:r>
      <w:r w:rsidR="00015814" w:rsidRPr="00C348F4">
        <w:rPr>
          <w:lang w:val="en-US"/>
        </w:rPr>
        <w:instrText>of</w:instrText>
      </w:r>
      <w:r w:rsidR="00015814" w:rsidRPr="00C348F4">
        <w:instrText xml:space="preserve"> 9.4 </w:instrText>
      </w:r>
      <w:r w:rsidR="00015814" w:rsidRPr="00C348F4">
        <w:rPr>
          <w:lang w:val="en-US"/>
        </w:rPr>
        <w:instrText>months</w:instrText>
      </w:r>
      <w:r w:rsidR="00015814" w:rsidRPr="00C348F4">
        <w:instrText xml:space="preserve">, </w:instrText>
      </w:r>
      <w:r w:rsidR="00015814" w:rsidRPr="00C348F4">
        <w:rPr>
          <w:lang w:val="en-US"/>
        </w:rPr>
        <w:instrText>ibrutinib</w:instrText>
      </w:r>
      <w:r w:rsidR="00015814" w:rsidRPr="00C348F4">
        <w:instrText xml:space="preserve"> </w:instrText>
      </w:r>
      <w:r w:rsidR="00015814" w:rsidRPr="00C348F4">
        <w:rPr>
          <w:lang w:val="en-US"/>
        </w:rPr>
        <w:instrText>significantly</w:instrText>
      </w:r>
      <w:r w:rsidR="00015814" w:rsidRPr="00C348F4">
        <w:instrText xml:space="preserve"> </w:instrText>
      </w:r>
      <w:r w:rsidR="00015814" w:rsidRPr="00C348F4">
        <w:rPr>
          <w:lang w:val="en-US"/>
        </w:rPr>
        <w:instrText>improved</w:instrText>
      </w:r>
      <w:r w:rsidR="00015814" w:rsidRPr="00C348F4">
        <w:instrText xml:space="preserve"> </w:instrText>
      </w:r>
      <w:r w:rsidR="00015814" w:rsidRPr="00C348F4">
        <w:rPr>
          <w:lang w:val="en-US"/>
        </w:rPr>
        <w:instrText>progression</w:instrText>
      </w:r>
      <w:r w:rsidR="00015814" w:rsidRPr="00C348F4">
        <w:instrText>-</w:instrText>
      </w:r>
      <w:r w:rsidR="00015814" w:rsidRPr="00C348F4">
        <w:rPr>
          <w:lang w:val="en-US"/>
        </w:rPr>
        <w:instrText>free</w:instrText>
      </w:r>
      <w:r w:rsidR="00015814" w:rsidRPr="00C348F4">
        <w:instrText xml:space="preserve"> </w:instrText>
      </w:r>
      <w:r w:rsidR="00015814" w:rsidRPr="00C348F4">
        <w:rPr>
          <w:lang w:val="en-US"/>
        </w:rPr>
        <w:instrText>survival</w:instrText>
      </w:r>
      <w:r w:rsidR="00015814" w:rsidRPr="00C348F4">
        <w:instrText xml:space="preserve">; </w:instrText>
      </w:r>
      <w:r w:rsidR="00015814" w:rsidRPr="00C348F4">
        <w:rPr>
          <w:lang w:val="en-US"/>
        </w:rPr>
        <w:instrText>the</w:instrText>
      </w:r>
      <w:r w:rsidR="00015814" w:rsidRPr="00C348F4">
        <w:instrText xml:space="preserve"> </w:instrText>
      </w:r>
      <w:r w:rsidR="00015814" w:rsidRPr="00C348F4">
        <w:rPr>
          <w:lang w:val="en-US"/>
        </w:rPr>
        <w:instrText>median</w:instrText>
      </w:r>
      <w:r w:rsidR="00015814" w:rsidRPr="00C348F4">
        <w:instrText xml:space="preserve"> </w:instrText>
      </w:r>
      <w:r w:rsidR="00015814" w:rsidRPr="00C348F4">
        <w:rPr>
          <w:lang w:val="en-US"/>
        </w:rPr>
        <w:instrText>duration</w:instrText>
      </w:r>
      <w:r w:rsidR="00015814" w:rsidRPr="00C348F4">
        <w:instrText xml:space="preserve"> </w:instrText>
      </w:r>
      <w:r w:rsidR="00015814" w:rsidRPr="00C348F4">
        <w:rPr>
          <w:lang w:val="en-US"/>
        </w:rPr>
        <w:instrText>was</w:instrText>
      </w:r>
      <w:r w:rsidR="00015814" w:rsidRPr="00C348F4">
        <w:instrText xml:space="preserve"> </w:instrText>
      </w:r>
      <w:r w:rsidR="00015814" w:rsidRPr="00C348F4">
        <w:rPr>
          <w:lang w:val="en-US"/>
        </w:rPr>
        <w:instrText>not</w:instrText>
      </w:r>
      <w:r w:rsidR="00015814" w:rsidRPr="00C348F4">
        <w:instrText xml:space="preserve"> </w:instrText>
      </w:r>
      <w:r w:rsidR="00015814" w:rsidRPr="00C348F4">
        <w:rPr>
          <w:lang w:val="en-US"/>
        </w:rPr>
        <w:instrText>reached</w:instrText>
      </w:r>
      <w:r w:rsidR="00015814" w:rsidRPr="00C348F4">
        <w:instrText xml:space="preserve"> </w:instrText>
      </w:r>
      <w:r w:rsidR="00015814" w:rsidRPr="00C348F4">
        <w:rPr>
          <w:lang w:val="en-US"/>
        </w:rPr>
        <w:instrText>in</w:instrText>
      </w:r>
      <w:r w:rsidR="00015814" w:rsidRPr="00C348F4">
        <w:instrText xml:space="preserve"> </w:instrText>
      </w:r>
      <w:r w:rsidR="00015814" w:rsidRPr="00C348F4">
        <w:rPr>
          <w:lang w:val="en-US"/>
        </w:rPr>
        <w:instrText>the</w:instrText>
      </w:r>
      <w:r w:rsidR="00015814" w:rsidRPr="00C348F4">
        <w:instrText xml:space="preserve"> </w:instrText>
      </w:r>
      <w:r w:rsidR="00015814" w:rsidRPr="00C348F4">
        <w:rPr>
          <w:lang w:val="en-US"/>
        </w:rPr>
        <w:instrText>ibrutinib</w:instrText>
      </w:r>
      <w:r w:rsidR="00015814" w:rsidRPr="00C348F4">
        <w:instrText xml:space="preserve"> </w:instrText>
      </w:r>
      <w:r w:rsidR="00015814" w:rsidRPr="00C348F4">
        <w:rPr>
          <w:lang w:val="en-US"/>
        </w:rPr>
        <w:instrText>group</w:instrText>
      </w:r>
      <w:r w:rsidR="00015814" w:rsidRPr="00C348F4">
        <w:instrText xml:space="preserve"> (</w:instrText>
      </w:r>
      <w:r w:rsidR="00015814" w:rsidRPr="00C348F4">
        <w:rPr>
          <w:lang w:val="en-US"/>
        </w:rPr>
        <w:instrText>with</w:instrText>
      </w:r>
      <w:r w:rsidR="00015814" w:rsidRPr="00C348F4">
        <w:instrText xml:space="preserve"> </w:instrText>
      </w:r>
      <w:r w:rsidR="00015814" w:rsidRPr="00C348F4">
        <w:rPr>
          <w:lang w:val="en-US"/>
        </w:rPr>
        <w:instrText>a</w:instrText>
      </w:r>
      <w:r w:rsidR="00015814" w:rsidRPr="00C348F4">
        <w:instrText xml:space="preserve"> </w:instrText>
      </w:r>
      <w:r w:rsidR="00015814" w:rsidRPr="00C348F4">
        <w:rPr>
          <w:lang w:val="en-US"/>
        </w:rPr>
        <w:instrText>rate</w:instrText>
      </w:r>
      <w:r w:rsidR="00015814" w:rsidRPr="00C348F4">
        <w:instrText xml:space="preserve"> </w:instrText>
      </w:r>
      <w:r w:rsidR="00015814" w:rsidRPr="00C348F4">
        <w:rPr>
          <w:lang w:val="en-US"/>
        </w:rPr>
        <w:instrText>of</w:instrText>
      </w:r>
      <w:r w:rsidR="00015814" w:rsidRPr="00C348F4">
        <w:instrText xml:space="preserve"> </w:instrText>
      </w:r>
      <w:r w:rsidR="00015814" w:rsidRPr="00C348F4">
        <w:rPr>
          <w:lang w:val="en-US"/>
        </w:rPr>
        <w:instrText>progression</w:instrText>
      </w:r>
      <w:r w:rsidR="00015814" w:rsidRPr="00C348F4">
        <w:instrText>-</w:instrText>
      </w:r>
      <w:r w:rsidR="00015814" w:rsidRPr="00C348F4">
        <w:rPr>
          <w:lang w:val="en-US"/>
        </w:rPr>
        <w:instrText>free</w:instrText>
      </w:r>
      <w:r w:rsidR="00015814" w:rsidRPr="00C348F4">
        <w:instrText xml:space="preserve"> </w:instrText>
      </w:r>
      <w:r w:rsidR="00015814" w:rsidRPr="00C348F4">
        <w:rPr>
          <w:lang w:val="en-US"/>
        </w:rPr>
        <w:instrText>survival</w:instrText>
      </w:r>
      <w:r w:rsidR="00015814" w:rsidRPr="00C348F4">
        <w:instrText xml:space="preserve"> </w:instrText>
      </w:r>
      <w:r w:rsidR="00015814" w:rsidRPr="00C348F4">
        <w:rPr>
          <w:lang w:val="en-US"/>
        </w:rPr>
        <w:instrText>of</w:instrText>
      </w:r>
      <w:r w:rsidR="00015814" w:rsidRPr="00C348F4">
        <w:instrText xml:space="preserve"> 88% </w:instrText>
      </w:r>
      <w:r w:rsidR="00015814" w:rsidRPr="00C348F4">
        <w:rPr>
          <w:lang w:val="en-US"/>
        </w:rPr>
        <w:instrText>at</w:instrText>
      </w:r>
      <w:r w:rsidR="00015814" w:rsidRPr="00C348F4">
        <w:instrText xml:space="preserve"> 6 </w:instrText>
      </w:r>
      <w:r w:rsidR="00015814" w:rsidRPr="00C348F4">
        <w:rPr>
          <w:lang w:val="en-US"/>
        </w:rPr>
        <w:instrText>months</w:instrText>
      </w:r>
      <w:r w:rsidR="00015814" w:rsidRPr="00C348F4">
        <w:instrText xml:space="preserve">), </w:instrText>
      </w:r>
      <w:r w:rsidR="00015814" w:rsidRPr="00C348F4">
        <w:rPr>
          <w:lang w:val="en-US"/>
        </w:rPr>
        <w:instrText>as</w:instrText>
      </w:r>
      <w:r w:rsidR="00015814" w:rsidRPr="00C348F4">
        <w:instrText xml:space="preserve"> </w:instrText>
      </w:r>
      <w:r w:rsidR="00015814" w:rsidRPr="00C348F4">
        <w:rPr>
          <w:lang w:val="en-US"/>
        </w:rPr>
        <w:instrText>compared</w:instrText>
      </w:r>
      <w:r w:rsidR="00015814" w:rsidRPr="00C348F4">
        <w:instrText xml:space="preserve"> </w:instrText>
      </w:r>
      <w:r w:rsidR="00015814" w:rsidRPr="00C348F4">
        <w:rPr>
          <w:lang w:val="en-US"/>
        </w:rPr>
        <w:instrText>with</w:instrText>
      </w:r>
      <w:r w:rsidR="00015814" w:rsidRPr="00C348F4">
        <w:instrText xml:space="preserve"> </w:instrText>
      </w:r>
      <w:r w:rsidR="00015814" w:rsidRPr="00C348F4">
        <w:rPr>
          <w:lang w:val="en-US"/>
        </w:rPr>
        <w:instrText>a</w:instrText>
      </w:r>
      <w:r w:rsidR="00015814" w:rsidRPr="00C348F4">
        <w:instrText xml:space="preserve"> </w:instrText>
      </w:r>
      <w:r w:rsidR="00015814" w:rsidRPr="00C348F4">
        <w:rPr>
          <w:lang w:val="en-US"/>
        </w:rPr>
        <w:instrText>median</w:instrText>
      </w:r>
      <w:r w:rsidR="00015814" w:rsidRPr="00C348F4">
        <w:instrText xml:space="preserve"> </w:instrText>
      </w:r>
      <w:r w:rsidR="00015814" w:rsidRPr="00C348F4">
        <w:rPr>
          <w:lang w:val="en-US"/>
        </w:rPr>
        <w:instrText>of</w:instrText>
      </w:r>
      <w:r w:rsidR="00015814" w:rsidRPr="00C348F4">
        <w:instrText xml:space="preserve"> 8.1 </w:instrText>
      </w:r>
      <w:r w:rsidR="00015814" w:rsidRPr="00C348F4">
        <w:rPr>
          <w:lang w:val="en-US"/>
        </w:rPr>
        <w:instrText>months</w:instrText>
      </w:r>
      <w:r w:rsidR="00015814" w:rsidRPr="00C348F4">
        <w:instrText xml:space="preserve"> </w:instrText>
      </w:r>
      <w:r w:rsidR="00015814" w:rsidRPr="00C348F4">
        <w:rPr>
          <w:lang w:val="en-US"/>
        </w:rPr>
        <w:instrText>in</w:instrText>
      </w:r>
      <w:r w:rsidR="00015814" w:rsidRPr="00C348F4">
        <w:instrText xml:space="preserve"> </w:instrText>
      </w:r>
      <w:r w:rsidR="00015814" w:rsidRPr="00C348F4">
        <w:rPr>
          <w:lang w:val="en-US"/>
        </w:rPr>
        <w:instrText>the</w:instrText>
      </w:r>
      <w:r w:rsidR="00015814" w:rsidRPr="00C348F4">
        <w:instrText xml:space="preserve"> </w:instrText>
      </w:r>
      <w:r w:rsidR="00015814" w:rsidRPr="00C348F4">
        <w:rPr>
          <w:lang w:val="en-US"/>
        </w:rPr>
        <w:instrText>ofatumumab</w:instrText>
      </w:r>
      <w:r w:rsidR="00015814" w:rsidRPr="00C348F4">
        <w:instrText xml:space="preserve"> </w:instrText>
      </w:r>
      <w:r w:rsidR="00015814" w:rsidRPr="00C348F4">
        <w:rPr>
          <w:lang w:val="en-US"/>
        </w:rPr>
        <w:instrText>group</w:instrText>
      </w:r>
      <w:r w:rsidR="00015814" w:rsidRPr="00C348F4">
        <w:instrText xml:space="preserve"> (</w:instrText>
      </w:r>
      <w:r w:rsidR="00015814" w:rsidRPr="00C348F4">
        <w:rPr>
          <w:lang w:val="en-US"/>
        </w:rPr>
        <w:instrText>hazard</w:instrText>
      </w:r>
      <w:r w:rsidR="00015814" w:rsidRPr="00C348F4">
        <w:instrText xml:space="preserve"> </w:instrText>
      </w:r>
      <w:r w:rsidR="00015814" w:rsidRPr="00C348F4">
        <w:rPr>
          <w:lang w:val="en-US"/>
        </w:rPr>
        <w:instrText>ratio</w:instrText>
      </w:r>
      <w:r w:rsidR="00015814" w:rsidRPr="00C348F4">
        <w:instrText xml:space="preserve"> </w:instrText>
      </w:r>
      <w:r w:rsidR="00015814" w:rsidRPr="00C348F4">
        <w:rPr>
          <w:lang w:val="en-US"/>
        </w:rPr>
        <w:instrText>for</w:instrText>
      </w:r>
      <w:r w:rsidR="00015814" w:rsidRPr="00C348F4">
        <w:instrText xml:space="preserve"> </w:instrText>
      </w:r>
      <w:r w:rsidR="00015814" w:rsidRPr="00C348F4">
        <w:rPr>
          <w:lang w:val="en-US"/>
        </w:rPr>
        <w:instrText>progression</w:instrText>
      </w:r>
      <w:r w:rsidR="00015814" w:rsidRPr="00C348F4">
        <w:instrText xml:space="preserve"> </w:instrText>
      </w:r>
      <w:r w:rsidR="00015814" w:rsidRPr="00C348F4">
        <w:rPr>
          <w:lang w:val="en-US"/>
        </w:rPr>
        <w:instrText>or</w:instrText>
      </w:r>
      <w:r w:rsidR="00015814" w:rsidRPr="00C348F4">
        <w:instrText xml:space="preserve"> </w:instrText>
      </w:r>
      <w:r w:rsidR="00015814" w:rsidRPr="00C348F4">
        <w:rPr>
          <w:lang w:val="en-US"/>
        </w:rPr>
        <w:instrText>death</w:instrText>
      </w:r>
      <w:r w:rsidR="00015814" w:rsidRPr="00C348F4">
        <w:instrText xml:space="preserve"> </w:instrText>
      </w:r>
      <w:r w:rsidR="00015814" w:rsidRPr="00C348F4">
        <w:rPr>
          <w:lang w:val="en-US"/>
        </w:rPr>
        <w:instrText>in</w:instrText>
      </w:r>
      <w:r w:rsidR="00015814" w:rsidRPr="00C348F4">
        <w:instrText xml:space="preserve"> </w:instrText>
      </w:r>
      <w:r w:rsidR="00015814" w:rsidRPr="00C348F4">
        <w:rPr>
          <w:lang w:val="en-US"/>
        </w:rPr>
        <w:instrText>the</w:instrText>
      </w:r>
      <w:r w:rsidR="00015814" w:rsidRPr="00C348F4">
        <w:instrText xml:space="preserve"> </w:instrText>
      </w:r>
      <w:r w:rsidR="00015814" w:rsidRPr="00C348F4">
        <w:rPr>
          <w:lang w:val="en-US"/>
        </w:rPr>
        <w:instrText>ibrutinib</w:instrText>
      </w:r>
      <w:r w:rsidR="00015814" w:rsidRPr="00C348F4">
        <w:instrText xml:space="preserve"> </w:instrText>
      </w:r>
      <w:r w:rsidR="00015814" w:rsidRPr="00C348F4">
        <w:rPr>
          <w:lang w:val="en-US"/>
        </w:rPr>
        <w:instrText>group</w:instrText>
      </w:r>
      <w:r w:rsidR="00015814" w:rsidRPr="00C348F4">
        <w:instrText xml:space="preserve">, 0.22; </w:instrText>
      </w:r>
      <w:r w:rsidR="00015814" w:rsidRPr="00C348F4">
        <w:rPr>
          <w:lang w:val="en-US"/>
        </w:rPr>
        <w:instrText>P</w:instrText>
      </w:r>
      <w:r w:rsidR="00015814" w:rsidRPr="00C348F4">
        <w:instrText xml:space="preserve">&lt;0.001). </w:instrText>
      </w:r>
      <w:r w:rsidR="00015814" w:rsidRPr="00C348F4">
        <w:rPr>
          <w:lang w:val="en-US"/>
        </w:rPr>
        <w:instrText>Ibrutinib</w:instrText>
      </w:r>
      <w:r w:rsidR="00015814" w:rsidRPr="00C348F4">
        <w:instrText xml:space="preserve"> </w:instrText>
      </w:r>
      <w:r w:rsidR="00015814" w:rsidRPr="00C348F4">
        <w:rPr>
          <w:lang w:val="en-US"/>
        </w:rPr>
        <w:instrText>also</w:instrText>
      </w:r>
      <w:r w:rsidR="00015814" w:rsidRPr="00C348F4">
        <w:instrText xml:space="preserve"> </w:instrText>
      </w:r>
      <w:r w:rsidR="00015814" w:rsidRPr="00C348F4">
        <w:rPr>
          <w:lang w:val="en-US"/>
        </w:rPr>
        <w:instrText>significantly</w:instrText>
      </w:r>
      <w:r w:rsidR="00015814" w:rsidRPr="00C348F4">
        <w:instrText xml:space="preserve"> </w:instrText>
      </w:r>
      <w:r w:rsidR="00015814" w:rsidRPr="00C348F4">
        <w:rPr>
          <w:lang w:val="en-US"/>
        </w:rPr>
        <w:instrText>improved</w:instrText>
      </w:r>
      <w:r w:rsidR="00015814" w:rsidRPr="00C348F4">
        <w:instrText xml:space="preserve"> </w:instrText>
      </w:r>
      <w:r w:rsidR="00015814" w:rsidRPr="00C348F4">
        <w:rPr>
          <w:lang w:val="en-US"/>
        </w:rPr>
        <w:instrText>overall</w:instrText>
      </w:r>
      <w:r w:rsidR="00015814" w:rsidRPr="00C348F4">
        <w:instrText xml:space="preserve"> </w:instrText>
      </w:r>
      <w:r w:rsidR="00015814" w:rsidRPr="00C348F4">
        <w:rPr>
          <w:lang w:val="en-US"/>
        </w:rPr>
        <w:instrText>survival</w:instrText>
      </w:r>
      <w:r w:rsidR="00015814" w:rsidRPr="00C348F4">
        <w:instrText xml:space="preserve"> (</w:instrText>
      </w:r>
      <w:r w:rsidR="00015814" w:rsidRPr="00C348F4">
        <w:rPr>
          <w:lang w:val="en-US"/>
        </w:rPr>
        <w:instrText>hazard</w:instrText>
      </w:r>
      <w:r w:rsidR="00015814" w:rsidRPr="00C348F4">
        <w:instrText xml:space="preserve"> </w:instrText>
      </w:r>
      <w:r w:rsidR="00015814" w:rsidRPr="00C348F4">
        <w:rPr>
          <w:lang w:val="en-US"/>
        </w:rPr>
        <w:instrText>ratio</w:instrText>
      </w:r>
      <w:r w:rsidR="00015814" w:rsidRPr="00C348F4">
        <w:instrText xml:space="preserve"> </w:instrText>
      </w:r>
      <w:r w:rsidR="00015814" w:rsidRPr="00C348F4">
        <w:rPr>
          <w:lang w:val="en-US"/>
        </w:rPr>
        <w:instrText>for</w:instrText>
      </w:r>
      <w:r w:rsidR="00015814" w:rsidRPr="00C348F4">
        <w:instrText xml:space="preserve"> </w:instrText>
      </w:r>
      <w:r w:rsidR="00015814" w:rsidRPr="00C348F4">
        <w:rPr>
          <w:lang w:val="en-US"/>
        </w:rPr>
        <w:instrText>death</w:instrText>
      </w:r>
      <w:r w:rsidR="00015814" w:rsidRPr="00C348F4">
        <w:instrText xml:space="preserve">, 0.43; </w:instrText>
      </w:r>
      <w:r w:rsidR="00015814" w:rsidRPr="00C348F4">
        <w:rPr>
          <w:lang w:val="en-US"/>
        </w:rPr>
        <w:instrText>P</w:instrText>
      </w:r>
      <w:r w:rsidR="00015814" w:rsidRPr="00C348F4">
        <w:instrText xml:space="preserve">=0.005). </w:instrText>
      </w:r>
      <w:r w:rsidR="00015814" w:rsidRPr="00C348F4">
        <w:rPr>
          <w:lang w:val="en-US"/>
        </w:rPr>
        <w:instrText>At</w:instrText>
      </w:r>
      <w:r w:rsidR="00015814" w:rsidRPr="00C348F4">
        <w:instrText xml:space="preserve"> 12 </w:instrText>
      </w:r>
      <w:r w:rsidR="00015814" w:rsidRPr="00C348F4">
        <w:rPr>
          <w:lang w:val="en-US"/>
        </w:rPr>
        <w:instrText>months</w:instrText>
      </w:r>
      <w:r w:rsidR="00015814" w:rsidRPr="00C348F4">
        <w:instrText xml:space="preserve">, </w:instrText>
      </w:r>
      <w:r w:rsidR="00015814" w:rsidRPr="00C348F4">
        <w:rPr>
          <w:lang w:val="en-US"/>
        </w:rPr>
        <w:instrText>the</w:instrText>
      </w:r>
      <w:r w:rsidR="00015814" w:rsidRPr="00C348F4">
        <w:instrText xml:space="preserve"> </w:instrText>
      </w:r>
      <w:r w:rsidR="00015814" w:rsidRPr="00C348F4">
        <w:rPr>
          <w:lang w:val="en-US"/>
        </w:rPr>
        <w:instrText>overall</w:instrText>
      </w:r>
      <w:r w:rsidR="00015814" w:rsidRPr="00C348F4">
        <w:instrText xml:space="preserve"> </w:instrText>
      </w:r>
      <w:r w:rsidR="00015814" w:rsidRPr="00C348F4">
        <w:rPr>
          <w:lang w:val="en-US"/>
        </w:rPr>
        <w:instrText>survival</w:instrText>
      </w:r>
      <w:r w:rsidR="00015814" w:rsidRPr="00C348F4">
        <w:instrText xml:space="preserve"> </w:instrText>
      </w:r>
      <w:r w:rsidR="00015814" w:rsidRPr="00C348F4">
        <w:rPr>
          <w:lang w:val="en-US"/>
        </w:rPr>
        <w:instrText>rate</w:instrText>
      </w:r>
      <w:r w:rsidR="00015814" w:rsidRPr="00C348F4">
        <w:instrText xml:space="preserve"> </w:instrText>
      </w:r>
      <w:r w:rsidR="00015814" w:rsidRPr="00C348F4">
        <w:rPr>
          <w:lang w:val="en-US"/>
        </w:rPr>
        <w:instrText>was</w:instrText>
      </w:r>
      <w:r w:rsidR="00015814" w:rsidRPr="00C348F4">
        <w:instrText xml:space="preserve"> 90% </w:instrText>
      </w:r>
      <w:r w:rsidR="00015814" w:rsidRPr="00C348F4">
        <w:rPr>
          <w:lang w:val="en-US"/>
        </w:rPr>
        <w:instrText>in</w:instrText>
      </w:r>
      <w:r w:rsidR="00015814" w:rsidRPr="00C348F4">
        <w:instrText xml:space="preserve"> </w:instrText>
      </w:r>
      <w:r w:rsidR="00015814" w:rsidRPr="00C348F4">
        <w:rPr>
          <w:lang w:val="en-US"/>
        </w:rPr>
        <w:instrText>the</w:instrText>
      </w:r>
      <w:r w:rsidR="00015814" w:rsidRPr="00C348F4">
        <w:instrText xml:space="preserve"> </w:instrText>
      </w:r>
      <w:r w:rsidR="00015814" w:rsidRPr="00C348F4">
        <w:rPr>
          <w:lang w:val="en-US"/>
        </w:rPr>
        <w:instrText>ibrutinib</w:instrText>
      </w:r>
      <w:r w:rsidR="00015814" w:rsidRPr="00C348F4">
        <w:instrText xml:space="preserve"> </w:instrText>
      </w:r>
      <w:r w:rsidR="00015814" w:rsidRPr="00C348F4">
        <w:rPr>
          <w:lang w:val="en-US"/>
        </w:rPr>
        <w:instrText>group</w:instrText>
      </w:r>
      <w:r w:rsidR="00015814" w:rsidRPr="00C348F4">
        <w:instrText xml:space="preserve"> </w:instrText>
      </w:r>
      <w:r w:rsidR="00015814" w:rsidRPr="00C348F4">
        <w:rPr>
          <w:lang w:val="en-US"/>
        </w:rPr>
        <w:instrText>and</w:instrText>
      </w:r>
      <w:r w:rsidR="00015814" w:rsidRPr="00C348F4">
        <w:instrText xml:space="preserve"> 81% </w:instrText>
      </w:r>
      <w:r w:rsidR="00015814" w:rsidRPr="00C348F4">
        <w:rPr>
          <w:lang w:val="en-US"/>
        </w:rPr>
        <w:instrText>in</w:instrText>
      </w:r>
      <w:r w:rsidR="00015814" w:rsidRPr="00C348F4">
        <w:instrText xml:space="preserve"> </w:instrText>
      </w:r>
      <w:r w:rsidR="00015814" w:rsidRPr="00C348F4">
        <w:rPr>
          <w:lang w:val="en-US"/>
        </w:rPr>
        <w:instrText>the</w:instrText>
      </w:r>
      <w:r w:rsidR="00015814" w:rsidRPr="00C348F4">
        <w:instrText xml:space="preserve"> </w:instrText>
      </w:r>
      <w:r w:rsidR="00015814" w:rsidRPr="00C348F4">
        <w:rPr>
          <w:lang w:val="en-US"/>
        </w:rPr>
        <w:instrText>ofatumumab</w:instrText>
      </w:r>
      <w:r w:rsidR="00015814" w:rsidRPr="00C348F4">
        <w:instrText xml:space="preserve"> </w:instrText>
      </w:r>
      <w:r w:rsidR="00015814" w:rsidRPr="00C348F4">
        <w:rPr>
          <w:lang w:val="en-US"/>
        </w:rPr>
        <w:instrText>group</w:instrText>
      </w:r>
      <w:r w:rsidR="00015814" w:rsidRPr="00C348F4">
        <w:instrText xml:space="preserve">. </w:instrText>
      </w:r>
      <w:r w:rsidR="00015814" w:rsidRPr="00C348F4">
        <w:rPr>
          <w:lang w:val="en-US"/>
        </w:rPr>
        <w:instrText>The</w:instrText>
      </w:r>
      <w:r w:rsidR="00015814" w:rsidRPr="00C348F4">
        <w:instrText xml:space="preserve"> </w:instrText>
      </w:r>
      <w:r w:rsidR="00015814" w:rsidRPr="00C348F4">
        <w:rPr>
          <w:lang w:val="en-US"/>
        </w:rPr>
        <w:instrText>overall</w:instrText>
      </w:r>
      <w:r w:rsidR="00015814" w:rsidRPr="00C348F4">
        <w:instrText xml:space="preserve"> </w:instrText>
      </w:r>
      <w:r w:rsidR="00015814" w:rsidRPr="00C348F4">
        <w:rPr>
          <w:lang w:val="en-US"/>
        </w:rPr>
        <w:instrText>response</w:instrText>
      </w:r>
      <w:r w:rsidR="00015814" w:rsidRPr="00C348F4">
        <w:instrText xml:space="preserve"> </w:instrText>
      </w:r>
      <w:r w:rsidR="00015814" w:rsidRPr="00C348F4">
        <w:rPr>
          <w:lang w:val="en-US"/>
        </w:rPr>
        <w:instrText>rate</w:instrText>
      </w:r>
      <w:r w:rsidR="00015814" w:rsidRPr="00C348F4">
        <w:instrText xml:space="preserve"> </w:instrText>
      </w:r>
      <w:r w:rsidR="00015814" w:rsidRPr="00C348F4">
        <w:rPr>
          <w:lang w:val="en-US"/>
        </w:rPr>
        <w:instrText>was</w:instrText>
      </w:r>
      <w:r w:rsidR="00015814" w:rsidRPr="00C348F4">
        <w:instrText xml:space="preserve"> </w:instrText>
      </w:r>
      <w:r w:rsidR="00015814" w:rsidRPr="00C348F4">
        <w:rPr>
          <w:lang w:val="en-US"/>
        </w:rPr>
        <w:instrText>significantly</w:instrText>
      </w:r>
      <w:r w:rsidR="00015814" w:rsidRPr="00C348F4">
        <w:instrText xml:space="preserve"> </w:instrText>
      </w:r>
      <w:r w:rsidR="00015814" w:rsidRPr="00C348F4">
        <w:rPr>
          <w:lang w:val="en-US"/>
        </w:rPr>
        <w:instrText>higher</w:instrText>
      </w:r>
      <w:r w:rsidR="00015814" w:rsidRPr="00C348F4">
        <w:instrText xml:space="preserve"> </w:instrText>
      </w:r>
      <w:r w:rsidR="00015814" w:rsidRPr="00C348F4">
        <w:rPr>
          <w:lang w:val="en-US"/>
        </w:rPr>
        <w:instrText>in</w:instrText>
      </w:r>
      <w:r w:rsidR="00015814" w:rsidRPr="00C348F4">
        <w:instrText xml:space="preserve"> </w:instrText>
      </w:r>
      <w:r w:rsidR="00015814" w:rsidRPr="00C348F4">
        <w:rPr>
          <w:lang w:val="en-US"/>
        </w:rPr>
        <w:instrText>the</w:instrText>
      </w:r>
      <w:r w:rsidR="00015814" w:rsidRPr="00C348F4">
        <w:instrText xml:space="preserve"> </w:instrText>
      </w:r>
      <w:r w:rsidR="00015814" w:rsidRPr="00C348F4">
        <w:rPr>
          <w:lang w:val="en-US"/>
        </w:rPr>
        <w:instrText>ibrutinib</w:instrText>
      </w:r>
      <w:r w:rsidR="00015814" w:rsidRPr="00C348F4">
        <w:instrText xml:space="preserve"> </w:instrText>
      </w:r>
      <w:r w:rsidR="00015814" w:rsidRPr="00C348F4">
        <w:rPr>
          <w:lang w:val="en-US"/>
        </w:rPr>
        <w:instrText>group</w:instrText>
      </w:r>
      <w:r w:rsidR="00015814" w:rsidRPr="00C348F4">
        <w:instrText xml:space="preserve"> </w:instrText>
      </w:r>
      <w:r w:rsidR="00015814" w:rsidRPr="00C348F4">
        <w:rPr>
          <w:lang w:val="en-US"/>
        </w:rPr>
        <w:instrText>than</w:instrText>
      </w:r>
      <w:r w:rsidR="00015814" w:rsidRPr="00C348F4">
        <w:instrText xml:space="preserve"> </w:instrText>
      </w:r>
      <w:r w:rsidR="00015814" w:rsidRPr="00C348F4">
        <w:rPr>
          <w:lang w:val="en-US"/>
        </w:rPr>
        <w:instrText>in</w:instrText>
      </w:r>
      <w:r w:rsidR="00015814" w:rsidRPr="00C348F4">
        <w:instrText xml:space="preserve"> </w:instrText>
      </w:r>
      <w:r w:rsidR="00015814" w:rsidRPr="00C348F4">
        <w:rPr>
          <w:lang w:val="en-US"/>
        </w:rPr>
        <w:instrText>the</w:instrText>
      </w:r>
      <w:r w:rsidR="00015814" w:rsidRPr="00C348F4">
        <w:instrText xml:space="preserve"> </w:instrText>
      </w:r>
      <w:r w:rsidR="00015814" w:rsidRPr="00C348F4">
        <w:rPr>
          <w:lang w:val="en-US"/>
        </w:rPr>
        <w:instrText>ofatumumab</w:instrText>
      </w:r>
      <w:r w:rsidR="00015814" w:rsidRPr="00C348F4">
        <w:instrText xml:space="preserve"> </w:instrText>
      </w:r>
      <w:r w:rsidR="00015814" w:rsidRPr="00C348F4">
        <w:rPr>
          <w:lang w:val="en-US"/>
        </w:rPr>
        <w:instrText>group</w:instrText>
      </w:r>
      <w:r w:rsidR="00015814" w:rsidRPr="00C348F4">
        <w:instrText xml:space="preserve"> (42.6% </w:instrText>
      </w:r>
      <w:r w:rsidR="00015814" w:rsidRPr="00C348F4">
        <w:rPr>
          <w:lang w:val="en-US"/>
        </w:rPr>
        <w:instrText>vs</w:instrText>
      </w:r>
      <w:r w:rsidR="00015814" w:rsidRPr="00C348F4">
        <w:instrText xml:space="preserve">. 4.1%, </w:instrText>
      </w:r>
      <w:r w:rsidR="00015814" w:rsidRPr="00C348F4">
        <w:rPr>
          <w:lang w:val="en-US"/>
        </w:rPr>
        <w:instrText>P</w:instrText>
      </w:r>
      <w:r w:rsidR="00015814" w:rsidRPr="00C348F4">
        <w:instrText xml:space="preserve">&lt;0.001). </w:instrText>
      </w:r>
      <w:r w:rsidR="00015814" w:rsidRPr="00C348F4">
        <w:rPr>
          <w:lang w:val="en-US"/>
        </w:rPr>
        <w:instrText>An</w:instrText>
      </w:r>
      <w:r w:rsidR="00015814" w:rsidRPr="00C348F4">
        <w:instrText xml:space="preserve"> </w:instrText>
      </w:r>
      <w:r w:rsidR="00015814" w:rsidRPr="00C348F4">
        <w:rPr>
          <w:lang w:val="en-US"/>
        </w:rPr>
        <w:instrText>additional</w:instrText>
      </w:r>
      <w:r w:rsidR="00015814" w:rsidRPr="00C348F4">
        <w:instrText xml:space="preserve"> 20% </w:instrText>
      </w:r>
      <w:r w:rsidR="00015814" w:rsidRPr="00C348F4">
        <w:rPr>
          <w:lang w:val="en-US"/>
        </w:rPr>
        <w:instrText>of</w:instrText>
      </w:r>
      <w:r w:rsidR="00015814" w:rsidRPr="00C348F4">
        <w:instrText xml:space="preserve"> </w:instrText>
      </w:r>
      <w:r w:rsidR="00015814" w:rsidRPr="00C348F4">
        <w:rPr>
          <w:lang w:val="en-US"/>
        </w:rPr>
        <w:instrText>ibrutinib</w:instrText>
      </w:r>
      <w:r w:rsidR="00015814" w:rsidRPr="00C348F4">
        <w:instrText>-</w:instrText>
      </w:r>
      <w:r w:rsidR="00015814" w:rsidRPr="00C348F4">
        <w:rPr>
          <w:lang w:val="en-US"/>
        </w:rPr>
        <w:instrText>treated</w:instrText>
      </w:r>
      <w:r w:rsidR="00015814" w:rsidRPr="00C348F4">
        <w:instrText xml:space="preserve"> </w:instrText>
      </w:r>
      <w:r w:rsidR="00015814" w:rsidRPr="00C348F4">
        <w:rPr>
          <w:lang w:val="en-US"/>
        </w:rPr>
        <w:instrText>patients</w:instrText>
      </w:r>
      <w:r w:rsidR="00015814" w:rsidRPr="00C348F4">
        <w:instrText xml:space="preserve"> </w:instrText>
      </w:r>
      <w:r w:rsidR="00015814" w:rsidRPr="00C348F4">
        <w:rPr>
          <w:lang w:val="en-US"/>
        </w:rPr>
        <w:instrText>had</w:instrText>
      </w:r>
      <w:r w:rsidR="00015814" w:rsidRPr="00C348F4">
        <w:instrText xml:space="preserve"> </w:instrText>
      </w:r>
      <w:r w:rsidR="00015814" w:rsidRPr="00C348F4">
        <w:rPr>
          <w:lang w:val="en-US"/>
        </w:rPr>
        <w:instrText>a</w:instrText>
      </w:r>
      <w:r w:rsidR="00015814" w:rsidRPr="00C348F4">
        <w:instrText xml:space="preserve"> </w:instrText>
      </w:r>
      <w:r w:rsidR="00015814" w:rsidRPr="00C348F4">
        <w:rPr>
          <w:lang w:val="en-US"/>
        </w:rPr>
        <w:instrText>partial</w:instrText>
      </w:r>
      <w:r w:rsidR="00015814" w:rsidRPr="00C348F4">
        <w:instrText xml:space="preserve"> </w:instrText>
      </w:r>
      <w:r w:rsidR="00015814" w:rsidRPr="00C348F4">
        <w:rPr>
          <w:lang w:val="en-US"/>
        </w:rPr>
        <w:instrText>response</w:instrText>
      </w:r>
      <w:r w:rsidR="00015814" w:rsidRPr="00C348F4">
        <w:instrText xml:space="preserve"> </w:instrText>
      </w:r>
      <w:r w:rsidR="00015814" w:rsidRPr="00C348F4">
        <w:rPr>
          <w:lang w:val="en-US"/>
        </w:rPr>
        <w:instrText>with</w:instrText>
      </w:r>
      <w:r w:rsidR="00015814" w:rsidRPr="00C348F4">
        <w:instrText xml:space="preserve"> </w:instrText>
      </w:r>
      <w:r w:rsidR="00015814" w:rsidRPr="00C348F4">
        <w:rPr>
          <w:lang w:val="en-US"/>
        </w:rPr>
        <w:instrText>lymphocytosis</w:instrText>
      </w:r>
      <w:r w:rsidR="00015814" w:rsidRPr="00C348F4">
        <w:instrText xml:space="preserve">. </w:instrText>
      </w:r>
      <w:r w:rsidR="00015814" w:rsidRPr="00C348F4">
        <w:rPr>
          <w:lang w:val="en-US"/>
        </w:rPr>
        <w:instrText>Similar</w:instrText>
      </w:r>
      <w:r w:rsidR="00015814" w:rsidRPr="00C348F4">
        <w:instrText xml:space="preserve"> </w:instrText>
      </w:r>
      <w:r w:rsidR="00015814" w:rsidRPr="00C348F4">
        <w:rPr>
          <w:lang w:val="en-US"/>
        </w:rPr>
        <w:instrText>effects</w:instrText>
      </w:r>
      <w:r w:rsidR="00015814" w:rsidRPr="00C348F4">
        <w:instrText xml:space="preserve"> </w:instrText>
      </w:r>
      <w:r w:rsidR="00015814" w:rsidRPr="00C348F4">
        <w:rPr>
          <w:lang w:val="en-US"/>
        </w:rPr>
        <w:instrText>were</w:instrText>
      </w:r>
      <w:r w:rsidR="00015814" w:rsidRPr="00C348F4">
        <w:instrText xml:space="preserve"> </w:instrText>
      </w:r>
      <w:r w:rsidR="00015814" w:rsidRPr="00C348F4">
        <w:rPr>
          <w:lang w:val="en-US"/>
        </w:rPr>
        <w:instrText>observed</w:instrText>
      </w:r>
      <w:r w:rsidR="00015814" w:rsidRPr="00C348F4">
        <w:instrText xml:space="preserve"> </w:instrText>
      </w:r>
      <w:r w:rsidR="00015814" w:rsidRPr="00C348F4">
        <w:rPr>
          <w:lang w:val="en-US"/>
        </w:rPr>
        <w:instrText>regardless</w:instrText>
      </w:r>
      <w:r w:rsidR="00015814" w:rsidRPr="00C348F4">
        <w:instrText xml:space="preserve"> </w:instrText>
      </w:r>
      <w:r w:rsidR="00015814" w:rsidRPr="00C348F4">
        <w:rPr>
          <w:lang w:val="en-US"/>
        </w:rPr>
        <w:instrText>of</w:instrText>
      </w:r>
      <w:r w:rsidR="00015814" w:rsidRPr="00C348F4">
        <w:instrText xml:space="preserve"> </w:instrText>
      </w:r>
      <w:r w:rsidR="00015814" w:rsidRPr="00C348F4">
        <w:rPr>
          <w:lang w:val="en-US"/>
        </w:rPr>
        <w:instrText>whether</w:instrText>
      </w:r>
      <w:r w:rsidR="00015814" w:rsidRPr="00C348F4">
        <w:instrText xml:space="preserve"> </w:instrText>
      </w:r>
      <w:r w:rsidR="00015814" w:rsidRPr="00C348F4">
        <w:rPr>
          <w:lang w:val="en-US"/>
        </w:rPr>
        <w:instrText>patients</w:instrText>
      </w:r>
      <w:r w:rsidR="00015814" w:rsidRPr="00C348F4">
        <w:instrText xml:space="preserve"> </w:instrText>
      </w:r>
      <w:r w:rsidR="00015814" w:rsidRPr="00C348F4">
        <w:rPr>
          <w:lang w:val="en-US"/>
        </w:rPr>
        <w:instrText>had</w:instrText>
      </w:r>
      <w:r w:rsidR="00015814" w:rsidRPr="00C348F4">
        <w:instrText xml:space="preserve"> </w:instrText>
      </w:r>
      <w:r w:rsidR="00015814" w:rsidRPr="00C348F4">
        <w:rPr>
          <w:lang w:val="en-US"/>
        </w:rPr>
        <w:instrText>a</w:instrText>
      </w:r>
      <w:r w:rsidR="00015814" w:rsidRPr="00C348F4">
        <w:instrText xml:space="preserve"> </w:instrText>
      </w:r>
      <w:r w:rsidR="00015814" w:rsidRPr="00C348F4">
        <w:rPr>
          <w:lang w:val="en-US"/>
        </w:rPr>
        <w:instrText>chromosome</w:instrText>
      </w:r>
      <w:r w:rsidR="00015814" w:rsidRPr="00C348F4">
        <w:instrText xml:space="preserve"> 17</w:instrText>
      </w:r>
      <w:r w:rsidR="00015814" w:rsidRPr="00C348F4">
        <w:rPr>
          <w:lang w:val="en-US"/>
        </w:rPr>
        <w:instrText>p</w:instrText>
      </w:r>
      <w:r w:rsidR="00015814" w:rsidRPr="00C348F4">
        <w:instrText xml:space="preserve">13.1 </w:instrText>
      </w:r>
      <w:r w:rsidR="00015814" w:rsidRPr="00C348F4">
        <w:rPr>
          <w:lang w:val="en-US"/>
        </w:rPr>
        <w:instrText>deletion</w:instrText>
      </w:r>
      <w:r w:rsidR="00015814" w:rsidRPr="00C348F4">
        <w:instrText xml:space="preserve"> </w:instrText>
      </w:r>
      <w:r w:rsidR="00015814" w:rsidRPr="00C348F4">
        <w:rPr>
          <w:lang w:val="en-US"/>
        </w:rPr>
        <w:instrText>or</w:instrText>
      </w:r>
      <w:r w:rsidR="00015814" w:rsidRPr="00C348F4">
        <w:instrText xml:space="preserve"> </w:instrText>
      </w:r>
      <w:r w:rsidR="00015814" w:rsidRPr="00C348F4">
        <w:rPr>
          <w:lang w:val="en-US"/>
        </w:rPr>
        <w:instrText>resistance</w:instrText>
      </w:r>
      <w:r w:rsidR="00015814" w:rsidRPr="00C348F4">
        <w:instrText xml:space="preserve"> </w:instrText>
      </w:r>
      <w:r w:rsidR="00015814" w:rsidRPr="00C348F4">
        <w:rPr>
          <w:lang w:val="en-US"/>
        </w:rPr>
        <w:instrText>to</w:instrText>
      </w:r>
      <w:r w:rsidR="00015814" w:rsidRPr="00C348F4">
        <w:instrText xml:space="preserve"> </w:instrText>
      </w:r>
      <w:r w:rsidR="00015814" w:rsidRPr="00C348F4">
        <w:rPr>
          <w:lang w:val="en-US"/>
        </w:rPr>
        <w:instrText>purine</w:instrText>
      </w:r>
      <w:r w:rsidR="00015814" w:rsidRPr="00C348F4">
        <w:instrText xml:space="preserve"> </w:instrText>
      </w:r>
      <w:r w:rsidR="00015814" w:rsidRPr="00C348F4">
        <w:rPr>
          <w:lang w:val="en-US"/>
        </w:rPr>
        <w:instrText>analogues</w:instrText>
      </w:r>
      <w:r w:rsidR="00015814" w:rsidRPr="00C348F4">
        <w:instrText xml:space="preserve">. </w:instrText>
      </w:r>
      <w:r w:rsidR="00015814" w:rsidRPr="00C348F4">
        <w:rPr>
          <w:lang w:val="en-US"/>
        </w:rPr>
        <w:instrText>The</w:instrText>
      </w:r>
      <w:r w:rsidR="00015814" w:rsidRPr="00C348F4">
        <w:instrText xml:space="preserve"> </w:instrText>
      </w:r>
      <w:r w:rsidR="00015814" w:rsidRPr="00C348F4">
        <w:rPr>
          <w:lang w:val="en-US"/>
        </w:rPr>
        <w:instrText>most</w:instrText>
      </w:r>
      <w:r w:rsidR="00015814" w:rsidRPr="00C348F4">
        <w:instrText xml:space="preserve"> </w:instrText>
      </w:r>
      <w:r w:rsidR="00015814" w:rsidRPr="00C348F4">
        <w:rPr>
          <w:lang w:val="en-US"/>
        </w:rPr>
        <w:instrText>frequent</w:instrText>
      </w:r>
      <w:r w:rsidR="00015814" w:rsidRPr="00C348F4">
        <w:instrText xml:space="preserve"> </w:instrText>
      </w:r>
      <w:r w:rsidR="00015814" w:rsidRPr="00C348F4">
        <w:rPr>
          <w:lang w:val="en-US"/>
        </w:rPr>
        <w:instrText>nonhematologic</w:instrText>
      </w:r>
      <w:r w:rsidR="00015814" w:rsidRPr="00C348F4">
        <w:instrText xml:space="preserve"> </w:instrText>
      </w:r>
      <w:r w:rsidR="00015814" w:rsidRPr="00C348F4">
        <w:rPr>
          <w:lang w:val="en-US"/>
        </w:rPr>
        <w:instrText>adverse</w:instrText>
      </w:r>
      <w:r w:rsidR="00015814" w:rsidRPr="00C348F4">
        <w:instrText xml:space="preserve"> </w:instrText>
      </w:r>
      <w:r w:rsidR="00015814" w:rsidRPr="00C348F4">
        <w:rPr>
          <w:lang w:val="en-US"/>
        </w:rPr>
        <w:instrText>events</w:instrText>
      </w:r>
      <w:r w:rsidR="00015814" w:rsidRPr="00C348F4">
        <w:instrText xml:space="preserve"> </w:instrText>
      </w:r>
      <w:r w:rsidR="00015814" w:rsidRPr="00C348F4">
        <w:rPr>
          <w:lang w:val="en-US"/>
        </w:rPr>
        <w:instrText>were</w:instrText>
      </w:r>
      <w:r w:rsidR="00015814" w:rsidRPr="00C348F4">
        <w:instrText xml:space="preserve"> </w:instrText>
      </w:r>
      <w:r w:rsidR="00015814" w:rsidRPr="00C348F4">
        <w:rPr>
          <w:lang w:val="en-US"/>
        </w:rPr>
        <w:instrText>diarrhea</w:instrText>
      </w:r>
      <w:r w:rsidR="00015814" w:rsidRPr="00C348F4">
        <w:instrText xml:space="preserve">, </w:instrText>
      </w:r>
      <w:r w:rsidR="00015814" w:rsidRPr="00C348F4">
        <w:rPr>
          <w:lang w:val="en-US"/>
        </w:rPr>
        <w:instrText>fatigue</w:instrText>
      </w:r>
      <w:r w:rsidR="00015814" w:rsidRPr="00C348F4">
        <w:instrText xml:space="preserve">, </w:instrText>
      </w:r>
      <w:r w:rsidR="00015814" w:rsidRPr="00C348F4">
        <w:rPr>
          <w:lang w:val="en-US"/>
        </w:rPr>
        <w:instrText>pyrexia</w:instrText>
      </w:r>
      <w:r w:rsidR="00015814" w:rsidRPr="00C348F4">
        <w:instrText xml:space="preserve">, </w:instrText>
      </w:r>
      <w:r w:rsidR="00015814" w:rsidRPr="00C348F4">
        <w:rPr>
          <w:lang w:val="en-US"/>
        </w:rPr>
        <w:instrText>and</w:instrText>
      </w:r>
      <w:r w:rsidR="00015814" w:rsidRPr="00C348F4">
        <w:instrText xml:space="preserve"> </w:instrText>
      </w:r>
      <w:r w:rsidR="00015814" w:rsidRPr="00C348F4">
        <w:rPr>
          <w:lang w:val="en-US"/>
        </w:rPr>
        <w:instrText>nausea</w:instrText>
      </w:r>
      <w:r w:rsidR="00015814" w:rsidRPr="00C348F4">
        <w:instrText xml:space="preserve"> </w:instrText>
      </w:r>
      <w:r w:rsidR="00015814" w:rsidRPr="00C348F4">
        <w:rPr>
          <w:lang w:val="en-US"/>
        </w:rPr>
        <w:instrText>in</w:instrText>
      </w:r>
      <w:r w:rsidR="00015814" w:rsidRPr="00C348F4">
        <w:instrText xml:space="preserve"> </w:instrText>
      </w:r>
      <w:r w:rsidR="00015814" w:rsidRPr="00C348F4">
        <w:rPr>
          <w:lang w:val="en-US"/>
        </w:rPr>
        <w:instrText>the</w:instrText>
      </w:r>
      <w:r w:rsidR="00015814" w:rsidRPr="00C348F4">
        <w:instrText xml:space="preserve"> </w:instrText>
      </w:r>
      <w:r w:rsidR="00015814" w:rsidRPr="00C348F4">
        <w:rPr>
          <w:lang w:val="en-US"/>
        </w:rPr>
        <w:instrText>ibrutinib</w:instrText>
      </w:r>
      <w:r w:rsidR="00015814" w:rsidRPr="00C348F4">
        <w:instrText xml:space="preserve"> </w:instrText>
      </w:r>
      <w:r w:rsidR="00015814" w:rsidRPr="00C348F4">
        <w:rPr>
          <w:lang w:val="en-US"/>
        </w:rPr>
        <w:instrText>group</w:instrText>
      </w:r>
      <w:r w:rsidR="00015814" w:rsidRPr="00C348F4">
        <w:instrText xml:space="preserve"> </w:instrText>
      </w:r>
      <w:r w:rsidR="00015814" w:rsidRPr="00C348F4">
        <w:rPr>
          <w:lang w:val="en-US"/>
        </w:rPr>
        <w:instrText>and</w:instrText>
      </w:r>
      <w:r w:rsidR="00015814" w:rsidRPr="00C348F4">
        <w:instrText xml:space="preserve"> </w:instrText>
      </w:r>
      <w:r w:rsidR="00015814" w:rsidRPr="00C348F4">
        <w:rPr>
          <w:lang w:val="en-US"/>
        </w:rPr>
        <w:instrText>fatigue</w:instrText>
      </w:r>
      <w:r w:rsidR="00015814" w:rsidRPr="00C348F4">
        <w:instrText xml:space="preserve">, </w:instrText>
      </w:r>
      <w:r w:rsidR="00015814" w:rsidRPr="00C348F4">
        <w:rPr>
          <w:lang w:val="en-US"/>
        </w:rPr>
        <w:instrText>infusion</w:instrText>
      </w:r>
      <w:r w:rsidR="00015814" w:rsidRPr="00C348F4">
        <w:instrText>-</w:instrText>
      </w:r>
      <w:r w:rsidR="00015814" w:rsidRPr="00C348F4">
        <w:rPr>
          <w:lang w:val="en-US"/>
        </w:rPr>
        <w:instrText>related</w:instrText>
      </w:r>
      <w:r w:rsidR="00015814" w:rsidRPr="00C348F4">
        <w:instrText xml:space="preserve"> </w:instrText>
      </w:r>
      <w:r w:rsidR="00015814" w:rsidRPr="00C348F4">
        <w:rPr>
          <w:lang w:val="en-US"/>
        </w:rPr>
        <w:instrText>reactions</w:instrText>
      </w:r>
      <w:r w:rsidR="00015814" w:rsidRPr="00C348F4">
        <w:instrText xml:space="preserve">, </w:instrText>
      </w:r>
      <w:r w:rsidR="00015814" w:rsidRPr="00C348F4">
        <w:rPr>
          <w:lang w:val="en-US"/>
        </w:rPr>
        <w:instrText>and</w:instrText>
      </w:r>
      <w:r w:rsidR="00015814" w:rsidRPr="00C348F4">
        <w:instrText xml:space="preserve"> </w:instrText>
      </w:r>
      <w:r w:rsidR="00015814" w:rsidRPr="00C348F4">
        <w:rPr>
          <w:lang w:val="en-US"/>
        </w:rPr>
        <w:instrText>cough</w:instrText>
      </w:r>
      <w:r w:rsidR="00015814" w:rsidRPr="00C348F4">
        <w:instrText xml:space="preserve"> </w:instrText>
      </w:r>
      <w:r w:rsidR="00015814" w:rsidRPr="00C348F4">
        <w:rPr>
          <w:lang w:val="en-US"/>
        </w:rPr>
        <w:instrText>in</w:instrText>
      </w:r>
      <w:r w:rsidR="00015814" w:rsidRPr="00C348F4">
        <w:instrText xml:space="preserve"> </w:instrText>
      </w:r>
      <w:r w:rsidR="00015814" w:rsidRPr="00C348F4">
        <w:rPr>
          <w:lang w:val="en-US"/>
        </w:rPr>
        <w:instrText>the</w:instrText>
      </w:r>
      <w:r w:rsidR="00015814" w:rsidRPr="00C348F4">
        <w:instrText xml:space="preserve"> </w:instrText>
      </w:r>
      <w:r w:rsidR="00015814" w:rsidRPr="00C348F4">
        <w:rPr>
          <w:lang w:val="en-US"/>
        </w:rPr>
        <w:instrText>ofatumumab</w:instrText>
      </w:r>
      <w:r w:rsidR="00015814" w:rsidRPr="00C348F4">
        <w:instrText xml:space="preserve"> </w:instrText>
      </w:r>
      <w:r w:rsidR="00015814" w:rsidRPr="00C348F4">
        <w:rPr>
          <w:lang w:val="en-US"/>
        </w:rPr>
        <w:instrText>group</w:instrText>
      </w:r>
      <w:r w:rsidR="00015814" w:rsidRPr="00C348F4">
        <w:instrText xml:space="preserve">. </w:instrText>
      </w:r>
      <w:r w:rsidR="00015814" w:rsidRPr="00C348F4">
        <w:rPr>
          <w:lang w:val="en-US"/>
        </w:rPr>
        <w:instrText>CONCLUSIONS</w:instrText>
      </w:r>
      <w:r w:rsidR="00015814" w:rsidRPr="00C348F4">
        <w:instrText xml:space="preserve"> </w:instrText>
      </w:r>
      <w:r w:rsidR="00015814" w:rsidRPr="00C348F4">
        <w:rPr>
          <w:lang w:val="en-US"/>
        </w:rPr>
        <w:instrText>Ibrutinib</w:instrText>
      </w:r>
      <w:r w:rsidR="00015814" w:rsidRPr="00C348F4">
        <w:instrText xml:space="preserve">, </w:instrText>
      </w:r>
      <w:r w:rsidR="00015814" w:rsidRPr="00C348F4">
        <w:rPr>
          <w:lang w:val="en-US"/>
        </w:rPr>
        <w:instrText>as</w:instrText>
      </w:r>
      <w:r w:rsidR="00015814" w:rsidRPr="00C348F4">
        <w:instrText xml:space="preserve"> </w:instrText>
      </w:r>
      <w:r w:rsidR="00015814" w:rsidRPr="00C348F4">
        <w:rPr>
          <w:lang w:val="en-US"/>
        </w:rPr>
        <w:instrText>compared</w:instrText>
      </w:r>
      <w:r w:rsidR="00015814" w:rsidRPr="00C348F4">
        <w:instrText xml:space="preserve"> </w:instrText>
      </w:r>
      <w:r w:rsidR="00015814" w:rsidRPr="00C348F4">
        <w:rPr>
          <w:lang w:val="en-US"/>
        </w:rPr>
        <w:instrText>with</w:instrText>
      </w:r>
      <w:r w:rsidR="00015814" w:rsidRPr="00C348F4">
        <w:instrText xml:space="preserve"> </w:instrText>
      </w:r>
      <w:r w:rsidR="00015814" w:rsidRPr="00C348F4">
        <w:rPr>
          <w:lang w:val="en-US"/>
        </w:rPr>
        <w:instrText>ofatumumab</w:instrText>
      </w:r>
      <w:r w:rsidR="00015814" w:rsidRPr="00C348F4">
        <w:instrText xml:space="preserve">, </w:instrText>
      </w:r>
      <w:r w:rsidR="00015814" w:rsidRPr="00C348F4">
        <w:rPr>
          <w:lang w:val="en-US"/>
        </w:rPr>
        <w:instrText>significantly</w:instrText>
      </w:r>
      <w:r w:rsidR="00015814" w:rsidRPr="00C348F4">
        <w:instrText xml:space="preserve"> </w:instrText>
      </w:r>
      <w:r w:rsidR="00015814" w:rsidRPr="00C348F4">
        <w:rPr>
          <w:lang w:val="en-US"/>
        </w:rPr>
        <w:instrText>improved</w:instrText>
      </w:r>
      <w:r w:rsidR="00015814" w:rsidRPr="00C348F4">
        <w:instrText xml:space="preserve"> </w:instrText>
      </w:r>
      <w:r w:rsidR="00015814" w:rsidRPr="00C348F4">
        <w:rPr>
          <w:lang w:val="en-US"/>
        </w:rPr>
        <w:instrText>progression</w:instrText>
      </w:r>
      <w:r w:rsidR="00015814" w:rsidRPr="00C348F4">
        <w:instrText>-</w:instrText>
      </w:r>
      <w:r w:rsidR="00015814" w:rsidRPr="00C348F4">
        <w:rPr>
          <w:lang w:val="en-US"/>
        </w:rPr>
        <w:instrText>free</w:instrText>
      </w:r>
      <w:r w:rsidR="00015814" w:rsidRPr="00C348F4">
        <w:instrText xml:space="preserve"> </w:instrText>
      </w:r>
      <w:r w:rsidR="00015814" w:rsidRPr="00C348F4">
        <w:rPr>
          <w:lang w:val="en-US"/>
        </w:rPr>
        <w:instrText>survival</w:instrText>
      </w:r>
      <w:r w:rsidR="00015814" w:rsidRPr="00C348F4">
        <w:instrText xml:space="preserve">, </w:instrText>
      </w:r>
      <w:r w:rsidR="00015814" w:rsidRPr="00C348F4">
        <w:rPr>
          <w:lang w:val="en-US"/>
        </w:rPr>
        <w:instrText>overall</w:instrText>
      </w:r>
      <w:r w:rsidR="00015814" w:rsidRPr="00C348F4">
        <w:instrText xml:space="preserve"> </w:instrText>
      </w:r>
      <w:r w:rsidR="00015814" w:rsidRPr="00C348F4">
        <w:rPr>
          <w:lang w:val="en-US"/>
        </w:rPr>
        <w:instrText>survival</w:instrText>
      </w:r>
      <w:r w:rsidR="00015814" w:rsidRPr="00C348F4">
        <w:instrText xml:space="preserve">, </w:instrText>
      </w:r>
      <w:r w:rsidR="00015814" w:rsidRPr="00C348F4">
        <w:rPr>
          <w:lang w:val="en-US"/>
        </w:rPr>
        <w:instrText>and</w:instrText>
      </w:r>
      <w:r w:rsidR="00015814" w:rsidRPr="00C348F4">
        <w:instrText xml:space="preserve"> </w:instrText>
      </w:r>
      <w:r w:rsidR="00015814" w:rsidRPr="00C348F4">
        <w:rPr>
          <w:lang w:val="en-US"/>
        </w:rPr>
        <w:instrText>response</w:instrText>
      </w:r>
      <w:r w:rsidR="00015814" w:rsidRPr="00C348F4">
        <w:instrText xml:space="preserve"> </w:instrText>
      </w:r>
      <w:r w:rsidR="00015814" w:rsidRPr="00C348F4">
        <w:rPr>
          <w:lang w:val="en-US"/>
        </w:rPr>
        <w:instrText>rate</w:instrText>
      </w:r>
      <w:r w:rsidR="00015814" w:rsidRPr="00C348F4">
        <w:instrText xml:space="preserve"> </w:instrText>
      </w:r>
      <w:r w:rsidR="00015814" w:rsidRPr="00C348F4">
        <w:rPr>
          <w:lang w:val="en-US"/>
        </w:rPr>
        <w:instrText>among</w:instrText>
      </w:r>
      <w:r w:rsidR="00015814" w:rsidRPr="00C348F4">
        <w:instrText xml:space="preserve"> </w:instrText>
      </w:r>
      <w:r w:rsidR="00015814" w:rsidRPr="00C348F4">
        <w:rPr>
          <w:lang w:val="en-US"/>
        </w:rPr>
        <w:instrText>patients</w:instrText>
      </w:r>
      <w:r w:rsidR="00015814" w:rsidRPr="00C348F4">
        <w:instrText xml:space="preserve"> </w:instrText>
      </w:r>
      <w:r w:rsidR="00015814" w:rsidRPr="00C348F4">
        <w:rPr>
          <w:lang w:val="en-US"/>
        </w:rPr>
        <w:instrText>with</w:instrText>
      </w:r>
      <w:r w:rsidR="00015814" w:rsidRPr="00C348F4">
        <w:instrText xml:space="preserve"> </w:instrText>
      </w:r>
      <w:r w:rsidR="00015814" w:rsidRPr="00C348F4">
        <w:rPr>
          <w:lang w:val="en-US"/>
        </w:rPr>
        <w:instrText>previously</w:instrText>
      </w:r>
      <w:r w:rsidR="00015814" w:rsidRPr="00C348F4">
        <w:instrText xml:space="preserve"> </w:instrText>
      </w:r>
      <w:r w:rsidR="00015814" w:rsidRPr="00C348F4">
        <w:rPr>
          <w:lang w:val="en-US"/>
        </w:rPr>
        <w:instrText>treated</w:instrText>
      </w:r>
      <w:r w:rsidR="00015814" w:rsidRPr="00C348F4">
        <w:instrText xml:space="preserve"> </w:instrText>
      </w:r>
      <w:r w:rsidR="00015814" w:rsidRPr="00C348F4">
        <w:rPr>
          <w:lang w:val="en-US"/>
        </w:rPr>
        <w:instrText>CLL</w:instrText>
      </w:r>
      <w:r w:rsidR="00015814" w:rsidRPr="00C348F4">
        <w:instrText xml:space="preserve"> </w:instrText>
      </w:r>
      <w:r w:rsidR="00015814" w:rsidRPr="00C348F4">
        <w:rPr>
          <w:lang w:val="en-US"/>
        </w:rPr>
        <w:instrText>or</w:instrText>
      </w:r>
      <w:r w:rsidR="00015814" w:rsidRPr="00C348F4">
        <w:instrText xml:space="preserve"> </w:instrText>
      </w:r>
      <w:r w:rsidR="00015814" w:rsidRPr="00C348F4">
        <w:rPr>
          <w:lang w:val="en-US"/>
        </w:rPr>
        <w:instrText>SLL</w:instrText>
      </w:r>
      <w:r w:rsidR="00015814" w:rsidRPr="00C348F4">
        <w:instrText>. (</w:instrText>
      </w:r>
      <w:r w:rsidR="00015814" w:rsidRPr="00C348F4">
        <w:rPr>
          <w:lang w:val="en-US"/>
        </w:rPr>
        <w:instrText>Funded</w:instrText>
      </w:r>
      <w:r w:rsidR="00015814" w:rsidRPr="00C348F4">
        <w:instrText xml:space="preserve"> </w:instrText>
      </w:r>
      <w:r w:rsidR="00015814" w:rsidRPr="00C348F4">
        <w:rPr>
          <w:lang w:val="en-US"/>
        </w:rPr>
        <w:instrText>by</w:instrText>
      </w:r>
      <w:r w:rsidR="00015814" w:rsidRPr="00C348F4">
        <w:instrText xml:space="preserve"> </w:instrText>
      </w:r>
      <w:r w:rsidR="00015814" w:rsidRPr="00C348F4">
        <w:rPr>
          <w:lang w:val="en-US"/>
        </w:rPr>
        <w:instrText>Pharmacyclics</w:instrText>
      </w:r>
      <w:r w:rsidR="00015814" w:rsidRPr="00C348F4">
        <w:instrText xml:space="preserve"> </w:instrText>
      </w:r>
      <w:r w:rsidR="00015814" w:rsidRPr="00C348F4">
        <w:rPr>
          <w:lang w:val="en-US"/>
        </w:rPr>
        <w:instrText>and</w:instrText>
      </w:r>
      <w:r w:rsidR="00015814" w:rsidRPr="00C348F4">
        <w:instrText xml:space="preserve"> </w:instrText>
      </w:r>
      <w:r w:rsidR="00015814" w:rsidRPr="00C348F4">
        <w:rPr>
          <w:lang w:val="en-US"/>
        </w:rPr>
        <w:instrText>Janssen</w:instrText>
      </w:r>
      <w:r w:rsidR="00015814" w:rsidRPr="00C348F4">
        <w:instrText xml:space="preserve">; </w:instrText>
      </w:r>
      <w:r w:rsidR="00015814" w:rsidRPr="00C348F4">
        <w:rPr>
          <w:lang w:val="en-US"/>
        </w:rPr>
        <w:instrText>RESONATE</w:instrText>
      </w:r>
      <w:r w:rsidR="00015814" w:rsidRPr="00C348F4">
        <w:instrText xml:space="preserve"> </w:instrText>
      </w:r>
      <w:r w:rsidR="00015814" w:rsidRPr="00C348F4">
        <w:rPr>
          <w:lang w:val="en-US"/>
        </w:rPr>
        <w:instrText>ClinicalTrials</w:instrText>
      </w:r>
      <w:r w:rsidR="00015814" w:rsidRPr="00C348F4">
        <w:instrText>.</w:instrText>
      </w:r>
      <w:r w:rsidR="00015814" w:rsidRPr="00C348F4">
        <w:rPr>
          <w:lang w:val="en-US"/>
        </w:rPr>
        <w:instrText>gov</w:instrText>
      </w:r>
      <w:r w:rsidR="00015814" w:rsidRPr="00C348F4">
        <w:instrText xml:space="preserve"> </w:instrText>
      </w:r>
      <w:r w:rsidR="00015814" w:rsidRPr="00C348F4">
        <w:rPr>
          <w:lang w:val="en-US"/>
        </w:rPr>
        <w:instrText>number</w:instrText>
      </w:r>
      <w:r w:rsidR="00015814" w:rsidRPr="00C348F4">
        <w:instrText xml:space="preserve">, </w:instrText>
      </w:r>
      <w:r w:rsidR="00015814" w:rsidRPr="00C348F4">
        <w:rPr>
          <w:lang w:val="en-US"/>
        </w:rPr>
        <w:instrText>NCT</w:instrText>
      </w:r>
      <w:r w:rsidR="00015814" w:rsidRPr="00C348F4">
        <w:instrText>01578707.).","</w:instrText>
      </w:r>
      <w:r w:rsidR="00015814" w:rsidRPr="00C348F4">
        <w:rPr>
          <w:lang w:val="en-US"/>
        </w:rPr>
        <w:instrText>author</w:instrText>
      </w:r>
      <w:r w:rsidR="00015814" w:rsidRPr="00C348F4">
        <w:instrText>":[{"</w:instrText>
      </w:r>
      <w:r w:rsidR="00015814" w:rsidRPr="00C348F4">
        <w:rPr>
          <w:lang w:val="en-US"/>
        </w:rPr>
        <w:instrText>dropping</w:instrText>
      </w:r>
      <w:r w:rsidR="00015814" w:rsidRPr="00C348F4">
        <w:instrText>-</w:instrText>
      </w:r>
      <w:r w:rsidR="00015814" w:rsidRPr="00C348F4">
        <w:rPr>
          <w:lang w:val="en-US"/>
        </w:rPr>
        <w:instrText>particle</w:instrText>
      </w:r>
      <w:r w:rsidR="00015814" w:rsidRPr="00C348F4">
        <w:instrText>":"","</w:instrText>
      </w:r>
      <w:r w:rsidR="00015814" w:rsidRPr="00C348F4">
        <w:rPr>
          <w:lang w:val="en-US"/>
        </w:rPr>
        <w:instrText>family</w:instrText>
      </w:r>
      <w:r w:rsidR="00015814" w:rsidRPr="00C348F4">
        <w:instrText>":"</w:instrText>
      </w:r>
      <w:r w:rsidR="00015814" w:rsidRPr="00C348F4">
        <w:rPr>
          <w:lang w:val="en-US"/>
        </w:rPr>
        <w:instrText>Byrd</w:instrText>
      </w:r>
      <w:r w:rsidR="00015814" w:rsidRPr="00C348F4">
        <w:instrText>","</w:instrText>
      </w:r>
      <w:r w:rsidR="00015814" w:rsidRPr="00C348F4">
        <w:rPr>
          <w:lang w:val="en-US"/>
        </w:rPr>
        <w:instrText>given</w:instrText>
      </w:r>
      <w:r w:rsidR="00015814" w:rsidRPr="00C348F4">
        <w:instrText>":"</w:instrText>
      </w:r>
      <w:r w:rsidR="00015814" w:rsidRPr="00C348F4">
        <w:rPr>
          <w:lang w:val="en-US"/>
        </w:rPr>
        <w:instrText>John</w:instrText>
      </w:r>
      <w:r w:rsidR="00015814" w:rsidRPr="00C348F4">
        <w:instrText xml:space="preserve"> </w:instrText>
      </w:r>
      <w:r w:rsidR="00015814" w:rsidRPr="00C348F4">
        <w:rPr>
          <w:lang w:val="en-US"/>
        </w:rPr>
        <w:instrText>C</w:instrText>
      </w:r>
      <w:r w:rsidR="00015814" w:rsidRPr="00C348F4">
        <w:instrText>","</w:instrText>
      </w:r>
      <w:r w:rsidR="00015814" w:rsidRPr="00C348F4">
        <w:rPr>
          <w:lang w:val="en-US"/>
        </w:rPr>
        <w:instrText>non</w:instrText>
      </w:r>
      <w:r w:rsidR="00015814" w:rsidRPr="00C348F4">
        <w:instrText>-</w:instrText>
      </w:r>
      <w:r w:rsidR="00015814" w:rsidRPr="00C348F4">
        <w:rPr>
          <w:lang w:val="en-US"/>
        </w:rPr>
        <w:instrText>dropping</w:instrText>
      </w:r>
      <w:r w:rsidR="00015814" w:rsidRPr="00C348F4">
        <w:instrText>-</w:instrText>
      </w:r>
      <w:r w:rsidR="00015814" w:rsidRPr="00C348F4">
        <w:rPr>
          <w:lang w:val="en-US"/>
        </w:rPr>
        <w:instrText>particle</w:instrText>
      </w:r>
      <w:r w:rsidR="00015814" w:rsidRPr="00C348F4">
        <w:instrText>":"","</w:instrText>
      </w:r>
      <w:r w:rsidR="00015814" w:rsidRPr="00C348F4">
        <w:rPr>
          <w:lang w:val="en-US"/>
        </w:rPr>
        <w:instrText>parse</w:instrText>
      </w:r>
      <w:r w:rsidR="00015814" w:rsidRPr="00C348F4">
        <w:instrText>-</w:instrText>
      </w:r>
      <w:r w:rsidR="00015814" w:rsidRPr="00C348F4">
        <w:rPr>
          <w:lang w:val="en-US"/>
        </w:rPr>
        <w:instrText>names</w:instrText>
      </w:r>
      <w:r w:rsidR="00015814" w:rsidRPr="00C348F4">
        <w:instrText>":</w:instrText>
      </w:r>
      <w:r w:rsidR="00015814" w:rsidRPr="00C348F4">
        <w:rPr>
          <w:lang w:val="en-US"/>
        </w:rPr>
        <w:instrText>false</w:instrText>
      </w:r>
      <w:r w:rsidR="00015814" w:rsidRPr="00C348F4">
        <w:instrText>,"</w:instrText>
      </w:r>
      <w:r w:rsidR="00015814" w:rsidRPr="00C348F4">
        <w:rPr>
          <w:lang w:val="en-US"/>
        </w:rPr>
        <w:instrText>suffix</w:instrText>
      </w:r>
      <w:r w:rsidR="00015814" w:rsidRPr="00C348F4">
        <w:instrText>":""},{"</w:instrText>
      </w:r>
      <w:r w:rsidR="00015814" w:rsidRPr="00C348F4">
        <w:rPr>
          <w:lang w:val="en-US"/>
        </w:rPr>
        <w:instrText>dropping</w:instrText>
      </w:r>
      <w:r w:rsidR="00015814" w:rsidRPr="00C348F4">
        <w:instrText>-</w:instrText>
      </w:r>
      <w:r w:rsidR="00015814" w:rsidRPr="00C348F4">
        <w:rPr>
          <w:lang w:val="en-US"/>
        </w:rPr>
        <w:instrText>particle</w:instrText>
      </w:r>
      <w:r w:rsidR="00015814" w:rsidRPr="00C348F4">
        <w:instrText>":"","</w:instrText>
      </w:r>
      <w:r w:rsidR="00015814" w:rsidRPr="00C348F4">
        <w:rPr>
          <w:lang w:val="en-US"/>
        </w:rPr>
        <w:instrText>family</w:instrText>
      </w:r>
      <w:r w:rsidR="00015814" w:rsidRPr="00C348F4">
        <w:instrText>":"</w:instrText>
      </w:r>
      <w:r w:rsidR="00015814" w:rsidRPr="00C348F4">
        <w:rPr>
          <w:lang w:val="en-US"/>
        </w:rPr>
        <w:instrText>Brown</w:instrText>
      </w:r>
      <w:r w:rsidR="00015814" w:rsidRPr="00C348F4">
        <w:instrText>","</w:instrText>
      </w:r>
      <w:r w:rsidR="00015814" w:rsidRPr="00C348F4">
        <w:rPr>
          <w:lang w:val="en-US"/>
        </w:rPr>
        <w:instrText>given</w:instrText>
      </w:r>
      <w:r w:rsidR="00015814" w:rsidRPr="00C348F4">
        <w:instrText>":"</w:instrText>
      </w:r>
      <w:r w:rsidR="00015814" w:rsidRPr="00C348F4">
        <w:rPr>
          <w:lang w:val="en-US"/>
        </w:rPr>
        <w:instrText>Jennifer</w:instrText>
      </w:r>
      <w:r w:rsidR="00015814" w:rsidRPr="00C348F4">
        <w:instrText xml:space="preserve"> </w:instrText>
      </w:r>
      <w:r w:rsidR="00015814" w:rsidRPr="00C348F4">
        <w:rPr>
          <w:lang w:val="en-US"/>
        </w:rPr>
        <w:instrText>R</w:instrText>
      </w:r>
      <w:r w:rsidR="00015814" w:rsidRPr="00C348F4">
        <w:instrText>","</w:instrText>
      </w:r>
      <w:r w:rsidR="00015814" w:rsidRPr="00C348F4">
        <w:rPr>
          <w:lang w:val="en-US"/>
        </w:rPr>
        <w:instrText>non</w:instrText>
      </w:r>
      <w:r w:rsidR="00015814" w:rsidRPr="00C348F4">
        <w:instrText>-</w:instrText>
      </w:r>
      <w:r w:rsidR="00015814" w:rsidRPr="00C348F4">
        <w:rPr>
          <w:lang w:val="en-US"/>
        </w:rPr>
        <w:instrText>dropping</w:instrText>
      </w:r>
      <w:r w:rsidR="00015814" w:rsidRPr="00C348F4">
        <w:instrText>-</w:instrText>
      </w:r>
      <w:r w:rsidR="00015814" w:rsidRPr="00C348F4">
        <w:rPr>
          <w:lang w:val="en-US"/>
        </w:rPr>
        <w:instrText>particle</w:instrText>
      </w:r>
      <w:r w:rsidR="00015814" w:rsidRPr="00C348F4">
        <w:instrText>":"","</w:instrText>
      </w:r>
      <w:r w:rsidR="00015814" w:rsidRPr="00C348F4">
        <w:rPr>
          <w:lang w:val="en-US"/>
        </w:rPr>
        <w:instrText>parse</w:instrText>
      </w:r>
      <w:r w:rsidR="00015814" w:rsidRPr="00C348F4">
        <w:instrText>-</w:instrText>
      </w:r>
      <w:r w:rsidR="00015814" w:rsidRPr="00C348F4">
        <w:rPr>
          <w:lang w:val="en-US"/>
        </w:rPr>
        <w:instrText>names</w:instrText>
      </w:r>
      <w:r w:rsidR="00015814" w:rsidRPr="00C348F4">
        <w:instrText>":</w:instrText>
      </w:r>
      <w:r w:rsidR="00015814" w:rsidRPr="00C348F4">
        <w:rPr>
          <w:lang w:val="en-US"/>
        </w:rPr>
        <w:instrText>false</w:instrText>
      </w:r>
      <w:r w:rsidR="00015814" w:rsidRPr="00C348F4">
        <w:instrText>,"</w:instrText>
      </w:r>
      <w:r w:rsidR="00015814" w:rsidRPr="00C348F4">
        <w:rPr>
          <w:lang w:val="en-US"/>
        </w:rPr>
        <w:instrText>suffix</w:instrText>
      </w:r>
      <w:r w:rsidR="00015814" w:rsidRPr="00C348F4">
        <w:instrText>":""},{"</w:instrText>
      </w:r>
      <w:r w:rsidR="00015814" w:rsidRPr="00C348F4">
        <w:rPr>
          <w:lang w:val="en-US"/>
        </w:rPr>
        <w:instrText>dropping</w:instrText>
      </w:r>
      <w:r w:rsidR="00015814" w:rsidRPr="00C348F4">
        <w:instrText>-</w:instrText>
      </w:r>
      <w:r w:rsidR="00015814" w:rsidRPr="00C348F4">
        <w:rPr>
          <w:lang w:val="en-US"/>
        </w:rPr>
        <w:instrText>particle</w:instrText>
      </w:r>
      <w:r w:rsidR="00015814" w:rsidRPr="00C348F4">
        <w:instrText>":"","</w:instrText>
      </w:r>
      <w:r w:rsidR="00015814" w:rsidRPr="00C348F4">
        <w:rPr>
          <w:lang w:val="en-US"/>
        </w:rPr>
        <w:instrText>family</w:instrText>
      </w:r>
      <w:r w:rsidR="00015814" w:rsidRPr="00C348F4">
        <w:instrText>":"</w:instrText>
      </w:r>
      <w:r w:rsidR="00015814" w:rsidRPr="00C348F4">
        <w:rPr>
          <w:lang w:val="en-US"/>
        </w:rPr>
        <w:instrText>O</w:instrText>
      </w:r>
      <w:r w:rsidR="00015814" w:rsidRPr="00C348F4">
        <w:instrText>'</w:instrText>
      </w:r>
      <w:r w:rsidR="00015814" w:rsidRPr="00C348F4">
        <w:rPr>
          <w:lang w:val="en-US"/>
        </w:rPr>
        <w:instrText>Brien</w:instrText>
      </w:r>
      <w:r w:rsidR="00015814" w:rsidRPr="00C348F4">
        <w:instrText>","</w:instrText>
      </w:r>
      <w:r w:rsidR="00015814" w:rsidRPr="00C348F4">
        <w:rPr>
          <w:lang w:val="en-US"/>
        </w:rPr>
        <w:instrText>given</w:instrText>
      </w:r>
      <w:r w:rsidR="00015814" w:rsidRPr="00C348F4">
        <w:instrText>":"</w:instrText>
      </w:r>
      <w:r w:rsidR="00015814" w:rsidRPr="00C348F4">
        <w:rPr>
          <w:lang w:val="en-US"/>
        </w:rPr>
        <w:instrText>Susan</w:instrText>
      </w:r>
      <w:r w:rsidR="00015814" w:rsidRPr="00C348F4">
        <w:instrText>","</w:instrText>
      </w:r>
      <w:r w:rsidR="00015814" w:rsidRPr="00C348F4">
        <w:rPr>
          <w:lang w:val="en-US"/>
        </w:rPr>
        <w:instrText>non</w:instrText>
      </w:r>
      <w:r w:rsidR="00015814" w:rsidRPr="00C348F4">
        <w:instrText>-</w:instrText>
      </w:r>
      <w:r w:rsidR="00015814" w:rsidRPr="00C348F4">
        <w:rPr>
          <w:lang w:val="en-US"/>
        </w:rPr>
        <w:instrText>dropping</w:instrText>
      </w:r>
      <w:r w:rsidR="00015814" w:rsidRPr="00C348F4">
        <w:instrText>-</w:instrText>
      </w:r>
      <w:r w:rsidR="00015814" w:rsidRPr="00C348F4">
        <w:rPr>
          <w:lang w:val="en-US"/>
        </w:rPr>
        <w:instrText>particle</w:instrText>
      </w:r>
      <w:r w:rsidR="00015814" w:rsidRPr="00C348F4">
        <w:instrText>":"","</w:instrText>
      </w:r>
      <w:r w:rsidR="00015814" w:rsidRPr="00C348F4">
        <w:rPr>
          <w:lang w:val="en-US"/>
        </w:rPr>
        <w:instrText>parse</w:instrText>
      </w:r>
      <w:r w:rsidR="00015814" w:rsidRPr="00C348F4">
        <w:instrText>-</w:instrText>
      </w:r>
      <w:r w:rsidR="00015814" w:rsidRPr="00C348F4">
        <w:rPr>
          <w:lang w:val="en-US"/>
        </w:rPr>
        <w:instrText>names</w:instrText>
      </w:r>
      <w:r w:rsidR="00015814" w:rsidRPr="00C348F4">
        <w:instrText>":</w:instrText>
      </w:r>
      <w:r w:rsidR="00015814" w:rsidRPr="00C348F4">
        <w:rPr>
          <w:lang w:val="en-US"/>
        </w:rPr>
        <w:instrText>false</w:instrText>
      </w:r>
      <w:r w:rsidR="00015814" w:rsidRPr="00C348F4">
        <w:instrText>,"</w:instrText>
      </w:r>
      <w:r w:rsidR="00015814" w:rsidRPr="00C348F4">
        <w:rPr>
          <w:lang w:val="en-US"/>
        </w:rPr>
        <w:instrText>suffix</w:instrText>
      </w:r>
      <w:r w:rsidR="00015814" w:rsidRPr="00C348F4">
        <w:instrText>":""},{"</w:instrText>
      </w:r>
      <w:r w:rsidR="00015814" w:rsidRPr="00C348F4">
        <w:rPr>
          <w:lang w:val="en-US"/>
        </w:rPr>
        <w:instrText>dropping</w:instrText>
      </w:r>
      <w:r w:rsidR="00015814" w:rsidRPr="00C348F4">
        <w:instrText>-</w:instrText>
      </w:r>
      <w:r w:rsidR="00015814" w:rsidRPr="00C348F4">
        <w:rPr>
          <w:lang w:val="en-US"/>
        </w:rPr>
        <w:instrText>particle</w:instrText>
      </w:r>
      <w:r w:rsidR="00015814" w:rsidRPr="00C348F4">
        <w:instrText>":"","</w:instrText>
      </w:r>
      <w:r w:rsidR="00015814" w:rsidRPr="00C348F4">
        <w:rPr>
          <w:lang w:val="en-US"/>
        </w:rPr>
        <w:instrText>family</w:instrText>
      </w:r>
      <w:r w:rsidR="00015814" w:rsidRPr="00C348F4">
        <w:instrText>":"</w:instrText>
      </w:r>
      <w:r w:rsidR="00015814" w:rsidRPr="00C348F4">
        <w:rPr>
          <w:lang w:val="en-US"/>
        </w:rPr>
        <w:instrText>Barrientos</w:instrText>
      </w:r>
      <w:r w:rsidR="00015814" w:rsidRPr="00C348F4">
        <w:instrText>","</w:instrText>
      </w:r>
      <w:r w:rsidR="00015814" w:rsidRPr="00C348F4">
        <w:rPr>
          <w:lang w:val="en-US"/>
        </w:rPr>
        <w:instrText>given</w:instrText>
      </w:r>
      <w:r w:rsidR="00015814" w:rsidRPr="00C348F4">
        <w:instrText>":"</w:instrText>
      </w:r>
      <w:r w:rsidR="00015814" w:rsidRPr="00C348F4">
        <w:rPr>
          <w:lang w:val="en-US"/>
        </w:rPr>
        <w:instrText>Jacqueline</w:instrText>
      </w:r>
      <w:r w:rsidR="00015814" w:rsidRPr="00C348F4">
        <w:instrText xml:space="preserve"> </w:instrText>
      </w:r>
      <w:r w:rsidR="00015814" w:rsidRPr="00C348F4">
        <w:rPr>
          <w:lang w:val="en-US"/>
        </w:rPr>
        <w:instrText>C</w:instrText>
      </w:r>
      <w:r w:rsidR="00015814" w:rsidRPr="00C348F4">
        <w:instrText>","</w:instrText>
      </w:r>
      <w:r w:rsidR="00015814" w:rsidRPr="00C348F4">
        <w:rPr>
          <w:lang w:val="en-US"/>
        </w:rPr>
        <w:instrText>non</w:instrText>
      </w:r>
      <w:r w:rsidR="00015814" w:rsidRPr="00C348F4">
        <w:instrText>-</w:instrText>
      </w:r>
      <w:r w:rsidR="00015814" w:rsidRPr="00C348F4">
        <w:rPr>
          <w:lang w:val="en-US"/>
        </w:rPr>
        <w:instrText>dropping</w:instrText>
      </w:r>
      <w:r w:rsidR="00015814" w:rsidRPr="00C348F4">
        <w:instrText>-</w:instrText>
      </w:r>
      <w:r w:rsidR="00015814" w:rsidRPr="00C348F4">
        <w:rPr>
          <w:lang w:val="en-US"/>
        </w:rPr>
        <w:instrText>particle</w:instrText>
      </w:r>
      <w:r w:rsidR="00015814" w:rsidRPr="00C348F4">
        <w:instrText>":"","</w:instrText>
      </w:r>
      <w:r w:rsidR="00015814" w:rsidRPr="00C348F4">
        <w:rPr>
          <w:lang w:val="en-US"/>
        </w:rPr>
        <w:instrText>parse</w:instrText>
      </w:r>
      <w:r w:rsidR="00015814" w:rsidRPr="00C348F4">
        <w:instrText>-</w:instrText>
      </w:r>
      <w:r w:rsidR="00015814" w:rsidRPr="00C348F4">
        <w:rPr>
          <w:lang w:val="en-US"/>
        </w:rPr>
        <w:instrText>names</w:instrText>
      </w:r>
      <w:r w:rsidR="00015814" w:rsidRPr="00C348F4">
        <w:instrText>":</w:instrText>
      </w:r>
      <w:r w:rsidR="00015814" w:rsidRPr="00C348F4">
        <w:rPr>
          <w:lang w:val="en-US"/>
        </w:rPr>
        <w:instrText>false</w:instrText>
      </w:r>
      <w:r w:rsidR="00015814" w:rsidRPr="00C348F4">
        <w:instrText>,"</w:instrText>
      </w:r>
      <w:r w:rsidR="00015814" w:rsidRPr="00C348F4">
        <w:rPr>
          <w:lang w:val="en-US"/>
        </w:rPr>
        <w:instrText>suffix</w:instrText>
      </w:r>
      <w:r w:rsidR="00015814" w:rsidRPr="00C348F4">
        <w:instrText>":""},{"</w:instrText>
      </w:r>
      <w:r w:rsidR="00015814" w:rsidRPr="00C348F4">
        <w:rPr>
          <w:lang w:val="en-US"/>
        </w:rPr>
        <w:instrText>dropping-particle":"","family":"Kay","given":"Neil E","non-dropping-particle":"","parse-names":false,"suffix":""},{"dropping-particle":"","family":"Reddy","given":"Nishitha M","non-dropping-particle":"","parse-names":false,"suffix":""},{"dropping-particle":"","family":"Coutre","given":"Steven","non-dropping-particle":"","parse-names":false,"suffix":""},{"dropping-particle":"","family":"Tam","given":"Constantine S","non-dropping-particle":"","parse-names":false,"suffix":""},{"dropping-particle":"","family":"Mulligan","given":"Stephen P","non-dropping-particle":"","parse-names":false,"suffix":""},{"dropping-particle":"","family":"Jaeger","given":"Ulrich","non-dropping-particle":"","parse-names":false,"suffix":""},{"dropping-particle":"","family":"Devereux","given":"Steve","non-dropping-particle":"","parse-names":false,"suffix":""},{"dropping-particle":"","family":"Barr","given":"Paul M","non-dropping-particle":"","parse-names":false,"suffix":""},{"dropping-particle":"","family":"Furman","given":"Richard R","non-dropping-particle":"","parse-names":false,"suffix":""},{"dropping-particle":"","family":"Kipps","given":"Thomas J","non-dropping-particle":"","parse-names":false,"suffix":""},{"dropping-particle":"","family":"Cymbalista","given":"Florence","non-dropping-particle":"","parse-names":false,"suffix":""},{"dropping-particle":"","family":"Pocock","given":"Christopher","non-dropping-particle":"","parse-names":false,"suffix":""},{"dropping-particle":"","family":"Thornton","given":"Patrick","non-dropping-particle":"","parse-names":false,"suffix":""},{"dropping-particle":"","family":"Caligaris-Cappio","given":"Federico","non-dropping-particle":"","parse-names":false,"suffix":""},{"dropping-particle":"","family":"Robak","given":"Tadeusz","non-dropping-particle":"","parse-names":false,"suffix":""},{"dropping-particle":"","family":"Delgado","given":"Julio","non-dropping-particle":"","parse-names":false,"suffix":""},{"dropping-particle":"","family":"Schuster","given":"Stephen J","non-dropping-particle":"","parse-names":false,"suffix":""},{"dropping-particle":"","family":"Montillo","given":"Marco","non-dropping-particle":"","parse-names":false,"suffix":""},{"dropping-particle":"","family":"Schuh","given":"Anna","non-dropping-particle":"","parse-names":false,"suffix":""},{"dropping-particle":"","family":"Vos","given":"Sven","non-dropping-particle":"de","parse-names":false,"suffix":""},{"dropping-particle":"","family":"Gill","given":"Devinder","non-dropping-particle":"","parse-names":false,"suffix":""},{"dropping-particle":"","family":"Bloor","given":"Adrian","non-dropping-particle":"","parse-names":false,"suffix":""},{"dropping-particle":"","family":"Dearden","given":"Claire","non-dropping-particle":"","parse-names":false,"suffix":""},{"dropping-particle":"","family":"Moreno","given":"Carol","non-dropping-particle":"","parse-names":false,"suffix":""},{"dropping-particle":"","family":"Jones","given":"Jeffrey J","non-dropping-particle":"","parse-names":false,"suffix":""},{"dropping-particle":"","family":"Chu","given":"Alvina D","non-dropping-particle":"","parse-names":false,"suffix":""},{"dropping-particle":"","family":"Fardis","given":"Maria","non-dropping-particle":"","parse-names":false,"suffix":""},{"dropping-particle":"","family":"McGreivy","given":"Jesse","non-dropping-particle":"","parse-names":false,"suffix":""},{"dropping-particle":"","family":"Clow","given":"Fong","non-dropping-particle":"","parse-names":false,"suffix":""},{"dropping-particle":"","family":"James","given":"Danelle F","non-dropping-particle":"","parse-names":false,"suffix":""},{"dropping-particle":"","family":"Hillmen","given":"Peter","non-dropping-particle":"","parse-names":false,"suffix":""},{"dropping-particle":"","family":"RESONATE Investigators","given":"","non-dropping-particle":"","parse-names":false,"suffix":""}],"container-title":"The New England journal of medicine","id":"ITEM-1","issue":"3","issued":{"date-parts":[["2014","7","17"]]},"page":"213-23","title":"Ibrutinib versus ofatumumab in previously treated chronic lymphoid leukemia.","type":"article-journal","volume":"371"},"uris":["http://www.mendeley.com/documents/?uuid=4373691d-e927-34e2-87a4-a4a5d25bdcc0"]},{"id":"ITEM-2","itemData":{"author":[{"dropping-particle":"","family":"Moreno","given":"Carol","non-dropping-particle":"","parse-names":false,"suffix":""},{"dropping-particle":"","family":"Byrd","given":"John C.","non-dropping-particle":"","parse-names":false,"suffix":""},{"dropping-particle":"","family":"Hillmen","given":"Peter","non-dropping-particle":"","parse-names":false,"suffix":""},{"dropping-particle":"","family":"O'Brien","given":"Susan","non-dropping-particle":"","parse-names":false,"suffix":""},{"dropping-particle":"","family":"Barrientos","given":"Jacqueline C.","non-dropping-particle":"","parse-names":false,"suffix":""},{"dropping-particle":"","family":"Reddy","given":"Nishitha M.","non-dropping-particle":"","parse-names":false,"suffix":""},{"dropping-particle":"","family":"Coutre","given":"Steven","non-dropping-particle":"","parse-names":false,"suffix":""},{"dropping-particle":"","family":"Tam","given":"Constantine S.","non-dropping-particle":"","parse-names":false,"suffix":""},{"dropping-particle":"","family":"Mulligan","given":"Stephen P.","non-dropping-particle":"","parse-names":false,"suffix":""},{"dropping-particle":"","family":"Jaeger","given":"Ulrich","non-dropping-particle":"","parse-names":false,"suffix":""},{"dropping-particle":"","family":"Barr","given":"Paul M.","non-dropping-particle":"","parse-names":false,"suffix":""},{"dropping-particle":"","family":"Furman","given":"Richard R.","non-dropping-particle":"","parse-names":false,"suffix":""},{"dropping-particle":"","family":"Kipps","given":"Thomas J.","non-dropping-particle":"","parse-names":false,"suffix":""},{"dropping-particle":"","family":"Thornton","given":"Patrick","non-dropping-particle":"","parse-names":false,"suffix":""},{"dropping-particle":"","family":"Montillo","given":"Marco","non-dropping-particle":"","parse-names":false,"suffix":""},{"dropping-particle":"","family":"Pagel","given":"John M.","non-dropping-particle":"","parse-names":false,"suffix":""},{"dropping-particle":"","family":"Burger","given":"Jan A.","non-dropping-particle":"","parse-names":false,"suffix":""},{"dropping-particle":"","family":"Jones","given":"Jeffrey J.","non-dropping-particle":"","parse-names":false,"suffix":""},{"dropping-particle":"","family":"Dai","given":"Sandra","non-dropping-particle":"","parse-names":false,"suffix":""},{"dropping-particle":"","family":"Vezan","given":"Remus","non-dropping-particle":"","parse-names":false,"suffix":""},{"dropping-particle":"","family":"James","given":"Danelle F.","non-dropping-particle":"","parse-names":false,"suffix":""},{"dropping-particle":"","family":"Brown","given":"Jennifer R.","non-dropping-particle":"","parse-names":false,"suffix":""}],"container-title":"EHA 22 Proceedings","id":"ITEM-2","issued":{"date-parts":[["2017"]]},"page":"Abstract S769","title":"Ibrutinib in previously treated chronic lymphocytic leukemia: updated efficacy and safety of the RESONATE study with up to four years of follow-up","type":"paper-conference"},"uris":["http://www.mendeley.com/documents/?uuid=28f9196e-f1f2-4f10-97ab-fb35902d5ed7"]}],"mendeley":{"formattedCitation":"[50,51]","plainTextFormattedCitation":"[50,51]","previouslyFormattedCitation":"[50,51]"},"properties":{"noteIndex":0},"schema":"https://github.com/citation-style-language/schema/raw/master/csl-citation.json"}</w:instrText>
      </w:r>
      <w:r w:rsidR="000B0AC3" w:rsidRPr="00C348F4">
        <w:rPr>
          <w:lang w:val="en-US"/>
        </w:rPr>
        <w:fldChar w:fldCharType="separate"/>
      </w:r>
      <w:r w:rsidR="00015814" w:rsidRPr="00C348F4">
        <w:rPr>
          <w:noProof/>
        </w:rPr>
        <w:t>[50,51]</w:t>
      </w:r>
      <w:r w:rsidR="000B0AC3" w:rsidRPr="00C348F4">
        <w:rPr>
          <w:lang w:val="en-US"/>
        </w:rPr>
        <w:fldChar w:fldCharType="end"/>
      </w:r>
      <w:r w:rsidR="004D7374" w:rsidRPr="00C348F4">
        <w:t xml:space="preserve">. </w:t>
      </w:r>
    </w:p>
    <w:p w:rsidR="004D7374" w:rsidRPr="00C348F4" w:rsidRDefault="004D7374" w:rsidP="00691D0D">
      <w:pPr>
        <w:spacing w:line="355" w:lineRule="auto"/>
        <w:contextualSpacing/>
        <w:rPr>
          <w:b/>
          <w:spacing w:val="-4"/>
        </w:rPr>
      </w:pPr>
      <w:r w:rsidRPr="00C348F4">
        <w:rPr>
          <w:b/>
          <w:spacing w:val="-4"/>
        </w:rPr>
        <w:t xml:space="preserve">Уровень убедительности </w:t>
      </w:r>
      <w:r w:rsidR="00C20509" w:rsidRPr="00C348F4">
        <w:rPr>
          <w:b/>
          <w:spacing w:val="-4"/>
        </w:rPr>
        <w:t xml:space="preserve">рекомендаций – </w:t>
      </w:r>
      <w:r w:rsidR="001E3D61" w:rsidRPr="00C348F4">
        <w:rPr>
          <w:b/>
          <w:spacing w:val="-4"/>
        </w:rPr>
        <w:t>В</w:t>
      </w:r>
      <w:r w:rsidR="00030520" w:rsidRPr="00C348F4">
        <w:rPr>
          <w:b/>
          <w:spacing w:val="-4"/>
        </w:rPr>
        <w:t xml:space="preserve"> </w:t>
      </w:r>
      <w:r w:rsidRPr="00C348F4">
        <w:rPr>
          <w:b/>
          <w:spacing w:val="-4"/>
        </w:rPr>
        <w:t>(урове</w:t>
      </w:r>
      <w:r w:rsidR="001E3D61" w:rsidRPr="00C348F4">
        <w:rPr>
          <w:b/>
          <w:spacing w:val="-4"/>
        </w:rPr>
        <w:t xml:space="preserve">нь достоверности </w:t>
      </w:r>
      <w:r w:rsidR="00C20509" w:rsidRPr="00C348F4">
        <w:rPr>
          <w:b/>
          <w:spacing w:val="-4"/>
        </w:rPr>
        <w:t xml:space="preserve">доказательств – </w:t>
      </w:r>
      <w:r w:rsidR="00BF0125" w:rsidRPr="00C348F4">
        <w:rPr>
          <w:b/>
          <w:spacing w:val="-4"/>
        </w:rPr>
        <w:t>2</w:t>
      </w:r>
      <w:r w:rsidRPr="00C348F4">
        <w:rPr>
          <w:b/>
          <w:spacing w:val="-4"/>
        </w:rPr>
        <w:t>)</w:t>
      </w:r>
      <w:r w:rsidR="00C740F1" w:rsidRPr="00C348F4">
        <w:rPr>
          <w:b/>
          <w:spacing w:val="-4"/>
        </w:rPr>
        <w:t>.</w:t>
      </w:r>
    </w:p>
    <w:p w:rsidR="00DA5232" w:rsidRPr="00C348F4" w:rsidRDefault="00691D0D" w:rsidP="00BE6A1C">
      <w:pPr>
        <w:pStyle w:val="a"/>
      </w:pPr>
      <w:r w:rsidRPr="00C348F4">
        <w:t>П</w:t>
      </w:r>
      <w:r w:rsidR="00DA5232" w:rsidRPr="00C348F4">
        <w:t>ациент</w:t>
      </w:r>
      <w:r w:rsidRPr="00C348F4">
        <w:t>ам</w:t>
      </w:r>
      <w:r w:rsidR="00DA5232" w:rsidRPr="00C348F4">
        <w:t xml:space="preserve"> с ранним (&lt;24 мес. после последней терапии) </w:t>
      </w:r>
      <w:r w:rsidRPr="00C348F4">
        <w:t xml:space="preserve">рецидивом </w:t>
      </w:r>
      <w:r w:rsidR="00DA5232" w:rsidRPr="00C348F4">
        <w:t>ХЛЛ/ЛМЛ, ранее не получавших ибрутиниб**, вне зависимости от</w:t>
      </w:r>
      <w:r w:rsidR="00030520" w:rsidRPr="00C348F4">
        <w:t xml:space="preserve"> </w:t>
      </w:r>
      <w:r w:rsidRPr="00C348F4">
        <w:t xml:space="preserve">наличия </w:t>
      </w:r>
      <w:r w:rsidR="00DA5232" w:rsidRPr="00C348F4">
        <w:t>делеции 17p</w:t>
      </w:r>
      <w:r w:rsidRPr="00C348F4">
        <w:t xml:space="preserve"> или </w:t>
      </w:r>
      <w:r w:rsidR="00DA5232" w:rsidRPr="00C348F4">
        <w:t xml:space="preserve">мутации </w:t>
      </w:r>
      <w:r w:rsidR="00DA5232" w:rsidRPr="00C348F4">
        <w:rPr>
          <w:i/>
        </w:rPr>
        <w:t>TP53</w:t>
      </w:r>
      <w:r w:rsidR="00DA5232" w:rsidRPr="00C348F4">
        <w:t xml:space="preserve"> в качестве альтернативы ибрутинибу</w:t>
      </w:r>
      <w:r w:rsidR="00EF17E7" w:rsidRPr="00C348F4">
        <w:t>**</w:t>
      </w:r>
      <w:r w:rsidR="00DA5232" w:rsidRPr="00C348F4">
        <w:t xml:space="preserve"> может быть </w:t>
      </w:r>
      <w:r w:rsidR="00DA5232" w:rsidRPr="00C348F4">
        <w:rPr>
          <w:b/>
        </w:rPr>
        <w:t>рекомендован</w:t>
      </w:r>
      <w:r w:rsidRPr="00C348F4">
        <w:rPr>
          <w:b/>
        </w:rPr>
        <w:t>а</w:t>
      </w:r>
      <w:r w:rsidR="00DA5232" w:rsidRPr="00C348F4">
        <w:rPr>
          <w:bCs/>
        </w:rPr>
        <w:t xml:space="preserve"> комбинаци</w:t>
      </w:r>
      <w:r w:rsidRPr="00C348F4">
        <w:rPr>
          <w:bCs/>
        </w:rPr>
        <w:t>я</w:t>
      </w:r>
      <w:r w:rsidR="00DA5232" w:rsidRPr="00C348F4">
        <w:rPr>
          <w:bCs/>
        </w:rPr>
        <w:t xml:space="preserve"> </w:t>
      </w:r>
      <w:r w:rsidR="00AE69C4" w:rsidRPr="00C348F4">
        <w:t xml:space="preserve">венетоклакса </w:t>
      </w:r>
      <w:r w:rsidR="00AE69C4" w:rsidRPr="00C348F4">
        <w:rPr>
          <w:lang w:eastAsia="ru-RU"/>
        </w:rPr>
        <w:t xml:space="preserve">20 мг/сут (нед. 1), 50 мг/сут (нед. 2), 100 мг/сут (нед. 3), 200 мг/сут (нед. 4), 400 мг/сут (нед. 5 и далее), </w:t>
      </w:r>
      <w:r w:rsidR="00AE69C4" w:rsidRPr="00C348F4">
        <w:rPr>
          <w:szCs w:val="24"/>
        </w:rPr>
        <w:t xml:space="preserve">прием в течение 24 мес. начиная с 1-го дня 1-го цикла лечения ритуксимабом** </w:t>
      </w:r>
      <w:r w:rsidR="00AE69C4" w:rsidRPr="00C348F4">
        <w:t xml:space="preserve">и ритуксимаба** </w:t>
      </w:r>
      <w:r w:rsidR="00AE69C4" w:rsidRPr="00C348F4">
        <w:rPr>
          <w:lang w:eastAsia="ru-RU"/>
        </w:rPr>
        <w:t>375 мг/м</w:t>
      </w:r>
      <w:r w:rsidR="00AE69C4" w:rsidRPr="00C348F4">
        <w:rPr>
          <w:vertAlign w:val="superscript"/>
          <w:lang w:eastAsia="ru-RU"/>
        </w:rPr>
        <w:t>2</w:t>
      </w:r>
      <w:r w:rsidR="00AE69C4" w:rsidRPr="00C348F4">
        <w:rPr>
          <w:lang w:eastAsia="ru-RU"/>
        </w:rPr>
        <w:t xml:space="preserve"> в/в кап. через 1 нед. после достижения дозы венетоклакса 400 мг/сут, далее – 500 мг/м</w:t>
      </w:r>
      <w:r w:rsidR="00AE69C4" w:rsidRPr="00C348F4">
        <w:rPr>
          <w:vertAlign w:val="superscript"/>
          <w:lang w:eastAsia="ru-RU"/>
        </w:rPr>
        <w:t>2</w:t>
      </w:r>
      <w:r w:rsidR="00AE69C4" w:rsidRPr="00C348F4">
        <w:rPr>
          <w:lang w:eastAsia="ru-RU"/>
        </w:rPr>
        <w:t xml:space="preserve"> в/в кап. или </w:t>
      </w:r>
      <w:r w:rsidR="00EA3851">
        <w:rPr>
          <w:lang w:eastAsia="ru-RU"/>
        </w:rPr>
        <w:t>1400 мг п/к</w:t>
      </w:r>
      <w:r w:rsidR="00AE69C4" w:rsidRPr="00C348F4">
        <w:rPr>
          <w:lang w:eastAsia="ru-RU"/>
        </w:rPr>
        <w:t xml:space="preserve"> ежемесячно, всего 6 введений</w:t>
      </w:r>
      <w:r w:rsidR="00AE69C4" w:rsidRPr="00C348F4" w:rsidDel="00AE69C4">
        <w:rPr>
          <w:bCs/>
        </w:rPr>
        <w:t xml:space="preserve"> </w:t>
      </w:r>
      <w:r w:rsidRPr="00C348F4">
        <w:rPr>
          <w:bCs/>
        </w:rPr>
        <w:t xml:space="preserve">для применения </w:t>
      </w:r>
      <w:r w:rsidR="00DA5232" w:rsidRPr="00C348F4">
        <w:rPr>
          <w:bCs/>
        </w:rPr>
        <w:t xml:space="preserve">фиксированным курсом </w:t>
      </w:r>
      <w:r w:rsidRPr="00C348F4">
        <w:rPr>
          <w:bCs/>
        </w:rPr>
        <w:t xml:space="preserve">длительностью </w:t>
      </w:r>
      <w:r w:rsidRPr="00C348F4">
        <w:rPr>
          <w:bCs/>
        </w:rPr>
        <w:br/>
      </w:r>
      <w:r w:rsidR="00DA5232" w:rsidRPr="00C348F4">
        <w:rPr>
          <w:bCs/>
        </w:rPr>
        <w:t xml:space="preserve">24 </w:t>
      </w:r>
      <w:r w:rsidR="00F07AA9" w:rsidRPr="00C348F4">
        <w:rPr>
          <w:bCs/>
        </w:rPr>
        <w:t>мес.</w:t>
      </w:r>
      <w:r w:rsidR="00030520" w:rsidRPr="00C348F4">
        <w:rPr>
          <w:bCs/>
        </w:rPr>
        <w:t xml:space="preserve"> </w:t>
      </w:r>
      <w:r w:rsidR="00437AD9" w:rsidRPr="00C348F4">
        <w:t xml:space="preserve">(схемы режимов лечения см. </w:t>
      </w:r>
      <w:r w:rsidRPr="00C348F4">
        <w:t xml:space="preserve">в </w:t>
      </w:r>
      <w:r w:rsidR="00437AD9" w:rsidRPr="00C348F4">
        <w:t>приложени</w:t>
      </w:r>
      <w:r w:rsidRPr="00C348F4">
        <w:t>и</w:t>
      </w:r>
      <w:r w:rsidR="00437AD9" w:rsidRPr="00C348F4">
        <w:t xml:space="preserve"> А3.3)</w:t>
      </w:r>
      <w:r w:rsidR="00EF17E7" w:rsidRPr="00C348F4">
        <w:t xml:space="preserve"> </w:t>
      </w:r>
      <w:r w:rsidR="000B0AC3" w:rsidRPr="00C348F4">
        <w:fldChar w:fldCharType="begin" w:fldLock="1"/>
      </w:r>
      <w:r w:rsidR="00015814" w:rsidRPr="00C348F4">
        <w:instrText>ADDIN CSL_CITATION {"citationItems":[{"id":"ITEM-1","itemData":{"DOI":"10.1056/NEJMoa1713976","ISSN":"1533-4406","PMID":"29562156","abstract":"BACKGROUND Venetoclax inhibits BCL2, an antiapoptotic protein that is pathologically overexpressed and that is central to the survival of chronic lymphocytic leukemia cells. We evaluated the efficacy of venetoclax in combination with rituximab in patients with relapsed or refractory chronic lymphocytic leukemia. METHODS In this randomized, open-label, phase 3 trial, we randomly assigned 389 patients to receive venetoclax for up to 2 years (from day 1 of cycle 1) plus rituximab for the first 6 months (venetoclax-rituximab group) or bendamustine plus rituximab for 6 months (bendamustine-rituximab group). The trial design did not include crossover to venetoclax plus rituximab for patients in the bendamustine-rituximab group in whom progression occurred. The primary end point was investigator-assessed progression-free survival. RESULTS After a median follow-up period of 23.8 months, the rate of investigator-assessed progression-free survival was significantly higher in the venetoclax-rituximab group (32 events of progression or death in 194 patients) than in the bendamustine-rituximab group (114 events in 195 patients); the 2-year rates of progression-free survival were 84.9% and 36.3%, respectively (hazard ratio for progression or death, 0.17; 95% confidence interval [CI], 0.11 to 0.25; P&lt;0.001 by the stratified log-rank test). The benefit was maintained across all clinical and biologic subgroups, including the subgroup of patients with chromosome 17p deletion; the 2-year rate of progression-free survival among patients with chromosome 17p deletion was 81.5% in the venetoclax-rituximab group versus 27.8% in the bendamustine-rituximab group (hazard ratio, 0.13; 95% CI, 0.05 to 0.29), and the 2-year rate among those without chromosome 17p deletion was 85.9% versus 41.0% (hazard ratio, 0.19; 95% CI, 0.12 to 0.32). The benefit of venetoclax plus rituximab over bendamustine plus rituximab was confirmed by an independent review committee assessment of progression-free survival and other secondary efficacy end points. The rate of grade 3 or 4 neutropenia was higher in the venetoclax-rituximab group than in the bendamustine-rituximab group, but the rates of grade 3 or 4 febrile neutropenia and infections or infestations were lower with venetoclax than with bendamustine. The rate of grade 3 or 4 tumor lysis syndrome in the venetoclax-rituximab group was 3.1% (6 of 194 patients). CONCLUSIONS Among patients with relapsed or refractory chronic lymphocytic leukemia, ve…","author":[{"dropping-particle":"","family":"Seymour","given":"John F","non-dropping-particle":"","parse-names":false,"suffix":""},{"dropping-particle":"","family":"Kipps","given":"Thomas J","non-dropping-particle":"","parse-names":false,"suffix":""},{"dropping-particle":"","family":"Eichhorst","given":"Barbara","non-dropping-particle":"","parse-names":false,"suffix":""},{"dropping-particle":"","family":"Hillmen","given":"Peter","non-dropping-particle":"","parse-names":false,"suffix":""},{"dropping-particle":"","family":"D'Rozario","given":"James","non-dropping-particle":"","parse-names":false,"suffix":""},{"dropping-particle":"","family":"Assouline","given":"Sarit","non-dropping-particle":"","parse-names":false,"suffix":""},{"dropping-particle":"","family":"Owen","given":"Carolyn","non-dropping-particle":"","parse-names":false,"suffix":""},{"dropping-particle":"","family":"Gerecitano","given":"John","non-dropping-particle":"","parse-names":false,"suffix":""},{"dropping-particle":"","family":"Robak","given":"Tadeusz","non-dropping-particle":"","parse-names":false,"suffix":""},{"dropping-particle":"","family":"la Serna","given":"Javier","non-dropping-particle":"De","parse-names":false,"suffix":""},{"dropping-particle":"","family":"Jaeger","given":"Ulrich","non-dropping-particle":"","parse-names":false,"suffix":""},{"dropping-particle":"","family":"Cartron","given":"Guillaume","non-dropping-particle":"","parse-names":false,"suffix":""},{"dropping-particle":"","family":"Montillo","given":"Marco","non-dropping-particle":"","parse-names":false,"suffix":""},{"dropping-particle":"","family":"Humerickhouse","given":"Rod","non-dropping-particle":"","parse-names":false,"suffix":""},{"dropping-particle":"","family":"Punnoose","given":"Elizabeth A","non-dropping-particle":"","parse-names":false,"suffix":""},{"dropping-particle":"","family":"Li","given":"Yan","non-dropping-particle":"","parse-names":false,"suffix":""},{"dropping-particle":"","family":"Boyer","given":"Michelle","non-dropping-particle":"","parse-names":false,"suffix":""},{"dropping-particle":"","family":"Humphrey","given":"Kathryn","non-dropping-particle":"","parse-names":false,"suffix":""},{"dropping-particle":"","family":"Mobasher","given":"Mehrdad","non-dropping-particle":"","parse-names":false,"suffix":""},{"dropping-particle":"","family":"Kater","given":"Arnon P","non-dropping-particle":"","parse-names":false,"suffix":""}],"container-title":"The New England journal of medicine","id":"ITEM-1","issue":"12","issued":{"date-parts":[["2018","3","22"]]},"page":"1107-1120","title":"Venetoclax-Rituximab in Relapsed or Refractory Chronic Lymphocytic Leukemia.","type":"article-journal","volume":"378"},"uris":["http://www.mendeley.com/documents/?uuid=97ff4fc6-75e3-3334-8c2d-7565875bfa49"]}],"mendeley":{"formattedCitation":"[54]","plainTextFormattedCitation":"[54]","previouslyFormattedCitation":"[54]"},"properties":{"noteIndex":0},"schema":"https://github.com/citation-style-language/schema/raw/master/csl-citation.json"}</w:instrText>
      </w:r>
      <w:r w:rsidR="000B0AC3" w:rsidRPr="00C348F4">
        <w:fldChar w:fldCharType="separate"/>
      </w:r>
      <w:r w:rsidR="00015814" w:rsidRPr="00C348F4">
        <w:rPr>
          <w:noProof/>
        </w:rPr>
        <w:t>[54]</w:t>
      </w:r>
      <w:r w:rsidR="000B0AC3" w:rsidRPr="00C348F4">
        <w:fldChar w:fldCharType="end"/>
      </w:r>
      <w:r w:rsidR="00DA5232" w:rsidRPr="00C348F4">
        <w:rPr>
          <w:bCs/>
        </w:rPr>
        <w:t xml:space="preserve">. </w:t>
      </w:r>
    </w:p>
    <w:p w:rsidR="009A0687" w:rsidRPr="00691D0D" w:rsidRDefault="009A0687" w:rsidP="00BE6A1C">
      <w:pPr>
        <w:contextualSpacing/>
        <w:rPr>
          <w:b/>
          <w:spacing w:val="-4"/>
        </w:rPr>
      </w:pPr>
      <w:r w:rsidRPr="00C348F4">
        <w:rPr>
          <w:b/>
          <w:spacing w:val="-4"/>
        </w:rPr>
        <w:t xml:space="preserve">Уровень убедительности </w:t>
      </w:r>
      <w:r w:rsidR="00C20509" w:rsidRPr="00C348F4">
        <w:rPr>
          <w:b/>
          <w:spacing w:val="-4"/>
        </w:rPr>
        <w:t xml:space="preserve">рекомендаций – </w:t>
      </w:r>
      <w:r w:rsidRPr="00C348F4">
        <w:rPr>
          <w:b/>
          <w:spacing w:val="-4"/>
          <w:lang w:val="en-US"/>
        </w:rPr>
        <w:t>B</w:t>
      </w:r>
      <w:r w:rsidRPr="00C348F4">
        <w:rPr>
          <w:b/>
          <w:spacing w:val="-4"/>
        </w:rPr>
        <w:t xml:space="preserve"> (уровень достоверности </w:t>
      </w:r>
      <w:r w:rsidR="00C20509" w:rsidRPr="00C348F4">
        <w:rPr>
          <w:b/>
          <w:spacing w:val="-4"/>
        </w:rPr>
        <w:t>доказательств</w:t>
      </w:r>
      <w:r w:rsidR="00C20509" w:rsidRPr="00691D0D">
        <w:rPr>
          <w:b/>
          <w:spacing w:val="-4"/>
        </w:rPr>
        <w:t xml:space="preserve"> – </w:t>
      </w:r>
      <w:r w:rsidRPr="00691D0D">
        <w:rPr>
          <w:b/>
          <w:spacing w:val="-4"/>
        </w:rPr>
        <w:t>2).</w:t>
      </w:r>
    </w:p>
    <w:p w:rsidR="006D567B" w:rsidRPr="00C348F4" w:rsidRDefault="00691D0D" w:rsidP="00BE6A1C">
      <w:pPr>
        <w:pStyle w:val="a"/>
      </w:pPr>
      <w:r>
        <w:t>П</w:t>
      </w:r>
      <w:r w:rsidR="006D567B">
        <w:t>ациент</w:t>
      </w:r>
      <w:r>
        <w:t>ам</w:t>
      </w:r>
      <w:r w:rsidR="006D567B">
        <w:t xml:space="preserve"> с ранним </w:t>
      </w:r>
      <w:r w:rsidR="00AD6066">
        <w:t xml:space="preserve">(&lt;24 мес. после последней терапии) </w:t>
      </w:r>
      <w:r>
        <w:t xml:space="preserve">рецидивом </w:t>
      </w:r>
      <w:r w:rsidR="00AD6066">
        <w:t>ХЛЛ/</w:t>
      </w:r>
      <w:r w:rsidR="004A0625">
        <w:t>ЛМЛ, имеющих</w:t>
      </w:r>
      <w:r w:rsidR="00AD6066">
        <w:t xml:space="preserve"> противопоказания к назначению ибрутиниба</w:t>
      </w:r>
      <w:r w:rsidR="001018E4">
        <w:t>**</w:t>
      </w:r>
      <w:r w:rsidR="00AD6066">
        <w:t xml:space="preserve">, </w:t>
      </w:r>
      <w:r w:rsidR="001722D3">
        <w:t>вне зависимости от</w:t>
      </w:r>
      <w:r>
        <w:t xml:space="preserve"> наличия</w:t>
      </w:r>
      <w:r w:rsidR="00EF17E7" w:rsidRPr="00EF17E7">
        <w:t xml:space="preserve"> </w:t>
      </w:r>
      <w:r w:rsidR="001722D3">
        <w:t>делеции 17p</w:t>
      </w:r>
      <w:r>
        <w:t xml:space="preserve"> или </w:t>
      </w:r>
      <w:r w:rsidR="001722D3">
        <w:t xml:space="preserve">мутации </w:t>
      </w:r>
      <w:r w:rsidR="001722D3" w:rsidRPr="00691D0D">
        <w:rPr>
          <w:i/>
        </w:rPr>
        <w:t>TP53</w:t>
      </w:r>
      <w:r w:rsidR="008311A0">
        <w:t xml:space="preserve"> п</w:t>
      </w:r>
      <w:r>
        <w:t>о</w:t>
      </w:r>
      <w:r w:rsidR="008311A0">
        <w:t xml:space="preserve"> возможности</w:t>
      </w:r>
      <w:r w:rsidR="00030520">
        <w:t xml:space="preserve"> </w:t>
      </w:r>
      <w:r w:rsidR="006D567B" w:rsidRPr="00C740F1">
        <w:rPr>
          <w:b/>
        </w:rPr>
        <w:t>рекомендована</w:t>
      </w:r>
      <w:r w:rsidR="006D567B">
        <w:t xml:space="preserve"> комбинация </w:t>
      </w:r>
      <w:r w:rsidR="00444B93">
        <w:t xml:space="preserve">венетоклакса </w:t>
      </w:r>
      <w:r w:rsidR="00444B93" w:rsidRPr="0040662F">
        <w:rPr>
          <w:lang w:eastAsia="ru-RU"/>
        </w:rPr>
        <w:t>20 мг/сут (нед. 1), 50 мг/сут (нед. 2), 100 мг</w:t>
      </w:r>
      <w:r w:rsidR="00444B93">
        <w:rPr>
          <w:lang w:eastAsia="ru-RU"/>
        </w:rPr>
        <w:t>/сут (нед. 3), 200 мг/сут (нед. </w:t>
      </w:r>
      <w:r w:rsidR="00444B93" w:rsidRPr="0040662F">
        <w:rPr>
          <w:lang w:eastAsia="ru-RU"/>
        </w:rPr>
        <w:t xml:space="preserve">4), 400 мг/сут (нед. 5 и далее), </w:t>
      </w:r>
      <w:r w:rsidR="00444B93" w:rsidRPr="0040662F">
        <w:rPr>
          <w:szCs w:val="24"/>
        </w:rPr>
        <w:t>прием в течение 24 мес</w:t>
      </w:r>
      <w:r w:rsidR="00444B93">
        <w:rPr>
          <w:szCs w:val="24"/>
        </w:rPr>
        <w:t>.</w:t>
      </w:r>
      <w:r w:rsidR="00444B93" w:rsidRPr="0040662F">
        <w:rPr>
          <w:szCs w:val="24"/>
        </w:rPr>
        <w:t xml:space="preserve"> начиная с 1-го дня 1-го цикла лечения ритуксимабом</w:t>
      </w:r>
      <w:r w:rsidR="00444B93" w:rsidRPr="00397360">
        <w:rPr>
          <w:szCs w:val="24"/>
        </w:rPr>
        <w:t>**</w:t>
      </w:r>
      <w:r w:rsidR="00444B93" w:rsidRPr="0040662F">
        <w:rPr>
          <w:szCs w:val="24"/>
        </w:rPr>
        <w:t xml:space="preserve"> </w:t>
      </w:r>
      <w:r w:rsidR="00444B93">
        <w:t>и ритуксимаба</w:t>
      </w:r>
      <w:r w:rsidR="00444B93" w:rsidRPr="00E02ECB">
        <w:t>**</w:t>
      </w:r>
      <w:r w:rsidR="00444B93">
        <w:t xml:space="preserve"> </w:t>
      </w:r>
      <w:r w:rsidR="00444B93" w:rsidRPr="0040662F">
        <w:rPr>
          <w:lang w:eastAsia="ru-RU"/>
        </w:rPr>
        <w:t>375 мг/</w:t>
      </w:r>
      <w:r w:rsidR="00444B93" w:rsidRPr="00C348F4">
        <w:rPr>
          <w:lang w:eastAsia="ru-RU"/>
        </w:rPr>
        <w:t>м</w:t>
      </w:r>
      <w:r w:rsidR="00444B93" w:rsidRPr="00C348F4">
        <w:rPr>
          <w:vertAlign w:val="superscript"/>
          <w:lang w:eastAsia="ru-RU"/>
        </w:rPr>
        <w:t>2</w:t>
      </w:r>
      <w:r w:rsidR="00444B93" w:rsidRPr="00C348F4">
        <w:rPr>
          <w:lang w:eastAsia="ru-RU"/>
        </w:rPr>
        <w:t xml:space="preserve"> в/в кап. через 1 нед. после достижения дозы венетоклакса 400 мг/сут, далее – 500 мг/м</w:t>
      </w:r>
      <w:r w:rsidR="00444B93" w:rsidRPr="00C348F4">
        <w:rPr>
          <w:vertAlign w:val="superscript"/>
          <w:lang w:eastAsia="ru-RU"/>
        </w:rPr>
        <w:t>2</w:t>
      </w:r>
      <w:r w:rsidR="00444B93" w:rsidRPr="00C348F4">
        <w:rPr>
          <w:lang w:eastAsia="ru-RU"/>
        </w:rPr>
        <w:t xml:space="preserve"> в/в кап. или </w:t>
      </w:r>
      <w:r w:rsidR="00EA3851">
        <w:rPr>
          <w:lang w:eastAsia="ru-RU"/>
        </w:rPr>
        <w:t>1400 мг п/к</w:t>
      </w:r>
      <w:r w:rsidR="00444B93" w:rsidRPr="00C348F4">
        <w:rPr>
          <w:lang w:eastAsia="ru-RU"/>
        </w:rPr>
        <w:t xml:space="preserve"> ежемесячно, всего 6 введений</w:t>
      </w:r>
      <w:r w:rsidR="00437AD9" w:rsidRPr="00C348F4">
        <w:t xml:space="preserve"> (</w:t>
      </w:r>
      <w:r w:rsidR="00AA4B03" w:rsidRPr="00C348F4">
        <w:t xml:space="preserve">схемы режимов лечения см. в приложении </w:t>
      </w:r>
      <w:r w:rsidR="00437AD9" w:rsidRPr="00C348F4">
        <w:t>А3.3)</w:t>
      </w:r>
      <w:r w:rsidR="00EF17E7" w:rsidRPr="00C348F4">
        <w:t xml:space="preserve"> </w:t>
      </w:r>
      <w:r w:rsidR="000B0AC3" w:rsidRPr="00C348F4">
        <w:fldChar w:fldCharType="begin" w:fldLock="1"/>
      </w:r>
      <w:r w:rsidR="00015814" w:rsidRPr="00C348F4">
        <w:instrText>ADDIN CSL_CITATION {"citationItems":[{"id":"ITEM-1","itemData":{"DOI":"10.1056/NEJMoa1713976","ISSN":"1533-4406","PMID":"29562156","abstract":"BACKGROUND Venetoclax inhibits BCL2, an antiapoptotic protein that is pathologically overexpressed and that is central to the survival of chronic lymphocytic leukemia cells. We evaluated the efficacy of venetoclax in combination with rituximab in patients with relapsed or refractory chronic lymphocytic leukemia. METHODS In this randomized, open-label, phase 3 trial, we randomly assigned 389 patients to receive venetoclax for up to 2 years (from day 1 of cycle 1) plus rituximab for the first 6 months (venetoclax-rituximab group) or bendamustine plus rituximab for 6 months (bendamustine-rituximab group). The trial design did not include crossover to venetoclax plus rituximab for patients in the bendamustine-rituximab group in whom progression occurred. The primary end point was investigator-assessed progression-free survival. RESULTS After a median follow-up period of 23.8 months, the rate of investigator-assessed progression-free survival was significantly higher in the venetoclax-rituximab group (32 events of progression or death in 194 patients) than in the bendamustine-rituximab group (114 events in 195 patients); the 2-year rates of progression-free survival were 84.9% and 36.3%, respectively (hazard ratio for progression or death, 0.17; 95% confidence interval [CI], 0.11 to 0.25; P&lt;0.001 by the stratified log-rank test). The benefit was maintained across all clinical and biologic subgroups, including the subgroup of patients with chromosome 17p deletion; the 2-year rate of progression-free survival among patients with chromosome 17p deletion was 81.5% in the venetoclax-rituximab group versus 27.8% in the bendamustine-rituximab group (hazard ratio, 0.13; 95% CI, 0.05 to 0.29), and the 2-year rate among those without chromosome 17p deletion was 85.9% versus 41.0% (hazard ratio, 0.19; 95% CI, 0.12 to 0.32). The benefit of venetoclax plus rituximab over bendamustine plus rituximab was confirmed by an independent review committee assessment of progression-free survival and other secondary efficacy end points. The rate of grade 3 or 4 neutropenia was higher in the venetoclax-rituximab group than in the bendamustine-rituximab group, but the rates of grade 3 or 4 febrile neutropenia and infections or infestations were lower with venetoclax than with bendamustine. The rate of grade 3 or 4 tumor lysis syndrome in the venetoclax-rituximab group was 3.1% (6 of 194 patients). CONCLUSIONS Among patients with relapsed or refractory chronic lymphocytic leukemia, ve…","author":[{"dropping-particle":"","family":"Seymour","given":"John F","non-dropping-particle":"","parse-names":false,"suffix":""},{"dropping-particle":"","family":"Kipps","given":"Thomas J","non-dropping-particle":"","parse-names":false,"suffix":""},{"dropping-particle":"","family":"Eichhorst","given":"Barbara","non-dropping-particle":"","parse-names":false,"suffix":""},{"dropping-particle":"","family":"Hillmen","given":"Peter","non-dropping-particle":"","parse-names":false,"suffix":""},{"dropping-particle":"","family":"D'Rozario","given":"James","non-dropping-particle":"","parse-names":false,"suffix":""},{"dropping-particle":"","family":"Assouline","given":"Sarit","non-dropping-particle":"","parse-names":false,"suffix":""},{"dropping-particle":"","family":"Owen","given":"Carolyn","non-dropping-particle":"","parse-names":false,"suffix":""},{"dropping-particle":"","family":"Gerecitano","given":"John","non-dropping-particle":"","parse-names":false,"suffix":""},{"dropping-particle":"","family":"Robak","given":"Tadeusz","non-dropping-particle":"","parse-names":false,"suffix":""},{"dropping-particle":"","family":"la Serna","given":"Javier","non-dropping-particle":"De","parse-names":false,"suffix":""},{"dropping-particle":"","family":"Jaeger","given":"Ulrich","non-dropping-particle":"","parse-names":false,"suffix":""},{"dropping-particle":"","family":"Cartron","given":"Guillaume","non-dropping-particle":"","parse-names":false,"suffix":""},{"dropping-particle":"","family":"Montillo","given":"Marco","non-dropping-particle":"","parse-names":false,"suffix":""},{"dropping-particle":"","family":"Humerickhouse","given":"Rod","non-dropping-particle":"","parse-names":false,"suffix":""},{"dropping-particle":"","family":"Punnoose","given":"Elizabeth A","non-dropping-particle":"","parse-names":false,"suffix":""},{"dropping-particle":"","family":"Li","given":"Yan","non-dropping-particle":"","parse-names":false,"suffix":""},{"dropping-particle":"","family":"Boyer","given":"Michelle","non-dropping-particle":"","parse-names":false,"suffix":""},{"dropping-particle":"","family":"Humphrey","given":"Kathryn","non-dropping-particle":"","parse-names":false,"suffix":""},{"dropping-particle":"","family":"Mobasher","given":"Mehrdad","non-dropping-particle":"","parse-names":false,"suffix":""},{"dropping-particle":"","family":"Kater","given":"Arnon P","non-dropping-particle":"","parse-names":false,"suffix":""}],"container-title":"The New England journal of medicine","id":"ITEM-1","issue":"12","issued":{"date-parts":[["2018","3","22"]]},"page":"1107-1120","title":"Venetoclax-Rituximab in Relapsed or Refractory Chronic Lymphocytic Leukemia.","type":"article-journal","volume":"378"},"uris":["http://www.mendeley.com/documents/?uuid=97ff4fc6-75e3-3334-8c2d-7565875bfa49"]}],"mendeley":{"formattedCitation":"[54]","plainTextFormattedCitation":"[54]","previouslyFormattedCitation":"[54]"},"properties":{"noteIndex":0},"schema":"https://github.com/citation-style-language/schema/raw/master/csl-citation.json"}</w:instrText>
      </w:r>
      <w:r w:rsidR="000B0AC3" w:rsidRPr="00C348F4">
        <w:fldChar w:fldCharType="separate"/>
      </w:r>
      <w:r w:rsidR="00015814" w:rsidRPr="00C348F4">
        <w:rPr>
          <w:noProof/>
        </w:rPr>
        <w:t>[54]</w:t>
      </w:r>
      <w:r w:rsidR="000B0AC3" w:rsidRPr="00C348F4">
        <w:fldChar w:fldCharType="end"/>
      </w:r>
      <w:r w:rsidR="006D567B" w:rsidRPr="00C348F4">
        <w:t xml:space="preserve">. </w:t>
      </w:r>
    </w:p>
    <w:p w:rsidR="006D567B" w:rsidRPr="00C348F4" w:rsidRDefault="006D567B" w:rsidP="00BE6A1C">
      <w:pPr>
        <w:contextualSpacing/>
        <w:rPr>
          <w:b/>
          <w:spacing w:val="-4"/>
        </w:rPr>
      </w:pPr>
      <w:r w:rsidRPr="00C348F4">
        <w:rPr>
          <w:b/>
          <w:spacing w:val="-4"/>
        </w:rPr>
        <w:t xml:space="preserve">Уровень убедительности </w:t>
      </w:r>
      <w:r w:rsidR="00C20509" w:rsidRPr="00C348F4">
        <w:rPr>
          <w:b/>
          <w:spacing w:val="-4"/>
        </w:rPr>
        <w:t xml:space="preserve">рекомендаций – </w:t>
      </w:r>
      <w:r w:rsidR="00444B93" w:rsidRPr="00C348F4">
        <w:rPr>
          <w:b/>
          <w:spacing w:val="-4"/>
        </w:rPr>
        <w:t xml:space="preserve">В </w:t>
      </w:r>
      <w:r w:rsidRPr="00C348F4">
        <w:rPr>
          <w:b/>
          <w:spacing w:val="-4"/>
        </w:rPr>
        <w:t>(урове</w:t>
      </w:r>
      <w:r w:rsidR="001E3D61" w:rsidRPr="00C348F4">
        <w:rPr>
          <w:b/>
          <w:spacing w:val="-4"/>
        </w:rPr>
        <w:t xml:space="preserve">нь достоверности </w:t>
      </w:r>
      <w:r w:rsidR="00C20509" w:rsidRPr="00C348F4">
        <w:rPr>
          <w:b/>
          <w:spacing w:val="-4"/>
        </w:rPr>
        <w:t xml:space="preserve">доказательств – </w:t>
      </w:r>
      <w:r w:rsidR="001E3D61" w:rsidRPr="00C348F4">
        <w:rPr>
          <w:b/>
          <w:spacing w:val="-4"/>
        </w:rPr>
        <w:t>2</w:t>
      </w:r>
      <w:r w:rsidRPr="00C348F4">
        <w:rPr>
          <w:b/>
          <w:spacing w:val="-4"/>
        </w:rPr>
        <w:t>).</w:t>
      </w:r>
    </w:p>
    <w:p w:rsidR="004D7374" w:rsidRPr="00C348F4" w:rsidRDefault="00691D0D" w:rsidP="00BE6A1C">
      <w:pPr>
        <w:pStyle w:val="a"/>
      </w:pPr>
      <w:r w:rsidRPr="00C348F4">
        <w:t>П</w:t>
      </w:r>
      <w:r w:rsidR="004D7374" w:rsidRPr="00C348F4">
        <w:t>ациент</w:t>
      </w:r>
      <w:r w:rsidRPr="00C348F4">
        <w:t>ам</w:t>
      </w:r>
      <w:r w:rsidR="001722D3" w:rsidRPr="00C348F4">
        <w:t xml:space="preserve"> с ХЛЛ/ЛМЛ моложе 65 лет</w:t>
      </w:r>
      <w:r w:rsidR="004D7374" w:rsidRPr="00C348F4">
        <w:t xml:space="preserve"> без значимой коморбидности, </w:t>
      </w:r>
      <w:r w:rsidRPr="00C348F4">
        <w:t xml:space="preserve">которые </w:t>
      </w:r>
      <w:r w:rsidR="004D7374" w:rsidRPr="00C348F4">
        <w:t xml:space="preserve">в связи с ранним рецидивом или </w:t>
      </w:r>
      <w:r w:rsidRPr="00C348F4">
        <w:t xml:space="preserve">в связи с </w:t>
      </w:r>
      <w:r w:rsidR="004D7374" w:rsidRPr="00C348F4">
        <w:t xml:space="preserve">выявлением </w:t>
      </w:r>
      <w:r w:rsidRPr="00C348F4">
        <w:t>при</w:t>
      </w:r>
      <w:r w:rsidR="004D7374" w:rsidRPr="00C348F4">
        <w:t xml:space="preserve"> рецидиве делеции 17p и/или мутации </w:t>
      </w:r>
      <w:r w:rsidR="004D7374" w:rsidRPr="00C348F4">
        <w:rPr>
          <w:i/>
        </w:rPr>
        <w:t>TP53</w:t>
      </w:r>
      <w:r w:rsidR="00030520" w:rsidRPr="00C348F4">
        <w:t xml:space="preserve"> </w:t>
      </w:r>
      <w:r w:rsidRPr="00C348F4">
        <w:t xml:space="preserve">получали </w:t>
      </w:r>
      <w:r w:rsidR="004D7374" w:rsidRPr="00C348F4">
        <w:t>ибрутиниб</w:t>
      </w:r>
      <w:r w:rsidR="001722D3" w:rsidRPr="00C348F4">
        <w:t>**</w:t>
      </w:r>
      <w:r w:rsidR="004D7374" w:rsidRPr="00C348F4">
        <w:t xml:space="preserve"> или комбинацию венетоклакса с ритуксимабом</w:t>
      </w:r>
      <w:r w:rsidR="001722D3" w:rsidRPr="00C348F4">
        <w:t>**</w:t>
      </w:r>
      <w:r w:rsidRPr="00C348F4">
        <w:t>,</w:t>
      </w:r>
      <w:r w:rsidR="0004059D" w:rsidRPr="00C348F4">
        <w:t xml:space="preserve"> при достижении </w:t>
      </w:r>
      <w:r w:rsidR="004D7374" w:rsidRPr="00C348F4">
        <w:t>объектив</w:t>
      </w:r>
      <w:r w:rsidR="0004059D" w:rsidRPr="00C348F4">
        <w:t>ного</w:t>
      </w:r>
      <w:r w:rsidR="004D7374" w:rsidRPr="00C348F4">
        <w:t xml:space="preserve"> ответ</w:t>
      </w:r>
      <w:r w:rsidR="0004059D" w:rsidRPr="00C348F4">
        <w:t>а</w:t>
      </w:r>
      <w:r w:rsidRPr="00C348F4">
        <w:t xml:space="preserve"> на терапию рецидива</w:t>
      </w:r>
      <w:r w:rsidR="004D7374" w:rsidRPr="00C348F4">
        <w:t xml:space="preserve"> </w:t>
      </w:r>
      <w:r w:rsidR="004D7374" w:rsidRPr="00C348F4">
        <w:rPr>
          <w:b/>
        </w:rPr>
        <w:t>рекоменд</w:t>
      </w:r>
      <w:r w:rsidR="005A0BFC" w:rsidRPr="00C348F4">
        <w:rPr>
          <w:b/>
        </w:rPr>
        <w:t>уется</w:t>
      </w:r>
      <w:r w:rsidR="004D7374" w:rsidRPr="00C348F4">
        <w:t xml:space="preserve"> рассмотреть возможность аллогенной трансплантации гемопоэтических стволовых клеток в качестве консолидации</w:t>
      </w:r>
      <w:r w:rsidR="00EF17E7" w:rsidRPr="00C348F4">
        <w:t xml:space="preserve"> </w:t>
      </w:r>
      <w:r w:rsidR="000B0AC3" w:rsidRPr="00C348F4">
        <w:fldChar w:fldCharType="begin" w:fldLock="1"/>
      </w:r>
      <w:r w:rsidR="00015814" w:rsidRPr="00C348F4">
        <w:instrText>ADDIN CSL_CITATION {"citationItems":[{"id":"ITEM-1","itemData":{"DOI":"10.1200/JCO.2007.15.4757","ISSN":"0732183X","abstract":"Purpose: We reported encouraging early results of allogeneic hematopoietic cell transplantation (HCT) after nonmyeloablative conditioning in 64 patients who had advanced chronic lymphocytic leukemia (CLL). Here, we have extended the follow-up to a median of 5 years and have included data on an additional 18 patients. Patients and Methods: Eighty-two patients, age 42 to 72 years, who had fludarabine-refractory CLL were conditioned with 2 Gy total-body irradiation alone or combined with fludarabine followed by HCT from related (n = 52) or unrelated (n = 30) donors. Results: Complete remission (CR) and partial remission were achieved in 55% and 15% of patients, respectively. Higher CR rates were noted after unrelated HCT (67% v 48%). The 5-year incidences of nonrelapse mortality (NRM), progression/relapse, overall survival, and progression-free survival were 23%, 38%, 50%, and 39%, respectively. Among 25 patients initially reported in CR, 8% relapsed and 8% died as a result of NRM, whereas 84% have remained alive and in CR. Among 14 responding patients who were tested and who had molecular eradication of their disease, two died as a result of NRM, two relapsed, and 10 have remained negative. At 5 years, 76% of living patients were entirely well, whereas 24% continued to receive immunosuppression for chronic graft-versus-host disease; the median performance status in each group was 100% and 90%, respectively. Lymphadenopathy ≥ 5 cm, but not cytogenetic abnormalities at HCT, predicted relapse. In a risk-stratification model, patients who had lymphadenopathy less than 5 cm and no comorbidities had a 5-year OS of 71%. Conclusion: Nonmyeloablative HCT resulted in a median survival of 5 years for patients who had fludarabine-refractory CLL with sustained remissions and in the continued resolution of chronic graft-versus-host disease in surviving patients. © 2008 by American Society of Clinical Oncology.","author":[{"dropping-particle":"","family":"Sorror","given":"Mohamed L.","non-dropping-particle":"","parse-names":false,"suffix":""},{"dropping-particle":"","family":"Storer","given":"Barry E.","non-dropping-particle":"","parse-names":false,"suffix":""},{"dropping-particle":"","family":"Sandmaier","given":"Brenda M.","non-dropping-particle":"","parse-names":false,"suffix":""},{"dropping-particle":"","family":"Maris","given":"Michael","non-dropping-particle":"","parse-names":false,"suffix":""},{"dropping-particle":"","family":"Shizuru","given":"Judith","non-dropping-particle":"","parse-names":false,"suffix":""},{"dropping-particle":"","family":"Maziarz","given":"Richard","non-dropping-particle":"","parse-names":false,"suffix":""},{"dropping-particle":"","family":"Agura","given":"Edward","non-dropping-particle":"","parse-names":false,"suffix":""},{"dropping-particle":"","family":"Chauncey","given":"Thomas R.","non-dropping-particle":"","parse-names":false,"suffix":""},{"dropping-particle":"","family":"Pulsipher","given":"Michael A.","non-dropping-particle":"","parse-names":false,"suffix":""},{"dropping-particle":"","family":"McSweeney","given":"Peter A.","non-dropping-particle":"","parse-names":false,"suffix":""},{"dropping-particle":"","family":"Wade","given":"James C.","non-dropping-particle":"","parse-names":false,"suffix":""},{"dropping-particle":"","family":"Bruno","given":"Benedetto","non-dropping-particle":"","parse-names":false,"suffix":""},{"dropping-particle":"","family":"Langston","given":"Amelia","non-dropping-particle":"","parse-names":false,"suffix":""},{"dropping-particle":"","family":"Radich","given":"Jerald","non-dropping-particle":"","parse-names":false,"suffix":""},{"dropping-particle":"","family":"Niederwieser","given":"Dietger","non-dropping-particle":"","parse-names":false,"suffix":""},{"dropping-particle":"","family":"Blume","given":"Karl G.","non-dropping-particle":"","parse-names":false,"suffix":""},{"dropping-particle":"","family":"Storb","given":"Rainer","non-dropping-particle":"","parse-names":false,"suffix":""},{"dropping-particle":"","family":"Maloney","given":"David G.","non-dropping-particle":"","parse-names":false,"suffix":""}],"container-title":"Journal of Clinical Oncology","id":"ITEM-1","issue":"30","issued":{"date-parts":[["2008","10","20"]]},"page":"4912-4920","title":"Five-year follow-up of patients with advanced chronic lymphocytic leukemia treated with allogeneic hematopoietic cell transplantation after nonmyeloablative conditioning","type":"article-journal","volume":"26"},"uris":["http://www.mendeley.com/documents/?uuid=c8667c7e-d06b-3a1f-9bdd-057009deab58"]},{"id":"ITEM-2","itemData":{"DOI":"10.1182/blood-2010-03-275420","ISSN":"00064971","abstract":"The purpose of this prospective multi-center phase 2 trial was to investigate the long-term outcome of reduced-intensity conditioning allogeneic stem cell transplantation (alloSCT) in patients with poor-risk chronic lymphocytic leukemia. Conditioning was fludarabine/cyclophosphamide-based. Longitudinal quantitative monitoring of minimal residual disease (MRD) was performed centrally by MRD-flow or real-time quantitative polymerase chain reaction. One hundred eligible patients were enrolled, and 90 patients proceeded to alloSCT. With a median follow-up of 46 months (7-102 months), 4-year nonrelapse mortality, event-free survival (EFS) and overall survival (OS) were 23%, 42%, and 65%, respectively. Of 52 patients with MRD monitoring available, 27 (52%) were alive and MRD negative at 12 months after transplant. Four-year EFS of this subset was 89% with all event-free patients except for 2 being MRD negative at the most recent assessment. EFS was similar for all genetic subsets, including 17p deletion (17p-). In multivariate analyses, uncontrolled disease at alloSCT and in vivo T-cell depletion with alemtuzumab, but not 17p-, previous purine analogue refractoriness, or donor source (human leukocyte antigen-identical siblings or unrelated donors) had an adverse impact on EFS and OS. In conclusion, alloSCT for poor-risk chronic lymphocytic leukemia can result in long-term MRD-negative survival in up to one-half of the patients independent of the underlying genomic risk profile. This trial is registered at http://clinicaltrials.gov as NCT00281983. © 2010 by The American Society of Hematology.","author":[{"dropping-particle":"","family":"Dreger","given":"Peter","non-dropping-particle":"","parse-names":false,"suffix":""},{"dropping-particle":"","family":"Döhner","given":"Hartmut","non-dropping-particle":"","parse-names":false,"suffix":""},{"dropping-particle":"","family":"Ritgen","given":"Matthias","non-dropping-particle":"","parse-names":false,"suffix":""},{"dropping-particle":"","family":"Böttcher","given":"Sebastian","non-dropping-particle":"","parse-names":false,"suffix":""},{"dropping-particle":"","family":"Busch","given":"Raymonde","non-dropping-particle":"","parse-names":false,"suffix":""},{"dropping-particle":"","family":"Dietrich","given":"Sascha","non-dropping-particle":"","parse-names":false,"suffix":""},{"dropping-particle":"","family":"Bunjes","given":"Donald","non-dropping-particle":"","parse-names":false,"suffix":""},{"dropping-particle":"","family":"Cohen","given":"Sandra","non-dropping-particle":"","parse-names":false,"suffix":""},{"dropping-particle":"","family":"Schubert","given":"Jörg","non-dropping-particle":"","parse-names":false,"suffix":""},{"dropping-particle":"","family":"Hegenbart","given":"Ute","non-dropping-particle":"","parse-names":false,"suffix":""},{"dropping-particle":"","family":"Beelen","given":"Dietrich","non-dropping-particle":"","parse-names":false,"suffix":""},{"dropping-particle":"","family":"Zeis","given":"Matthias","non-dropping-particle":"","parse-names":false,"suffix":""},{"dropping-particle":"","family":"Stadler","given":"Michael","non-dropping-particle":"","parse-names":false,"suffix":""},{"dropping-particle":"","family":"Hasenkamp","given":"Justin","non-dropping-particle":"","parse-names":false,"suffix":""},{"dropping-particle":"","family":"Uharek","given":"Lutz","non-dropping-particle":"","parse-names":false,"suffix":""},{"dropping-particle":"","family":"Scheid","given":"Christof","non-dropping-particle":"","parse-names":false,"suffix":""},{"dropping-particle":"","family":"Humpe","given":"Andreas","non-dropping-particle":"","parse-names":false,"suffix":""},{"dropping-particle":"","family":"Zenz","given":"Thorsten","non-dropping-particle":"","parse-names":false,"suffix":""},{"dropping-particle":"","family":"Winkler","given":"Dirk","non-dropping-particle":"","parse-names":false,"suffix":""},{"dropping-particle":"","family":"Hallek","given":"Michael","non-dropping-particle":"","parse-names":false,"suffix":""},{"dropping-particle":"","family":"Kneba","given":"Michael","non-dropping-particle":"","parse-names":false,"suffix":""},{"dropping-particle":"","family":"Schmitz","given":"Norbert","non-dropping-particle":"","parse-names":false,"suffix":""},{"dropping-particle":"","family":"Stilgenbauer","given":"Stephan","non-dropping-particle":"","parse-names":false,"suffix":""}],"container-title":"Blood","id":"ITEM-2","issue":"14","issued":{"date-parts":[["2010","10","7"]]},"page":"2438-2447","title":"Allogeneic stem cell transplantation provides durable disease control in poor-risk chronic lymphocytic leukemia: Long-term clinical and MRD results of the German CLL Study Group CLL3X trial","type":"article-journal","volume":"116"},"uris":["http://www.mendeley.com/documents/?uuid=971dcce6-824c-3366-80ba-7b1dc6b012dc"]}],"mendeley":{"formattedCitation":"[45,46]","plainTextFormattedCitation":"[45,46]","previouslyFormattedCitation":"[45,46]"},"properties":{"noteIndex":0},"schema":"https://github.com/citation-style-language/schema/raw/master/csl-citation.json"}</w:instrText>
      </w:r>
      <w:r w:rsidR="000B0AC3" w:rsidRPr="00C348F4">
        <w:fldChar w:fldCharType="separate"/>
      </w:r>
      <w:r w:rsidR="00015814" w:rsidRPr="00C348F4">
        <w:rPr>
          <w:noProof/>
        </w:rPr>
        <w:t>[45,46]</w:t>
      </w:r>
      <w:r w:rsidR="000B0AC3" w:rsidRPr="00C348F4">
        <w:fldChar w:fldCharType="end"/>
      </w:r>
      <w:r w:rsidR="004D7374" w:rsidRPr="00C348F4">
        <w:t xml:space="preserve">. </w:t>
      </w:r>
    </w:p>
    <w:p w:rsidR="004D7374" w:rsidRPr="00C348F4" w:rsidRDefault="004D7374" w:rsidP="00BE6A1C">
      <w:pPr>
        <w:contextualSpacing/>
        <w:rPr>
          <w:b/>
          <w:spacing w:val="-4"/>
        </w:rPr>
      </w:pPr>
      <w:r w:rsidRPr="00C348F4">
        <w:rPr>
          <w:b/>
          <w:spacing w:val="-4"/>
        </w:rPr>
        <w:t xml:space="preserve">Уровень убедительности </w:t>
      </w:r>
      <w:r w:rsidR="00C20509" w:rsidRPr="00C348F4">
        <w:rPr>
          <w:b/>
          <w:spacing w:val="-4"/>
        </w:rPr>
        <w:t xml:space="preserve">рекомендаций – </w:t>
      </w:r>
      <w:r w:rsidR="001E3D61" w:rsidRPr="00C348F4">
        <w:rPr>
          <w:b/>
          <w:spacing w:val="-4"/>
        </w:rPr>
        <w:t>В</w:t>
      </w:r>
      <w:r w:rsidRPr="00C348F4">
        <w:rPr>
          <w:b/>
          <w:spacing w:val="-4"/>
        </w:rPr>
        <w:t xml:space="preserve"> (урове</w:t>
      </w:r>
      <w:r w:rsidR="001E3D61" w:rsidRPr="00C348F4">
        <w:rPr>
          <w:b/>
          <w:spacing w:val="-4"/>
        </w:rPr>
        <w:t xml:space="preserve">нь достоверности </w:t>
      </w:r>
      <w:r w:rsidR="00C20509" w:rsidRPr="00C348F4">
        <w:rPr>
          <w:b/>
          <w:spacing w:val="-4"/>
        </w:rPr>
        <w:t xml:space="preserve">доказательств – </w:t>
      </w:r>
      <w:r w:rsidR="001E3D61" w:rsidRPr="00C348F4">
        <w:rPr>
          <w:b/>
          <w:spacing w:val="-4"/>
        </w:rPr>
        <w:t>3</w:t>
      </w:r>
      <w:r w:rsidRPr="00C348F4">
        <w:rPr>
          <w:b/>
          <w:spacing w:val="-4"/>
        </w:rPr>
        <w:t>)</w:t>
      </w:r>
      <w:r w:rsidR="00B76E9B" w:rsidRPr="00C348F4">
        <w:rPr>
          <w:b/>
          <w:spacing w:val="-4"/>
        </w:rPr>
        <w:t>.</w:t>
      </w:r>
    </w:p>
    <w:p w:rsidR="004D7374" w:rsidRPr="00C348F4" w:rsidRDefault="00691D0D" w:rsidP="00BE6A1C">
      <w:pPr>
        <w:pStyle w:val="a"/>
      </w:pPr>
      <w:r w:rsidRPr="00C348F4">
        <w:t>П</w:t>
      </w:r>
      <w:r w:rsidR="004D7374" w:rsidRPr="00C348F4">
        <w:t>ациент</w:t>
      </w:r>
      <w:r w:rsidRPr="00C348F4">
        <w:t>ам</w:t>
      </w:r>
      <w:r w:rsidR="00AD7318" w:rsidRPr="00C348F4">
        <w:t xml:space="preserve"> с ХЛЛ/ЛМЛ</w:t>
      </w:r>
      <w:r w:rsidR="004D7374" w:rsidRPr="00C348F4">
        <w:t>,</w:t>
      </w:r>
      <w:r w:rsidR="00DD5F69" w:rsidRPr="00C348F4">
        <w:t xml:space="preserve"> у которых наблюдался рецидив</w:t>
      </w:r>
      <w:r w:rsidR="004D7374" w:rsidRPr="00C348F4">
        <w:t xml:space="preserve"> во время приема ибрутиниба</w:t>
      </w:r>
      <w:r w:rsidR="001722D3" w:rsidRPr="00C348F4">
        <w:t>**</w:t>
      </w:r>
      <w:r w:rsidR="004D7374" w:rsidRPr="00C348F4">
        <w:t xml:space="preserve">, </w:t>
      </w:r>
      <w:r w:rsidR="008311A0" w:rsidRPr="00C348F4">
        <w:t>при наличии возможности</w:t>
      </w:r>
      <w:r w:rsidR="00030520" w:rsidRPr="00C348F4">
        <w:t xml:space="preserve"> </w:t>
      </w:r>
      <w:r w:rsidR="004D7374" w:rsidRPr="00C348F4">
        <w:rPr>
          <w:b/>
          <w:bCs/>
        </w:rPr>
        <w:t>рекоменд</w:t>
      </w:r>
      <w:r w:rsidR="005A0BFC" w:rsidRPr="00C348F4">
        <w:rPr>
          <w:b/>
          <w:bCs/>
        </w:rPr>
        <w:t>уется</w:t>
      </w:r>
      <w:r w:rsidR="009A0687" w:rsidRPr="00C348F4">
        <w:rPr>
          <w:bCs/>
        </w:rPr>
        <w:t xml:space="preserve"> комбинация венетоклакса и ритуксимаба</w:t>
      </w:r>
      <w:r w:rsidR="00C848DD" w:rsidRPr="00C348F4">
        <w:rPr>
          <w:bCs/>
        </w:rPr>
        <w:t>**</w:t>
      </w:r>
      <w:r w:rsidR="009A0687" w:rsidRPr="00C348F4">
        <w:rPr>
          <w:bCs/>
        </w:rPr>
        <w:t xml:space="preserve"> </w:t>
      </w:r>
      <w:r w:rsidR="00437AD9" w:rsidRPr="00C348F4">
        <w:t>(</w:t>
      </w:r>
      <w:r w:rsidR="00AA4B03" w:rsidRPr="00C348F4">
        <w:t xml:space="preserve">схемы режимов лечения см. в приложении </w:t>
      </w:r>
      <w:r w:rsidR="00437AD9" w:rsidRPr="00C348F4">
        <w:t>А3.3)</w:t>
      </w:r>
      <w:r w:rsidR="00EF17E7" w:rsidRPr="00C348F4">
        <w:t xml:space="preserve"> </w:t>
      </w:r>
      <w:r w:rsidR="000B0AC3" w:rsidRPr="00C348F4">
        <w:fldChar w:fldCharType="begin" w:fldLock="1"/>
      </w:r>
      <w:r w:rsidR="00015814" w:rsidRPr="00C348F4">
        <w:instrText>ADDIN CSL_CITATION {"citationItems":[{"id":"ITEM-1","itemData":{"DOI":"10.1056/NEJMoa1713976","ISSN":"1533-4406","PMID":"29562156","abstract":"BACKGROUND Venetoclax inhibits BCL2, an antiapoptotic protein that is pathologically overexpressed and that is central to the survival of chronic lymphocytic leukemia cells. We evaluated the efficacy of venetoclax in combination with rituximab in patients with relapsed or refractory chronic lymphocytic leukemia. METHODS In this randomized, open-label, phase 3 trial, we randomly assigned 389 patients to receive venetoclax for up to 2 years (from day 1 of cycle 1) plus rituximab for the first 6 months (venetoclax-rituximab group) or bendamustine plus rituximab for 6 months (bendamustine-rituximab group). The trial design did not include crossover to venetoclax plus rituximab for patients in the bendamustine-rituximab group in whom progression occurred. The primary end point was investigator-assessed progression-free survival. RESULTS After a median follow-up period of 23.8 months, the rate of investigator-assessed progression-free survival was significantly higher in the venetoclax-rituximab group (32 events of progression or death in 194 patients) than in the bendamustine-rituximab group (114 events in 195 patients); the 2-year rates of progression-free survival were 84.9% and 36.3%, respectively (hazard ratio for progression or death, 0.17; 95% confidence interval [CI], 0.11 to 0.25; P&lt;0.001 by the stratified log-rank test). The benefit was maintained across all clinical and biologic subgroups, including the subgroup of patients with chromosome 17p deletion; the 2-year rate of progression-free survival among patients with chromosome 17p deletion was 81.5% in the venetoclax-rituximab group versus 27.8% in the bendamustine-rituximab group (hazard ratio, 0.13; 95% CI, 0.05 to 0.29), and the 2-year rate among those without chromosome 17p deletion was 85.9% versus 41.0% (hazard ratio, 0.19; 95% CI, 0.12 to 0.32). The benefit of venetoclax plus rituximab over bendamustine plus rituximab was confirmed by an independent review committee assessment of progression-free survival and other secondary efficacy end points. The rate of grade 3 or 4 neutropenia was higher in the venetoclax-rituximab group than in the bendamustine-rituximab group, but the rates of grade 3 or 4 febrile neutropenia and infections or infestations were lower with venetoclax than with bendamustine. The rate of grade 3 or 4 tumor lysis syndrome in the venetoclax-rituximab group was 3.1% (6 of 194 patients). CONCLUSIONS Among patients with relapsed or refractory chronic lymphocytic leukemia, ve…","author":[{"dropping-particle":"","family":"Seymour","given":"John F","non-dropping-particle":"","parse-names":false,"suffix":""},{"dropping-particle":"","family":"Kipps","given":"Thomas J","non-dropping-particle":"","parse-names":false,"suffix":""},{"dropping-particle":"","family":"Eichhorst","given":"Barbara","non-dropping-particle":"","parse-names":false,"suffix":""},{"dropping-particle":"","family":"Hillmen","given":"Peter","non-dropping-particle":"","parse-names":false,"suffix":""},{"dropping-particle":"","family":"D'Rozario","given":"James","non-dropping-particle":"","parse-names":false,"suffix":""},{"dropping-particle":"","family":"Assouline","given":"Sarit","non-dropping-particle":"","parse-names":false,"suffix":""},{"dropping-particle":"","family":"Owen","given":"Carolyn","non-dropping-particle":"","parse-names":false,"suffix":""},{"dropping-particle":"","family":"Gerecitano","given":"John","non-dropping-particle":"","parse-names":false,"suffix":""},{"dropping-particle":"","family":"Robak","given":"Tadeusz","non-dropping-particle":"","parse-names":false,"suffix":""},{"dropping-particle":"","family":"la Serna","given":"Javier","non-dropping-particle":"De","parse-names":false,"suffix":""},{"dropping-particle":"","family":"Jaeger","given":"Ulrich","non-dropping-particle":"","parse-names":false,"suffix":""},{"dropping-particle":"","family":"Cartron","given":"Guillaume","non-dropping-particle":"","parse-names":false,"suffix":""},{"dropping-particle":"","family":"Montillo","given":"Marco","non-dropping-particle":"","parse-names":false,"suffix":""},{"dropping-particle":"","family":"Humerickhouse","given":"Rod","non-dropping-particle":"","parse-names":false,"suffix":""},{"dropping-particle":"","family":"Punnoose","given":"Elizabeth A","non-dropping-particle":"","parse-names":false,"suffix":""},{"dropping-particle":"","family":"Li","given":"Yan","non-dropping-particle":"","parse-names":false,"suffix":""},{"dropping-particle":"","family":"Boyer","given":"Michelle","non-dropping-particle":"","parse-names":false,"suffix":""},{"dropping-particle":"","family":"Humphrey","given":"Kathryn","non-dropping-particle":"","parse-names":false,"suffix":""},{"dropping-particle":"","family":"Mobasher","given":"Mehrdad","non-dropping-particle":"","parse-names":false,"suffix":""},{"dropping-particle":"","family":"Kater","given":"Arnon P","non-dropping-particle":"","parse-names":false,"suffix":""}],"container-title":"The New England journal of medicine","id":"ITEM-1","issue":"12","issued":{"date-parts":[["2018","3","22"]]},"page":"1107-1120","title":"Venetoclax-Rituximab in Relapsed or Refractory Chronic Lymphocytic Leukemia.","type":"article-journal","volume":"378"},"uris":["http://www.mendeley.com/documents/?uuid=97ff4fc6-75e3-3334-8c2d-7565875bfa49"]},{"id":"ITEM-2","itemData":{"DOI":"10.1016/S1470-2045(16)30019-5","ISSN":"14745488","abstract":"Background Deletion of chromosome 17p (del[17p]) in patients with chronic lymphocytic leukaemia confers very poor prognosis when treated with standard chemo-immunotherapy. Venetoclax is an oral small-molecule BCL2 inhibitor that induces chronic lymphocytic leukaemia cell apoptosis. In a previous first-in-human study of venetoclax, 77% of patients with relapsed or refractory chronic lymphocytic leukaemia achieved an overall response. Here we aimed to assess the activity and safety of venetoclax monotherapy in patients with relapsed or refractory del(17p) chronic lymphocytic leukaemia. Methods In this phase 2, single-arm, multicentre study, we recruited patients aged 18 years and older with del(17p) relapsed or refractory chronic lymphocytic leukaemia (as defined by 2008 Modified International Workshop on Chronic Lymphocytic Leukemia guidelines) from 31 centres in the USA, Canada, UK, Germany, Poland, and Australia. Patients started once daily venetoclax with a weekly dose ramp-up schedule (20, 50, 100, 200, 400 mg) over 4–5 weeks. Patients were then given daily 400 mg continuous dosing until disease progression or discontinuation for another reason. The primary endpoint was the proportion of patients achieving an overall response, assessed by an independent review committee. Activity and safety analyses included all patients who received at least one dose of study drug (per protocol). This study is registered with ClinicalTrials.gov, number NCT01889186. Follow-up is ongoing, and patients are still receiving treatment. Findings Between May 27, 2013, and June 27, 2014, 107 patients were enrolled into the study. At a median follow-up of 12·1 months (IQR 10·1–14·2), an overall response by independent review was achieved in 85 (79·4%; 95% CI 70·5–86·6) of 107 patients. The most common grade 3–4 adverse events were neutropenia (43 [40%]), infection (21 [20%]), anaemia (19 [18%]), and thrombocytopenia (16 [15%]). Serious adverse events occurred in 59 (55%) patients, irrespective of their relationship to treatment, with the most common (≥5% of patients) being pyrexia and autoimmune haemolytic anaemia (seven [7%] each), pneumonia (six [6%]), and febrile neutropenia (five [5%]). 11 patients died in the study within 30 days of the last dose of venetoclax; seven due to disease progression and four from an adverse event (none assessed as treatment related). Interpretation Results of this trial show that venetoclax monotherapy is active and well tolerated in patients …","author":[{"dropping-particle":"","family":"Stilgenbauer","given":"Stephan","non-dropping-particle":"","parse-names":false,"suffix":""},{"dropping-particle":"","family":"Eichhorst","given":"Barbara","non-dropping-particle":"","parse-names":false,"suffix":""},{"dropping-particle":"","family":"Schetelig","given":"Johannes","non-dropping-particle":"","parse-names":false,"suffix":""},{"dropping-particle":"","family":"Coutre","given":"Steven","non-dropping-particle":"","parse-names":false,"suffix":""},{"dropping-particle":"","family":"Seymour","given":"John F.","non-dropping-particle":"","parse-names":false,"suffix":""},{"dropping-particle":"","family":"Munir","given":"Talha","non-dropping-particle":"","parse-names":false,"suffix":""},{"dropping-particle":"","family":"Puvvada","given":"Soham D.","non-dropping-particle":"","parse-names":false,"suffix":""},{"dropping-particle":"","family":"Wendtner","given":"Clemens Martin","non-dropping-particle":"","parse-names":false,"suffix":""},{"dropping-particle":"","family":"Roberts","given":"Andrew W.","non-dropping-particle":"","parse-names":false,"suffix":""},{"dropping-particle":"","family":"Jurczak","given":"Wojciech","non-dropping-particle":"","parse-names":false,"suffix":""},{"dropping-particle":"","family":"Mulligan","given":"Stephen P.","non-dropping-particle":"","parse-names":false,"suffix":""},{"dropping-particle":"","family":"Böttcher","given":"Sebastian","non-dropping-particle":"","parse-names":false,"suffix":""},{"dropping-particle":"","family":"Mobasher","given":"Mehrdad","non-dropping-particle":"","parse-names":false,"suffix":""},{"dropping-particle":"","family":"Zhu","given":"Ming","non-dropping-particle":"","parse-names":false,"suffix":""},{"dropping-particle":"","family":"Desai","given":"Monali","non-dropping-particle":"","parse-names":false,"suffix":""},{"dropping-particle":"","family":"Chyla","given":"Brenda","non-dropping-particle":"","parse-names":false,"suffix":""},{"dropping-particle":"","family":"Verdugo","given":"Maria","non-dropping-particle":"","parse-names":false,"suffix":""},{"dropping-particle":"","family":"Enschede","given":"Sari Heitner","non-dropping-particle":"","parse-names":false,"suffix":""},{"dropping-particle":"","family":"Cerri","given":"Elisa","non-dropping-particle":"","parse-names":false,"suffix":""},{"dropping-particle":"","family":"Humerickhouse","given":"Rod","non-dropping-particle":"","parse-names":false,"suffix":""},{"dropping-particle":"","family":"Gordon","given":"Gary","non-dropping-particle":"","parse-names":false,"suffix":""},{"dropping-particle":"","family":"Hallek","given":"Michael","non-dropping-particle":"","parse-names":false,"suffix":""},{"dropping-particle":"","family":"Wierda","given":"William G.","non-dropping-particle":"","parse-names":false,"suffix":""}],"container-title":"The Lancet Oncology","id":"ITEM-2","issue":"6","issued":{"date-parts":[["2016","6","1"]]},"page":"768-778","publisher":"Lancet Publishing Group","title":"Venetoclax in relapsed or refractory chronic lymphocytic leukaemia with 17p deletion: a multicentre, open-label, phase 2 study","type":"article-journal","volume":"17"},"uris":["http://www.mendeley.com/documents/?uuid=5b6cb042-b045-3e90-ae34-61c5795111c5"]}],"mendeley":{"formattedCitation":"[47,54]","plainTextFormattedCitation":"[47,54]","previouslyFormattedCitation":"[47,54]"},"properties":{"noteIndex":0},"schema":"https://github.com/citation-style-language/schema/raw/master/csl-citation.json"}</w:instrText>
      </w:r>
      <w:r w:rsidR="000B0AC3" w:rsidRPr="00C348F4">
        <w:fldChar w:fldCharType="separate"/>
      </w:r>
      <w:r w:rsidR="00015814" w:rsidRPr="00C348F4">
        <w:rPr>
          <w:noProof/>
        </w:rPr>
        <w:t>[47,54]</w:t>
      </w:r>
      <w:r w:rsidR="000B0AC3" w:rsidRPr="00C348F4">
        <w:fldChar w:fldCharType="end"/>
      </w:r>
      <w:r w:rsidR="004D7374" w:rsidRPr="00C348F4">
        <w:t xml:space="preserve">. </w:t>
      </w:r>
    </w:p>
    <w:p w:rsidR="004D7374" w:rsidRPr="00691D0D" w:rsidRDefault="004D7374" w:rsidP="00BE6A1C">
      <w:pPr>
        <w:contextualSpacing/>
        <w:rPr>
          <w:b/>
          <w:spacing w:val="-4"/>
        </w:rPr>
      </w:pPr>
      <w:r w:rsidRPr="00C348F4">
        <w:rPr>
          <w:b/>
          <w:spacing w:val="-4"/>
        </w:rPr>
        <w:lastRenderedPageBreak/>
        <w:t xml:space="preserve">Уровень убедительности </w:t>
      </w:r>
      <w:r w:rsidR="00C20509" w:rsidRPr="00C348F4">
        <w:rPr>
          <w:b/>
          <w:spacing w:val="-4"/>
        </w:rPr>
        <w:t xml:space="preserve">рекомендаций – </w:t>
      </w:r>
      <w:r w:rsidR="001E3D61" w:rsidRPr="00C348F4">
        <w:rPr>
          <w:b/>
          <w:spacing w:val="-4"/>
        </w:rPr>
        <w:t>В</w:t>
      </w:r>
      <w:r w:rsidR="006919DC" w:rsidRPr="00C348F4">
        <w:rPr>
          <w:b/>
          <w:spacing w:val="-4"/>
        </w:rPr>
        <w:t xml:space="preserve"> </w:t>
      </w:r>
      <w:r w:rsidRPr="00C348F4">
        <w:rPr>
          <w:b/>
          <w:spacing w:val="-4"/>
        </w:rPr>
        <w:t xml:space="preserve">(уровень достоверности </w:t>
      </w:r>
      <w:r w:rsidR="00C20509" w:rsidRPr="00C348F4">
        <w:rPr>
          <w:b/>
          <w:spacing w:val="-4"/>
        </w:rPr>
        <w:t>доказательств</w:t>
      </w:r>
      <w:r w:rsidR="00C20509" w:rsidRPr="00691D0D">
        <w:rPr>
          <w:b/>
          <w:spacing w:val="-4"/>
        </w:rPr>
        <w:t xml:space="preserve"> – </w:t>
      </w:r>
      <w:r w:rsidR="001E3D61" w:rsidRPr="00691D0D">
        <w:rPr>
          <w:b/>
          <w:spacing w:val="-4"/>
        </w:rPr>
        <w:t>3</w:t>
      </w:r>
      <w:r w:rsidRPr="00691D0D">
        <w:rPr>
          <w:b/>
          <w:spacing w:val="-4"/>
        </w:rPr>
        <w:t>)</w:t>
      </w:r>
      <w:r w:rsidR="00B76E9B" w:rsidRPr="00691D0D">
        <w:rPr>
          <w:b/>
          <w:spacing w:val="-4"/>
        </w:rPr>
        <w:t>.</w:t>
      </w:r>
    </w:p>
    <w:p w:rsidR="00C848DD" w:rsidRPr="00C348F4" w:rsidRDefault="00C848DD" w:rsidP="00BE6A1C">
      <w:pPr>
        <w:pStyle w:val="a"/>
      </w:pPr>
      <w:r w:rsidRPr="006B609E">
        <w:t>Пациентам</w:t>
      </w:r>
      <w:r>
        <w:t>,</w:t>
      </w:r>
      <w:r w:rsidRPr="006B609E">
        <w:t xml:space="preserve"> </w:t>
      </w:r>
      <w:r>
        <w:t xml:space="preserve">получающим ритуксимаб** по поводу рецидива либо рефрактерного течения </w:t>
      </w:r>
      <w:r w:rsidRPr="006B609E">
        <w:t>ХЛЛ/ЛМЛ</w:t>
      </w:r>
      <w:r>
        <w:t xml:space="preserve">, при </w:t>
      </w:r>
      <w:r w:rsidR="00691D0D">
        <w:t>сложности осуществления венозного доступа</w:t>
      </w:r>
      <w:r>
        <w:t xml:space="preserve"> начиная со </w:t>
      </w:r>
      <w:r w:rsidR="00691D0D">
        <w:t>2-й</w:t>
      </w:r>
      <w:r>
        <w:t xml:space="preserve"> дозы </w:t>
      </w:r>
      <w:r w:rsidRPr="00136052">
        <w:t>может быть</w:t>
      </w:r>
      <w:r>
        <w:t xml:space="preserve"> </w:t>
      </w:r>
      <w:r w:rsidRPr="00C348F4">
        <w:rPr>
          <w:b/>
        </w:rPr>
        <w:t>рекомендован</w:t>
      </w:r>
      <w:r w:rsidR="00D44A1A" w:rsidRPr="00C348F4">
        <w:rPr>
          <w:b/>
        </w:rPr>
        <w:t>о</w:t>
      </w:r>
      <w:r w:rsidRPr="00C348F4">
        <w:rPr>
          <w:b/>
        </w:rPr>
        <w:t xml:space="preserve"> </w:t>
      </w:r>
      <w:r w:rsidR="00D44A1A" w:rsidRPr="00C348F4">
        <w:t xml:space="preserve">применение подкожной формы </w:t>
      </w:r>
      <w:r w:rsidRPr="00C348F4">
        <w:t>ритуксимаб</w:t>
      </w:r>
      <w:r w:rsidR="00D44A1A" w:rsidRPr="00C348F4">
        <w:t>а</w:t>
      </w:r>
      <w:r w:rsidRPr="00C348F4">
        <w:t>** в фиксированной дозе 1600 мг</w:t>
      </w:r>
      <w:r w:rsidR="00444B93" w:rsidRPr="00C348F4">
        <w:t xml:space="preserve"> </w:t>
      </w:r>
      <w:r w:rsidRPr="00C348F4">
        <w:t>(</w:t>
      </w:r>
      <w:r w:rsidR="00AA4B03" w:rsidRPr="00C348F4">
        <w:t xml:space="preserve">схемы режимов лечения см. в приложении </w:t>
      </w:r>
      <w:r w:rsidRPr="00C348F4">
        <w:t xml:space="preserve">А3.3) </w:t>
      </w:r>
      <w:r w:rsidR="000B0AC3" w:rsidRPr="00C348F4">
        <w:fldChar w:fldCharType="begin" w:fldLock="1"/>
      </w:r>
      <w:r w:rsidR="00015814" w:rsidRPr="00C348F4">
        <w:instrText>ADDIN CSL_CITATION {"citationItems":[{"id":"ITEM-1","itemData":{"DOI":"10.1016/S2352-3026(16)00004-1","ISSN":"2352-3026","PMID":"26947201","abstract":"BACKGROUND Part one of the two-part SAWYER study predicted that subcutaneous rituximab 1600 mg would achieve trough serum concentrations that were non-inferior to those achieved with intravenous rituximab 500 mg/m(2) in patients with chronic lymphocytic leukaemia. In part two of the study, we aimed to confirm the pharmacokinetic non-inferiority of subcutaneous rituximab, and investigate its safety and efficacy. METHODS We did this phase 1b, open-label, randomised controlled non-inferiority study at 68 centres in 19 countries in Europe, North America, South America, and Australasia. Patients aged 18 years or older with untreated chronic lymphocytic leukaemia were randomly assigned, via an interactive voice-response system with a permuted block randomisation scheme (block size of ten), to receive subcutaneous rituximab 1600 mg or intravenous rituximab 500 mg/m(2) plus fludarabine and cyclophosphamide every 4 weeks for up to six cycles. In cycle one, all patients received intravenous rituximab 375 mg/m(2). Randomisation was stratified by Binet stage and fludarabine and cyclophosphamide administration route (oral vs intravenous). Study investigators and patients were not masked to group allocation, but allocation was concealed from the statistician, clinical scientist, and clinical pharmacologist. The primary endpoint was trough serum concentration at cycle five, with a non-inferiority margin of 0·8 for the adjusted geometric mean ratio of the subcutaneous to the intravenous dose. We did the primary analysis in patients in the intention-to-treat population with complete pharmacokinetic data (pharmacokinetic population). This trial is registered with ClinicalTrials.gov, number NCT01292603, and is ongoing, although the treatment stage is now complete. FINDINGS Between Aug 20, 2012, and June 17, 2013, we randomly assigned 176 patients to receive subcutaneous rituximab (n=88) or intravenous rituximab (n=88); 134 (76%) patients comprised the pharmacokinetic population. As of May 7, 2014, median follow-up was 13·9 months (IQR 11·9-16·0) for patients in the subcutaneous group and 14·1 months (11·6-16·5) for patients in the intravenous group. At cycle five, the geometric mean trough serum concentration in patients given subcutaneous rituximab was non-inferior to that in patients given intravenous rituximab (97·5 μg/mL vs 61·5 μg/mL), with an adjusted geometric mean ratio of 1·53 (90% CI 1·27-1·85). In the safety analysis, the proportion of patients reporting advers…","author":[{"dropping-particle":"","family":"Assouline","given":"Sarit","non-dropping-particle":"","parse-names":false,"suffix":""},{"dropping-particle":"","family":"Buccheri","given":"Valeria","non-dropping-particle":"","parse-names":false,"suffix":""},{"dropping-particle":"","family":"Delmer","given":"Alain","non-dropping-particle":"","parse-names":false,"suffix":""},{"dropping-particle":"","family":"Gaidano","given":"Gianluca","non-dropping-particle":"","parse-names":false,"suffix":""},{"dropping-particle":"","family":"Trneny","given":"Marek","non-dropping-particle":"","parse-names":false,"suffix":""},{"dropping-particle":"","family":"Berthillon","given":"Natalia","non-dropping-particle":"","parse-names":false,"suffix":""},{"dropping-particle":"","family":"Brewster","given":"Michael","non-dropping-particle":"","parse-names":false,"suffix":""},{"dropping-particle":"","family":"Catalani","given":"Olivier","non-dropping-particle":"","parse-names":false,"suffix":""},{"dropping-particle":"","family":"Li","given":"Sai","non-dropping-particle":"","parse-names":false,"suffix":""},{"dropping-particle":"","family":"McIntyre","given":"Christine","non-dropping-particle":"","parse-names":false,"suffix":""},{"dropping-particle":"","family":"Sayyed","given":"Pakeeza","non-dropping-particle":"","parse-names":false,"suffix":""},{"dropping-particle":"","family":"Badoux","given":"Xavier","non-dropping-particle":"","parse-names":false,"suffix":""}],"container-title":"The Lancet. Haematology","id":"ITEM-1","issue":"3","issued":{"date-parts":[["2016","3"]]},"page":"e128-38","title":"Pharmacokinetics, safety, and efficacy of subcutaneous versus intravenous rituximab plus chemotherapy as treatment for chronic lymphocytic leukaemia (SAWYER): a phase 1b, open-label, randomised controlled non-inferiority trial.","type":"article-journal","volume":"3"},"uris":["http://www.mendeley.com/documents/?uuid=d00e06e5-d76b-3fef-9560-4c28df0b4a9c"]}],"mendeley":{"formattedCitation":"[30]","plainTextFormattedCitation":"[30]","previouslyFormattedCitation":"[30]"},"properties":{"noteIndex":0},"schema":"https://github.com/citation-style-language/schema/raw/master/csl-citation.json"}</w:instrText>
      </w:r>
      <w:r w:rsidR="000B0AC3" w:rsidRPr="00C348F4">
        <w:fldChar w:fldCharType="separate"/>
      </w:r>
      <w:r w:rsidR="00015814" w:rsidRPr="00C348F4">
        <w:rPr>
          <w:noProof/>
        </w:rPr>
        <w:t>[30]</w:t>
      </w:r>
      <w:r w:rsidR="000B0AC3" w:rsidRPr="00C348F4">
        <w:fldChar w:fldCharType="end"/>
      </w:r>
      <w:r w:rsidRPr="00C348F4">
        <w:t>.</w:t>
      </w:r>
    </w:p>
    <w:p w:rsidR="00C848DD" w:rsidRPr="00C348F4" w:rsidRDefault="00C848DD" w:rsidP="00BE6A1C">
      <w:pPr>
        <w:contextualSpacing/>
        <w:rPr>
          <w:b/>
          <w:spacing w:val="-4"/>
        </w:rPr>
      </w:pPr>
      <w:r w:rsidRPr="00C348F4">
        <w:rPr>
          <w:b/>
          <w:spacing w:val="-4"/>
        </w:rPr>
        <w:t xml:space="preserve">Уровень убедительности </w:t>
      </w:r>
      <w:r w:rsidR="00C20509" w:rsidRPr="00C348F4">
        <w:rPr>
          <w:b/>
          <w:spacing w:val="-4"/>
        </w:rPr>
        <w:t xml:space="preserve">рекомендаций – </w:t>
      </w:r>
      <w:r w:rsidRPr="00C348F4">
        <w:rPr>
          <w:b/>
          <w:spacing w:val="-4"/>
          <w:lang w:val="en-US"/>
        </w:rPr>
        <w:t>A</w:t>
      </w:r>
      <w:r w:rsidRPr="00C348F4">
        <w:rPr>
          <w:b/>
          <w:spacing w:val="-4"/>
        </w:rPr>
        <w:t xml:space="preserve"> (уровень достоверности </w:t>
      </w:r>
      <w:r w:rsidR="00C20509" w:rsidRPr="00C348F4">
        <w:rPr>
          <w:b/>
          <w:spacing w:val="-4"/>
        </w:rPr>
        <w:t xml:space="preserve">доказательств – </w:t>
      </w:r>
      <w:r w:rsidRPr="00C348F4">
        <w:rPr>
          <w:b/>
          <w:spacing w:val="-4"/>
        </w:rPr>
        <w:t>2).</w:t>
      </w:r>
    </w:p>
    <w:p w:rsidR="00B63021" w:rsidRPr="00C348F4" w:rsidRDefault="00691D0D" w:rsidP="00BE6A1C">
      <w:pPr>
        <w:pStyle w:val="a"/>
      </w:pPr>
      <w:r w:rsidRPr="00C348F4">
        <w:t>Пациентам</w:t>
      </w:r>
      <w:r w:rsidR="004D639D" w:rsidRPr="00C348F4">
        <w:t xml:space="preserve"> с ранним рецидивом</w:t>
      </w:r>
      <w:r w:rsidR="00B63021" w:rsidRPr="00C348F4">
        <w:t xml:space="preserve"> </w:t>
      </w:r>
      <w:r w:rsidR="004D639D" w:rsidRPr="00C348F4">
        <w:t xml:space="preserve">(&lt;24 мес. после последней терапии либо во время приема ибрутиниба**) </w:t>
      </w:r>
      <w:r w:rsidRPr="00C348F4">
        <w:t xml:space="preserve">либо рефрактерным течением ХЛЛ/ЛМЛ </w:t>
      </w:r>
      <w:r w:rsidR="004D639D" w:rsidRPr="00C348F4">
        <w:t>вне зависимости от</w:t>
      </w:r>
      <w:r w:rsidR="00030520" w:rsidRPr="00C348F4">
        <w:t xml:space="preserve"> </w:t>
      </w:r>
      <w:r w:rsidRPr="00C348F4">
        <w:t xml:space="preserve">наличия </w:t>
      </w:r>
      <w:r w:rsidR="004D639D" w:rsidRPr="00C348F4">
        <w:t>делеции 17p</w:t>
      </w:r>
      <w:r w:rsidRPr="00C348F4">
        <w:t xml:space="preserve"> или </w:t>
      </w:r>
      <w:r w:rsidR="004D639D" w:rsidRPr="00C348F4">
        <w:t xml:space="preserve">мутации </w:t>
      </w:r>
      <w:r w:rsidR="004D639D" w:rsidRPr="00C348F4">
        <w:rPr>
          <w:i/>
        </w:rPr>
        <w:t>TP53</w:t>
      </w:r>
      <w:r w:rsidR="004D639D" w:rsidRPr="00C348F4">
        <w:t xml:space="preserve">, </w:t>
      </w:r>
      <w:r w:rsidRPr="00C348F4">
        <w:t>если отсутствует</w:t>
      </w:r>
      <w:r w:rsidR="00B63021" w:rsidRPr="00C348F4">
        <w:t xml:space="preserve"> возможност</w:t>
      </w:r>
      <w:r w:rsidRPr="00C348F4">
        <w:t>ь</w:t>
      </w:r>
      <w:r w:rsidR="00B63021" w:rsidRPr="00C348F4">
        <w:t xml:space="preserve"> проведения терапии </w:t>
      </w:r>
      <w:r w:rsidR="009055DE" w:rsidRPr="00C348F4">
        <w:t>ибрутинибом** или венетокла</w:t>
      </w:r>
      <w:r w:rsidRPr="00C348F4">
        <w:t>к</w:t>
      </w:r>
      <w:r w:rsidR="009055DE" w:rsidRPr="00C348F4">
        <w:t>сом</w:t>
      </w:r>
      <w:r w:rsidR="00B63021" w:rsidRPr="00C348F4">
        <w:t xml:space="preserve">, </w:t>
      </w:r>
      <w:r w:rsidR="00B63021" w:rsidRPr="00C348F4">
        <w:rPr>
          <w:b/>
        </w:rPr>
        <w:t>рекоменд</w:t>
      </w:r>
      <w:r w:rsidR="005A0BFC" w:rsidRPr="00C348F4">
        <w:rPr>
          <w:b/>
        </w:rPr>
        <w:t>уется</w:t>
      </w:r>
      <w:r w:rsidR="00B63021" w:rsidRPr="00C348F4">
        <w:t xml:space="preserve"> консультация в федеральном центре с рассмотрением возможности проведения современной терапии в федеральном центре</w:t>
      </w:r>
      <w:r w:rsidR="008502F5" w:rsidRPr="00C348F4">
        <w:t>,</w:t>
      </w:r>
      <w:r w:rsidR="00B63021" w:rsidRPr="00C348F4">
        <w:t xml:space="preserve"> или участия пациента в клиническом исследовании, </w:t>
      </w:r>
      <w:r w:rsidR="008502F5" w:rsidRPr="00C348F4">
        <w:t>или</w:t>
      </w:r>
      <w:r w:rsidR="00B63021" w:rsidRPr="00C348F4">
        <w:t xml:space="preserve">, в крайнем случае, </w:t>
      </w:r>
      <w:r w:rsidR="008502F5" w:rsidRPr="00C348F4">
        <w:t>иммунохимиотерапии в</w:t>
      </w:r>
      <w:r w:rsidR="00B63021" w:rsidRPr="00C348F4">
        <w:t xml:space="preserve"> альтернативн</w:t>
      </w:r>
      <w:r w:rsidR="008502F5" w:rsidRPr="00C348F4">
        <w:t>о</w:t>
      </w:r>
      <w:r w:rsidR="00B63021" w:rsidRPr="00C348F4">
        <w:t>м режим</w:t>
      </w:r>
      <w:r w:rsidR="008502F5" w:rsidRPr="00C348F4">
        <w:t>е</w:t>
      </w:r>
      <w:r w:rsidR="00B63021" w:rsidRPr="00C348F4">
        <w:t xml:space="preserve"> </w:t>
      </w:r>
      <w:r w:rsidR="000B0AC3" w:rsidRPr="00C348F4">
        <w:fldChar w:fldCharType="begin" w:fldLock="1"/>
      </w:r>
      <w:r w:rsidR="00015814" w:rsidRPr="00C348F4">
        <w:instrText>ADDIN CSL_CITATION {"citationItems":[{"id":"ITEM-1","itemData":{"id":"ITEM-1","issued":{"date-parts":[["2019"]]},"title":"National Comprehensive Cancer Network. NCCN Practice Guidelines in Oncology. Chronic Lymphocytic Leukemia/Small Lymphocytic Lymphoma","type":"article"},"uris":["http://www.mendeley.com/documents/?uuid=a70d8e98-908f-4c8c-be39-a397e9ab7a92"]},{"id":"ITEM-2","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79-200","title":"Хронический лимфолейкоз.","type":"chapter"},"uris":["http://www.mendeley.com/documents/?uuid=eabb4618-5f05-4132-a8eb-9c136160a929"]}],"mendeley":{"formattedCitation":"[16,29]","plainTextFormattedCitation":"[16,29]","previouslyFormattedCitation":"[16,29]"},"properties":{"noteIndex":0},"schema":"https://github.com/citation-style-language/schema/raw/master/csl-citation.json"}</w:instrText>
      </w:r>
      <w:r w:rsidR="000B0AC3" w:rsidRPr="00C348F4">
        <w:fldChar w:fldCharType="separate"/>
      </w:r>
      <w:r w:rsidR="00015814" w:rsidRPr="00C348F4">
        <w:rPr>
          <w:noProof/>
        </w:rPr>
        <w:t>[16,29]</w:t>
      </w:r>
      <w:r w:rsidR="000B0AC3" w:rsidRPr="00C348F4">
        <w:fldChar w:fldCharType="end"/>
      </w:r>
      <w:r w:rsidR="00B63021" w:rsidRPr="00C348F4">
        <w:t>.</w:t>
      </w:r>
    </w:p>
    <w:p w:rsidR="00C848DD" w:rsidRPr="00C348F4" w:rsidRDefault="001E3D61" w:rsidP="00BE6A1C">
      <w:pPr>
        <w:rPr>
          <w:b/>
          <w:spacing w:val="-4"/>
        </w:rPr>
      </w:pPr>
      <w:r w:rsidRPr="00C348F4">
        <w:rPr>
          <w:b/>
          <w:spacing w:val="-4"/>
        </w:rPr>
        <w:t xml:space="preserve">Уровень убедительности </w:t>
      </w:r>
      <w:r w:rsidR="00C20509" w:rsidRPr="00C348F4">
        <w:rPr>
          <w:b/>
          <w:spacing w:val="-4"/>
        </w:rPr>
        <w:t xml:space="preserve">рекомендаций – </w:t>
      </w:r>
      <w:r w:rsidRPr="00C348F4">
        <w:rPr>
          <w:b/>
          <w:spacing w:val="-4"/>
        </w:rPr>
        <w:t xml:space="preserve">С (уровень достоверности </w:t>
      </w:r>
      <w:r w:rsidR="00C20509" w:rsidRPr="00C348F4">
        <w:rPr>
          <w:b/>
          <w:spacing w:val="-4"/>
        </w:rPr>
        <w:t xml:space="preserve">доказательств – </w:t>
      </w:r>
      <w:r w:rsidRPr="00C348F4">
        <w:rPr>
          <w:b/>
          <w:spacing w:val="-4"/>
        </w:rPr>
        <w:t>5).</w:t>
      </w:r>
    </w:p>
    <w:p w:rsidR="00924BCE" w:rsidRPr="00C348F4" w:rsidRDefault="00924BCE" w:rsidP="00924BCE">
      <w:pPr>
        <w:pStyle w:val="2"/>
        <w:contextualSpacing/>
      </w:pPr>
      <w:bookmarkStart w:id="50" w:name="_Toc24546442"/>
      <w:bookmarkStart w:id="51" w:name="_Toc23601729"/>
      <w:r w:rsidRPr="00C348F4">
        <w:t>3.4</w:t>
      </w:r>
      <w:r w:rsidR="00397360" w:rsidRPr="00C348F4">
        <w:t>.</w:t>
      </w:r>
      <w:r w:rsidRPr="00C348F4">
        <w:t xml:space="preserve"> Сопутствующая и сопроводительная терапия</w:t>
      </w:r>
      <w:bookmarkEnd w:id="50"/>
      <w:bookmarkEnd w:id="51"/>
    </w:p>
    <w:p w:rsidR="00943A3B" w:rsidRPr="00C348F4" w:rsidRDefault="00943A3B" w:rsidP="00BE6A1C">
      <w:pPr>
        <w:pStyle w:val="a"/>
      </w:pPr>
      <w:r w:rsidRPr="00C348F4">
        <w:t xml:space="preserve">Пациентам </w:t>
      </w:r>
      <w:r w:rsidRPr="00C348F4">
        <w:rPr>
          <w:lang w:val="en-US"/>
        </w:rPr>
        <w:t>c</w:t>
      </w:r>
      <w:r w:rsidRPr="00C348F4">
        <w:t xml:space="preserve"> ХЛЛ/ЛМЛ на любом этапе лечения, у которых выявл</w:t>
      </w:r>
      <w:r w:rsidR="008502F5" w:rsidRPr="00C348F4">
        <w:t>ен</w:t>
      </w:r>
      <w:r w:rsidRPr="00C348F4">
        <w:t xml:space="preserve"> уровень иммуноглобулина G </w:t>
      </w:r>
      <w:r w:rsidR="008502F5" w:rsidRPr="00C348F4">
        <w:t>&lt;</w:t>
      </w:r>
      <w:r w:rsidRPr="00C348F4">
        <w:t xml:space="preserve">5 г/л и отмечаются рецидивирующие бактериальные инфекции, </w:t>
      </w:r>
      <w:r w:rsidRPr="00C348F4">
        <w:rPr>
          <w:b/>
        </w:rPr>
        <w:t>рекомендовано</w:t>
      </w:r>
      <w:r w:rsidRPr="00C348F4">
        <w:t xml:space="preserve"> при наличии возможности проведение постоянной заместительной терапии внутривенным иммуноглобулином</w:t>
      </w:r>
      <w:r w:rsidR="00A43693" w:rsidRPr="00C348F4">
        <w:t xml:space="preserve"> для снижения риска инфекционных осложнений</w:t>
      </w:r>
      <w:r w:rsidR="00EF17E7" w:rsidRPr="00C348F4">
        <w:t xml:space="preserve"> </w:t>
      </w:r>
      <w:r w:rsidR="000B0AC3" w:rsidRPr="00C348F4">
        <w:fldChar w:fldCharType="begin" w:fldLock="1"/>
      </w:r>
      <w:r w:rsidR="00055701">
        <w:instrText>ADDIN CSL_CITATION {"citationItems":[{"id":"ITEM-1","itemData":{"DOI":"10.1080/10428190902856824","ISSN":"1029-2403","PMID":"19330654","abstract":"The role of intravenous immunoglobulins (IVIG) prophylaxis in hypogammaglobulinemic patients with lymphoproliferative disorders (LPD) and plasma cell dyscrasias (PCD) has not been established. We performed a systematic review and meta-analysis of randomized-controlled trials comparing prophylaxis with polyvalent IVIG versus control. The primary outcomes were all-cause mortality and major infections. Nine trials, assessing patients with chronic lymphocytic leukemia (CLL) and multiple myeloma (MM), were included. No survival benefit could be demonstrated, RR 1.36 (95% CI 0.58-3.19, two trials), but there was a significant decrease in the occurrence of major infections, RR 0.45 (95% CI 0.27-0.75, three trials) and a significant reduction in clinically documented infections, RR 0.49 (95% CI 0.39-0.61, three trials). Adverse events, usually not requiring discontinuation of IVIG, occurred significantly more with IVIG. On the basis of the available data, IVIG cannot be recommended routinely for patients with CLL or MM with hypogammaglobulinemia and/or recurrent infections and should be considered on individual basis.","author":[{"dropping-particle":"","family":"Raanani","given":"Pia","non-dropping-particle":"","parse-names":false,"suffix":""},{"dropping-particle":"","family":"Gafter-Gvili","given":"Anat","non-dropping-particle":"","parse-names":false,"suffix":""},{"dropping-particle":"","family":"Paul","given":"Mical","non-dropping-particle":"","parse-names":false,"suffix":""},{"dropping-particle":"","family":"Ben-Bassat","given":"Isaac","non-dropping-particle":"","parse-names":false,"suffix":""},{"dropping-particle":"","family":"Leibovici","given":"Leonard","non-dropping-particle":"","parse-names":false,"suffix":""},{"dropping-particle":"","family":"Shpilberg","given":"Ofer","non-dropping-particle":"","parse-names":false,"suffix":""}],"container-title":"Leukemia &amp; lymphoma","id":"ITEM-1","issue":"5","issued":{"date-parts":[["2009","5"]]},"page":"764-72","title":"Immunoglobulin prophylaxis in chronic lymphocytic leukemia and multiple myeloma: systematic review and meta-analysis.","type":"article-journal","volume":"50"},"uris":["http://www.mendeley.com/documents/?uuid=c710b816-25f2-3fce-863a-ebaaa3a6843d"]}],"mendeley":{"formattedCitation":"[56]","plainTextFormattedCitation":"[56]","previouslyFormattedCitation":"[55]"},"properties":{"noteIndex":0},"schema":"https://github.com/citation-style-language/schema/raw/master/csl-citation.json"}</w:instrText>
      </w:r>
      <w:r w:rsidR="000B0AC3" w:rsidRPr="00C348F4">
        <w:fldChar w:fldCharType="separate"/>
      </w:r>
      <w:r w:rsidR="00055701" w:rsidRPr="00055701">
        <w:rPr>
          <w:noProof/>
        </w:rPr>
        <w:t>[56]</w:t>
      </w:r>
      <w:r w:rsidR="000B0AC3" w:rsidRPr="00C348F4">
        <w:fldChar w:fldCharType="end"/>
      </w:r>
      <w:r w:rsidRPr="00C348F4">
        <w:t xml:space="preserve">. </w:t>
      </w:r>
    </w:p>
    <w:p w:rsidR="00943A3B" w:rsidRPr="008502F5" w:rsidRDefault="00943A3B" w:rsidP="00BE6A1C">
      <w:pPr>
        <w:rPr>
          <w:b/>
          <w:spacing w:val="-4"/>
        </w:rPr>
      </w:pPr>
      <w:r w:rsidRPr="008502F5">
        <w:rPr>
          <w:b/>
          <w:spacing w:val="-4"/>
        </w:rPr>
        <w:t xml:space="preserve">Уровень убедительности </w:t>
      </w:r>
      <w:r w:rsidR="00C20509" w:rsidRPr="008502F5">
        <w:rPr>
          <w:b/>
          <w:spacing w:val="-4"/>
        </w:rPr>
        <w:t xml:space="preserve">рекомендаций – </w:t>
      </w:r>
      <w:r w:rsidRPr="008502F5">
        <w:rPr>
          <w:b/>
          <w:spacing w:val="-4"/>
        </w:rPr>
        <w:t xml:space="preserve">A (уровень достоверности </w:t>
      </w:r>
      <w:r w:rsidR="00C20509" w:rsidRPr="008502F5">
        <w:rPr>
          <w:b/>
          <w:spacing w:val="-4"/>
        </w:rPr>
        <w:t xml:space="preserve">доказательств – </w:t>
      </w:r>
      <w:r w:rsidR="00994323" w:rsidRPr="008502F5">
        <w:rPr>
          <w:b/>
          <w:spacing w:val="-4"/>
        </w:rPr>
        <w:t>1</w:t>
      </w:r>
      <w:r w:rsidRPr="008502F5">
        <w:rPr>
          <w:b/>
          <w:spacing w:val="-4"/>
        </w:rPr>
        <w:t>).</w:t>
      </w:r>
    </w:p>
    <w:p w:rsidR="00994323" w:rsidRPr="006B609E" w:rsidRDefault="00943A3B" w:rsidP="00BE6A1C">
      <w:pPr>
        <w:contextualSpacing/>
        <w:rPr>
          <w:i/>
        </w:rPr>
      </w:pPr>
      <w:r w:rsidRPr="006B609E">
        <w:rPr>
          <w:b/>
        </w:rPr>
        <w:t>Комментарии:</w:t>
      </w:r>
      <w:r w:rsidR="00030520">
        <w:rPr>
          <w:b/>
        </w:rPr>
        <w:t xml:space="preserve"> </w:t>
      </w:r>
      <w:r w:rsidR="008502F5">
        <w:rPr>
          <w:i/>
        </w:rPr>
        <w:t>и</w:t>
      </w:r>
      <w:r w:rsidRPr="006B609E">
        <w:rPr>
          <w:i/>
        </w:rPr>
        <w:t xml:space="preserve">нфекции являются </w:t>
      </w:r>
      <w:r w:rsidR="008502F5">
        <w:rPr>
          <w:i/>
        </w:rPr>
        <w:t>главной</w:t>
      </w:r>
      <w:r w:rsidRPr="006B609E">
        <w:rPr>
          <w:i/>
        </w:rPr>
        <w:t xml:space="preserve"> причиной смерти у 10–15</w:t>
      </w:r>
      <w:r w:rsidR="00DD3D1E">
        <w:rPr>
          <w:i/>
        </w:rPr>
        <w:t xml:space="preserve"> %</w:t>
      </w:r>
      <w:r w:rsidRPr="006B609E">
        <w:rPr>
          <w:i/>
        </w:rPr>
        <w:t xml:space="preserve"> </w:t>
      </w:r>
      <w:r w:rsidR="00573998">
        <w:rPr>
          <w:i/>
        </w:rPr>
        <w:t>пациентов с</w:t>
      </w:r>
      <w:r w:rsidR="00573998" w:rsidRPr="006B609E">
        <w:rPr>
          <w:i/>
        </w:rPr>
        <w:t xml:space="preserve"> </w:t>
      </w:r>
      <w:r w:rsidR="000648CB">
        <w:rPr>
          <w:i/>
        </w:rPr>
        <w:t>ХЛЛ</w:t>
      </w:r>
      <w:r w:rsidR="008502F5">
        <w:rPr>
          <w:i/>
        </w:rPr>
        <w:t>. В </w:t>
      </w:r>
      <w:r w:rsidRPr="006B609E">
        <w:rPr>
          <w:i/>
        </w:rPr>
        <w:t>нескольких рандомизированных исследованиях показан</w:t>
      </w:r>
      <w:r w:rsidR="008502F5">
        <w:rPr>
          <w:i/>
        </w:rPr>
        <w:t>о, что</w:t>
      </w:r>
      <w:r w:rsidRPr="006B609E">
        <w:rPr>
          <w:i/>
        </w:rPr>
        <w:t xml:space="preserve"> постоянн</w:t>
      </w:r>
      <w:r w:rsidR="008502F5">
        <w:rPr>
          <w:i/>
        </w:rPr>
        <w:t>ая</w:t>
      </w:r>
      <w:r w:rsidRPr="006B609E">
        <w:rPr>
          <w:i/>
        </w:rPr>
        <w:t xml:space="preserve"> заместительн</w:t>
      </w:r>
      <w:r w:rsidR="008502F5">
        <w:rPr>
          <w:i/>
        </w:rPr>
        <w:t>ая</w:t>
      </w:r>
      <w:r w:rsidRPr="006B609E">
        <w:rPr>
          <w:i/>
        </w:rPr>
        <w:t xml:space="preserve"> терапи</w:t>
      </w:r>
      <w:r w:rsidR="008502F5">
        <w:rPr>
          <w:i/>
        </w:rPr>
        <w:t>я</w:t>
      </w:r>
      <w:r w:rsidRPr="006B609E">
        <w:rPr>
          <w:i/>
        </w:rPr>
        <w:t xml:space="preserve"> внутривенным иммуноглобулином </w:t>
      </w:r>
      <w:r w:rsidR="008502F5">
        <w:rPr>
          <w:i/>
        </w:rPr>
        <w:t>эффективно снижает</w:t>
      </w:r>
      <w:r w:rsidRPr="006B609E">
        <w:rPr>
          <w:i/>
        </w:rPr>
        <w:t xml:space="preserve"> </w:t>
      </w:r>
      <w:r w:rsidR="008502F5">
        <w:rPr>
          <w:i/>
        </w:rPr>
        <w:t>частоту</w:t>
      </w:r>
      <w:r w:rsidRPr="006B609E">
        <w:rPr>
          <w:i/>
        </w:rPr>
        <w:t xml:space="preserve"> бактериальных инфекций. Эффект наиболее значим в подгруппе </w:t>
      </w:r>
      <w:r w:rsidR="00573998">
        <w:rPr>
          <w:i/>
        </w:rPr>
        <w:t>пациентов</w:t>
      </w:r>
      <w:r w:rsidR="00573998" w:rsidRPr="006B609E">
        <w:rPr>
          <w:i/>
        </w:rPr>
        <w:t xml:space="preserve"> </w:t>
      </w:r>
      <w:r w:rsidRPr="006B609E">
        <w:rPr>
          <w:i/>
        </w:rPr>
        <w:t>с гипогаммаглобулинемией и рецидивирующими инфекциями</w:t>
      </w:r>
      <w:r w:rsidR="008502F5">
        <w:rPr>
          <w:i/>
        </w:rPr>
        <w:t>, п</w:t>
      </w:r>
      <w:r w:rsidRPr="006B609E">
        <w:rPr>
          <w:i/>
        </w:rPr>
        <w:t xml:space="preserve">оэтому заместительная терапия в настоящее время рекомендуется только этой категории </w:t>
      </w:r>
      <w:r w:rsidR="00573998">
        <w:rPr>
          <w:i/>
        </w:rPr>
        <w:t>пациентов.</w:t>
      </w:r>
      <w:r w:rsidR="00573998" w:rsidRPr="006B609E">
        <w:rPr>
          <w:i/>
        </w:rPr>
        <w:t xml:space="preserve"> </w:t>
      </w:r>
    </w:p>
    <w:p w:rsidR="00943A3B" w:rsidRPr="006B609E" w:rsidRDefault="00994323" w:rsidP="00BE6A1C">
      <w:pPr>
        <w:contextualSpacing/>
        <w:rPr>
          <w:i/>
        </w:rPr>
      </w:pPr>
      <w:r w:rsidRPr="006B609E">
        <w:rPr>
          <w:i/>
        </w:rPr>
        <w:t>Внутривенный иммуноглобулин назначается в виде разовых инъекций в дозе 200</w:t>
      </w:r>
      <w:r w:rsidR="008502F5">
        <w:rPr>
          <w:i/>
        </w:rPr>
        <w:t>–</w:t>
      </w:r>
      <w:r w:rsidRPr="006B609E">
        <w:rPr>
          <w:i/>
        </w:rPr>
        <w:t xml:space="preserve">400 мг/кг </w:t>
      </w:r>
      <w:r w:rsidR="008502F5">
        <w:rPr>
          <w:i/>
        </w:rPr>
        <w:t>1</w:t>
      </w:r>
      <w:r w:rsidRPr="006B609E">
        <w:rPr>
          <w:i/>
        </w:rPr>
        <w:t xml:space="preserve"> раз в месяц в течение года. Цель терапии состоит в поддержании уровня IgG на уровне </w:t>
      </w:r>
      <w:r w:rsidR="008502F5" w:rsidRPr="00397360">
        <w:rPr>
          <w:i/>
        </w:rPr>
        <w:t>&gt;</w:t>
      </w:r>
      <w:r w:rsidRPr="006B609E">
        <w:rPr>
          <w:i/>
        </w:rPr>
        <w:t>5 г/л. При подборе дозы и кратности введений ориентируются на пиковую и минимальную концентраци</w:t>
      </w:r>
      <w:r w:rsidR="008502F5">
        <w:rPr>
          <w:i/>
        </w:rPr>
        <w:t>ю</w:t>
      </w:r>
      <w:r w:rsidRPr="006B609E">
        <w:rPr>
          <w:i/>
        </w:rPr>
        <w:t xml:space="preserve"> IgG. Контроль пиковой концентрации </w:t>
      </w:r>
      <w:r w:rsidRPr="006B609E">
        <w:rPr>
          <w:i/>
          <w:lang w:val="en-US"/>
        </w:rPr>
        <w:t>IgG</w:t>
      </w:r>
      <w:r w:rsidRPr="006B609E">
        <w:rPr>
          <w:i/>
        </w:rPr>
        <w:t xml:space="preserve"> осуществляют </w:t>
      </w:r>
      <w:r w:rsidR="008502F5" w:rsidRPr="006B609E">
        <w:rPr>
          <w:i/>
        </w:rPr>
        <w:t xml:space="preserve">не ранее чем через сутки </w:t>
      </w:r>
      <w:r w:rsidRPr="006B609E">
        <w:rPr>
          <w:i/>
        </w:rPr>
        <w:t xml:space="preserve">после </w:t>
      </w:r>
      <w:r w:rsidR="008502F5">
        <w:rPr>
          <w:i/>
        </w:rPr>
        <w:t>1-го</w:t>
      </w:r>
      <w:r w:rsidRPr="006B609E">
        <w:rPr>
          <w:i/>
        </w:rPr>
        <w:t xml:space="preserve"> </w:t>
      </w:r>
      <w:r w:rsidR="008502F5" w:rsidRPr="006B609E">
        <w:rPr>
          <w:i/>
        </w:rPr>
        <w:t xml:space="preserve">внутривенного </w:t>
      </w:r>
      <w:r w:rsidRPr="006B609E">
        <w:rPr>
          <w:i/>
        </w:rPr>
        <w:t xml:space="preserve">введения </w:t>
      </w:r>
      <w:r w:rsidR="008502F5">
        <w:rPr>
          <w:i/>
        </w:rPr>
        <w:t>иммуноглобулина</w:t>
      </w:r>
      <w:r w:rsidRPr="006B609E">
        <w:rPr>
          <w:i/>
        </w:rPr>
        <w:t xml:space="preserve">. </w:t>
      </w:r>
      <w:r w:rsidR="008502F5">
        <w:rPr>
          <w:i/>
        </w:rPr>
        <w:t>М</w:t>
      </w:r>
      <w:r w:rsidRPr="006B609E">
        <w:rPr>
          <w:i/>
        </w:rPr>
        <w:t>инимальн</w:t>
      </w:r>
      <w:r w:rsidR="008502F5">
        <w:rPr>
          <w:i/>
        </w:rPr>
        <w:t>ую</w:t>
      </w:r>
      <w:r w:rsidRPr="006B609E">
        <w:rPr>
          <w:i/>
        </w:rPr>
        <w:t xml:space="preserve"> </w:t>
      </w:r>
      <w:r w:rsidRPr="006B609E">
        <w:rPr>
          <w:i/>
        </w:rPr>
        <w:lastRenderedPageBreak/>
        <w:t>концентраци</w:t>
      </w:r>
      <w:r w:rsidR="008502F5">
        <w:rPr>
          <w:i/>
        </w:rPr>
        <w:t>ю</w:t>
      </w:r>
      <w:r w:rsidRPr="006B609E">
        <w:rPr>
          <w:i/>
        </w:rPr>
        <w:t xml:space="preserve"> определяют непосредственно перед следующим введением иммуно</w:t>
      </w:r>
      <w:r w:rsidR="008502F5">
        <w:rPr>
          <w:i/>
        </w:rPr>
        <w:softHyphen/>
      </w:r>
      <w:r w:rsidRPr="006B609E">
        <w:rPr>
          <w:i/>
        </w:rPr>
        <w:t xml:space="preserve">глобулина. Минимальная концентрация </w:t>
      </w:r>
      <w:r w:rsidRPr="006B609E">
        <w:rPr>
          <w:i/>
          <w:lang w:val="en-US"/>
        </w:rPr>
        <w:t>IgG</w:t>
      </w:r>
      <w:r w:rsidRPr="006B609E">
        <w:rPr>
          <w:i/>
        </w:rPr>
        <w:t xml:space="preserve"> должна </w:t>
      </w:r>
      <w:r w:rsidR="008502F5">
        <w:rPr>
          <w:i/>
        </w:rPr>
        <w:t>составлять</w:t>
      </w:r>
      <w:r w:rsidRPr="006B609E">
        <w:rPr>
          <w:i/>
        </w:rPr>
        <w:t xml:space="preserve"> </w:t>
      </w:r>
      <w:r w:rsidR="008502F5" w:rsidRPr="00397360">
        <w:rPr>
          <w:i/>
        </w:rPr>
        <w:t>&gt;</w:t>
      </w:r>
      <w:r w:rsidRPr="006B609E">
        <w:rPr>
          <w:i/>
        </w:rPr>
        <w:t>5 г/л. Повторные определения минимальной концентрации проводят 1 раз в 3–6 мес. Постоянную заместительную терапию иммуноглобулином завершают при отсутствии тяжелых бактериал</w:t>
      </w:r>
      <w:r w:rsidR="00BE6A1C">
        <w:rPr>
          <w:i/>
        </w:rPr>
        <w:t xml:space="preserve">ьных инфекций в течение года. </w:t>
      </w:r>
    </w:p>
    <w:p w:rsidR="00A43693" w:rsidRPr="00C348F4" w:rsidRDefault="00943A3B" w:rsidP="00BE6A1C">
      <w:pPr>
        <w:pStyle w:val="a"/>
      </w:pPr>
      <w:r w:rsidRPr="006B609E">
        <w:t xml:space="preserve">Всем пациентам с ХЛЛ/ЛМЛ после установления диагноза </w:t>
      </w:r>
      <w:r w:rsidRPr="00C348F4">
        <w:rPr>
          <w:b/>
        </w:rPr>
        <w:t>рекомендуется</w:t>
      </w:r>
      <w:r w:rsidR="000E3DE6" w:rsidRPr="00C348F4">
        <w:rPr>
          <w:b/>
        </w:rPr>
        <w:t xml:space="preserve"> </w:t>
      </w:r>
      <w:r w:rsidR="00A43693" w:rsidRPr="00C348F4">
        <w:t xml:space="preserve">при отсутствии противопоказаний </w:t>
      </w:r>
      <w:r w:rsidRPr="00C348F4">
        <w:t>проведение вакцинации</w:t>
      </w:r>
      <w:r w:rsidR="00EF17E7" w:rsidRPr="00C348F4">
        <w:t xml:space="preserve"> </w:t>
      </w:r>
      <w:r w:rsidR="000B0AC3" w:rsidRPr="00C348F4">
        <w:fldChar w:fldCharType="begin" w:fldLock="1"/>
      </w:r>
      <w:r w:rsidR="00055701">
        <w:instrText>ADDIN CSL_CITATION {"citationItems":[{"id":"ITEM-1","itemData":{"author":[{"dropping-particle":"","family":"Константинова","given":"Т.С.","non-dropping-particle":"","parse-names":false,"suffix":""},{"dropping-particle":"","family":"Клясова","given":"Г.А.","non-dropping-particle":"","parse-names":false,"suffix":""},{"dropping-particle":"","family":"Капланов","given":"К.Д.","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89-311","title":"Лечение и профилактика инфекционных осложнений у пациентов с лимфопролиферативными заболеваниями.","type":"chapter"},"uris":["http://www.mendeley.com/documents/?uuid=b8826e3f-ec9d-405b-84e4-56b1a1300212"]},{"id":"ITEM-2","itemData":{"DOI":"10.1093/cid/cit816","ISSN":"1537-6591","PMID":"24421306","abstract":"An international panel of experts prepared an evidenced-based guideline for vaccination of immunocompromised adults and children. These guidelines are intended for use by primary care and subspecialty providers who care for immunocompromised patients. Evidence was often limited. Areas that warrant future investigation are highlighted.","author":[{"dropping-particle":"","family":"Rubin","given":"Lorry G","non-dropping-particle":"","parse-names":false,"suffix":""},{"dropping-particle":"","family":"Levin","given":"Myron J","non-dropping-particle":"","parse-names":false,"suffix":""},{"dropping-particle":"","family":"Ljungman","given":"Per","non-dropping-particle":"","parse-names":false,"suffix":""},{"dropping-particle":"","family":"Davies","given":"E Graham","non-dropping-particle":"","parse-names":false,"suffix":""},{"dropping-particle":"","family":"Avery","given":"Robin","non-dropping-particle":"","parse-names":false,"suffix":""},{"dropping-particle":"","family":"Tomblyn","given":"Marcie","non-dropping-particle":"","parse-names":false,"suffix":""},{"dropping-particle":"","family":"Bousvaros","given":"Athos","non-dropping-particle":"","parse-names":false,"suffix":""},{"dropping-particle":"","family":"Dhanireddy","given":"Shireesha","non-dropping-particle":"","parse-names":false,"suffix":""},{"dropping-particle":"","family":"Sung","given":"Lillian","non-dropping-particle":"","parse-names":false,"suffix":""},{"dropping-particle":"","family":"Keyserling","given":"Harry","non-dropping-particle":"","parse-names":false,"suffix":""},{"dropping-particle":"","family":"Kang","given":"Insoo","non-dropping-particle":"","parse-names":false,"suffix":""},{"dropping-particle":"","family":"Infectious Diseases Society of America","given":"","non-dropping-particle":"","parse-names":false,"suffix":""}],"container-title":"Clinical infectious diseases : an official publication of the Infectious Diseases Society of America","id":"ITEM-2","issue":"3","issued":{"date-parts":[["2014","2"]]},"page":"309-18","title":"2013 IDSA clinical practice guideline for vaccination of the immunocompromised host.","type":"article-journal","volume":"58"},"uris":["http://www.mendeley.com/documents/?uuid=180b9381-2e0d-32ad-bd50-096bb167cd14"]},{"id":"ITEM-3","itemData":{"DOI":"10.1046/j.1365-2141.2001.02882.x","ISSN":"0007-1048","PMID":"11472353","abstract":"We investigated responses to vaccination against pneumococcal polysaccharide, Haemophilus influenzae b (Hib) conjugate and tetanus toxoid antigens in 31 patients with chronic lymphocytic leukaemia (CLL) and 25 controls. While in the control group all antibody responses against different antigens were highly significant, in the patient group clear evidence for responsiveness was detected only in the case of Hib polysaccharide antigen. Certain CLL patient subgroups showed low reactivity against tetanus toxoid antigen. In conclusion, plain polysaccharide vaccines seem to be ineffective in patients with CLL. Conjugate vaccines, in turn, are immunogenic and may offer protection against infections caused by encapsulated bacteria in these patients. Further studies concerning an optimal vaccination scheme and clinical efficiency are warranted.","author":[{"dropping-particle":"","family":"Sinisalo","given":"M","non-dropping-particle":"","parse-names":false,"suffix":""},{"dropping-particle":"","family":"Aittoniemi","given":"J","non-dropping-particle":"","parse-names":false,"suffix":""},{"dropping-particle":"","family":"Oivanen","given":"P","non-dropping-particle":"","parse-names":false,"suffix":""},{"dropping-particle":"","family":"Käyhty","given":"H","non-dropping-particle":"","parse-names":false,"suffix":""},{"dropping-particle":"","family":"Olander","given":"R M","non-dropping-particle":"","parse-names":false,"suffix":""},{"dropping-particle":"","family":"Vilpo","given":"J","non-dropping-particle":"","parse-names":false,"suffix":""}],"container-title":"British journal of haematology","id":"ITEM-3","issue":"1","issued":{"date-parts":[["2001","7"]]},"page":"107-10","title":"Response to vaccination against different types of antigens in patients with chronic lymphocytic leukaemia.","type":"article-journal","volume":"114"},"uris":["http://www.mendeley.com/documents/?uuid=5639b53c-50b3-316a-8de2-289d2e7b3b4e"]}],"mendeley":{"formattedCitation":"[57–59]","plainTextFormattedCitation":"[57–59]","previouslyFormattedCitation":"[56–58]"},"properties":{"noteIndex":0},"schema":"https://github.com/citation-style-language/schema/raw/master/csl-citation.json"}</w:instrText>
      </w:r>
      <w:r w:rsidR="000B0AC3" w:rsidRPr="00C348F4">
        <w:fldChar w:fldCharType="separate"/>
      </w:r>
      <w:r w:rsidR="00055701" w:rsidRPr="00055701">
        <w:rPr>
          <w:noProof/>
        </w:rPr>
        <w:t>[57–59]</w:t>
      </w:r>
      <w:r w:rsidR="000B0AC3" w:rsidRPr="00C348F4">
        <w:fldChar w:fldCharType="end"/>
      </w:r>
      <w:r w:rsidR="00A43693" w:rsidRPr="00C348F4">
        <w:t>:</w:t>
      </w:r>
    </w:p>
    <w:p w:rsidR="00A43693" w:rsidRPr="00C348F4" w:rsidRDefault="00A43693" w:rsidP="00BE7488">
      <w:pPr>
        <w:pStyle w:val="a"/>
        <w:numPr>
          <w:ilvl w:val="0"/>
          <w:numId w:val="18"/>
        </w:numPr>
        <w:spacing w:before="0"/>
      </w:pPr>
      <w:r w:rsidRPr="00C348F4">
        <w:t xml:space="preserve">сезонная вакцинация </w:t>
      </w:r>
      <w:r w:rsidR="00444B93" w:rsidRPr="00C348F4">
        <w:t>вакциной для профилактики гриппа</w:t>
      </w:r>
      <w:r w:rsidR="00030520" w:rsidRPr="00C348F4">
        <w:t xml:space="preserve"> (только после восстановления уровня В-лимфоцитов, т</w:t>
      </w:r>
      <w:r w:rsidR="00EF17E7" w:rsidRPr="00C348F4">
        <w:t xml:space="preserve">. е. </w:t>
      </w:r>
      <w:r w:rsidR="00030520" w:rsidRPr="00C348F4">
        <w:t>через 9 мес</w:t>
      </w:r>
      <w:r w:rsidR="008502F5" w:rsidRPr="00C348F4">
        <w:t>.</w:t>
      </w:r>
      <w:r w:rsidR="00030520" w:rsidRPr="00C348F4">
        <w:t xml:space="preserve"> после терапии </w:t>
      </w:r>
      <w:r w:rsidR="00EF17E7" w:rsidRPr="00C348F4">
        <w:t>моноклональными антителами</w:t>
      </w:r>
      <w:r w:rsidR="008502F5" w:rsidRPr="00C348F4">
        <w:t xml:space="preserve"> к </w:t>
      </w:r>
      <w:r w:rsidR="008502F5" w:rsidRPr="00C348F4">
        <w:rPr>
          <w:lang w:val="en-US"/>
        </w:rPr>
        <w:t>CD</w:t>
      </w:r>
      <w:r w:rsidR="008502F5" w:rsidRPr="00C348F4">
        <w:t>20</w:t>
      </w:r>
      <w:r w:rsidR="00030520" w:rsidRPr="00C348F4">
        <w:t>)</w:t>
      </w:r>
      <w:r w:rsidRPr="00C348F4">
        <w:t xml:space="preserve">; </w:t>
      </w:r>
    </w:p>
    <w:p w:rsidR="00943A3B" w:rsidRPr="006B609E" w:rsidRDefault="0089332F" w:rsidP="00BE7488">
      <w:pPr>
        <w:pStyle w:val="a"/>
        <w:numPr>
          <w:ilvl w:val="0"/>
          <w:numId w:val="18"/>
        </w:numPr>
        <w:spacing w:before="0"/>
      </w:pPr>
      <w:r>
        <w:t xml:space="preserve">двухкратная </w:t>
      </w:r>
      <w:r w:rsidR="00A43693" w:rsidRPr="006B609E">
        <w:t xml:space="preserve">вакцинация </w:t>
      </w:r>
      <w:r w:rsidR="00444B93">
        <w:t>вакциной для профилактики пневмококковой инфекции</w:t>
      </w:r>
      <w:r w:rsidR="00943A3B" w:rsidRPr="006B609E">
        <w:t xml:space="preserve"> при отсутствии противопоказаний. </w:t>
      </w:r>
    </w:p>
    <w:p w:rsidR="00943A3B" w:rsidRPr="008502F5" w:rsidRDefault="00943A3B" w:rsidP="00BE6A1C">
      <w:pPr>
        <w:rPr>
          <w:b/>
          <w:spacing w:val="-4"/>
        </w:rPr>
      </w:pPr>
      <w:r w:rsidRPr="008502F5">
        <w:rPr>
          <w:b/>
          <w:spacing w:val="-4"/>
        </w:rPr>
        <w:t xml:space="preserve">Уровень убедительности </w:t>
      </w:r>
      <w:r w:rsidR="00C20509" w:rsidRPr="008502F5">
        <w:rPr>
          <w:b/>
          <w:spacing w:val="-4"/>
        </w:rPr>
        <w:t xml:space="preserve">рекомендаций – </w:t>
      </w:r>
      <w:r w:rsidRPr="008502F5">
        <w:rPr>
          <w:b/>
          <w:spacing w:val="-4"/>
        </w:rPr>
        <w:t xml:space="preserve">С (уровень достоверности </w:t>
      </w:r>
      <w:r w:rsidR="00C20509" w:rsidRPr="008502F5">
        <w:rPr>
          <w:b/>
          <w:spacing w:val="-4"/>
        </w:rPr>
        <w:t xml:space="preserve">доказательств – </w:t>
      </w:r>
      <w:r w:rsidRPr="008502F5">
        <w:rPr>
          <w:b/>
          <w:spacing w:val="-4"/>
        </w:rPr>
        <w:t>5).</w:t>
      </w:r>
    </w:p>
    <w:p w:rsidR="001F7596" w:rsidRPr="006B609E" w:rsidRDefault="00943A3B" w:rsidP="00BE6A1C">
      <w:r w:rsidRPr="006B609E">
        <w:rPr>
          <w:b/>
        </w:rPr>
        <w:t>Комментарии:</w:t>
      </w:r>
      <w:r w:rsidR="00030520">
        <w:rPr>
          <w:b/>
        </w:rPr>
        <w:t xml:space="preserve"> </w:t>
      </w:r>
      <w:r w:rsidR="008502F5">
        <w:rPr>
          <w:i/>
        </w:rPr>
        <w:t>п</w:t>
      </w:r>
      <w:r w:rsidR="001F7596" w:rsidRPr="006B609E">
        <w:rPr>
          <w:i/>
        </w:rPr>
        <w:t xml:space="preserve">невмококковая иммунизация осуществляется двукратно. Сначала вводится </w:t>
      </w:r>
      <w:r w:rsidR="00444B93">
        <w:rPr>
          <w:i/>
        </w:rPr>
        <w:t>вакцина для профилактики пневмококковой инфекции</w:t>
      </w:r>
      <w:r w:rsidR="001F7596" w:rsidRPr="0072780B">
        <w:rPr>
          <w:i/>
        </w:rPr>
        <w:t xml:space="preserve">, </w:t>
      </w:r>
      <w:r w:rsidR="00444B93" w:rsidRPr="0072780B">
        <w:rPr>
          <w:i/>
        </w:rPr>
        <w:t>содержащ</w:t>
      </w:r>
      <w:r w:rsidR="00444B93">
        <w:rPr>
          <w:i/>
        </w:rPr>
        <w:t>ая</w:t>
      </w:r>
      <w:r w:rsidR="00444B93" w:rsidRPr="0072780B">
        <w:rPr>
          <w:i/>
        </w:rPr>
        <w:t xml:space="preserve"> </w:t>
      </w:r>
      <w:r w:rsidR="001F7596" w:rsidRPr="0072780B">
        <w:rPr>
          <w:i/>
        </w:rPr>
        <w:t>13 пневмок</w:t>
      </w:r>
      <w:r w:rsidR="008502F5">
        <w:rPr>
          <w:i/>
        </w:rPr>
        <w:t>ок</w:t>
      </w:r>
      <w:r w:rsidR="001F7596" w:rsidRPr="0072780B">
        <w:rPr>
          <w:i/>
        </w:rPr>
        <w:t xml:space="preserve">ковых антигенов. Через 2 </w:t>
      </w:r>
      <w:r w:rsidR="00F07AA9">
        <w:rPr>
          <w:i/>
        </w:rPr>
        <w:t>мес.</w:t>
      </w:r>
      <w:r w:rsidR="001F7596" w:rsidRPr="0072780B">
        <w:rPr>
          <w:i/>
        </w:rPr>
        <w:t xml:space="preserve"> осуществляют введение пневмококковой полисахаридной вакцины, содержащей</w:t>
      </w:r>
      <w:r w:rsidR="001F7596" w:rsidRPr="006B609E">
        <w:rPr>
          <w:i/>
        </w:rPr>
        <w:t xml:space="preserve"> 23 пневмококковых антигена. Пневмококковая ревакцинация</w:t>
      </w:r>
      <w:r w:rsidR="00444B93">
        <w:rPr>
          <w:i/>
        </w:rPr>
        <w:t xml:space="preserve"> </w:t>
      </w:r>
      <w:r w:rsidR="001F7596" w:rsidRPr="006B609E">
        <w:rPr>
          <w:i/>
        </w:rPr>
        <w:t>проводится</w:t>
      </w:r>
      <w:r w:rsidR="00444B93">
        <w:rPr>
          <w:i/>
        </w:rPr>
        <w:t xml:space="preserve"> </w:t>
      </w:r>
      <w:r w:rsidR="001F7596" w:rsidRPr="006B609E">
        <w:rPr>
          <w:i/>
        </w:rPr>
        <w:t>1 раз в 5 лет.</w:t>
      </w:r>
    </w:p>
    <w:p w:rsidR="00943A3B" w:rsidRPr="0072780B" w:rsidRDefault="00943A3B" w:rsidP="00BE6A1C">
      <w:pPr>
        <w:rPr>
          <w:b/>
        </w:rPr>
      </w:pPr>
      <w:r w:rsidRPr="006B609E">
        <w:rPr>
          <w:i/>
        </w:rPr>
        <w:t>Применение вакцин против инкапсулированных организмов, таких как Streptococcus</w:t>
      </w:r>
      <w:r w:rsidR="000D5099">
        <w:rPr>
          <w:i/>
        </w:rPr>
        <w:t xml:space="preserve"> </w:t>
      </w:r>
      <w:r w:rsidRPr="006B609E">
        <w:rPr>
          <w:i/>
        </w:rPr>
        <w:t>pneumonia</w:t>
      </w:r>
      <w:r w:rsidR="008502F5">
        <w:rPr>
          <w:i/>
          <w:lang w:val="en-US"/>
        </w:rPr>
        <w:t>e</w:t>
      </w:r>
      <w:r w:rsidRPr="006B609E">
        <w:rPr>
          <w:i/>
        </w:rPr>
        <w:t>, Haemophilus</w:t>
      </w:r>
      <w:r w:rsidR="00EF17E7">
        <w:rPr>
          <w:i/>
        </w:rPr>
        <w:t xml:space="preserve"> </w:t>
      </w:r>
      <w:r w:rsidRPr="006B609E">
        <w:rPr>
          <w:i/>
        </w:rPr>
        <w:t>influenzae и Neisseria</w:t>
      </w:r>
      <w:r w:rsidR="000D5099">
        <w:rPr>
          <w:i/>
        </w:rPr>
        <w:t xml:space="preserve"> </w:t>
      </w:r>
      <w:r w:rsidRPr="006B609E">
        <w:rPr>
          <w:i/>
        </w:rPr>
        <w:t>meningitid</w:t>
      </w:r>
      <w:r w:rsidR="008502F5">
        <w:rPr>
          <w:i/>
          <w:lang w:val="en-US"/>
        </w:rPr>
        <w:t>i</w:t>
      </w:r>
      <w:r w:rsidRPr="006B609E">
        <w:rPr>
          <w:i/>
        </w:rPr>
        <w:t>s, рекомендовано во многих странах пациентам с ХЛЛ до химиотерапии (не менее чем за 2 нед</w:t>
      </w:r>
      <w:r w:rsidR="008502F5">
        <w:rPr>
          <w:i/>
        </w:rPr>
        <w:t>.</w:t>
      </w:r>
      <w:r w:rsidRPr="006B609E">
        <w:rPr>
          <w:i/>
        </w:rPr>
        <w:t>) или после восстановления иммунной системы после терапии (не ранее чем через 3 мес</w:t>
      </w:r>
      <w:r w:rsidR="008502F5">
        <w:rPr>
          <w:i/>
        </w:rPr>
        <w:t>)</w:t>
      </w:r>
      <w:r w:rsidRPr="006B609E">
        <w:rPr>
          <w:i/>
        </w:rPr>
        <w:t xml:space="preserve">. Это особенно важно для пациентов с функциональной аспленией или </w:t>
      </w:r>
      <w:r w:rsidR="008502F5">
        <w:rPr>
          <w:i/>
        </w:rPr>
        <w:t xml:space="preserve">для тех, у кого </w:t>
      </w:r>
      <w:r w:rsidRPr="006B609E">
        <w:rPr>
          <w:i/>
        </w:rPr>
        <w:t xml:space="preserve">планируется спленэктомия. Методика последовательной двукратной вакцинации </w:t>
      </w:r>
      <w:r w:rsidR="008502F5">
        <w:rPr>
          <w:i/>
        </w:rPr>
        <w:t>сформировалась</w:t>
      </w:r>
      <w:r w:rsidRPr="0072780B">
        <w:rPr>
          <w:i/>
        </w:rPr>
        <w:t xml:space="preserve"> эмпирически на основании того, что ответ на 23-валентную вакцину слабее, чем на </w:t>
      </w:r>
      <w:r w:rsidR="008502F5">
        <w:rPr>
          <w:i/>
        </w:rPr>
        <w:br/>
      </w:r>
      <w:r w:rsidRPr="0072780B">
        <w:rPr>
          <w:i/>
        </w:rPr>
        <w:t>13-валентную. С другой стороны, 23-валентная вакцина позволяет расширить иммунный ответ и усилить его</w:t>
      </w:r>
      <w:r w:rsidR="00D72B88" w:rsidRPr="0072780B">
        <w:rPr>
          <w:i/>
        </w:rPr>
        <w:t>.</w:t>
      </w:r>
    </w:p>
    <w:p w:rsidR="004D7374" w:rsidRDefault="004D7374" w:rsidP="00B93B9E">
      <w:pPr>
        <w:pStyle w:val="2"/>
        <w:contextualSpacing/>
      </w:pPr>
      <w:bookmarkStart w:id="52" w:name="_Toc24546443"/>
      <w:bookmarkStart w:id="53" w:name="_Toc23601730"/>
      <w:r>
        <w:t>3.</w:t>
      </w:r>
      <w:r w:rsidR="00924BCE">
        <w:t>5</w:t>
      </w:r>
      <w:r w:rsidR="00397360" w:rsidRPr="00907D07">
        <w:t>.</w:t>
      </w:r>
      <w:r>
        <w:t xml:space="preserve"> Оценка ответа на лечение</w:t>
      </w:r>
      <w:bookmarkEnd w:id="52"/>
      <w:bookmarkEnd w:id="53"/>
    </w:p>
    <w:p w:rsidR="004D7374" w:rsidRDefault="00B76E9B" w:rsidP="00BE6A1C">
      <w:pPr>
        <w:pStyle w:val="a"/>
      </w:pPr>
      <w:r>
        <w:t xml:space="preserve">Всем </w:t>
      </w:r>
      <w:r w:rsidR="004D7374">
        <w:t>пациентам</w:t>
      </w:r>
      <w:r w:rsidR="00AD7318">
        <w:t xml:space="preserve"> с ХЛЛ/ЛМЛ</w:t>
      </w:r>
      <w:r w:rsidR="008E393B">
        <w:t xml:space="preserve"> </w:t>
      </w:r>
      <w:r w:rsidR="00EA0910" w:rsidRPr="005A0BFC">
        <w:rPr>
          <w:b/>
        </w:rPr>
        <w:t>рекомендуется</w:t>
      </w:r>
      <w:r w:rsidR="008502F5">
        <w:t xml:space="preserve"> оценка терапии по критериям </w:t>
      </w:r>
      <w:r w:rsidR="008502F5">
        <w:rPr>
          <w:lang w:val="en-US"/>
        </w:rPr>
        <w:t>I</w:t>
      </w:r>
      <w:r w:rsidR="008502F5">
        <w:t>WCLL</w:t>
      </w:r>
      <w:r w:rsidR="00EA0910">
        <w:t xml:space="preserve"> 2018 (см.</w:t>
      </w:r>
      <w:r w:rsidR="00145A85">
        <w:t xml:space="preserve"> раздел 7.3 данных рекомендаций</w:t>
      </w:r>
      <w:r w:rsidR="00EA0910">
        <w:t xml:space="preserve">) при </w:t>
      </w:r>
      <w:r w:rsidR="004D7374">
        <w:t>те</w:t>
      </w:r>
      <w:r w:rsidR="00EA0910">
        <w:t>рапии ограниченной длительности</w:t>
      </w:r>
      <w:r w:rsidR="008E393B">
        <w:t xml:space="preserve"> </w:t>
      </w:r>
      <w:r w:rsidR="00EA0910">
        <w:t>(</w:t>
      </w:r>
      <w:r w:rsidR="004D7374">
        <w:t xml:space="preserve">не менее чем через 2 </w:t>
      </w:r>
      <w:r w:rsidR="00F07AA9">
        <w:t>мес.</w:t>
      </w:r>
      <w:r w:rsidR="004D7374">
        <w:t xml:space="preserve"> после </w:t>
      </w:r>
      <w:r w:rsidR="007F5246">
        <w:t xml:space="preserve">ее </w:t>
      </w:r>
      <w:r w:rsidR="004D7374">
        <w:t>окончания</w:t>
      </w:r>
      <w:r w:rsidR="007F5246">
        <w:t>),</w:t>
      </w:r>
      <w:r w:rsidR="00EA0910">
        <w:t xml:space="preserve"> </w:t>
      </w:r>
      <w:r w:rsidR="004A0625">
        <w:t xml:space="preserve">при </w:t>
      </w:r>
      <w:r w:rsidR="00EA0910">
        <w:t xml:space="preserve">непрерывной или поддерживающей терапии (не менее чем через 2 </w:t>
      </w:r>
      <w:r w:rsidR="00F07AA9">
        <w:t>мес.</w:t>
      </w:r>
      <w:r w:rsidR="00EA0910">
        <w:t xml:space="preserve"> после достижения максимального ответа)</w:t>
      </w:r>
      <w:r w:rsidR="000D5099">
        <w:t xml:space="preserve"> </w:t>
      </w:r>
      <w:r w:rsidR="000B0AC3">
        <w:fldChar w:fldCharType="begin" w:fldLock="1"/>
      </w:r>
      <w:r w:rsidR="000D5099">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mendeley":{"formattedCitation":"[12]","plainTextFormattedCitation":"[12]","previouslyFormattedCitation":"[12]"},"properties":{"noteIndex":0},"schema":"https://github.com/citation-style-language/schema/raw/master/csl-citation.json"}</w:instrText>
      </w:r>
      <w:r w:rsidR="000B0AC3">
        <w:fldChar w:fldCharType="separate"/>
      </w:r>
      <w:r w:rsidR="000D5099" w:rsidRPr="000D5099">
        <w:rPr>
          <w:noProof/>
        </w:rPr>
        <w:t>[12]</w:t>
      </w:r>
      <w:r w:rsidR="000B0AC3">
        <w:fldChar w:fldCharType="end"/>
      </w:r>
      <w:r w:rsidR="004D7374">
        <w:t xml:space="preserve">. </w:t>
      </w:r>
    </w:p>
    <w:p w:rsidR="001E3D61" w:rsidRPr="007F5246" w:rsidRDefault="001E3D61" w:rsidP="00BE6A1C">
      <w:pPr>
        <w:rPr>
          <w:b/>
          <w:spacing w:val="-4"/>
        </w:rPr>
      </w:pPr>
      <w:r w:rsidRPr="007F5246">
        <w:rPr>
          <w:b/>
          <w:spacing w:val="-4"/>
        </w:rPr>
        <w:lastRenderedPageBreak/>
        <w:t xml:space="preserve">Уровень убедительности </w:t>
      </w:r>
      <w:r w:rsidR="00C20509" w:rsidRPr="007F5246">
        <w:rPr>
          <w:b/>
          <w:spacing w:val="-4"/>
        </w:rPr>
        <w:t xml:space="preserve">рекомендаций – </w:t>
      </w:r>
      <w:r w:rsidRPr="007F5246">
        <w:rPr>
          <w:b/>
          <w:spacing w:val="-4"/>
        </w:rPr>
        <w:t xml:space="preserve">С (уровень достоверности </w:t>
      </w:r>
      <w:r w:rsidR="00C20509" w:rsidRPr="007F5246">
        <w:rPr>
          <w:b/>
          <w:spacing w:val="-4"/>
        </w:rPr>
        <w:t xml:space="preserve">доказательств – </w:t>
      </w:r>
      <w:r w:rsidRPr="007F5246">
        <w:rPr>
          <w:b/>
          <w:spacing w:val="-4"/>
        </w:rPr>
        <w:t>5).</w:t>
      </w:r>
    </w:p>
    <w:p w:rsidR="00555233" w:rsidRPr="005A463A" w:rsidRDefault="00A81638" w:rsidP="00BE6A1C">
      <w:pPr>
        <w:contextualSpacing/>
        <w:rPr>
          <w:i/>
        </w:rPr>
      </w:pPr>
      <w:r>
        <w:rPr>
          <w:b/>
        </w:rPr>
        <w:t>Комментарии</w:t>
      </w:r>
      <w:r w:rsidR="004D7374" w:rsidRPr="00B76E9B">
        <w:rPr>
          <w:b/>
        </w:rPr>
        <w:t>:</w:t>
      </w:r>
      <w:r w:rsidR="008E393B">
        <w:rPr>
          <w:b/>
        </w:rPr>
        <w:t xml:space="preserve"> </w:t>
      </w:r>
      <w:r w:rsidR="007F5246">
        <w:rPr>
          <w:i/>
        </w:rPr>
        <w:t>м</w:t>
      </w:r>
      <w:r w:rsidR="004D7374" w:rsidRPr="00B76E9B">
        <w:rPr>
          <w:i/>
        </w:rPr>
        <w:t xml:space="preserve">аксимальный ответ определяется как ответ, который не становится лучше в течение </w:t>
      </w:r>
      <w:r w:rsidR="007F5246" w:rsidRPr="00B76E9B">
        <w:rPr>
          <w:i/>
        </w:rPr>
        <w:t xml:space="preserve">последних </w:t>
      </w:r>
      <w:r w:rsidR="00F07AA9">
        <w:rPr>
          <w:i/>
        </w:rPr>
        <w:t>2</w:t>
      </w:r>
      <w:r w:rsidR="004D7374" w:rsidRPr="00B76E9B">
        <w:rPr>
          <w:i/>
        </w:rPr>
        <w:t xml:space="preserve"> мес</w:t>
      </w:r>
      <w:r w:rsidR="007F5246">
        <w:rPr>
          <w:i/>
        </w:rPr>
        <w:t>.</w:t>
      </w:r>
      <w:r w:rsidR="004D7374" w:rsidRPr="00B76E9B">
        <w:rPr>
          <w:i/>
        </w:rPr>
        <w:t xml:space="preserve"> терапии. Ингибиторы сигнального пути В-клеточного рецептора вызывают перераспределительный лимфоцитоз. Персистирующий лимфоцитоз </w:t>
      </w:r>
      <w:r w:rsidR="005A0BFC">
        <w:rPr>
          <w:i/>
        </w:rPr>
        <w:t>при</w:t>
      </w:r>
      <w:r w:rsidR="004D7374" w:rsidRPr="00B76E9B">
        <w:rPr>
          <w:i/>
        </w:rPr>
        <w:t xml:space="preserve"> терапии ибрутинибом</w:t>
      </w:r>
      <w:r w:rsidR="00BF586B">
        <w:rPr>
          <w:i/>
        </w:rPr>
        <w:t>**</w:t>
      </w:r>
      <w:r w:rsidR="004D7374" w:rsidRPr="00B76E9B">
        <w:rPr>
          <w:i/>
        </w:rPr>
        <w:t xml:space="preserve"> не является признаком рефрактерности. Это состояние обозначается как частичный ответ с лимфоцитозом. </w:t>
      </w:r>
      <w:r w:rsidR="004D7374" w:rsidRPr="0072780B">
        <w:rPr>
          <w:i/>
        </w:rPr>
        <w:t xml:space="preserve">Срок нормализации уровня лимфоцитов </w:t>
      </w:r>
      <w:r w:rsidR="007F5246">
        <w:rPr>
          <w:i/>
        </w:rPr>
        <w:t>варьирует</w:t>
      </w:r>
      <w:r w:rsidR="004D7374" w:rsidRPr="0072780B">
        <w:rPr>
          <w:i/>
        </w:rPr>
        <w:t xml:space="preserve"> в разных исс</w:t>
      </w:r>
      <w:r w:rsidR="007F5246">
        <w:rPr>
          <w:i/>
        </w:rPr>
        <w:t>ледованиях от 4 до 12 мес.</w:t>
      </w:r>
      <w:r w:rsidR="0072780B" w:rsidRPr="0072780B">
        <w:rPr>
          <w:i/>
        </w:rPr>
        <w:t>; однако при применении ибру</w:t>
      </w:r>
      <w:r w:rsidR="007F5246">
        <w:rPr>
          <w:i/>
        </w:rPr>
        <w:t>т</w:t>
      </w:r>
      <w:r w:rsidR="0072780B" w:rsidRPr="0072780B">
        <w:rPr>
          <w:i/>
        </w:rPr>
        <w:t>иниба</w:t>
      </w:r>
      <w:r w:rsidR="007F5246">
        <w:rPr>
          <w:i/>
        </w:rPr>
        <w:t>**</w:t>
      </w:r>
      <w:r w:rsidR="0072780B" w:rsidRPr="0072780B">
        <w:rPr>
          <w:i/>
        </w:rPr>
        <w:t xml:space="preserve"> лимфоцитоз может </w:t>
      </w:r>
      <w:r w:rsidR="007F5246">
        <w:rPr>
          <w:i/>
        </w:rPr>
        <w:t>персистировать в течение 12 мес.</w:t>
      </w:r>
      <w:r w:rsidR="0072780B" w:rsidRPr="0072780B">
        <w:rPr>
          <w:i/>
        </w:rPr>
        <w:t xml:space="preserve"> и более, что не влияет на прогноз</w:t>
      </w:r>
      <w:r w:rsidR="00EA0910" w:rsidRPr="0072780B">
        <w:rPr>
          <w:i/>
        </w:rPr>
        <w:t>. У ряда</w:t>
      </w:r>
      <w:r w:rsidR="00EA0910">
        <w:rPr>
          <w:i/>
        </w:rPr>
        <w:t xml:space="preserve"> пациентов уровень лимфоцитов</w:t>
      </w:r>
      <w:r w:rsidR="004D7374" w:rsidRPr="00B76E9B">
        <w:rPr>
          <w:i/>
        </w:rPr>
        <w:t xml:space="preserve"> никогда не возвращается к норме.</w:t>
      </w:r>
    </w:p>
    <w:p w:rsidR="00555233" w:rsidRPr="003E3A35" w:rsidRDefault="00555233" w:rsidP="00555233">
      <w:pPr>
        <w:pStyle w:val="2"/>
      </w:pPr>
      <w:bookmarkStart w:id="54" w:name="_Toc24546444"/>
      <w:r>
        <w:t xml:space="preserve">3.6 </w:t>
      </w:r>
      <w:r w:rsidRPr="003E3A35">
        <w:t>Обезболивание</w:t>
      </w:r>
      <w:bookmarkEnd w:id="54"/>
    </w:p>
    <w:p w:rsidR="00015814" w:rsidRPr="00C348F4" w:rsidRDefault="00015814" w:rsidP="00015814">
      <w:pPr>
        <w:pStyle w:val="a"/>
        <w:spacing w:before="120" w:after="120"/>
        <w:ind w:left="709" w:hanging="709"/>
        <w:contextualSpacing/>
        <w:rPr>
          <w:color w:val="000000"/>
        </w:rPr>
      </w:pPr>
      <w:r w:rsidRPr="00C40CE5">
        <w:rPr>
          <w:color w:val="000000"/>
        </w:rPr>
        <w:t xml:space="preserve">Пациентам с </w:t>
      </w:r>
      <w:r>
        <w:rPr>
          <w:color w:val="000000"/>
        </w:rPr>
        <w:t>ХЛЛ/ЛМЛ</w:t>
      </w:r>
      <w:r w:rsidRPr="00C40CE5">
        <w:rPr>
          <w:color w:val="000000"/>
        </w:rPr>
        <w:t xml:space="preserve"> при возникновении острого или хронического болевого </w:t>
      </w:r>
      <w:r w:rsidRPr="00C348F4">
        <w:rPr>
          <w:color w:val="000000"/>
        </w:rPr>
        <w:t xml:space="preserve">синдрома </w:t>
      </w:r>
      <w:r w:rsidRPr="00C348F4">
        <w:rPr>
          <w:b/>
          <w:color w:val="000000"/>
        </w:rPr>
        <w:t>рекомендуется</w:t>
      </w:r>
      <w:r w:rsidRPr="00C348F4">
        <w:rPr>
          <w:color w:val="000000"/>
        </w:rPr>
        <w:t xml:space="preserve"> провести диагностику причины болевого синдрома и последующую патогенетическую или сипмтоматическую терапию болевого синдрома</w:t>
      </w:r>
      <w:r w:rsidR="00C348F4">
        <w:rPr>
          <w:color w:val="000000"/>
        </w:rPr>
        <w:t xml:space="preserve"> в соответствии с существующими профильными рекомендациями</w:t>
      </w:r>
      <w:r w:rsidRPr="00C348F4">
        <w:rPr>
          <w:color w:val="000000"/>
        </w:rPr>
        <w:t xml:space="preserve"> </w:t>
      </w:r>
      <w:r w:rsidR="000B0AC3" w:rsidRPr="00C348F4">
        <w:rPr>
          <w:color w:val="000000"/>
        </w:rPr>
        <w:fldChar w:fldCharType="begin" w:fldLock="1"/>
      </w:r>
      <w:r w:rsidR="00055701">
        <w:rPr>
          <w:color w:val="000000"/>
        </w:rPr>
        <w:instrText>ADDIN CSL_CITATION {"citationItems":[{"id":"ITEM-1","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1","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2","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278-288","title":"Лечение болевого синдрома у онкологических больных","type":"chapter"},"uris":["http://www.mendeley.com/documents/?uuid=3021caae-334d-4ac5-97a6-7ea5587353dc"]}],"mendeley":{"formattedCitation":"[60,61]","plainTextFormattedCitation":"[60,61]","previouslyFormattedCitation":"[59,60]"},"properties":{"noteIndex":0},"schema":"https://github.com/citation-style-language/schema/raw/master/csl-citation.json"}</w:instrText>
      </w:r>
      <w:r w:rsidR="000B0AC3" w:rsidRPr="00C348F4">
        <w:rPr>
          <w:color w:val="000000"/>
        </w:rPr>
        <w:fldChar w:fldCharType="separate"/>
      </w:r>
      <w:r w:rsidR="00055701" w:rsidRPr="00055701">
        <w:rPr>
          <w:noProof/>
          <w:color w:val="000000"/>
        </w:rPr>
        <w:t>[60,61]</w:t>
      </w:r>
      <w:r w:rsidR="000B0AC3" w:rsidRPr="00C348F4">
        <w:rPr>
          <w:color w:val="000000"/>
        </w:rPr>
        <w:fldChar w:fldCharType="end"/>
      </w:r>
      <w:r w:rsidRPr="00C348F4">
        <w:rPr>
          <w:color w:val="000000"/>
        </w:rPr>
        <w:t>.</w:t>
      </w:r>
    </w:p>
    <w:p w:rsidR="00015814" w:rsidRPr="00C40CE5" w:rsidRDefault="00015814" w:rsidP="00015814">
      <w:pPr>
        <w:ind w:left="709"/>
        <w:contextualSpacing/>
        <w:rPr>
          <w:b/>
          <w:color w:val="000000"/>
        </w:rPr>
      </w:pPr>
      <w:r w:rsidRPr="00C348F4">
        <w:rPr>
          <w:b/>
          <w:color w:val="000000"/>
        </w:rPr>
        <w:t>Уровень убедительности</w:t>
      </w:r>
      <w:r w:rsidRPr="00C40CE5">
        <w:rPr>
          <w:b/>
          <w:color w:val="000000"/>
        </w:rPr>
        <w:t xml:space="preserve"> рекомендаций </w:t>
      </w:r>
      <w:r w:rsidRPr="006D3170">
        <w:rPr>
          <w:b/>
          <w:color w:val="000000"/>
        </w:rPr>
        <w:t>–</w:t>
      </w:r>
      <w:r>
        <w:rPr>
          <w:b/>
          <w:color w:val="000000"/>
        </w:rPr>
        <w:t xml:space="preserve"> </w:t>
      </w:r>
      <w:r w:rsidRPr="00C40CE5">
        <w:rPr>
          <w:b/>
          <w:color w:val="000000"/>
        </w:rPr>
        <w:t xml:space="preserve">С (уровень достоверности доказательств </w:t>
      </w:r>
      <w:r w:rsidRPr="006D3170">
        <w:rPr>
          <w:b/>
          <w:color w:val="000000"/>
        </w:rPr>
        <w:t>–</w:t>
      </w:r>
      <w:r>
        <w:rPr>
          <w:b/>
          <w:color w:val="000000"/>
        </w:rPr>
        <w:t xml:space="preserve"> </w:t>
      </w:r>
      <w:r w:rsidRPr="00C40CE5">
        <w:rPr>
          <w:b/>
          <w:color w:val="000000"/>
        </w:rPr>
        <w:t>5)</w:t>
      </w:r>
    </w:p>
    <w:p w:rsidR="00555233" w:rsidRPr="003E3A35" w:rsidRDefault="00555233" w:rsidP="00555233">
      <w:pPr>
        <w:pStyle w:val="31"/>
        <w:ind w:firstLine="567"/>
      </w:pPr>
    </w:p>
    <w:p w:rsidR="004D7374" w:rsidRPr="00397360" w:rsidRDefault="004D7374" w:rsidP="00BE6A1C">
      <w:pPr>
        <w:pStyle w:val="1"/>
        <w:rPr>
          <w:sz w:val="24"/>
          <w:szCs w:val="24"/>
        </w:rPr>
      </w:pPr>
      <w:bookmarkStart w:id="55" w:name="_Toc520213126"/>
      <w:bookmarkStart w:id="56" w:name="_Toc24546445"/>
      <w:bookmarkStart w:id="57" w:name="_Toc23601731"/>
      <w:r w:rsidRPr="00397360">
        <w:rPr>
          <w:sz w:val="24"/>
          <w:szCs w:val="24"/>
        </w:rPr>
        <w:t xml:space="preserve">4. </w:t>
      </w:r>
      <w:bookmarkEnd w:id="55"/>
      <w:r w:rsidR="00B4558B" w:rsidRPr="005A463A">
        <w:t xml:space="preserve">Медицинская реабилитация, медицинские показания </w:t>
      </w:r>
      <w:r w:rsidR="00BE6A1C" w:rsidRPr="005A463A">
        <w:br/>
      </w:r>
      <w:r w:rsidR="00B4558B" w:rsidRPr="005A463A">
        <w:t>и противопоказания к применению методов реабилитации</w:t>
      </w:r>
      <w:bookmarkEnd w:id="56"/>
      <w:bookmarkEnd w:id="57"/>
    </w:p>
    <w:p w:rsidR="007D0783" w:rsidRDefault="007D0783" w:rsidP="00BE6A1C">
      <w:pPr>
        <w:pStyle w:val="a"/>
      </w:pPr>
      <w:r>
        <w:t>Всем пациентам с ХЛЛ/ЛМЛ</w:t>
      </w:r>
      <w:r w:rsidR="008E393B">
        <w:t xml:space="preserve"> </w:t>
      </w:r>
      <w:r w:rsidR="00824F7E">
        <w:t xml:space="preserve">на всех этапах терапии заболевания, а также </w:t>
      </w:r>
      <w:r>
        <w:t xml:space="preserve">после завершения </w:t>
      </w:r>
      <w:r w:rsidR="00824F7E" w:rsidRPr="0072780B">
        <w:t xml:space="preserve">лекарственного лечения </w:t>
      </w:r>
      <w:r w:rsidRPr="0072780B">
        <w:rPr>
          <w:b/>
        </w:rPr>
        <w:t>рекомендуется</w:t>
      </w:r>
      <w:r w:rsidR="008E393B">
        <w:rPr>
          <w:b/>
        </w:rPr>
        <w:t xml:space="preserve"> </w:t>
      </w:r>
      <w:r w:rsidR="00824F7E" w:rsidRPr="0072780B">
        <w:t>комплексная реабилитация, а также при необходимости поддерживающая терапия</w:t>
      </w:r>
      <w:r w:rsidR="00752513">
        <w:t xml:space="preserve"> для улучшения результатов лечения и качества жизни пациента</w:t>
      </w:r>
      <w:r w:rsidR="000D5099" w:rsidRPr="000D5099">
        <w:t xml:space="preserve"> </w:t>
      </w:r>
      <w:r w:rsidR="000B0AC3">
        <w:fldChar w:fldCharType="begin" w:fldLock="1"/>
      </w:r>
      <w:r w:rsidR="00055701">
        <w:instrText>ADDIN CSL_CITATION {"citationItems":[{"id":"ITEM-1","itemData":{"DOI":"10.1097/PHM.0b013e31820be055","ISSN":"1537-7385","PMID":"21765268","abstract":"Patients facing hematologic malignancy and its treatment are highly vulnerable to profound physiologic, functional, and cognitive disability and often experience a significant increase in psychosocial stress. For optimal outcomes, this incredibly vulnerable oncology population will need earlier and more comprehensive involvement of rehabilitation services, including exercise strategies.Exercise interventions for those with cancer have not been well studied, particularly in those with hematologic malignancies. Of the research available to date, significant methodologic limitations exist. There is a strong need for further investigation into the effects of and guidelines for exercise interventions in this population of patients, particularly among those undergoing or having undergone hematopoietic stem cell transplantation, as this has historically been a difficult population to study because of the high morbidity and potential for medical complications. From the limited data available to date, exercise seems to be generally safe, feasible, efficacious, and capable of providing functional improvements for those with hematologic cancers.","author":[{"dropping-particle":"","family":"Paul","given":"Kelly L","non-dropping-particle":"","parse-names":false,"suffix":""}],"container-title":"American journal of physical medicine &amp; rehabilitation","id":"ITEM-1","issue":"5 Suppl 1","issued":{"date-parts":[["2011","5"]]},"page":"S88-94","title":"Rehabilitation and exercise considerations in hematologic malignancies.","type":"article-journal","volume":"90"},"uris":["http://www.mendeley.com/documents/?uuid=2b502bce-bc0a-35cf-9c9a-aab53cb19bfd"]}],"mendeley":{"formattedCitation":"[62]","plainTextFormattedCitation":"[62]","previouslyFormattedCitation":"[61]"},"properties":{"noteIndex":0},"schema":"https://github.com/citation-style-language/schema/raw/master/csl-citation.json"}</w:instrText>
      </w:r>
      <w:r w:rsidR="000B0AC3">
        <w:fldChar w:fldCharType="separate"/>
      </w:r>
      <w:r w:rsidR="00055701" w:rsidRPr="00055701">
        <w:rPr>
          <w:noProof/>
        </w:rPr>
        <w:t>[62]</w:t>
      </w:r>
      <w:r w:rsidR="000B0AC3">
        <w:fldChar w:fldCharType="end"/>
      </w:r>
      <w:r w:rsidR="00824F7E" w:rsidRPr="0072780B">
        <w:t>.</w:t>
      </w:r>
    </w:p>
    <w:p w:rsidR="001E3D61" w:rsidRPr="005B033F" w:rsidRDefault="001E3D61" w:rsidP="00BE6A1C">
      <w:pPr>
        <w:rPr>
          <w:b/>
          <w:spacing w:val="-4"/>
        </w:rPr>
      </w:pPr>
      <w:r w:rsidRPr="005B033F">
        <w:rPr>
          <w:b/>
          <w:spacing w:val="-4"/>
        </w:rPr>
        <w:t xml:space="preserve">Уровень убедительности </w:t>
      </w:r>
      <w:r w:rsidR="00C20509" w:rsidRPr="005B033F">
        <w:rPr>
          <w:b/>
          <w:spacing w:val="-4"/>
        </w:rPr>
        <w:t xml:space="preserve">рекомендаций – </w:t>
      </w:r>
      <w:r w:rsidRPr="005B033F">
        <w:rPr>
          <w:b/>
          <w:spacing w:val="-4"/>
        </w:rPr>
        <w:t xml:space="preserve">С (уровень достоверности </w:t>
      </w:r>
      <w:r w:rsidR="00C20509" w:rsidRPr="005B033F">
        <w:rPr>
          <w:b/>
          <w:spacing w:val="-4"/>
        </w:rPr>
        <w:t xml:space="preserve">доказательств – </w:t>
      </w:r>
      <w:r w:rsidRPr="005B033F">
        <w:rPr>
          <w:b/>
          <w:spacing w:val="-4"/>
        </w:rPr>
        <w:t>5).</w:t>
      </w:r>
    </w:p>
    <w:p w:rsidR="00824F7E" w:rsidRPr="00824F7E" w:rsidRDefault="00A81638" w:rsidP="00BE6A1C">
      <w:pPr>
        <w:contextualSpacing/>
        <w:rPr>
          <w:i/>
        </w:rPr>
      </w:pPr>
      <w:r>
        <w:rPr>
          <w:b/>
        </w:rPr>
        <w:t>Комментарии</w:t>
      </w:r>
      <w:r w:rsidR="007D0783" w:rsidRPr="00B76E9B">
        <w:rPr>
          <w:b/>
        </w:rPr>
        <w:t>:</w:t>
      </w:r>
      <w:r w:rsidR="008E393B">
        <w:rPr>
          <w:b/>
        </w:rPr>
        <w:t xml:space="preserve"> </w:t>
      </w:r>
      <w:r w:rsidR="005B033F">
        <w:rPr>
          <w:i/>
        </w:rPr>
        <w:t>с</w:t>
      </w:r>
      <w:r w:rsidR="00824F7E" w:rsidRPr="00824F7E">
        <w:rPr>
          <w:i/>
        </w:rPr>
        <w:t>пециальных методов реабилитации при ХЛЛ/ЛМЛ не существует. Реабилитация пациентов с ХЛЛ должна носить комплексный характер, охватывая не только медицинские, но и социально-психологические аспекты адаптации пациента к нормальной жизни. Такая реабилитация требует</w:t>
      </w:r>
      <w:r w:rsidR="005A0BFC">
        <w:rPr>
          <w:i/>
        </w:rPr>
        <w:t>,</w:t>
      </w:r>
      <w:r w:rsidR="00824F7E" w:rsidRPr="00824F7E">
        <w:rPr>
          <w:i/>
        </w:rPr>
        <w:t xml:space="preserve"> кроме медицинской помощи</w:t>
      </w:r>
      <w:r w:rsidR="005A0BFC">
        <w:rPr>
          <w:i/>
        </w:rPr>
        <w:t>,</w:t>
      </w:r>
      <w:r w:rsidR="00824F7E" w:rsidRPr="00824F7E">
        <w:rPr>
          <w:i/>
        </w:rPr>
        <w:t xml:space="preserve"> обязательного участия социальных работников и психологов. Программы реабилитаци</w:t>
      </w:r>
      <w:r w:rsidR="005B033F">
        <w:rPr>
          <w:i/>
        </w:rPr>
        <w:t xml:space="preserve">и </w:t>
      </w:r>
      <w:r w:rsidR="005B033F">
        <w:rPr>
          <w:i/>
        </w:rPr>
        <w:lastRenderedPageBreak/>
        <w:t>разрабатываются индивидуально</w:t>
      </w:r>
      <w:r w:rsidR="00824F7E" w:rsidRPr="00824F7E">
        <w:rPr>
          <w:i/>
        </w:rPr>
        <w:t xml:space="preserve"> в зависимости от выявленных осложнений лекарст</w:t>
      </w:r>
      <w:r w:rsidR="005B033F">
        <w:rPr>
          <w:i/>
        </w:rPr>
        <w:softHyphen/>
      </w:r>
      <w:r w:rsidR="00824F7E" w:rsidRPr="00824F7E">
        <w:rPr>
          <w:i/>
        </w:rPr>
        <w:t>венного лечения, сопутствующей патологии, социальных и психологических проблем.</w:t>
      </w:r>
    </w:p>
    <w:p w:rsidR="00EB3C81" w:rsidRDefault="00824F7E" w:rsidP="00BE6A1C">
      <w:pPr>
        <w:contextualSpacing/>
        <w:rPr>
          <w:i/>
        </w:rPr>
      </w:pPr>
      <w:r w:rsidRPr="00824F7E">
        <w:rPr>
          <w:i/>
        </w:rPr>
        <w:t>Реабилитация</w:t>
      </w:r>
      <w:r w:rsidR="005B033F">
        <w:rPr>
          <w:i/>
        </w:rPr>
        <w:t xml:space="preserve"> при возникновении осложнений </w:t>
      </w:r>
      <w:r w:rsidRPr="00824F7E">
        <w:rPr>
          <w:i/>
        </w:rPr>
        <w:t xml:space="preserve">заболевания и лечения проводится в рамках соответствующих нозологий. </w:t>
      </w:r>
    </w:p>
    <w:p w:rsidR="007D0783" w:rsidRPr="00BE6A1C" w:rsidRDefault="00824F7E" w:rsidP="00BE6A1C">
      <w:pPr>
        <w:contextualSpacing/>
        <w:rPr>
          <w:i/>
        </w:rPr>
      </w:pPr>
      <w:r w:rsidRPr="00824F7E">
        <w:rPr>
          <w:i/>
        </w:rPr>
        <w:t xml:space="preserve">Поддерживающая терапия при необходимости проводится по месту жительства под наблюдением врача-гематолога или врача-онколога. Врач-гематолог или врач-онколог по месту жительства руководствуется рекомендациями, </w:t>
      </w:r>
      <w:r w:rsidR="005B033F">
        <w:rPr>
          <w:i/>
        </w:rPr>
        <w:t>которые дан</w:t>
      </w:r>
      <w:r w:rsidRPr="00824F7E">
        <w:rPr>
          <w:i/>
        </w:rPr>
        <w:t>ы специалистами учреждения, проводившего лечение.</w:t>
      </w:r>
    </w:p>
    <w:p w:rsidR="004D7374" w:rsidRPr="005A463A" w:rsidRDefault="00BE6A1C" w:rsidP="00752513">
      <w:pPr>
        <w:pStyle w:val="1"/>
      </w:pPr>
      <w:bookmarkStart w:id="58" w:name="_Toc24546446"/>
      <w:bookmarkStart w:id="59" w:name="_Toc23601732"/>
      <w:r w:rsidRPr="00397360">
        <w:rPr>
          <w:sz w:val="24"/>
          <w:szCs w:val="24"/>
        </w:rPr>
        <w:t>5. </w:t>
      </w:r>
      <w:r w:rsidR="00B4558B" w:rsidRPr="005A463A">
        <w:t xml:space="preserve">Профилактика и диспансерное наблюдение, </w:t>
      </w:r>
      <w:r w:rsidRPr="005A463A">
        <w:br/>
      </w:r>
      <w:r w:rsidR="00B4558B" w:rsidRPr="005A463A">
        <w:t xml:space="preserve">медицинские показания и противопоказания </w:t>
      </w:r>
      <w:r w:rsidRPr="005A463A">
        <w:br/>
      </w:r>
      <w:r w:rsidR="00B4558B" w:rsidRPr="005A463A">
        <w:t>к применению методов профилактики</w:t>
      </w:r>
      <w:bookmarkEnd w:id="58"/>
      <w:bookmarkEnd w:id="59"/>
    </w:p>
    <w:p w:rsidR="00B63BF6" w:rsidRPr="005B033F" w:rsidRDefault="00B63BF6" w:rsidP="005B033F">
      <w:pPr>
        <w:rPr>
          <w:i/>
        </w:rPr>
      </w:pPr>
      <w:r w:rsidRPr="005B033F">
        <w:rPr>
          <w:i/>
        </w:rPr>
        <w:t>Методов профилактики ХЛЛ/ЛМЛ в настоящее время не существует, поскольку неизвестен этиологический фактор</w:t>
      </w:r>
      <w:r w:rsidR="005B033F" w:rsidRPr="005B033F">
        <w:rPr>
          <w:i/>
        </w:rPr>
        <w:t xml:space="preserve"> или факторы</w:t>
      </w:r>
      <w:r w:rsidRPr="005B033F">
        <w:rPr>
          <w:i/>
        </w:rPr>
        <w:t xml:space="preserve">, ведущие к развитию заболевания. </w:t>
      </w:r>
    </w:p>
    <w:p w:rsidR="002F6861" w:rsidRDefault="002F6861" w:rsidP="00BE6A1C">
      <w:pPr>
        <w:pStyle w:val="a"/>
      </w:pPr>
      <w:r>
        <w:t>Всем пациентам с ХЛЛ/ЛМЛ</w:t>
      </w:r>
      <w:r w:rsidR="008E393B">
        <w:t xml:space="preserve"> </w:t>
      </w:r>
      <w:r>
        <w:t>на</w:t>
      </w:r>
      <w:r w:rsidR="008E393B">
        <w:t xml:space="preserve"> </w:t>
      </w:r>
      <w:r w:rsidR="002728BA">
        <w:t xml:space="preserve">протяжении всей жизни </w:t>
      </w:r>
      <w:r w:rsidR="005A0BFC">
        <w:t>пациента</w:t>
      </w:r>
      <w:r w:rsidR="002728BA">
        <w:t xml:space="preserve"> </w:t>
      </w:r>
      <w:r w:rsidR="005B033F">
        <w:t>(</w:t>
      </w:r>
      <w:r w:rsidR="002728BA">
        <w:t xml:space="preserve">как в период лечения, так и вне </w:t>
      </w:r>
      <w:r w:rsidR="005B033F">
        <w:t>его)</w:t>
      </w:r>
      <w:r w:rsidR="002728BA">
        <w:t xml:space="preserve"> </w:t>
      </w:r>
      <w:r w:rsidRPr="00B76E9B">
        <w:rPr>
          <w:b/>
        </w:rPr>
        <w:t>рекомендуется</w:t>
      </w:r>
      <w:r w:rsidR="008E393B">
        <w:rPr>
          <w:b/>
        </w:rPr>
        <w:t xml:space="preserve"> </w:t>
      </w:r>
      <w:r w:rsidR="002728BA">
        <w:t>диспансерное наблюдение у гематолога</w:t>
      </w:r>
      <w:r w:rsidRPr="00824F7E">
        <w:t xml:space="preserve"> </w:t>
      </w:r>
      <w:r w:rsidR="000B0AC3">
        <w:fldChar w:fldCharType="begin" w:fldLock="1"/>
      </w:r>
      <w:r w:rsidR="00015814">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id":"ITEM-2","itemData":{"author":[{"dropping-particle":"","family":"Никитин","given":"Е.А.","non-dropping-particle":"","parse-names":false,"suffix":""},{"dropping-particle":"","family":"Стадник","given":"Е.А.","non-dropping-particle":"","parse-names":false,"suffix":""},{"dropping-particle":"","family":"Луговская","given":"С.А.","non-dropping-particle":"","parse-names":false,"suffix":""},{"dropping-particle":"","family":"Зарицкий","given":"А.Ю.","non-dropping-particle":"","parse-names":false,"suffix":""},{"dropping-particle":"","family":"Самойлова","given":"О.С.","non-dropping-particle":"","parse-names":false,"suffix":""},{"dropping-particle":"","family":"Бялик","given":"Т.Е.","non-dropping-particle":"","parse-names":false,"suffix":""},{"dropping-particle":"","family":"Поддубная","given":"И.В.","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179-200","title":"Хронический лимфолейкоз.","type":"chapter"},"uris":["http://www.mendeley.com/documents/?uuid=eabb4618-5f05-4132-a8eb-9c136160a929"]}],"mendeley":{"formattedCitation":"[12,16]","plainTextFormattedCitation":"[12,16]","previouslyFormattedCitation":"[12,16]"},"properties":{"noteIndex":0},"schema":"https://github.com/citation-style-language/schema/raw/master/csl-citation.json"}</w:instrText>
      </w:r>
      <w:r w:rsidR="000B0AC3">
        <w:fldChar w:fldCharType="separate"/>
      </w:r>
      <w:r w:rsidR="00015814" w:rsidRPr="00015814">
        <w:rPr>
          <w:noProof/>
        </w:rPr>
        <w:t>[12,16]</w:t>
      </w:r>
      <w:r w:rsidR="000B0AC3">
        <w:fldChar w:fldCharType="end"/>
      </w:r>
      <w:r>
        <w:t xml:space="preserve">. </w:t>
      </w:r>
    </w:p>
    <w:p w:rsidR="001E3D61" w:rsidRPr="005B033F" w:rsidRDefault="001E3D61" w:rsidP="00BE6A1C">
      <w:pPr>
        <w:rPr>
          <w:b/>
          <w:spacing w:val="-4"/>
        </w:rPr>
      </w:pPr>
      <w:r w:rsidRPr="005B033F">
        <w:rPr>
          <w:b/>
          <w:spacing w:val="-4"/>
        </w:rPr>
        <w:t xml:space="preserve">Уровень убедительности </w:t>
      </w:r>
      <w:r w:rsidR="00C20509" w:rsidRPr="005B033F">
        <w:rPr>
          <w:b/>
          <w:spacing w:val="-4"/>
        </w:rPr>
        <w:t xml:space="preserve">рекомендаций – </w:t>
      </w:r>
      <w:r w:rsidRPr="005B033F">
        <w:rPr>
          <w:b/>
          <w:spacing w:val="-4"/>
        </w:rPr>
        <w:t xml:space="preserve">С (уровень достоверности </w:t>
      </w:r>
      <w:r w:rsidR="00C20509" w:rsidRPr="005B033F">
        <w:rPr>
          <w:b/>
          <w:spacing w:val="-4"/>
        </w:rPr>
        <w:t xml:space="preserve">доказательств – </w:t>
      </w:r>
      <w:r w:rsidRPr="005B033F">
        <w:rPr>
          <w:b/>
          <w:spacing w:val="-4"/>
        </w:rPr>
        <w:t>5).</w:t>
      </w:r>
    </w:p>
    <w:p w:rsidR="00717FA6" w:rsidRDefault="00A81638" w:rsidP="00BE6A1C">
      <w:pPr>
        <w:contextualSpacing/>
        <w:rPr>
          <w:i/>
        </w:rPr>
      </w:pPr>
      <w:r>
        <w:rPr>
          <w:b/>
        </w:rPr>
        <w:t>Комментарии</w:t>
      </w:r>
      <w:r w:rsidR="00EB3C81" w:rsidRPr="00B76E9B">
        <w:rPr>
          <w:b/>
        </w:rPr>
        <w:t>:</w:t>
      </w:r>
      <w:r w:rsidR="008E393B">
        <w:rPr>
          <w:b/>
        </w:rPr>
        <w:t xml:space="preserve"> </w:t>
      </w:r>
      <w:r w:rsidR="005B033F">
        <w:rPr>
          <w:i/>
        </w:rPr>
        <w:t>ч</w:t>
      </w:r>
      <w:r w:rsidR="00EB3C81">
        <w:rPr>
          <w:i/>
        </w:rPr>
        <w:t xml:space="preserve">астота наблюдения пациентов с ХЛЛ/ЛМЛ после завершения лечения законодательно не регламентирована. В течение </w:t>
      </w:r>
      <w:r w:rsidR="002358A9">
        <w:rPr>
          <w:i/>
        </w:rPr>
        <w:t>1-го</w:t>
      </w:r>
      <w:r w:rsidR="00EB3C81">
        <w:rPr>
          <w:i/>
        </w:rPr>
        <w:t xml:space="preserve"> года после завершения лечения пациент должен наблюдаться у гематолога не реже 1 раза в 3 </w:t>
      </w:r>
      <w:r w:rsidR="00F07AA9">
        <w:rPr>
          <w:i/>
        </w:rPr>
        <w:t>мес</w:t>
      </w:r>
      <w:r w:rsidR="00EB3C81">
        <w:rPr>
          <w:i/>
        </w:rPr>
        <w:t xml:space="preserve">. Далее частота наблюдения устанавливается гематологом индивидуально в зависимости от общего состояния и самочувствия пациента, осложнений проведенной терапии, достигнутого ответа на терапию, но не должна </w:t>
      </w:r>
      <w:r w:rsidR="002358A9">
        <w:rPr>
          <w:i/>
        </w:rPr>
        <w:t>составлять</w:t>
      </w:r>
      <w:r w:rsidR="00EB3C81">
        <w:rPr>
          <w:i/>
        </w:rPr>
        <w:t xml:space="preserve"> </w:t>
      </w:r>
      <w:r w:rsidR="002358A9">
        <w:rPr>
          <w:i/>
        </w:rPr>
        <w:t>менее</w:t>
      </w:r>
      <w:r w:rsidR="00EB3C81">
        <w:rPr>
          <w:i/>
        </w:rPr>
        <w:t xml:space="preserve"> 1 раза в год.</w:t>
      </w:r>
    </w:p>
    <w:p w:rsidR="00717FA6" w:rsidRDefault="00717FA6" w:rsidP="00560CBA">
      <w:pPr>
        <w:contextualSpacing/>
        <w:rPr>
          <w:i/>
        </w:rPr>
      </w:pPr>
      <w:r>
        <w:rPr>
          <w:i/>
        </w:rPr>
        <w:t xml:space="preserve">При диспансерном наблюдении кроме осмотра пациента и сбора анамнеза необходимо выполнять общий анализ крови с исследованием лейкоцитарной формулы, а также, если заболевание сопровождалось лимфаденопатией, инструментальное исследование периферических </w:t>
      </w:r>
      <w:r w:rsidR="00C20509" w:rsidRPr="00C20509">
        <w:rPr>
          <w:i/>
          <w:spacing w:val="-2"/>
        </w:rPr>
        <w:t>лимфатических узлов</w:t>
      </w:r>
      <w:r w:rsidR="00C20509">
        <w:rPr>
          <w:i/>
        </w:rPr>
        <w:t xml:space="preserve"> </w:t>
      </w:r>
      <w:r>
        <w:rPr>
          <w:i/>
        </w:rPr>
        <w:t xml:space="preserve">(УЗИ или КТ). Остальные методы обследования могут применяться </w:t>
      </w:r>
      <w:r w:rsidR="002358A9">
        <w:rPr>
          <w:i/>
        </w:rPr>
        <w:t>по</w:t>
      </w:r>
      <w:r>
        <w:rPr>
          <w:i/>
        </w:rPr>
        <w:t xml:space="preserve"> усмотрени</w:t>
      </w:r>
      <w:r w:rsidR="002358A9">
        <w:rPr>
          <w:i/>
        </w:rPr>
        <w:t>ю</w:t>
      </w:r>
      <w:r>
        <w:rPr>
          <w:i/>
        </w:rPr>
        <w:t xml:space="preserve"> гематолога.</w:t>
      </w:r>
    </w:p>
    <w:p w:rsidR="000D5099" w:rsidRPr="004E145E" w:rsidRDefault="000D5099" w:rsidP="00BE6A1C">
      <w:pPr>
        <w:pStyle w:val="a"/>
        <w:rPr>
          <w:b/>
        </w:rPr>
      </w:pPr>
      <w:r w:rsidRPr="004E145E">
        <w:t xml:space="preserve">Пациентам, </w:t>
      </w:r>
      <w:r w:rsidR="002358A9">
        <w:t xml:space="preserve">у </w:t>
      </w:r>
      <w:r w:rsidRPr="004E145E">
        <w:t>которы</w:t>
      </w:r>
      <w:r w:rsidR="002358A9">
        <w:t>х</w:t>
      </w:r>
      <w:r w:rsidRPr="004E145E">
        <w:t xml:space="preserve"> проводилось</w:t>
      </w:r>
      <w:r>
        <w:t>/проводится</w:t>
      </w:r>
      <w:r w:rsidRPr="004E145E">
        <w:t xml:space="preserve"> лечение </w:t>
      </w:r>
      <w:r>
        <w:t xml:space="preserve">по поводу ХЛЛ/ЛМЛ, </w:t>
      </w:r>
      <w:r w:rsidRPr="004E145E">
        <w:rPr>
          <w:b/>
          <w:bCs/>
        </w:rPr>
        <w:t>рекомендуется</w:t>
      </w:r>
      <w:r w:rsidRPr="004E145E">
        <w:t xml:space="preserve"> проведени</w:t>
      </w:r>
      <w:r>
        <w:t>е регулярных</w:t>
      </w:r>
      <w:r w:rsidRPr="004E145E">
        <w:t xml:space="preserve"> плановых скрининговых обследований из-за повышенного риска развития вторых опухолей</w:t>
      </w:r>
      <w:r w:rsidR="00D4168D" w:rsidRPr="00D4168D">
        <w:t xml:space="preserve"> </w:t>
      </w:r>
      <w:r w:rsidR="000B0AC3">
        <w:fldChar w:fldCharType="begin" w:fldLock="1"/>
      </w:r>
      <w:r w:rsidR="00055701">
        <w:instrText>ADDIN CSL_CITATION {"citationItems":[{"id":"ITEM-1","itemData":{"author":[{"dropping-particle":"","family":"Reda","given":"Gianluigi","non-dropping-particle":"","parse-names":false,"suffix":""},{"dropping-particle":"","family":"Fattizzo","given":"Bruno","non-dropping-particle":"","parse-names":false,"suffix":""},{"dropping-particle":"","family":"Cassin","given":"Ramona","non-dropping-particle":"","parse-names":false,"suffix":""},{"dropping-particle":"","family":"Orofino","given":"Nicola","non-dropping-particle":"","parse-names":false,"suffix":""},{"dropping-particle":"","family":"Flospergher","given":"Elena","non-dropping-particle":"","parse-names":false,"suffix":""},{"dropping-particle":"","family":"Iurlo","given":"Alessandra","non-dropping-particle":"","parse-names":false,"suffix":""},{"dropping-particle":"","family":"Barcellini","given":"Wilma","non-dropping-particle":"","parse-names":false,"suffix":""},{"dropping-particle":"","family":"Cortelezzi","given":"Agostino","non-dropping-particle":"","parse-names":false,"suffix":""}],"container-title":"Blood","id":"ITEM-1","issue":"23","issued":{"date-parts":[["2015"]]},"title":"Secondary Malignancies in Chronic Lymphocytic Leukemia: A Single Centre Retrospective Analysis of 514 Cases","type":"article-journal","volume":"126"},"uris":["http://www.mendeley.com/documents/?uuid=4d73b34e-55a9-327f-b877-8efc4c0468ad"]},{"id":"ITEM-2","itemData":{"DOI":"10.1038/bjc.2013.381","ISSN":"1532-1827","PMID":"23860531","abstract":"BACKGROUND Chronic lymphocytic leukaemia (CLL) patients have an increased risk of other malignancies. This may be due to surveillance bias, treatment or immunosuppression. METHODS Cohort study of 612 consecutively diagnosed CLL patients in a Canadian province, with comparisons to follicular lymphoma (FL) patients. RESULTS Treated CLL patients had a 1.7-fold increased risk of second cancers compared with untreated CLL patients. As compared with untreated FL patients, untreated CLL patients had a two-fold increased incidence of second malignancies. CONCLUSION Chronic lymphocytic leukaemia patients have an inherent predisposition to second cancers and the incidence is further increased by treatment.","author":[{"dropping-particle":"","family":"Beiggi","given":"S","non-dropping-particle":"","parse-names":false,"suffix":""},{"dropping-particle":"","family":"Johnston","given":"J B","non-dropping-particle":"","parse-names":false,"suffix":""},{"dropping-particle":"","family":"Seftel","given":"M D","non-dropping-particle":"","parse-names":false,"suffix":""},{"dropping-particle":"","family":"Pitz","given":"M W","non-dropping-particle":"","parse-names":false,"suffix":""},{"dropping-particle":"","family":"Kumar","given":"R","non-dropping-particle":"","parse-names":false,"suffix":""},{"dropping-particle":"","family":"Banerji","given":"V","non-dropping-particle":"","parse-names":false,"suffix":""},{"dropping-particle":"","family":"Griffith","given":"E J","non-dropping-particle":"","parse-names":false,"suffix":""},{"dropping-particle":"","family":"Gibson","given":"S B","non-dropping-particle":"","parse-names":false,"suffix":""}],"container-title":"British journal of cancer","id":"ITEM-2","issue":"5","issued":{"date-parts":[["2013","9","3"]]},"page":"1287-90","title":"Increased risk of second malignancies in chronic lymphocytic leukaemia patients as compared with follicular lymphoma patients: a Canadian population-based study.","type":"article-journal","volume":"109"},"uris":["http://www.mendeley.com/documents/?uuid=db34b915-3bcd-301d-88f6-454cf8a61069"]}],"mendeley":{"formattedCitation":"[63,64]","plainTextFormattedCitation":"[63,64]","previouslyFormattedCitation":"[62,63]"},"properties":{"noteIndex":0},"schema":"https://github.com/citation-style-language/schema/raw/master/csl-citation.json"}</w:instrText>
      </w:r>
      <w:r w:rsidR="000B0AC3">
        <w:fldChar w:fldCharType="separate"/>
      </w:r>
      <w:r w:rsidR="00055701" w:rsidRPr="00055701">
        <w:rPr>
          <w:noProof/>
        </w:rPr>
        <w:t>[63,64]</w:t>
      </w:r>
      <w:r w:rsidR="000B0AC3">
        <w:fldChar w:fldCharType="end"/>
      </w:r>
      <w:r w:rsidRPr="004E145E">
        <w:t>.</w:t>
      </w:r>
    </w:p>
    <w:p w:rsidR="0025616A" w:rsidRPr="002358A9" w:rsidRDefault="000D5099" w:rsidP="00560CBA">
      <w:pPr>
        <w:contextualSpacing/>
        <w:rPr>
          <w:b/>
          <w:spacing w:val="-4"/>
        </w:rPr>
      </w:pPr>
      <w:r w:rsidRPr="002358A9">
        <w:rPr>
          <w:b/>
          <w:spacing w:val="-4"/>
        </w:rPr>
        <w:t xml:space="preserve">Уровень убедительности </w:t>
      </w:r>
      <w:r w:rsidR="00C20509" w:rsidRPr="002358A9">
        <w:rPr>
          <w:b/>
          <w:spacing w:val="-4"/>
        </w:rPr>
        <w:t xml:space="preserve">рекомендаций – </w:t>
      </w:r>
      <w:r w:rsidR="00752513">
        <w:rPr>
          <w:b/>
          <w:spacing w:val="-4"/>
        </w:rPr>
        <w:t>В</w:t>
      </w:r>
      <w:r w:rsidR="00752513" w:rsidRPr="002358A9">
        <w:rPr>
          <w:b/>
          <w:spacing w:val="-4"/>
        </w:rPr>
        <w:t xml:space="preserve"> </w:t>
      </w:r>
      <w:r w:rsidRPr="002358A9">
        <w:rPr>
          <w:b/>
          <w:spacing w:val="-4"/>
        </w:rPr>
        <w:t xml:space="preserve">(уровень достоверности </w:t>
      </w:r>
      <w:r w:rsidR="00C20509" w:rsidRPr="002358A9">
        <w:rPr>
          <w:b/>
          <w:spacing w:val="-4"/>
        </w:rPr>
        <w:t xml:space="preserve">доказательств – </w:t>
      </w:r>
      <w:r w:rsidR="00752513">
        <w:rPr>
          <w:b/>
          <w:spacing w:val="-4"/>
        </w:rPr>
        <w:t>3</w:t>
      </w:r>
      <w:r w:rsidR="00560CBA" w:rsidRPr="002358A9">
        <w:rPr>
          <w:b/>
          <w:spacing w:val="-4"/>
        </w:rPr>
        <w:t>)</w:t>
      </w:r>
      <w:r w:rsidR="002358A9" w:rsidRPr="002358A9">
        <w:rPr>
          <w:b/>
          <w:spacing w:val="-4"/>
        </w:rPr>
        <w:t>.</w:t>
      </w:r>
    </w:p>
    <w:p w:rsidR="0025616A" w:rsidRPr="00DB46A1" w:rsidRDefault="00824F7E" w:rsidP="00BE6A1C">
      <w:pPr>
        <w:pStyle w:val="1"/>
        <w:rPr>
          <w:sz w:val="24"/>
          <w:szCs w:val="24"/>
        </w:rPr>
      </w:pPr>
      <w:bookmarkStart w:id="60" w:name="_Toc24546447"/>
      <w:bookmarkStart w:id="61" w:name="_Toc23601733"/>
      <w:r w:rsidRPr="00DB46A1">
        <w:rPr>
          <w:sz w:val="24"/>
          <w:szCs w:val="24"/>
        </w:rPr>
        <w:lastRenderedPageBreak/>
        <w:t>6</w:t>
      </w:r>
      <w:r w:rsidR="0025616A" w:rsidRPr="00DB46A1">
        <w:rPr>
          <w:sz w:val="24"/>
          <w:szCs w:val="24"/>
        </w:rPr>
        <w:t xml:space="preserve">. </w:t>
      </w:r>
      <w:r w:rsidR="0025616A" w:rsidRPr="005A463A">
        <w:t>Организация</w:t>
      </w:r>
      <w:r w:rsidR="00FD2083">
        <w:t xml:space="preserve"> оказания</w:t>
      </w:r>
      <w:r w:rsidR="00F30B3C" w:rsidRPr="005A463A">
        <w:t xml:space="preserve"> </w:t>
      </w:r>
      <w:r w:rsidR="0025616A" w:rsidRPr="005A463A">
        <w:t>медицинской помощи</w:t>
      </w:r>
      <w:bookmarkEnd w:id="60"/>
      <w:bookmarkEnd w:id="61"/>
    </w:p>
    <w:p w:rsidR="003028FA" w:rsidRPr="00C40CE5" w:rsidRDefault="003028FA" w:rsidP="003028FA">
      <w:pPr>
        <w:spacing w:before="240"/>
        <w:ind w:firstLine="709"/>
        <w:rPr>
          <w:color w:val="000000"/>
        </w:rPr>
      </w:pPr>
      <w:r w:rsidRPr="00C40CE5">
        <w:rPr>
          <w:color w:val="000000"/>
        </w:rPr>
        <w:t>Медицинская помощь, за исключением медицинской помощи в рамках клинической апробации, в соответствии с Федеральным законом от 21.11.2011 № 323-ФЗ (ред. от 25.05.2019) «Об основах охраны здоровья граждан в Российской Федерации» организуется и оказывается:</w:t>
      </w:r>
    </w:p>
    <w:p w:rsidR="003028FA" w:rsidRPr="00C40CE5" w:rsidRDefault="003028FA" w:rsidP="003028FA">
      <w:pPr>
        <w:pStyle w:val="a"/>
        <w:numPr>
          <w:ilvl w:val="0"/>
          <w:numId w:val="33"/>
        </w:numPr>
        <w:spacing w:before="0"/>
        <w:ind w:left="993"/>
        <w:rPr>
          <w:color w:val="000000"/>
        </w:rPr>
      </w:pPr>
      <w:r w:rsidRPr="00C40CE5">
        <w:rPr>
          <w:color w:val="000000"/>
        </w:rPr>
        <w:t>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rsidR="003028FA" w:rsidRPr="00C40CE5" w:rsidRDefault="003028FA" w:rsidP="003028FA">
      <w:pPr>
        <w:pStyle w:val="a"/>
        <w:numPr>
          <w:ilvl w:val="0"/>
          <w:numId w:val="33"/>
        </w:numPr>
        <w:spacing w:before="0"/>
        <w:ind w:left="993"/>
        <w:rPr>
          <w:color w:val="000000"/>
        </w:rPr>
      </w:pPr>
      <w:r w:rsidRPr="00C40CE5">
        <w:rPr>
          <w:color w:val="000000"/>
        </w:rPr>
        <w:t>в соответствии с порядком оказания помощи по профилю «гематология», обязательным для исполнения на территории Российской Федерации всеми медицинскими организациями;</w:t>
      </w:r>
    </w:p>
    <w:p w:rsidR="003028FA" w:rsidRPr="00C40CE5" w:rsidRDefault="003028FA" w:rsidP="003028FA">
      <w:pPr>
        <w:pStyle w:val="a"/>
        <w:numPr>
          <w:ilvl w:val="0"/>
          <w:numId w:val="33"/>
        </w:numPr>
        <w:spacing w:before="0"/>
        <w:ind w:left="993"/>
        <w:rPr>
          <w:color w:val="000000"/>
        </w:rPr>
      </w:pPr>
      <w:r w:rsidRPr="00C40CE5">
        <w:rPr>
          <w:color w:val="000000"/>
        </w:rPr>
        <w:t>на основе настоящих клинических рекомендаций;</w:t>
      </w:r>
    </w:p>
    <w:p w:rsidR="003028FA" w:rsidRPr="00C40CE5" w:rsidRDefault="003028FA" w:rsidP="003028FA">
      <w:pPr>
        <w:pStyle w:val="a"/>
        <w:numPr>
          <w:ilvl w:val="0"/>
          <w:numId w:val="33"/>
        </w:numPr>
        <w:spacing w:before="0"/>
        <w:ind w:left="993"/>
        <w:rPr>
          <w:color w:val="000000"/>
        </w:rPr>
      </w:pPr>
      <w:r w:rsidRPr="00C40CE5">
        <w:rPr>
          <w:color w:val="000000"/>
        </w:rPr>
        <w:t>с учетом стандартов медицинской помощи, утвержденных уполномоченным федеральным органом исполнительной власти.</w:t>
      </w:r>
    </w:p>
    <w:p w:rsidR="003028FA" w:rsidRPr="00C40CE5" w:rsidRDefault="003028FA" w:rsidP="003028FA">
      <w:pPr>
        <w:ind w:firstLine="709"/>
        <w:rPr>
          <w:color w:val="000000"/>
        </w:rPr>
      </w:pPr>
      <w:r w:rsidRPr="00C40CE5">
        <w:rPr>
          <w:color w:val="000000"/>
        </w:rPr>
        <w:t>Первичная специализированная медико-санитарная помощь оказывается врачом-гематологом и иными врачами-специалистами в центре амбулаторной гематологической/онкологической помощи либо в первичном гематологическом/онкологическом кабинете, первичном гематологическом отделении, поликлиническом отделении онкологического диспансера.</w:t>
      </w:r>
    </w:p>
    <w:p w:rsidR="003028FA" w:rsidRPr="00C40CE5" w:rsidRDefault="003028FA" w:rsidP="003028FA">
      <w:pPr>
        <w:ind w:firstLine="709"/>
        <w:rPr>
          <w:color w:val="000000"/>
        </w:rPr>
      </w:pPr>
      <w:r w:rsidRPr="00C40CE5">
        <w:rPr>
          <w:color w:val="000000"/>
        </w:rPr>
        <w:t xml:space="preserve">При выявлении у </w:t>
      </w:r>
      <w:r>
        <w:rPr>
          <w:color w:val="000000"/>
        </w:rPr>
        <w:t xml:space="preserve">пациента </w:t>
      </w:r>
      <w:r>
        <w:t>ХЛЛ/ЛМЛ</w:t>
      </w:r>
      <w:r w:rsidRPr="00C40CE5">
        <w:rPr>
          <w:color w:val="000000"/>
        </w:rPr>
        <w:t xml:space="preserve"> или подозрении на него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w:t>
      </w:r>
      <w:r>
        <w:rPr>
          <w:color w:val="000000"/>
        </w:rPr>
        <w:t xml:space="preserve">пациента </w:t>
      </w:r>
      <w:r w:rsidRPr="00C40CE5">
        <w:rPr>
          <w:color w:val="000000"/>
        </w:rPr>
        <w:t>на консультацию в центр амбулаторной гематологической/онкологической помощи либо в первичный гематологический кабинет, первичное гематологическое отделение медицинской организации для оказания ему первичной специализированной медико-санитарной помощи.</w:t>
      </w:r>
    </w:p>
    <w:p w:rsidR="003028FA" w:rsidRPr="00C40CE5" w:rsidRDefault="003028FA" w:rsidP="003028FA">
      <w:pPr>
        <w:ind w:firstLine="709"/>
        <w:rPr>
          <w:color w:val="000000"/>
        </w:rPr>
      </w:pPr>
      <w:r w:rsidRPr="00C40CE5">
        <w:rPr>
          <w:color w:val="000000"/>
        </w:rPr>
        <w:t>Врач-гематолог амбулаторного или стационарного звена гематологической помощи организует выполнение диагностических исследований, необходимых для установления диагноза, включая распространенность и стадию заболевания.</w:t>
      </w:r>
    </w:p>
    <w:p w:rsidR="003028FA" w:rsidRPr="00C40CE5" w:rsidRDefault="003028FA" w:rsidP="003028FA">
      <w:pPr>
        <w:ind w:firstLine="709"/>
        <w:rPr>
          <w:color w:val="000000"/>
        </w:rPr>
      </w:pPr>
      <w:r w:rsidRPr="00C40CE5">
        <w:rPr>
          <w:color w:val="000000"/>
        </w:rPr>
        <w:t xml:space="preserve">В случае невозможности проведения диагностических исследований пациент направляется лечащим врачом в медицинскую организацию, оказывающую медицинскую помощь </w:t>
      </w:r>
      <w:r>
        <w:rPr>
          <w:color w:val="000000"/>
        </w:rPr>
        <w:t xml:space="preserve">пациентам </w:t>
      </w:r>
      <w:r w:rsidRPr="00C40CE5">
        <w:rPr>
          <w:color w:val="000000"/>
        </w:rPr>
        <w:t>с гематологическими заболеваниями для установления диагноза и оказания специализированной, в том числе высокотехнологичной, медицинской помощи.</w:t>
      </w:r>
    </w:p>
    <w:p w:rsidR="003028FA" w:rsidRPr="00C40CE5" w:rsidRDefault="003028FA" w:rsidP="003028FA">
      <w:pPr>
        <w:ind w:firstLine="709"/>
        <w:rPr>
          <w:color w:val="000000"/>
        </w:rPr>
      </w:pPr>
      <w:r w:rsidRPr="00C40CE5">
        <w:rPr>
          <w:color w:val="000000"/>
        </w:rPr>
        <w:lastRenderedPageBreak/>
        <w:t xml:space="preserve">При выявлении </w:t>
      </w:r>
      <w:r>
        <w:t>ХЛЛ/ЛМЛ</w:t>
      </w:r>
      <w:r w:rsidRPr="00C40CE5">
        <w:rPr>
          <w:color w:val="000000"/>
        </w:rPr>
        <w:t xml:space="preserve"> или подозрении на него в ходе оказания скорой медицинской помощи </w:t>
      </w:r>
      <w:r>
        <w:rPr>
          <w:color w:val="000000"/>
        </w:rPr>
        <w:t xml:space="preserve">пациента </w:t>
      </w:r>
      <w:r w:rsidRPr="00C40CE5">
        <w:rPr>
          <w:color w:val="000000"/>
        </w:rPr>
        <w:t xml:space="preserve">переводят или направляют в медицинские организации, оказывающие медицинскую помощь </w:t>
      </w:r>
      <w:r>
        <w:rPr>
          <w:color w:val="000000"/>
        </w:rPr>
        <w:t xml:space="preserve">пациентам </w:t>
      </w:r>
      <w:r w:rsidRPr="00C40CE5">
        <w:rPr>
          <w:color w:val="000000"/>
        </w:rPr>
        <w:t>с гемат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rsidR="003028FA" w:rsidRPr="00C40CE5" w:rsidRDefault="003028FA" w:rsidP="003028FA">
      <w:pPr>
        <w:ind w:firstLine="709"/>
        <w:rPr>
          <w:color w:val="000000"/>
        </w:rPr>
      </w:pPr>
      <w:r w:rsidRPr="00C40CE5">
        <w:rPr>
          <w:color w:val="000000"/>
        </w:rPr>
        <w:t xml:space="preserve">Специализированная, в том числе высокотехнологичная, медицинская помощь оказывается врачами-гематологами в медицинских организациях, оказывающих медицинскую помощь </w:t>
      </w:r>
      <w:r>
        <w:rPr>
          <w:color w:val="000000"/>
        </w:rPr>
        <w:t xml:space="preserve">пациентам с </w:t>
      </w:r>
      <w:r>
        <w:t>ХЛЛ/ЛМЛ</w:t>
      </w:r>
      <w:r w:rsidRPr="00C40CE5">
        <w:rPr>
          <w:color w:val="000000"/>
        </w:rPr>
        <w:t>, имеющих лицензию, необходимую материально-техническую базу, сертифицированных специалистов, в стационарных условиях и условиях дневного стационара и включает профилактику, диагностику, лечение гематологических заболеваний, требующих использования специальных методов и сложных уникальных медицинских технологий, а также медицинскую реабилитацию.</w:t>
      </w:r>
    </w:p>
    <w:p w:rsidR="003028FA" w:rsidRPr="00C40CE5" w:rsidRDefault="003028FA" w:rsidP="003028FA">
      <w:pPr>
        <w:ind w:firstLine="709"/>
        <w:rPr>
          <w:color w:val="000000"/>
        </w:rPr>
      </w:pPr>
      <w:r w:rsidRPr="00C40CE5">
        <w:rPr>
          <w:color w:val="000000"/>
        </w:rPr>
        <w:t xml:space="preserve">В медицинской организации, оказывающей медицинскую помощь </w:t>
      </w:r>
      <w:r>
        <w:rPr>
          <w:color w:val="000000"/>
        </w:rPr>
        <w:t xml:space="preserve">пациентам с </w:t>
      </w:r>
      <w:r>
        <w:t>ХЛЛ/ЛМЛ</w:t>
      </w:r>
      <w:r w:rsidRPr="00C40CE5">
        <w:rPr>
          <w:color w:val="000000"/>
        </w:rPr>
        <w:t xml:space="preserve">, тактика медицинского обследования и лечения устанавливается врачами-гематологами с привлечением при необходимости других врачей-специалистов, при необходимости – с проведением консилиума. Решение консилиума врачей оформляется протоколом, подписывается участниками консилиума врачей и вносится в медицинскую документацию </w:t>
      </w:r>
      <w:r>
        <w:rPr>
          <w:color w:val="000000"/>
        </w:rPr>
        <w:t>пациента</w:t>
      </w:r>
      <w:r w:rsidRPr="00C40CE5">
        <w:rPr>
          <w:color w:val="000000"/>
        </w:rPr>
        <w:t>.</w:t>
      </w:r>
    </w:p>
    <w:p w:rsidR="003028FA" w:rsidRPr="00C40CE5" w:rsidRDefault="003028FA" w:rsidP="003028FA">
      <w:pPr>
        <w:ind w:firstLine="709"/>
        <w:rPr>
          <w:color w:val="000000"/>
        </w:rPr>
      </w:pPr>
      <w:r w:rsidRPr="00C40CE5">
        <w:rPr>
          <w:color w:val="000000"/>
        </w:rPr>
        <w:t>Показания к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гематология», определяются врачом-гематологом/консилиумом врачей с привлечением при необходимости других врачей-специалистов.</w:t>
      </w:r>
    </w:p>
    <w:p w:rsidR="00230E59" w:rsidRPr="00A04E7F" w:rsidRDefault="00230E59" w:rsidP="00230E59">
      <w:pPr>
        <w:pStyle w:val="14"/>
        <w:contextualSpacing/>
        <w:rPr>
          <w:b/>
        </w:rPr>
      </w:pPr>
      <w:r w:rsidRPr="00A04E7F">
        <w:rPr>
          <w:b/>
        </w:rPr>
        <w:t xml:space="preserve">Показания </w:t>
      </w:r>
      <w:r>
        <w:rPr>
          <w:b/>
        </w:rPr>
        <w:t>к</w:t>
      </w:r>
      <w:r w:rsidRPr="00A04E7F">
        <w:rPr>
          <w:b/>
        </w:rPr>
        <w:t xml:space="preserve"> экстренной госпитализации: </w:t>
      </w:r>
    </w:p>
    <w:p w:rsidR="00230E59" w:rsidRDefault="00230E59" w:rsidP="00230E59">
      <w:pPr>
        <w:pStyle w:val="14"/>
        <w:contextualSpacing/>
      </w:pPr>
      <w:r>
        <w:t>1.</w:t>
      </w:r>
      <w:r>
        <w:tab/>
        <w:t>Развитие тяжелой инфекции (необязательна госпитализация в гематологический стационар).</w:t>
      </w:r>
    </w:p>
    <w:p w:rsidR="00230E59" w:rsidRDefault="00230E59" w:rsidP="00230E59">
      <w:pPr>
        <w:pStyle w:val="14"/>
        <w:contextualSpacing/>
      </w:pPr>
      <w:r>
        <w:t>2.</w:t>
      </w:r>
      <w:r>
        <w:tab/>
        <w:t>Развитие угрожающих жизни цитопений (глубокой анемии, геморрагического синдрома, нейтропении).</w:t>
      </w:r>
    </w:p>
    <w:p w:rsidR="00230E59" w:rsidRDefault="00230E59" w:rsidP="00230E59">
      <w:pPr>
        <w:pStyle w:val="14"/>
        <w:contextualSpacing/>
      </w:pPr>
      <w:r>
        <w:t>3.</w:t>
      </w:r>
      <w:r>
        <w:tab/>
        <w:t xml:space="preserve">Развитие осложнений ХЛЛ, включая синдром Рихтера, симптоматическую лимфаденопатию и органомегалию с риском развития тяжелых осложнений, нейролейкемию, специфический плеврит и хилоторакс с признаками дыхательной недостаточности, паранеопластические и аутоиммунные синдромы, другие осложнения, угрожающие жизни. </w:t>
      </w:r>
    </w:p>
    <w:p w:rsidR="00230E59" w:rsidRPr="00CC5156" w:rsidRDefault="00230E59" w:rsidP="00230E59">
      <w:pPr>
        <w:pStyle w:val="14"/>
        <w:contextualSpacing/>
      </w:pPr>
      <w:r>
        <w:t>4.</w:t>
      </w:r>
      <w:r>
        <w:tab/>
        <w:t xml:space="preserve">Развитие осложнений терапии, включая синдром лизиса опухоли, тяжелые инфузионные реакции, миелотоксический агранулоцитоз с лихорадкой и другие </w:t>
      </w:r>
      <w:r>
        <w:lastRenderedPageBreak/>
        <w:t>осложнения, угрожающие жизни.</w:t>
      </w:r>
    </w:p>
    <w:p w:rsidR="00230E59" w:rsidRPr="00A04E7F" w:rsidRDefault="00230E59" w:rsidP="00230E59">
      <w:pPr>
        <w:pStyle w:val="14"/>
        <w:spacing w:before="240"/>
        <w:contextualSpacing/>
        <w:rPr>
          <w:b/>
        </w:rPr>
      </w:pPr>
      <w:r w:rsidRPr="00A04E7F">
        <w:rPr>
          <w:b/>
        </w:rPr>
        <w:t xml:space="preserve">Показания </w:t>
      </w:r>
      <w:r>
        <w:rPr>
          <w:b/>
        </w:rPr>
        <w:t>к</w:t>
      </w:r>
      <w:r w:rsidRPr="00A04E7F">
        <w:rPr>
          <w:b/>
        </w:rPr>
        <w:t xml:space="preserve"> плановой госпитализации: </w:t>
      </w:r>
    </w:p>
    <w:p w:rsidR="00230E59" w:rsidRDefault="00230E59" w:rsidP="00230E59">
      <w:pPr>
        <w:pStyle w:val="14"/>
        <w:contextualSpacing/>
      </w:pPr>
      <w:r>
        <w:t>1.</w:t>
      </w:r>
      <w:r>
        <w:tab/>
        <w:t>Проведение терапии в случаях, требующих круглосуточного наблюдения за пациентом по причине тяжести состояния, обусловленного опухолью, или по причине риска осложнений, связанных с программой лечения или сопутствующими заболеваниями.</w:t>
      </w:r>
    </w:p>
    <w:p w:rsidR="00230E59" w:rsidRDefault="00230E59" w:rsidP="00230E59">
      <w:pPr>
        <w:pStyle w:val="14"/>
        <w:contextualSpacing/>
      </w:pPr>
      <w:r>
        <w:t>2.</w:t>
      </w:r>
      <w:r>
        <w:tab/>
        <w:t>Обследование пациента, включающее биопсию и инвазивные вмешательства, в случаях, когда оно не может быть проведено амбулаторно.</w:t>
      </w:r>
    </w:p>
    <w:p w:rsidR="00230E59" w:rsidRPr="00FF55B2" w:rsidRDefault="00230E59" w:rsidP="00230E59">
      <w:pPr>
        <w:rPr>
          <w:b/>
        </w:rPr>
      </w:pPr>
      <w:r w:rsidRPr="00FF55B2">
        <w:rPr>
          <w:b/>
        </w:rPr>
        <w:t>Показания к выписке пациента из медицинской организации:</w:t>
      </w:r>
    </w:p>
    <w:p w:rsidR="00230E59" w:rsidRDefault="00FF55B2" w:rsidP="00FF55B2">
      <w:pPr>
        <w:pStyle w:val="a"/>
        <w:numPr>
          <w:ilvl w:val="0"/>
          <w:numId w:val="35"/>
        </w:numPr>
        <w:tabs>
          <w:tab w:val="left" w:pos="1134"/>
        </w:tabs>
        <w:spacing w:before="0"/>
      </w:pPr>
      <w:r>
        <w:t>З</w:t>
      </w:r>
      <w:r w:rsidR="00230E59">
        <w:t>авершение курса лечения или одного из этапов оказания специализированной, в том числе высокотехнологичной, медицинской помощи, в условиях круглосуточного или дневного стационара при условии отсутствия осложнений лечения, требующих медикаментозной коррекции и/или медицинских вмеша</w:t>
      </w:r>
      <w:r>
        <w:t>тельств в стационарных условиях.</w:t>
      </w:r>
    </w:p>
    <w:p w:rsidR="00230E59" w:rsidRDefault="00FF55B2" w:rsidP="00FF55B2">
      <w:pPr>
        <w:pStyle w:val="a"/>
        <w:numPr>
          <w:ilvl w:val="0"/>
          <w:numId w:val="35"/>
        </w:numPr>
        <w:tabs>
          <w:tab w:val="left" w:pos="1134"/>
        </w:tabs>
        <w:spacing w:before="0"/>
      </w:pPr>
      <w:r>
        <w:t>О</w:t>
      </w:r>
      <w:r w:rsidR="00230E59">
        <w:t xml:space="preserve">тказ </w:t>
      </w:r>
      <w:r w:rsidR="008253CD">
        <w:t xml:space="preserve">пациента </w:t>
      </w:r>
      <w:r w:rsidR="00230E59">
        <w:t>или его законного представителя от специализированной, в том числе высокотехнологичной, медицинской помощи в условиях круглосуточного или дневного стационара, установленной консилиумом медицинской организации, оказывающей онкологическую помощь, при условии отсутствия осложнений основного заболевания и/или лечения, требующих медикаментозной коррекции и/или медицинских вмеша</w:t>
      </w:r>
      <w:r>
        <w:t>тельств в стационарных условиях.</w:t>
      </w:r>
    </w:p>
    <w:p w:rsidR="00FF55B2" w:rsidRDefault="00FF55B2" w:rsidP="00FF55B2">
      <w:pPr>
        <w:pStyle w:val="a"/>
        <w:numPr>
          <w:ilvl w:val="0"/>
          <w:numId w:val="35"/>
        </w:numPr>
        <w:tabs>
          <w:tab w:val="left" w:pos="1134"/>
        </w:tabs>
        <w:spacing w:before="0"/>
      </w:pPr>
      <w:r>
        <w:t>Н</w:t>
      </w:r>
      <w:r w:rsidR="00230E59">
        <w:t xml:space="preserve">еобходимость перевода </w:t>
      </w:r>
      <w:r w:rsidR="008253CD">
        <w:t xml:space="preserve">пациента </w:t>
      </w:r>
      <w:r w:rsidR="00230E59">
        <w:t>в другую медицинскую организацию по соответствующему профилю оказания медицинской помощи.</w:t>
      </w:r>
    </w:p>
    <w:p w:rsidR="00FF55B2" w:rsidRDefault="00FF55B2" w:rsidP="00FF55B2">
      <w:pPr>
        <w:pStyle w:val="a"/>
        <w:numPr>
          <w:ilvl w:val="0"/>
          <w:numId w:val="35"/>
        </w:numPr>
        <w:tabs>
          <w:tab w:val="left" w:pos="1134"/>
        </w:tabs>
        <w:spacing w:before="0"/>
      </w:pPr>
      <w:r w:rsidRPr="00FF55B2">
        <w:t>Решение врачебной комиссии об отсутствии показаний к пребыванию пациента в стационаре в связи с бесперспективностью лечения и необходимостью оказания только паллиативной помощи.</w:t>
      </w:r>
    </w:p>
    <w:p w:rsidR="00230E59" w:rsidRDefault="00230E59" w:rsidP="00303E7D">
      <w:pPr>
        <w:ind w:firstLine="709"/>
      </w:pPr>
      <w:r>
        <w:t xml:space="preserve">Заключение о целесообразности перевода </w:t>
      </w:r>
      <w:r w:rsidR="008253CD">
        <w:t xml:space="preserve">пациента </w:t>
      </w:r>
      <w:r>
        <w:t xml:space="preserve">в профильную медицинскую организацию составляется после предварительной консультации по предоставленным медицинским документам и/или предварительного осмотра </w:t>
      </w:r>
      <w:r w:rsidR="008253CD">
        <w:t xml:space="preserve">пациента </w:t>
      </w:r>
      <w:r>
        <w:t>врачами специалистами медицинской организации, в которую планируется перевод.</w:t>
      </w:r>
    </w:p>
    <w:p w:rsidR="00FD2083" w:rsidRDefault="000B3F2E" w:rsidP="000B3F2E">
      <w:pPr>
        <w:pStyle w:val="1"/>
        <w:rPr>
          <w:rFonts w:eastAsia="GalsLightC"/>
        </w:rPr>
      </w:pPr>
      <w:bookmarkStart w:id="62" w:name="_Toc24546448"/>
      <w:bookmarkStart w:id="63" w:name="_Toc520213128"/>
      <w:r>
        <w:rPr>
          <w:rFonts w:eastAsia="GalsLightC"/>
        </w:rPr>
        <w:lastRenderedPageBreak/>
        <w:t xml:space="preserve">7. </w:t>
      </w:r>
      <w:bookmarkStart w:id="64" w:name="_Toc24120271"/>
      <w:r w:rsidR="00FD2083" w:rsidRPr="00E826DF">
        <w:rPr>
          <w:rFonts w:eastAsia="GalsLightC"/>
        </w:rPr>
        <w:t>Дополнительная информация (в том числе факторы, влияющие на исход заболевания или состояния)</w:t>
      </w:r>
      <w:bookmarkEnd w:id="62"/>
      <w:bookmarkEnd w:id="64"/>
    </w:p>
    <w:p w:rsidR="00145A85" w:rsidRDefault="00145A85" w:rsidP="00145A85">
      <w:pPr>
        <w:pStyle w:val="2"/>
      </w:pPr>
      <w:bookmarkStart w:id="65" w:name="_Toc24546449"/>
      <w:r>
        <w:t>7.1. Стадирование лимфомы из малых лимфоцитов</w:t>
      </w:r>
      <w:bookmarkEnd w:id="65"/>
      <w:r>
        <w:tab/>
      </w:r>
    </w:p>
    <w:p w:rsidR="00145A85" w:rsidRPr="00B033C3" w:rsidRDefault="00145A85" w:rsidP="00145A85">
      <w:pPr>
        <w:ind w:firstLine="567"/>
        <w:rPr>
          <w:bCs/>
          <w:lang w:eastAsia="ru-RU"/>
        </w:rPr>
      </w:pPr>
      <w:r w:rsidRPr="0083297F">
        <w:rPr>
          <w:bCs/>
          <w:lang w:eastAsia="ru-RU"/>
        </w:rPr>
        <w:t xml:space="preserve">Стадирование </w:t>
      </w:r>
      <w:r>
        <w:rPr>
          <w:bCs/>
          <w:lang w:eastAsia="ru-RU"/>
        </w:rPr>
        <w:t xml:space="preserve">ЛМЛ </w:t>
      </w:r>
      <w:r w:rsidRPr="0083297F">
        <w:rPr>
          <w:bCs/>
          <w:lang w:eastAsia="ru-RU"/>
        </w:rPr>
        <w:t xml:space="preserve">осуществляется по результатам обследования в соответствии с критериями классификации </w:t>
      </w:r>
      <w:r w:rsidRPr="0083297F">
        <w:rPr>
          <w:bCs/>
          <w:lang w:val="en-US" w:eastAsia="ru-RU"/>
        </w:rPr>
        <w:t>Ann</w:t>
      </w:r>
      <w:r w:rsidRPr="0083297F">
        <w:rPr>
          <w:bCs/>
          <w:lang w:eastAsia="ru-RU"/>
        </w:rPr>
        <w:t xml:space="preserve"> </w:t>
      </w:r>
      <w:r w:rsidRPr="0083297F">
        <w:rPr>
          <w:bCs/>
          <w:lang w:val="en-US" w:eastAsia="ru-RU"/>
        </w:rPr>
        <w:t>Arbor</w:t>
      </w:r>
      <w:r w:rsidRPr="0083297F">
        <w:rPr>
          <w:bCs/>
          <w:lang w:eastAsia="ru-RU"/>
        </w:rPr>
        <w:t xml:space="preserve"> (табл. </w:t>
      </w:r>
      <w:r>
        <w:rPr>
          <w:bCs/>
          <w:lang w:eastAsia="ru-RU"/>
        </w:rPr>
        <w:t>Г1.1</w:t>
      </w:r>
      <w:r w:rsidRPr="0083297F">
        <w:rPr>
          <w:bCs/>
          <w:lang w:eastAsia="ru-RU"/>
        </w:rPr>
        <w:t>)</w:t>
      </w:r>
      <w:r w:rsidRPr="005A463A">
        <w:t xml:space="preserve"> </w:t>
      </w:r>
      <w:r w:rsidR="000B0AC3">
        <w:rPr>
          <w:bCs/>
          <w:lang w:eastAsia="ru-RU"/>
        </w:rPr>
        <w:fldChar w:fldCharType="begin" w:fldLock="1"/>
      </w:r>
      <w:r>
        <w:rPr>
          <w:bCs/>
          <w:lang w:eastAsia="ru-RU"/>
        </w:rPr>
        <w:instrText>ADDIN CSL_CITATION {"citationItems":[{"id":"ITEM-1","itemData":{"DOI":"10.3322/canjclin.55.6.368","ISSN":"0007-9235","abstract":"Non-Hodgkin Lymphomas are always treatable and frequently curable malignancies. However, choosing the most appropriate therapy requires accurate diagnosis and a careful staging evaluation. New patients with non-Hodgkin Lymphoma should have their tumors classified using the World Health Organization classification. The specific choice of therapy is dependent on a careful staging evaluation. Patients with non-Hodgkin Lymphoma are assigned an anatomic stage using the Ann Arbor system. However, patients should also be classified using the International Prognostic Index. New insights into the biology of the lymphomas in the coming years might well improve our ability to evaluate patients and choose therapy.","author":[{"dropping-particle":"","family":"Armitage","given":"J. O.","non-dropping-particle":"","parse-names":false,"suffix":""}],"container-title":"CA: A Cancer Journal for Clinicians","id":"ITEM-1","issue":"6","issued":{"date-parts":[["2005","11","1"]]},"page":"368-376","publisher":"Wiley","title":"Staging Non-Hodgkin Lymphoma","type":"article-journal","volume":"55"},"uris":["http://www.mendeley.com/documents/?uuid=45b3a54f-f97c-3777-9073-4f78aaeb0610"]}],"mendeley":{"formattedCitation":"[13]","plainTextFormattedCitation":"[13]","previouslyFormattedCitation":"[13]"},"properties":{"noteIndex":0},"schema":"https://github.com/citation-style-language/schema/raw/master/csl-citation.json"}</w:instrText>
      </w:r>
      <w:r w:rsidR="000B0AC3">
        <w:rPr>
          <w:bCs/>
          <w:lang w:eastAsia="ru-RU"/>
        </w:rPr>
        <w:fldChar w:fldCharType="separate"/>
      </w:r>
      <w:r w:rsidRPr="006D166E">
        <w:rPr>
          <w:bCs/>
          <w:noProof/>
          <w:lang w:eastAsia="ru-RU"/>
        </w:rPr>
        <w:t>[13]</w:t>
      </w:r>
      <w:r w:rsidR="000B0AC3">
        <w:rPr>
          <w:bCs/>
          <w:lang w:eastAsia="ru-RU"/>
        </w:rPr>
        <w:fldChar w:fldCharType="end"/>
      </w:r>
      <w:r w:rsidRPr="0083297F">
        <w:rPr>
          <w:bCs/>
          <w:lang w:eastAsia="ru-RU"/>
        </w:rPr>
        <w:t>.</w:t>
      </w:r>
      <w:r w:rsidRPr="0083297F">
        <w:rPr>
          <w:bCs/>
          <w:color w:val="FF0000"/>
          <w:lang w:eastAsia="ru-RU"/>
        </w:rPr>
        <w:t xml:space="preserve"> </w:t>
      </w:r>
    </w:p>
    <w:p w:rsidR="00145A85" w:rsidRPr="00015858" w:rsidRDefault="00145A85" w:rsidP="00145A85">
      <w:pPr>
        <w:rPr>
          <w:b/>
        </w:rPr>
      </w:pPr>
      <w:r w:rsidRPr="00015858">
        <w:rPr>
          <w:b/>
        </w:rPr>
        <w:t xml:space="preserve">Таблица </w:t>
      </w:r>
      <w:r>
        <w:rPr>
          <w:b/>
        </w:rPr>
        <w:t>7</w:t>
      </w:r>
      <w:r w:rsidRPr="00015858">
        <w:rPr>
          <w:b/>
        </w:rPr>
        <w:t>.1</w:t>
      </w:r>
      <w:r>
        <w:rPr>
          <w:b/>
        </w:rPr>
        <w:t xml:space="preserve">. </w:t>
      </w:r>
      <w:r w:rsidRPr="00015858">
        <w:rPr>
          <w:b/>
        </w:rPr>
        <w:t xml:space="preserve">Стадирование лимфом по </w:t>
      </w:r>
      <w:r w:rsidRPr="00015858">
        <w:rPr>
          <w:b/>
          <w:lang w:val="en-US"/>
        </w:rPr>
        <w:t>Ann</w:t>
      </w:r>
      <w:r w:rsidRPr="00015858">
        <w:rPr>
          <w:b/>
        </w:rPr>
        <w:t xml:space="preserve"> </w:t>
      </w:r>
      <w:r w:rsidRPr="00015858">
        <w:rPr>
          <w:b/>
          <w:lang w:val="en-US"/>
        </w:rPr>
        <w:t>Arbor</w:t>
      </w:r>
      <w:r w:rsidRPr="00015858">
        <w:rPr>
          <w:b/>
        </w:rPr>
        <w:t xml:space="preserve">, модификация </w:t>
      </w:r>
      <w:r w:rsidRPr="00015858">
        <w:rPr>
          <w:b/>
          <w:lang w:val="en-US"/>
        </w:rPr>
        <w:t>Cotswold</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09"/>
        <w:gridCol w:w="7797"/>
      </w:tblGrid>
      <w:tr w:rsidR="00145A85" w:rsidRPr="00535DF0" w:rsidTr="00145A85">
        <w:tc>
          <w:tcPr>
            <w:tcW w:w="1809" w:type="dxa"/>
          </w:tcPr>
          <w:p w:rsidR="00145A85" w:rsidRPr="0083297F" w:rsidRDefault="00145A85" w:rsidP="00145A85">
            <w:pPr>
              <w:spacing w:line="240" w:lineRule="auto"/>
            </w:pPr>
            <w:r w:rsidRPr="0083297F">
              <w:t xml:space="preserve">Стадия </w:t>
            </w:r>
            <w:r w:rsidRPr="0083297F">
              <w:rPr>
                <w:lang w:val="en-US"/>
              </w:rPr>
              <w:t>I</w:t>
            </w:r>
          </w:p>
        </w:tc>
        <w:tc>
          <w:tcPr>
            <w:tcW w:w="7797" w:type="dxa"/>
          </w:tcPr>
          <w:p w:rsidR="00145A85" w:rsidRPr="0083297F" w:rsidRDefault="00145A85" w:rsidP="00145A85">
            <w:pPr>
              <w:numPr>
                <w:ilvl w:val="0"/>
                <w:numId w:val="12"/>
              </w:numPr>
              <w:spacing w:line="240" w:lineRule="auto"/>
              <w:contextualSpacing/>
              <w:jc w:val="left"/>
            </w:pPr>
            <w:r w:rsidRPr="0083297F">
              <w:t>Поражение одной лимфатической зоны или структуры</w:t>
            </w:r>
            <w:r w:rsidR="000B0AC3" w:rsidRPr="0008146B">
              <w:rPr>
                <w:rStyle w:val="aff"/>
              </w:rPr>
              <w:footnoteReference w:id="2"/>
            </w:r>
          </w:p>
        </w:tc>
      </w:tr>
      <w:tr w:rsidR="00145A85" w:rsidRPr="00535DF0" w:rsidTr="00145A85">
        <w:tc>
          <w:tcPr>
            <w:tcW w:w="1809" w:type="dxa"/>
          </w:tcPr>
          <w:p w:rsidR="00145A85" w:rsidRPr="0083297F" w:rsidRDefault="00145A85" w:rsidP="00145A85">
            <w:pPr>
              <w:spacing w:line="240" w:lineRule="auto"/>
            </w:pPr>
            <w:r w:rsidRPr="0083297F">
              <w:t xml:space="preserve">Стадия </w:t>
            </w:r>
            <w:r w:rsidRPr="0083297F">
              <w:rPr>
                <w:lang w:val="en-US"/>
              </w:rPr>
              <w:t>II</w:t>
            </w:r>
            <w:r w:rsidRPr="0083297F">
              <w:t xml:space="preserve"> </w:t>
            </w:r>
          </w:p>
        </w:tc>
        <w:tc>
          <w:tcPr>
            <w:tcW w:w="7797" w:type="dxa"/>
          </w:tcPr>
          <w:p w:rsidR="00145A85" w:rsidRPr="0083297F" w:rsidRDefault="00145A85" w:rsidP="00145A85">
            <w:pPr>
              <w:numPr>
                <w:ilvl w:val="0"/>
                <w:numId w:val="13"/>
              </w:numPr>
              <w:spacing w:line="240" w:lineRule="auto"/>
              <w:contextualSpacing/>
              <w:jc w:val="left"/>
            </w:pPr>
            <w:r w:rsidRPr="0083297F">
              <w:t xml:space="preserve">Поражение </w:t>
            </w:r>
            <w:r>
              <w:t>2</w:t>
            </w:r>
            <w:r w:rsidRPr="0083297F">
              <w:t xml:space="preserve"> или более лимфатических зон по одну сторону диафрагмы</w:t>
            </w:r>
            <w:r>
              <w:t>;</w:t>
            </w:r>
          </w:p>
          <w:p w:rsidR="00145A85" w:rsidRPr="0083297F" w:rsidRDefault="00145A85" w:rsidP="00145A85">
            <w:pPr>
              <w:numPr>
                <w:ilvl w:val="0"/>
                <w:numId w:val="13"/>
              </w:numPr>
              <w:spacing w:line="240" w:lineRule="auto"/>
              <w:contextualSpacing/>
              <w:jc w:val="left"/>
            </w:pPr>
            <w:r>
              <w:t>л</w:t>
            </w:r>
            <w:r w:rsidRPr="0083297F">
              <w:t xml:space="preserve">окализованное в пределах </w:t>
            </w:r>
            <w:r>
              <w:t>1</w:t>
            </w:r>
            <w:r w:rsidRPr="0083297F">
              <w:t xml:space="preserve"> сегмента поражение </w:t>
            </w:r>
            <w:r>
              <w:br/>
              <w:t>1</w:t>
            </w:r>
            <w:r w:rsidRPr="0083297F">
              <w:t xml:space="preserve"> экстралимфатического органа или ткани и его регионарных лимфатических узлов </w:t>
            </w:r>
            <w:r>
              <w:t>с поражением</w:t>
            </w:r>
            <w:r w:rsidRPr="0083297F">
              <w:t xml:space="preserve"> или без</w:t>
            </w:r>
            <w:r>
              <w:t xml:space="preserve"> </w:t>
            </w:r>
            <w:r w:rsidRPr="0083297F">
              <w:t>поражения других лимфатических областей по ту же сторону диафрагмы</w:t>
            </w:r>
          </w:p>
        </w:tc>
      </w:tr>
      <w:tr w:rsidR="00145A85" w:rsidRPr="00535DF0" w:rsidTr="00145A85">
        <w:tc>
          <w:tcPr>
            <w:tcW w:w="1809" w:type="dxa"/>
          </w:tcPr>
          <w:p w:rsidR="00145A85" w:rsidRPr="0083297F" w:rsidRDefault="00145A85" w:rsidP="00145A85">
            <w:pPr>
              <w:spacing w:line="240" w:lineRule="auto"/>
            </w:pPr>
            <w:r w:rsidRPr="0083297F">
              <w:t xml:space="preserve">Стадия </w:t>
            </w:r>
            <w:r w:rsidRPr="0083297F">
              <w:rPr>
                <w:lang w:val="en-US"/>
              </w:rPr>
              <w:t xml:space="preserve">III </w:t>
            </w:r>
          </w:p>
        </w:tc>
        <w:tc>
          <w:tcPr>
            <w:tcW w:w="7797" w:type="dxa"/>
          </w:tcPr>
          <w:p w:rsidR="00145A85" w:rsidRPr="0083297F" w:rsidRDefault="00145A85" w:rsidP="00145A85">
            <w:pPr>
              <w:numPr>
                <w:ilvl w:val="0"/>
                <w:numId w:val="14"/>
              </w:numPr>
              <w:spacing w:line="240" w:lineRule="auto"/>
              <w:contextualSpacing/>
              <w:jc w:val="left"/>
            </w:pPr>
            <w:r w:rsidRPr="0083297F">
              <w:t>Поражение лимфатических узлов или структур по обе стороны диафрагмы</w:t>
            </w:r>
            <w:r>
              <w:t>;</w:t>
            </w:r>
          </w:p>
          <w:p w:rsidR="00145A85" w:rsidRPr="0083297F" w:rsidRDefault="00145A85" w:rsidP="00145A85">
            <w:pPr>
              <w:numPr>
                <w:ilvl w:val="0"/>
                <w:numId w:val="14"/>
              </w:numPr>
              <w:spacing w:line="240" w:lineRule="auto"/>
              <w:contextualSpacing/>
              <w:jc w:val="left"/>
            </w:pPr>
            <w:r>
              <w:t>л</w:t>
            </w:r>
            <w:r w:rsidRPr="0083297F">
              <w:t xml:space="preserve">окализованное в пределах </w:t>
            </w:r>
            <w:r>
              <w:t>1</w:t>
            </w:r>
            <w:r w:rsidRPr="0083297F">
              <w:t xml:space="preserve"> сегмента поражение </w:t>
            </w:r>
            <w:r>
              <w:br/>
              <w:t>1</w:t>
            </w:r>
            <w:r w:rsidRPr="0083297F">
              <w:t xml:space="preserve"> экстралимфатического органа или ткани и его регионарных лимфатических узлов с поражением других лимфатических областей по обе стороны диафрагмы</w:t>
            </w:r>
          </w:p>
        </w:tc>
      </w:tr>
      <w:tr w:rsidR="00145A85" w:rsidRPr="00535DF0" w:rsidTr="00145A85">
        <w:tc>
          <w:tcPr>
            <w:tcW w:w="1809" w:type="dxa"/>
          </w:tcPr>
          <w:p w:rsidR="00145A85" w:rsidRPr="0083297F" w:rsidRDefault="00145A85" w:rsidP="00145A85">
            <w:pPr>
              <w:spacing w:line="240" w:lineRule="auto"/>
            </w:pPr>
            <w:r w:rsidRPr="0083297F">
              <w:t xml:space="preserve">Стадия </w:t>
            </w:r>
            <w:r w:rsidRPr="0083297F">
              <w:rPr>
                <w:lang w:val="en-US"/>
              </w:rPr>
              <w:t>IV</w:t>
            </w:r>
          </w:p>
        </w:tc>
        <w:tc>
          <w:tcPr>
            <w:tcW w:w="7797" w:type="dxa"/>
          </w:tcPr>
          <w:p w:rsidR="00145A85" w:rsidRPr="0083297F" w:rsidRDefault="00145A85" w:rsidP="00145A85">
            <w:pPr>
              <w:numPr>
                <w:ilvl w:val="0"/>
                <w:numId w:val="14"/>
              </w:numPr>
              <w:spacing w:line="240" w:lineRule="auto"/>
              <w:contextualSpacing/>
              <w:jc w:val="left"/>
            </w:pPr>
            <w:r w:rsidRPr="0083297F">
              <w:t xml:space="preserve">Диссеминированное (многофокусное) поражение </w:t>
            </w:r>
            <w:r>
              <w:t>1</w:t>
            </w:r>
            <w:r w:rsidRPr="0083297F">
              <w:t xml:space="preserve"> или нескольких экстралимфатических органов с </w:t>
            </w:r>
            <w:r>
              <w:t xml:space="preserve">поражением </w:t>
            </w:r>
            <w:r w:rsidRPr="0083297F">
              <w:t>или без поражения лимфатических узлов</w:t>
            </w:r>
            <w:r>
              <w:t>;</w:t>
            </w:r>
          </w:p>
          <w:p w:rsidR="00145A85" w:rsidRPr="0083297F" w:rsidRDefault="00145A85" w:rsidP="00145A85">
            <w:pPr>
              <w:numPr>
                <w:ilvl w:val="0"/>
                <w:numId w:val="14"/>
              </w:numPr>
              <w:spacing w:line="240" w:lineRule="auto"/>
              <w:contextualSpacing/>
              <w:jc w:val="left"/>
            </w:pPr>
            <w:r>
              <w:t>и</w:t>
            </w:r>
            <w:r w:rsidRPr="0083297F">
              <w:t xml:space="preserve">золированное поражение экстралимфатического органа </w:t>
            </w:r>
            <w:r>
              <w:br/>
            </w:r>
            <w:r w:rsidRPr="0083297F">
              <w:t>с поражени</w:t>
            </w:r>
            <w:r>
              <w:t xml:space="preserve">ем отдаленных (не </w:t>
            </w:r>
            <w:r w:rsidRPr="0083297F">
              <w:t>регионарных) лимфатических узлов</w:t>
            </w:r>
            <w:r>
              <w:t>;</w:t>
            </w:r>
          </w:p>
          <w:p w:rsidR="00145A85" w:rsidRPr="0083297F" w:rsidRDefault="00145A85" w:rsidP="00145A85">
            <w:pPr>
              <w:numPr>
                <w:ilvl w:val="0"/>
                <w:numId w:val="14"/>
              </w:numPr>
              <w:spacing w:line="240" w:lineRule="auto"/>
              <w:contextualSpacing/>
              <w:jc w:val="left"/>
            </w:pPr>
            <w:r>
              <w:t>п</w:t>
            </w:r>
            <w:r w:rsidRPr="0083297F">
              <w:t>оражение печени и/или костного мозга</w:t>
            </w:r>
          </w:p>
        </w:tc>
      </w:tr>
      <w:tr w:rsidR="00145A85" w:rsidRPr="00535DF0" w:rsidTr="00145A85">
        <w:tc>
          <w:tcPr>
            <w:tcW w:w="9606" w:type="dxa"/>
            <w:gridSpan w:val="2"/>
          </w:tcPr>
          <w:p w:rsidR="00145A85" w:rsidRPr="0083297F" w:rsidRDefault="00145A85" w:rsidP="00145A85">
            <w:pPr>
              <w:spacing w:line="240" w:lineRule="auto"/>
            </w:pPr>
            <w:r w:rsidRPr="0083297F">
              <w:t>Для всех стадий</w:t>
            </w:r>
          </w:p>
        </w:tc>
      </w:tr>
      <w:tr w:rsidR="00145A85" w:rsidRPr="00535DF0" w:rsidTr="00145A85">
        <w:tc>
          <w:tcPr>
            <w:tcW w:w="1809" w:type="dxa"/>
          </w:tcPr>
          <w:p w:rsidR="00145A85" w:rsidRPr="0083297F" w:rsidRDefault="00145A85" w:rsidP="00145A85">
            <w:pPr>
              <w:spacing w:line="240" w:lineRule="auto"/>
            </w:pPr>
            <w:r w:rsidRPr="0083297F">
              <w:t>А</w:t>
            </w:r>
          </w:p>
        </w:tc>
        <w:tc>
          <w:tcPr>
            <w:tcW w:w="7797" w:type="dxa"/>
          </w:tcPr>
          <w:p w:rsidR="00145A85" w:rsidRPr="0083297F" w:rsidRDefault="00145A85" w:rsidP="00145A85">
            <w:pPr>
              <w:numPr>
                <w:ilvl w:val="0"/>
                <w:numId w:val="15"/>
              </w:numPr>
              <w:spacing w:line="240" w:lineRule="auto"/>
              <w:contextualSpacing/>
              <w:jc w:val="left"/>
            </w:pPr>
            <w:r w:rsidRPr="0083297F">
              <w:t>Отсутствие признаков В-стадии</w:t>
            </w:r>
          </w:p>
        </w:tc>
      </w:tr>
      <w:tr w:rsidR="00145A85" w:rsidRPr="00535DF0" w:rsidTr="00145A85">
        <w:tc>
          <w:tcPr>
            <w:tcW w:w="1809" w:type="dxa"/>
          </w:tcPr>
          <w:p w:rsidR="00145A85" w:rsidRPr="0083297F" w:rsidRDefault="00145A85" w:rsidP="00145A85">
            <w:pPr>
              <w:spacing w:line="240" w:lineRule="auto"/>
              <w:rPr>
                <w:vertAlign w:val="superscript"/>
              </w:rPr>
            </w:pPr>
            <w:r w:rsidRPr="0083297F">
              <w:t>В</w:t>
            </w:r>
          </w:p>
        </w:tc>
        <w:tc>
          <w:tcPr>
            <w:tcW w:w="7797" w:type="dxa"/>
          </w:tcPr>
          <w:p w:rsidR="00145A85" w:rsidRPr="0083297F" w:rsidRDefault="00145A85" w:rsidP="00145A85">
            <w:pPr>
              <w:spacing w:line="240" w:lineRule="auto"/>
            </w:pPr>
            <w:r w:rsidRPr="0083297F">
              <w:t>Один или более из следующих симптомов:</w:t>
            </w:r>
          </w:p>
          <w:p w:rsidR="00145A85" w:rsidRPr="0083297F" w:rsidRDefault="00145A85" w:rsidP="00145A85">
            <w:pPr>
              <w:numPr>
                <w:ilvl w:val="0"/>
                <w:numId w:val="15"/>
              </w:numPr>
              <w:spacing w:line="240" w:lineRule="auto"/>
              <w:contextualSpacing/>
              <w:jc w:val="left"/>
            </w:pPr>
            <w:r>
              <w:t xml:space="preserve">температура тела </w:t>
            </w:r>
            <w:r w:rsidRPr="0083297F">
              <w:t xml:space="preserve">выше 38°С не менее </w:t>
            </w:r>
            <w:r>
              <w:t>3</w:t>
            </w:r>
            <w:r w:rsidRPr="0083297F">
              <w:t xml:space="preserve"> дней подряд без признаков воспаления</w:t>
            </w:r>
            <w:r>
              <w:t>;</w:t>
            </w:r>
          </w:p>
          <w:p w:rsidR="00145A85" w:rsidRPr="0083297F" w:rsidRDefault="00145A85" w:rsidP="00145A85">
            <w:pPr>
              <w:numPr>
                <w:ilvl w:val="0"/>
                <w:numId w:val="15"/>
              </w:numPr>
              <w:spacing w:line="240" w:lineRule="auto"/>
              <w:contextualSpacing/>
              <w:jc w:val="left"/>
            </w:pPr>
            <w:r>
              <w:t>н</w:t>
            </w:r>
            <w:r w:rsidRPr="0083297F">
              <w:t>очные профузные поты</w:t>
            </w:r>
            <w:r>
              <w:t>;</w:t>
            </w:r>
          </w:p>
          <w:p w:rsidR="00145A85" w:rsidRPr="0083297F" w:rsidRDefault="00145A85" w:rsidP="00145A85">
            <w:pPr>
              <w:numPr>
                <w:ilvl w:val="0"/>
                <w:numId w:val="15"/>
              </w:numPr>
              <w:spacing w:line="240" w:lineRule="auto"/>
              <w:contextualSpacing/>
              <w:jc w:val="left"/>
            </w:pPr>
            <w:r>
              <w:t>п</w:t>
            </w:r>
            <w:r w:rsidRPr="0083297F">
              <w:t>охудание на 10</w:t>
            </w:r>
            <w:r>
              <w:t xml:space="preserve"> %</w:t>
            </w:r>
            <w:r w:rsidRPr="0083297F">
              <w:t xml:space="preserve"> массы тела за последние 6 мес</w:t>
            </w:r>
            <w:r>
              <w:t>.</w:t>
            </w:r>
          </w:p>
        </w:tc>
      </w:tr>
      <w:tr w:rsidR="00145A85" w:rsidRPr="00535DF0" w:rsidTr="00145A85">
        <w:tc>
          <w:tcPr>
            <w:tcW w:w="1809" w:type="dxa"/>
          </w:tcPr>
          <w:p w:rsidR="00145A85" w:rsidRPr="0083297F" w:rsidRDefault="00145A85" w:rsidP="00145A85">
            <w:pPr>
              <w:spacing w:line="240" w:lineRule="auto"/>
              <w:rPr>
                <w:lang w:val="en-US"/>
              </w:rPr>
            </w:pPr>
            <w:r w:rsidRPr="0083297F">
              <w:rPr>
                <w:lang w:val="en-US"/>
              </w:rPr>
              <w:t>E</w:t>
            </w:r>
          </w:p>
        </w:tc>
        <w:tc>
          <w:tcPr>
            <w:tcW w:w="7797" w:type="dxa"/>
          </w:tcPr>
          <w:p w:rsidR="00145A85" w:rsidRPr="0083297F" w:rsidRDefault="00145A85" w:rsidP="00145A85">
            <w:pPr>
              <w:spacing w:line="240" w:lineRule="auto"/>
              <w:contextualSpacing/>
              <w:jc w:val="left"/>
            </w:pPr>
            <w:r w:rsidRPr="0083297F">
              <w:t xml:space="preserve">Локализованное экстранодальное поражение (при </w:t>
            </w:r>
            <w:r w:rsidRPr="0083297F">
              <w:rPr>
                <w:lang w:val="en-US"/>
              </w:rPr>
              <w:t>I</w:t>
            </w:r>
            <w:r>
              <w:t>–</w:t>
            </w:r>
            <w:r w:rsidRPr="0083297F">
              <w:rPr>
                <w:lang w:val="en-US"/>
              </w:rPr>
              <w:t>II</w:t>
            </w:r>
            <w:r w:rsidRPr="0083297F">
              <w:t xml:space="preserve"> стадиях):</w:t>
            </w:r>
          </w:p>
          <w:p w:rsidR="00145A85" w:rsidRPr="0083297F" w:rsidRDefault="00145A85" w:rsidP="00145A85">
            <w:pPr>
              <w:pStyle w:val="a"/>
              <w:numPr>
                <w:ilvl w:val="0"/>
                <w:numId w:val="16"/>
              </w:numPr>
              <w:spacing w:before="0" w:line="240" w:lineRule="auto"/>
            </w:pPr>
            <w:r>
              <w:t>л</w:t>
            </w:r>
            <w:r w:rsidRPr="0083297F">
              <w:t xml:space="preserve">окализованное поражение </w:t>
            </w:r>
            <w:r>
              <w:t>1</w:t>
            </w:r>
            <w:r w:rsidRPr="0083297F">
              <w:t xml:space="preserve"> экстралимфатического органа или ткани в пределах </w:t>
            </w:r>
            <w:r>
              <w:t>1</w:t>
            </w:r>
            <w:r w:rsidRPr="0083297F">
              <w:t xml:space="preserve"> сегмента бе</w:t>
            </w:r>
            <w:r>
              <w:t>з поражения лимфатических узлов;</w:t>
            </w:r>
          </w:p>
          <w:p w:rsidR="00145A85" w:rsidRPr="0083297F" w:rsidRDefault="00145A85" w:rsidP="00145A85">
            <w:pPr>
              <w:pStyle w:val="a"/>
              <w:numPr>
                <w:ilvl w:val="0"/>
                <w:numId w:val="16"/>
              </w:numPr>
              <w:spacing w:before="0" w:line="240" w:lineRule="auto"/>
            </w:pPr>
            <w:r>
              <w:t>с</w:t>
            </w:r>
            <w:r w:rsidRPr="0083297F">
              <w:t xml:space="preserve">тадия </w:t>
            </w:r>
            <w:r w:rsidRPr="0083297F">
              <w:rPr>
                <w:lang w:val="en-US"/>
              </w:rPr>
              <w:t>I</w:t>
            </w:r>
            <w:r w:rsidRPr="0083297F">
              <w:t xml:space="preserve"> или </w:t>
            </w:r>
            <w:r w:rsidRPr="0083297F">
              <w:rPr>
                <w:lang w:val="en-US"/>
              </w:rPr>
              <w:t>II</w:t>
            </w:r>
            <w:r w:rsidRPr="0083297F">
              <w:t xml:space="preserve"> с ограниченным экстранодальным вовлечением прилежащего органа или ткани</w:t>
            </w:r>
            <w:r>
              <w:t xml:space="preserve"> </w:t>
            </w:r>
          </w:p>
        </w:tc>
      </w:tr>
    </w:tbl>
    <w:p w:rsidR="00145A85" w:rsidRDefault="00145A85" w:rsidP="00145A85">
      <w:pPr>
        <w:spacing w:after="160" w:line="259" w:lineRule="auto"/>
        <w:jc w:val="left"/>
      </w:pPr>
      <w:r>
        <w:br w:type="page"/>
      </w:r>
    </w:p>
    <w:p w:rsidR="00145A85" w:rsidRDefault="000B3F2E" w:rsidP="00145A85">
      <w:pPr>
        <w:pStyle w:val="2"/>
      </w:pPr>
      <w:bookmarkStart w:id="66" w:name="_Toc24546450"/>
      <w:r>
        <w:lastRenderedPageBreak/>
        <w:t>7.2</w:t>
      </w:r>
      <w:r w:rsidR="00145A85">
        <w:t>. Общая выживаемость пациентов в группах по МПИ</w:t>
      </w:r>
      <w:bookmarkEnd w:id="66"/>
    </w:p>
    <w:p w:rsidR="00145A85" w:rsidRDefault="00145A85" w:rsidP="00145A85">
      <w:pPr>
        <w:ind w:firstLine="709"/>
        <w:contextualSpacing/>
        <w:rPr>
          <w:b/>
        </w:rPr>
      </w:pPr>
    </w:p>
    <w:p w:rsidR="00145A85" w:rsidRPr="00B93B9E" w:rsidRDefault="00145A85" w:rsidP="00145A85">
      <w:pPr>
        <w:ind w:firstLine="709"/>
        <w:contextualSpacing/>
        <w:rPr>
          <w:b/>
        </w:rPr>
      </w:pPr>
      <w:r w:rsidRPr="00B93B9E">
        <w:rPr>
          <w:b/>
        </w:rPr>
        <w:t xml:space="preserve">Таблица </w:t>
      </w:r>
      <w:r w:rsidR="000B3F2E">
        <w:rPr>
          <w:b/>
        </w:rPr>
        <w:t>7.2</w:t>
      </w:r>
      <w:r w:rsidRPr="00B93B9E">
        <w:rPr>
          <w:b/>
        </w:rPr>
        <w:t xml:space="preserve">. Общая выживаемость </w:t>
      </w:r>
      <w:r>
        <w:rPr>
          <w:b/>
        </w:rPr>
        <w:t>пациентов</w:t>
      </w:r>
      <w:r w:rsidRPr="00B93B9E">
        <w:rPr>
          <w:b/>
        </w:rPr>
        <w:t xml:space="preserve"> в группах по МПИ</w:t>
      </w:r>
    </w:p>
    <w:tbl>
      <w:tblPr>
        <w:tblW w:w="73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2129"/>
        <w:gridCol w:w="1417"/>
        <w:gridCol w:w="2127"/>
        <w:gridCol w:w="1701"/>
      </w:tblGrid>
      <w:tr w:rsidR="00145A85" w:rsidRPr="00015858" w:rsidTr="00145A85">
        <w:trPr>
          <w:trHeight w:val="359"/>
          <w:jc w:val="center"/>
        </w:trPr>
        <w:tc>
          <w:tcPr>
            <w:tcW w:w="212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rsidR="00145A85" w:rsidRPr="00015858" w:rsidRDefault="00145A85" w:rsidP="00145A85">
            <w:pPr>
              <w:contextualSpacing/>
              <w:jc w:val="center"/>
              <w:rPr>
                <w:b/>
              </w:rPr>
            </w:pPr>
            <w:r w:rsidRPr="00015858">
              <w:rPr>
                <w:rFonts w:eastAsia="MS PGothic"/>
                <w:b/>
                <w:kern w:val="24"/>
              </w:rPr>
              <w:t>Группа риска</w:t>
            </w:r>
          </w:p>
        </w:tc>
        <w:tc>
          <w:tcPr>
            <w:tcW w:w="141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rsidR="00145A85" w:rsidRPr="00015858" w:rsidRDefault="00145A85" w:rsidP="00145A85">
            <w:pPr>
              <w:contextualSpacing/>
              <w:jc w:val="center"/>
              <w:rPr>
                <w:b/>
              </w:rPr>
            </w:pPr>
            <w:r w:rsidRPr="00015858">
              <w:rPr>
                <w:rFonts w:eastAsia="MS PGothic"/>
                <w:b/>
                <w:kern w:val="24"/>
              </w:rPr>
              <w:t>Балл</w:t>
            </w:r>
          </w:p>
        </w:tc>
        <w:tc>
          <w:tcPr>
            <w:tcW w:w="212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rsidR="00145A85" w:rsidRPr="00015858" w:rsidRDefault="00145A85" w:rsidP="00145A85">
            <w:pPr>
              <w:contextualSpacing/>
              <w:jc w:val="center"/>
              <w:rPr>
                <w:b/>
              </w:rPr>
            </w:pPr>
            <w:r>
              <w:rPr>
                <w:rFonts w:eastAsia="MS PGothic"/>
                <w:b/>
                <w:kern w:val="24"/>
              </w:rPr>
              <w:t>Число</w:t>
            </w:r>
            <w:r w:rsidRPr="00015858">
              <w:rPr>
                <w:rFonts w:eastAsia="MS PGothic"/>
                <w:b/>
                <w:kern w:val="24"/>
              </w:rPr>
              <w:t xml:space="preserve"> </w:t>
            </w:r>
            <w:r>
              <w:rPr>
                <w:rFonts w:eastAsia="MS PGothic"/>
                <w:b/>
                <w:kern w:val="24"/>
              </w:rPr>
              <w:t>пациентов, абс. (%)</w:t>
            </w:r>
          </w:p>
        </w:tc>
        <w:tc>
          <w:tcPr>
            <w:tcW w:w="1701"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rsidR="00145A85" w:rsidRPr="00015858" w:rsidRDefault="00145A85" w:rsidP="00145A85">
            <w:pPr>
              <w:contextualSpacing/>
              <w:jc w:val="center"/>
              <w:rPr>
                <w:b/>
              </w:rPr>
            </w:pPr>
            <w:r w:rsidRPr="00015858">
              <w:rPr>
                <w:rFonts w:eastAsia="MS PGothic"/>
                <w:b/>
                <w:kern w:val="24"/>
              </w:rPr>
              <w:t>5-летняя ОВ</w:t>
            </w:r>
            <w:r>
              <w:rPr>
                <w:rFonts w:eastAsia="MS PGothic"/>
                <w:b/>
                <w:kern w:val="24"/>
              </w:rPr>
              <w:t>, %</w:t>
            </w:r>
          </w:p>
        </w:tc>
      </w:tr>
      <w:tr w:rsidR="00145A85" w:rsidRPr="005B4606" w:rsidTr="00145A85">
        <w:trPr>
          <w:trHeight w:val="186"/>
          <w:jc w:val="center"/>
        </w:trPr>
        <w:tc>
          <w:tcPr>
            <w:tcW w:w="212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rsidR="00145A85" w:rsidRPr="00AB6521" w:rsidRDefault="00145A85" w:rsidP="00145A85">
            <w:pPr>
              <w:contextualSpacing/>
            </w:pPr>
            <w:r w:rsidRPr="00AB6521">
              <w:rPr>
                <w:rFonts w:eastAsia="MS PGothic"/>
                <w:kern w:val="24"/>
              </w:rPr>
              <w:t>Низкая</w:t>
            </w:r>
          </w:p>
        </w:tc>
        <w:tc>
          <w:tcPr>
            <w:tcW w:w="141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rsidR="00145A85" w:rsidRPr="00AB6521" w:rsidRDefault="00145A85" w:rsidP="00145A85">
            <w:pPr>
              <w:contextualSpacing/>
              <w:jc w:val="center"/>
            </w:pPr>
            <w:r w:rsidRPr="00AB6521">
              <w:rPr>
                <w:rFonts w:eastAsia="MS PGothic"/>
                <w:kern w:val="24"/>
              </w:rPr>
              <w:t>0–1</w:t>
            </w:r>
          </w:p>
        </w:tc>
        <w:tc>
          <w:tcPr>
            <w:tcW w:w="212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rsidR="00145A85" w:rsidRPr="00AB6521" w:rsidRDefault="00145A85" w:rsidP="00145A85">
            <w:pPr>
              <w:contextualSpacing/>
              <w:jc w:val="center"/>
            </w:pPr>
            <w:r w:rsidRPr="00AB6521">
              <w:rPr>
                <w:rFonts w:eastAsia="MS PGothic"/>
                <w:kern w:val="24"/>
              </w:rPr>
              <w:t>340 (29)</w:t>
            </w:r>
          </w:p>
        </w:tc>
        <w:tc>
          <w:tcPr>
            <w:tcW w:w="1701"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rsidR="00145A85" w:rsidRPr="00AB6521" w:rsidRDefault="00145A85" w:rsidP="00145A85">
            <w:pPr>
              <w:contextualSpacing/>
              <w:jc w:val="center"/>
            </w:pPr>
            <w:r w:rsidRPr="00AB6521">
              <w:rPr>
                <w:rFonts w:eastAsia="MS PGothic"/>
                <w:kern w:val="24"/>
              </w:rPr>
              <w:t>93,2</w:t>
            </w:r>
          </w:p>
        </w:tc>
      </w:tr>
      <w:tr w:rsidR="00145A85" w:rsidRPr="005B4606" w:rsidTr="00145A85">
        <w:trPr>
          <w:trHeight w:val="282"/>
          <w:jc w:val="center"/>
        </w:trPr>
        <w:tc>
          <w:tcPr>
            <w:tcW w:w="212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rsidR="00145A85" w:rsidRPr="00AB6521" w:rsidRDefault="00145A85" w:rsidP="00145A85">
            <w:pPr>
              <w:contextualSpacing/>
            </w:pPr>
            <w:r w:rsidRPr="00AB6521">
              <w:rPr>
                <w:rFonts w:eastAsia="MS PGothic"/>
                <w:kern w:val="24"/>
              </w:rPr>
              <w:t>Промежуточная</w:t>
            </w:r>
          </w:p>
        </w:tc>
        <w:tc>
          <w:tcPr>
            <w:tcW w:w="141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rsidR="00145A85" w:rsidRPr="00AB6521" w:rsidRDefault="00145A85" w:rsidP="00145A85">
            <w:pPr>
              <w:contextualSpacing/>
              <w:jc w:val="center"/>
            </w:pPr>
            <w:r w:rsidRPr="00AB6521">
              <w:rPr>
                <w:rFonts w:eastAsia="MS PGothic"/>
                <w:kern w:val="24"/>
              </w:rPr>
              <w:t>2–3</w:t>
            </w:r>
          </w:p>
        </w:tc>
        <w:tc>
          <w:tcPr>
            <w:tcW w:w="212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rsidR="00145A85" w:rsidRPr="00AB6521" w:rsidRDefault="00145A85" w:rsidP="00145A85">
            <w:pPr>
              <w:contextualSpacing/>
              <w:jc w:val="center"/>
            </w:pPr>
            <w:r w:rsidRPr="00AB6521">
              <w:rPr>
                <w:rFonts w:eastAsia="MS PGothic"/>
                <w:kern w:val="24"/>
              </w:rPr>
              <w:t>464 (39)</w:t>
            </w:r>
          </w:p>
        </w:tc>
        <w:tc>
          <w:tcPr>
            <w:tcW w:w="1701"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rsidR="00145A85" w:rsidRPr="00AB6521" w:rsidRDefault="00145A85" w:rsidP="00145A85">
            <w:pPr>
              <w:contextualSpacing/>
              <w:jc w:val="center"/>
            </w:pPr>
            <w:r w:rsidRPr="00AB6521">
              <w:rPr>
                <w:rFonts w:eastAsia="MS PGothic"/>
                <w:kern w:val="24"/>
              </w:rPr>
              <w:t>79,4</w:t>
            </w:r>
          </w:p>
        </w:tc>
      </w:tr>
      <w:tr w:rsidR="00145A85" w:rsidRPr="005B4606" w:rsidTr="00145A85">
        <w:trPr>
          <w:trHeight w:val="249"/>
          <w:jc w:val="center"/>
        </w:trPr>
        <w:tc>
          <w:tcPr>
            <w:tcW w:w="212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rsidR="00145A85" w:rsidRPr="00AB6521" w:rsidRDefault="00145A85" w:rsidP="00145A85">
            <w:pPr>
              <w:contextualSpacing/>
            </w:pPr>
            <w:r w:rsidRPr="00AB6521">
              <w:rPr>
                <w:rFonts w:eastAsia="MS PGothic"/>
                <w:kern w:val="24"/>
              </w:rPr>
              <w:t>Высокая</w:t>
            </w:r>
          </w:p>
        </w:tc>
        <w:tc>
          <w:tcPr>
            <w:tcW w:w="141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rsidR="00145A85" w:rsidRPr="00AB6521" w:rsidRDefault="00145A85" w:rsidP="00145A85">
            <w:pPr>
              <w:contextualSpacing/>
              <w:jc w:val="center"/>
            </w:pPr>
            <w:r w:rsidRPr="00AB6521">
              <w:rPr>
                <w:rFonts w:eastAsia="MS PGothic"/>
                <w:kern w:val="24"/>
              </w:rPr>
              <w:t>4–6</w:t>
            </w:r>
          </w:p>
        </w:tc>
        <w:tc>
          <w:tcPr>
            <w:tcW w:w="212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rsidR="00145A85" w:rsidRPr="00AB6521" w:rsidRDefault="00145A85" w:rsidP="00145A85">
            <w:pPr>
              <w:contextualSpacing/>
              <w:jc w:val="center"/>
            </w:pPr>
            <w:r w:rsidRPr="00AB6521">
              <w:rPr>
                <w:rFonts w:eastAsia="MS PGothic"/>
                <w:kern w:val="24"/>
              </w:rPr>
              <w:t>326 (27)</w:t>
            </w:r>
          </w:p>
        </w:tc>
        <w:tc>
          <w:tcPr>
            <w:tcW w:w="1701"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rsidR="00145A85" w:rsidRPr="00AB6521" w:rsidRDefault="00145A85" w:rsidP="00145A85">
            <w:pPr>
              <w:contextualSpacing/>
              <w:jc w:val="center"/>
            </w:pPr>
            <w:r w:rsidRPr="00AB6521">
              <w:rPr>
                <w:rFonts w:eastAsia="MS PGothic"/>
                <w:kern w:val="24"/>
              </w:rPr>
              <w:t>63,6</w:t>
            </w:r>
          </w:p>
        </w:tc>
      </w:tr>
      <w:tr w:rsidR="00145A85" w:rsidRPr="005B4606" w:rsidTr="00145A85">
        <w:trPr>
          <w:trHeight w:val="204"/>
          <w:jc w:val="center"/>
        </w:trPr>
        <w:tc>
          <w:tcPr>
            <w:tcW w:w="2129"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rsidR="00145A85" w:rsidRPr="00AB6521" w:rsidRDefault="00145A85" w:rsidP="00145A85">
            <w:pPr>
              <w:contextualSpacing/>
            </w:pPr>
            <w:r w:rsidRPr="00AB6521">
              <w:rPr>
                <w:rFonts w:eastAsia="MS PGothic"/>
                <w:kern w:val="24"/>
              </w:rPr>
              <w:t>Очень высокая</w:t>
            </w:r>
          </w:p>
        </w:tc>
        <w:tc>
          <w:tcPr>
            <w:tcW w:w="141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rsidR="00145A85" w:rsidRPr="00AB6521" w:rsidRDefault="00145A85" w:rsidP="00145A85">
            <w:pPr>
              <w:contextualSpacing/>
              <w:jc w:val="center"/>
            </w:pPr>
            <w:r w:rsidRPr="00AB6521">
              <w:rPr>
                <w:rFonts w:eastAsia="MS PGothic"/>
                <w:kern w:val="24"/>
              </w:rPr>
              <w:t>7–10</w:t>
            </w:r>
          </w:p>
        </w:tc>
        <w:tc>
          <w:tcPr>
            <w:tcW w:w="2127"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rsidR="00145A85" w:rsidRPr="00AB6521" w:rsidRDefault="00145A85" w:rsidP="00145A85">
            <w:pPr>
              <w:contextualSpacing/>
              <w:jc w:val="center"/>
            </w:pPr>
            <w:r w:rsidRPr="00AB6521">
              <w:rPr>
                <w:rFonts w:eastAsia="MS PGothic"/>
                <w:kern w:val="24"/>
              </w:rPr>
              <w:t>62 (5)</w:t>
            </w:r>
          </w:p>
        </w:tc>
        <w:tc>
          <w:tcPr>
            <w:tcW w:w="1701" w:type="dxa"/>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rsidR="00145A85" w:rsidRPr="00AB6521" w:rsidRDefault="00145A85" w:rsidP="00145A85">
            <w:pPr>
              <w:contextualSpacing/>
              <w:jc w:val="center"/>
            </w:pPr>
            <w:r w:rsidRPr="00AB6521">
              <w:rPr>
                <w:rFonts w:eastAsia="MS PGothic"/>
                <w:kern w:val="24"/>
              </w:rPr>
              <w:t>23,3</w:t>
            </w:r>
          </w:p>
        </w:tc>
      </w:tr>
    </w:tbl>
    <w:p w:rsidR="000B3F2E" w:rsidRDefault="000B3F2E" w:rsidP="000B3F2E">
      <w:pPr>
        <w:pStyle w:val="2"/>
      </w:pPr>
      <w:bookmarkStart w:id="67" w:name="_Toc24546451"/>
      <w:r>
        <w:t>7.3.</w:t>
      </w:r>
      <w:r w:rsidRPr="00437AD9">
        <w:t xml:space="preserve"> Оценка ответа на лечение при ХЛЛ</w:t>
      </w:r>
      <w:bookmarkEnd w:id="67"/>
    </w:p>
    <w:p w:rsidR="000B3F2E" w:rsidRDefault="000B3F2E" w:rsidP="000B3F2E">
      <w:pPr>
        <w:ind w:firstLine="709"/>
        <w:contextualSpacing/>
      </w:pPr>
      <w:r>
        <w:t>Оценка ответа на лечение проводится в соответствии с обновленными критериями, предложенными Международной рабочей группой по ХЛЛ (IWCLL) в 2018 г. (табл. Г</w:t>
      </w:r>
      <w:r w:rsidRPr="00B6054C">
        <w:t>4</w:t>
      </w:r>
      <w:r>
        <w:t xml:space="preserve">.1) </w:t>
      </w:r>
      <w:r w:rsidR="000B0AC3">
        <w:fldChar w:fldCharType="begin" w:fldLock="1"/>
      </w:r>
      <w:r>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mendeley":{"formattedCitation":"[12]","plainTextFormattedCitation":"[12]","previouslyFormattedCitation":"[12]"},"properties":{"noteIndex":0},"schema":"https://github.com/citation-style-language/schema/raw/master/csl-citation.json"}</w:instrText>
      </w:r>
      <w:r w:rsidR="000B0AC3">
        <w:fldChar w:fldCharType="separate"/>
      </w:r>
      <w:r w:rsidRPr="00DE7500">
        <w:rPr>
          <w:noProof/>
        </w:rPr>
        <w:t>[12]</w:t>
      </w:r>
      <w:r w:rsidR="000B0AC3">
        <w:fldChar w:fldCharType="end"/>
      </w:r>
      <w:r>
        <w:t>.</w:t>
      </w:r>
    </w:p>
    <w:p w:rsidR="000B3F2E" w:rsidRPr="006B3E67" w:rsidRDefault="000B3F2E" w:rsidP="000B3F2E">
      <w:pPr>
        <w:pStyle w:val="11"/>
        <w:spacing w:beforeAutospacing="0" w:afterAutospacing="0"/>
        <w:contextualSpacing/>
      </w:pPr>
      <w:r w:rsidRPr="006B3E67">
        <w:rPr>
          <w:rStyle w:val="aa"/>
        </w:rPr>
        <w:t xml:space="preserve">Таблица </w:t>
      </w:r>
      <w:r>
        <w:rPr>
          <w:rStyle w:val="aa"/>
        </w:rPr>
        <w:t>7.3</w:t>
      </w:r>
      <w:r w:rsidRPr="006B3E67">
        <w:rPr>
          <w:rStyle w:val="aa"/>
        </w:rPr>
        <w:t>. Оценка ответа на лечение при хроническом лимфоцитарном лейкозе</w:t>
      </w:r>
    </w:p>
    <w:tbl>
      <w:tblPr>
        <w:tblW w:w="957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05"/>
        <w:gridCol w:w="2454"/>
        <w:gridCol w:w="2389"/>
        <w:gridCol w:w="2325"/>
      </w:tblGrid>
      <w:tr w:rsidR="000B3F2E" w:rsidRPr="006B3E67" w:rsidTr="00804814">
        <w:trPr>
          <w:trHeight w:val="20"/>
          <w:jc w:val="center"/>
        </w:trPr>
        <w:tc>
          <w:tcPr>
            <w:tcW w:w="2405" w:type="dxa"/>
          </w:tcPr>
          <w:p w:rsidR="000B3F2E" w:rsidRPr="006B3E67" w:rsidRDefault="000B3F2E" w:rsidP="00804814">
            <w:pPr>
              <w:spacing w:before="60" w:after="60" w:line="240" w:lineRule="auto"/>
              <w:ind w:left="57" w:right="57"/>
              <w:jc w:val="center"/>
              <w:rPr>
                <w:b/>
                <w:szCs w:val="24"/>
              </w:rPr>
            </w:pPr>
            <w:r w:rsidRPr="006B3E67">
              <w:rPr>
                <w:b/>
                <w:szCs w:val="24"/>
              </w:rPr>
              <w:t>Показатель</w:t>
            </w:r>
          </w:p>
        </w:tc>
        <w:tc>
          <w:tcPr>
            <w:tcW w:w="2454" w:type="dxa"/>
          </w:tcPr>
          <w:p w:rsidR="000B3F2E" w:rsidRPr="006B3E67" w:rsidRDefault="000B3F2E" w:rsidP="00804814">
            <w:pPr>
              <w:pStyle w:val="TableParagraph"/>
              <w:spacing w:before="60" w:after="60"/>
              <w:ind w:left="57" w:right="57"/>
              <w:jc w:val="center"/>
              <w:rPr>
                <w:rFonts w:ascii="Times New Roman" w:hAnsi="Times New Roman" w:cs="Times New Roman"/>
                <w:b/>
                <w:sz w:val="24"/>
                <w:szCs w:val="24"/>
                <w:lang w:val="ru-RU"/>
              </w:rPr>
            </w:pPr>
            <w:r w:rsidRPr="006B3E67">
              <w:rPr>
                <w:rFonts w:ascii="Times New Roman" w:hAnsi="Times New Roman" w:cs="Times New Roman"/>
                <w:b/>
                <w:sz w:val="24"/>
                <w:szCs w:val="24"/>
                <w:lang w:val="ru-RU"/>
              </w:rPr>
              <w:t>Полная ремиссия</w:t>
            </w:r>
          </w:p>
        </w:tc>
        <w:tc>
          <w:tcPr>
            <w:tcW w:w="2389" w:type="dxa"/>
          </w:tcPr>
          <w:p w:rsidR="000B3F2E" w:rsidRPr="006B3E67" w:rsidRDefault="000B3F2E" w:rsidP="00804814">
            <w:pPr>
              <w:pStyle w:val="TableParagraph"/>
              <w:spacing w:before="60" w:after="60"/>
              <w:ind w:left="57" w:right="57"/>
              <w:jc w:val="center"/>
              <w:rPr>
                <w:rFonts w:ascii="Times New Roman" w:hAnsi="Times New Roman" w:cs="Times New Roman"/>
                <w:b/>
                <w:sz w:val="24"/>
                <w:szCs w:val="24"/>
                <w:lang w:val="ru-RU"/>
              </w:rPr>
            </w:pPr>
            <w:r w:rsidRPr="006B3E67">
              <w:rPr>
                <w:rFonts w:ascii="Times New Roman" w:hAnsi="Times New Roman" w:cs="Times New Roman"/>
                <w:b/>
                <w:sz w:val="24"/>
                <w:szCs w:val="24"/>
                <w:lang w:val="ru-RU"/>
              </w:rPr>
              <w:t>Частичная ремиссия</w:t>
            </w:r>
          </w:p>
        </w:tc>
        <w:tc>
          <w:tcPr>
            <w:tcW w:w="2321" w:type="dxa"/>
          </w:tcPr>
          <w:p w:rsidR="000B3F2E" w:rsidRPr="006B3E67" w:rsidRDefault="000B3F2E" w:rsidP="00804814">
            <w:pPr>
              <w:pStyle w:val="TableParagraph"/>
              <w:spacing w:before="60" w:after="60"/>
              <w:ind w:left="57" w:right="57"/>
              <w:jc w:val="center"/>
              <w:rPr>
                <w:rFonts w:ascii="Times New Roman" w:hAnsi="Times New Roman" w:cs="Times New Roman"/>
                <w:b/>
                <w:sz w:val="24"/>
                <w:szCs w:val="24"/>
              </w:rPr>
            </w:pPr>
            <w:r w:rsidRPr="006B3E67">
              <w:rPr>
                <w:rFonts w:ascii="Times New Roman" w:hAnsi="Times New Roman" w:cs="Times New Roman"/>
                <w:b/>
                <w:sz w:val="24"/>
                <w:szCs w:val="24"/>
                <w:lang w:val="ru-RU"/>
              </w:rPr>
              <w:t>Прогрессия</w:t>
            </w:r>
          </w:p>
        </w:tc>
      </w:tr>
      <w:tr w:rsidR="000B3F2E" w:rsidRPr="005B4606" w:rsidTr="00804814">
        <w:trPr>
          <w:trHeight w:val="20"/>
          <w:jc w:val="center"/>
        </w:trPr>
        <w:tc>
          <w:tcPr>
            <w:tcW w:w="9573" w:type="dxa"/>
            <w:gridSpan w:val="4"/>
          </w:tcPr>
          <w:p w:rsidR="000B3F2E" w:rsidRPr="00B0145E" w:rsidRDefault="000B3F2E" w:rsidP="00804814">
            <w:pPr>
              <w:pStyle w:val="TableParagraph"/>
              <w:spacing w:before="60" w:after="60"/>
              <w:ind w:left="57" w:right="57"/>
              <w:rPr>
                <w:rFonts w:ascii="Times New Roman" w:hAnsi="Times New Roman" w:cs="Times New Roman"/>
                <w:sz w:val="24"/>
                <w:szCs w:val="24"/>
                <w:lang w:val="ru-RU"/>
              </w:rPr>
            </w:pPr>
            <w:r w:rsidRPr="00B0145E">
              <w:rPr>
                <w:rFonts w:ascii="Times New Roman" w:hAnsi="Times New Roman" w:cs="Times New Roman"/>
                <w:sz w:val="24"/>
                <w:szCs w:val="24"/>
                <w:lang w:val="ru-RU"/>
              </w:rPr>
              <w:t>А. Параметры, характеризующие массу опухоли</w:t>
            </w:r>
          </w:p>
        </w:tc>
      </w:tr>
      <w:tr w:rsidR="000B3F2E" w:rsidRPr="005B4606" w:rsidTr="00804814">
        <w:trPr>
          <w:trHeight w:val="20"/>
          <w:jc w:val="center"/>
        </w:trPr>
        <w:tc>
          <w:tcPr>
            <w:tcW w:w="2405" w:type="dxa"/>
          </w:tcPr>
          <w:p w:rsidR="000B3F2E" w:rsidRPr="0072780B" w:rsidRDefault="000B3F2E" w:rsidP="00804814">
            <w:pPr>
              <w:pStyle w:val="TableParagraph"/>
              <w:spacing w:before="60" w:after="60"/>
              <w:ind w:left="57" w:right="57"/>
              <w:rPr>
                <w:rFonts w:ascii="Times New Roman" w:hAnsi="Times New Roman" w:cs="Times New Roman"/>
                <w:sz w:val="24"/>
                <w:szCs w:val="24"/>
                <w:lang w:val="ru-RU"/>
              </w:rPr>
            </w:pPr>
            <w:r w:rsidRPr="0072780B">
              <w:rPr>
                <w:rFonts w:ascii="Times New Roman" w:hAnsi="Times New Roman" w:cs="Times New Roman"/>
                <w:sz w:val="24"/>
                <w:szCs w:val="24"/>
                <w:lang w:val="ru-RU"/>
              </w:rPr>
              <w:t>Лимфаденопатия</w:t>
            </w:r>
          </w:p>
        </w:tc>
        <w:tc>
          <w:tcPr>
            <w:tcW w:w="2454" w:type="dxa"/>
          </w:tcPr>
          <w:p w:rsidR="000B3F2E" w:rsidRPr="0072780B" w:rsidRDefault="000B3F2E" w:rsidP="00804814">
            <w:pPr>
              <w:pStyle w:val="TableParagraph"/>
              <w:spacing w:before="60" w:after="60"/>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отсутствие узлов &gt;1,5 см</w:t>
            </w:r>
          </w:p>
        </w:tc>
        <w:tc>
          <w:tcPr>
            <w:tcW w:w="2389" w:type="dxa"/>
          </w:tcPr>
          <w:p w:rsidR="000B3F2E" w:rsidRPr="0072780B" w:rsidRDefault="000B3F2E" w:rsidP="00804814">
            <w:pPr>
              <w:pStyle w:val="TableParagraph"/>
              <w:spacing w:before="60" w:after="60"/>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Уменьшение ≥50</w:t>
            </w:r>
            <w:r>
              <w:rPr>
                <w:rFonts w:ascii="Times New Roman" w:hAnsi="Times New Roman" w:cs="Times New Roman"/>
                <w:sz w:val="24"/>
                <w:szCs w:val="24"/>
                <w:lang w:val="ru-RU"/>
              </w:rPr>
              <w:t xml:space="preserve"> %</w:t>
            </w:r>
          </w:p>
        </w:tc>
        <w:tc>
          <w:tcPr>
            <w:tcW w:w="2321" w:type="dxa"/>
          </w:tcPr>
          <w:p w:rsidR="000B3F2E" w:rsidRPr="0072780B" w:rsidRDefault="000B3F2E" w:rsidP="00804814">
            <w:pPr>
              <w:pStyle w:val="TableParagraph"/>
              <w:spacing w:before="60" w:after="60"/>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Увеличение ≥50</w:t>
            </w:r>
            <w:r>
              <w:rPr>
                <w:rFonts w:ascii="Times New Roman" w:hAnsi="Times New Roman" w:cs="Times New Roman"/>
                <w:sz w:val="24"/>
                <w:szCs w:val="24"/>
                <w:lang w:val="ru-RU"/>
              </w:rPr>
              <w:t xml:space="preserve"> %</w:t>
            </w:r>
          </w:p>
        </w:tc>
      </w:tr>
      <w:tr w:rsidR="000B3F2E" w:rsidRPr="005B4606" w:rsidTr="00804814">
        <w:trPr>
          <w:trHeight w:val="20"/>
          <w:jc w:val="center"/>
        </w:trPr>
        <w:tc>
          <w:tcPr>
            <w:tcW w:w="2405" w:type="dxa"/>
          </w:tcPr>
          <w:p w:rsidR="000B3F2E" w:rsidRPr="0072780B" w:rsidRDefault="000B3F2E" w:rsidP="00804814">
            <w:pPr>
              <w:pStyle w:val="TableParagraph"/>
              <w:spacing w:before="60" w:after="60"/>
              <w:ind w:left="57" w:right="57"/>
              <w:rPr>
                <w:rFonts w:ascii="Times New Roman" w:hAnsi="Times New Roman" w:cs="Times New Roman"/>
                <w:sz w:val="24"/>
                <w:szCs w:val="24"/>
                <w:lang w:val="ru-RU"/>
              </w:rPr>
            </w:pPr>
            <w:r w:rsidRPr="0072780B">
              <w:rPr>
                <w:rFonts w:ascii="Times New Roman" w:hAnsi="Times New Roman" w:cs="Times New Roman"/>
                <w:sz w:val="24"/>
                <w:szCs w:val="24"/>
                <w:lang w:val="ru-RU"/>
              </w:rPr>
              <w:t>Гепатомегалия</w:t>
            </w:r>
          </w:p>
        </w:tc>
        <w:tc>
          <w:tcPr>
            <w:tcW w:w="2454" w:type="dxa"/>
          </w:tcPr>
          <w:p w:rsidR="000B3F2E" w:rsidRPr="0072780B" w:rsidRDefault="000B3F2E" w:rsidP="00804814">
            <w:pPr>
              <w:pStyle w:val="TableParagraph"/>
              <w:spacing w:before="60" w:after="60"/>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Нет</w:t>
            </w:r>
          </w:p>
        </w:tc>
        <w:tc>
          <w:tcPr>
            <w:tcW w:w="2389" w:type="dxa"/>
          </w:tcPr>
          <w:p w:rsidR="000B3F2E" w:rsidRPr="0072780B" w:rsidRDefault="000B3F2E" w:rsidP="00804814">
            <w:pPr>
              <w:pStyle w:val="TableParagraph"/>
              <w:spacing w:before="60" w:after="60"/>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Уменьшение ≥50</w:t>
            </w:r>
            <w:r>
              <w:rPr>
                <w:rFonts w:ascii="Times New Roman" w:hAnsi="Times New Roman" w:cs="Times New Roman"/>
                <w:sz w:val="24"/>
                <w:szCs w:val="24"/>
                <w:lang w:val="ru-RU"/>
              </w:rPr>
              <w:t xml:space="preserve"> %</w:t>
            </w:r>
          </w:p>
        </w:tc>
        <w:tc>
          <w:tcPr>
            <w:tcW w:w="2321" w:type="dxa"/>
          </w:tcPr>
          <w:p w:rsidR="000B3F2E" w:rsidRPr="0072780B" w:rsidRDefault="000B3F2E" w:rsidP="00804814">
            <w:pPr>
              <w:pStyle w:val="TableParagraph"/>
              <w:spacing w:before="60" w:after="60"/>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Увеличение ≥50</w:t>
            </w:r>
            <w:r>
              <w:rPr>
                <w:rFonts w:ascii="Times New Roman" w:hAnsi="Times New Roman" w:cs="Times New Roman"/>
                <w:sz w:val="24"/>
                <w:szCs w:val="24"/>
                <w:lang w:val="ru-RU"/>
              </w:rPr>
              <w:t xml:space="preserve"> %</w:t>
            </w:r>
          </w:p>
        </w:tc>
      </w:tr>
      <w:tr w:rsidR="000B3F2E" w:rsidRPr="005B4606" w:rsidTr="00804814">
        <w:trPr>
          <w:trHeight w:val="20"/>
          <w:jc w:val="center"/>
        </w:trPr>
        <w:tc>
          <w:tcPr>
            <w:tcW w:w="2405" w:type="dxa"/>
          </w:tcPr>
          <w:p w:rsidR="000B3F2E" w:rsidRPr="0072780B" w:rsidRDefault="000B3F2E" w:rsidP="00804814">
            <w:pPr>
              <w:pStyle w:val="TableParagraph"/>
              <w:spacing w:before="60" w:after="60"/>
              <w:ind w:left="57" w:right="57"/>
              <w:rPr>
                <w:rFonts w:ascii="Times New Roman" w:hAnsi="Times New Roman" w:cs="Times New Roman"/>
                <w:sz w:val="24"/>
                <w:szCs w:val="24"/>
              </w:rPr>
            </w:pPr>
            <w:r w:rsidRPr="0072780B">
              <w:rPr>
                <w:rFonts w:ascii="Times New Roman" w:hAnsi="Times New Roman" w:cs="Times New Roman"/>
                <w:sz w:val="24"/>
                <w:szCs w:val="24"/>
              </w:rPr>
              <w:t>Спленомегалия</w:t>
            </w:r>
          </w:p>
        </w:tc>
        <w:tc>
          <w:tcPr>
            <w:tcW w:w="2454" w:type="dxa"/>
          </w:tcPr>
          <w:p w:rsidR="000B3F2E" w:rsidRPr="0072780B" w:rsidRDefault="000B3F2E" w:rsidP="00804814">
            <w:pPr>
              <w:pStyle w:val="TableParagraph"/>
              <w:spacing w:before="60" w:after="60"/>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 xml:space="preserve">Кранио-каудальный размер селезенки </w:t>
            </w:r>
            <w:r>
              <w:rPr>
                <w:rFonts w:ascii="Times New Roman" w:hAnsi="Times New Roman" w:cs="Times New Roman"/>
                <w:sz w:val="24"/>
                <w:szCs w:val="24"/>
                <w:lang w:val="ru-RU"/>
              </w:rPr>
              <w:br/>
            </w:r>
            <w:r w:rsidRPr="0072780B">
              <w:rPr>
                <w:rFonts w:ascii="Times New Roman" w:hAnsi="Times New Roman" w:cs="Times New Roman"/>
                <w:sz w:val="24"/>
                <w:szCs w:val="24"/>
                <w:lang w:val="ru-RU"/>
              </w:rPr>
              <w:t>&lt;13 см</w:t>
            </w:r>
          </w:p>
        </w:tc>
        <w:tc>
          <w:tcPr>
            <w:tcW w:w="2389" w:type="dxa"/>
          </w:tcPr>
          <w:p w:rsidR="000B3F2E" w:rsidRPr="0072780B" w:rsidRDefault="000B3F2E" w:rsidP="00804814">
            <w:pPr>
              <w:pStyle w:val="TableParagraph"/>
              <w:spacing w:before="60" w:after="60"/>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Уменьшение ≥50</w:t>
            </w:r>
            <w:r>
              <w:rPr>
                <w:rFonts w:ascii="Times New Roman" w:hAnsi="Times New Roman" w:cs="Times New Roman"/>
                <w:sz w:val="24"/>
                <w:szCs w:val="24"/>
                <w:lang w:val="ru-RU"/>
              </w:rPr>
              <w:t xml:space="preserve"> %</w:t>
            </w:r>
            <w:r w:rsidRPr="0072780B">
              <w:rPr>
                <w:rFonts w:ascii="Times New Roman" w:hAnsi="Times New Roman" w:cs="Times New Roman"/>
                <w:sz w:val="24"/>
                <w:szCs w:val="24"/>
                <w:lang w:val="ru-RU"/>
              </w:rPr>
              <w:t xml:space="preserve"> от величины, на которую увеличена исходно</w:t>
            </w:r>
          </w:p>
        </w:tc>
        <w:tc>
          <w:tcPr>
            <w:tcW w:w="2321" w:type="dxa"/>
          </w:tcPr>
          <w:p w:rsidR="000B3F2E" w:rsidRPr="0072780B" w:rsidRDefault="000B3F2E" w:rsidP="00804814">
            <w:pPr>
              <w:pStyle w:val="TableParagraph"/>
              <w:spacing w:before="60" w:after="60"/>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Увеличение ≥50</w:t>
            </w:r>
            <w:r>
              <w:rPr>
                <w:rFonts w:ascii="Times New Roman" w:hAnsi="Times New Roman" w:cs="Times New Roman"/>
                <w:sz w:val="24"/>
                <w:szCs w:val="24"/>
                <w:lang w:val="ru-RU"/>
              </w:rPr>
              <w:t xml:space="preserve"> %</w:t>
            </w:r>
          </w:p>
        </w:tc>
      </w:tr>
      <w:tr w:rsidR="000B3F2E" w:rsidRPr="005B4606" w:rsidTr="00804814">
        <w:trPr>
          <w:trHeight w:val="20"/>
          <w:jc w:val="center"/>
        </w:trPr>
        <w:tc>
          <w:tcPr>
            <w:tcW w:w="2405" w:type="dxa"/>
          </w:tcPr>
          <w:p w:rsidR="000B3F2E" w:rsidRPr="0072780B" w:rsidRDefault="000B3F2E" w:rsidP="00804814">
            <w:pPr>
              <w:pStyle w:val="TableParagraph"/>
              <w:spacing w:before="60" w:after="60"/>
              <w:ind w:left="57" w:right="57"/>
              <w:rPr>
                <w:rFonts w:ascii="Times New Roman" w:hAnsi="Times New Roman" w:cs="Times New Roman"/>
                <w:sz w:val="24"/>
                <w:szCs w:val="24"/>
                <w:lang w:val="ru-RU"/>
              </w:rPr>
            </w:pPr>
            <w:r w:rsidRPr="0072780B">
              <w:rPr>
                <w:rFonts w:ascii="Times New Roman" w:hAnsi="Times New Roman" w:cs="Times New Roman"/>
                <w:sz w:val="24"/>
                <w:szCs w:val="24"/>
                <w:lang w:val="ru-RU"/>
              </w:rPr>
              <w:t>Лимфоциты крови</w:t>
            </w:r>
          </w:p>
        </w:tc>
        <w:tc>
          <w:tcPr>
            <w:tcW w:w="2454" w:type="dxa"/>
          </w:tcPr>
          <w:p w:rsidR="000B3F2E" w:rsidRPr="0072780B" w:rsidRDefault="000B3F2E" w:rsidP="00804814">
            <w:pPr>
              <w:pStyle w:val="TableParagraph"/>
              <w:spacing w:before="60" w:after="60"/>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lt;4 × 10</w:t>
            </w:r>
            <w:r w:rsidRPr="0072780B">
              <w:rPr>
                <w:rFonts w:ascii="Times New Roman" w:hAnsi="Times New Roman" w:cs="Times New Roman"/>
                <w:sz w:val="24"/>
                <w:szCs w:val="24"/>
                <w:vertAlign w:val="superscript"/>
                <w:lang w:val="ru-RU"/>
              </w:rPr>
              <w:t>9</w:t>
            </w:r>
            <w:r w:rsidRPr="0072780B">
              <w:rPr>
                <w:rFonts w:ascii="Times New Roman" w:hAnsi="Times New Roman" w:cs="Times New Roman"/>
                <w:sz w:val="24"/>
                <w:szCs w:val="24"/>
                <w:lang w:val="ru-RU"/>
              </w:rPr>
              <w:t>/л</w:t>
            </w:r>
          </w:p>
        </w:tc>
        <w:tc>
          <w:tcPr>
            <w:tcW w:w="2389" w:type="dxa"/>
          </w:tcPr>
          <w:p w:rsidR="000B3F2E" w:rsidRPr="0072780B" w:rsidRDefault="000B3F2E" w:rsidP="00804814">
            <w:pPr>
              <w:pStyle w:val="TableParagraph"/>
              <w:spacing w:before="60" w:after="60"/>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Уменьшение ≥50</w:t>
            </w:r>
            <w:r>
              <w:rPr>
                <w:rFonts w:ascii="Times New Roman" w:hAnsi="Times New Roman" w:cs="Times New Roman"/>
                <w:sz w:val="24"/>
                <w:szCs w:val="24"/>
                <w:lang w:val="ru-RU"/>
              </w:rPr>
              <w:t xml:space="preserve"> %</w:t>
            </w:r>
            <w:r w:rsidRPr="0072780B">
              <w:rPr>
                <w:rFonts w:ascii="Times New Roman" w:hAnsi="Times New Roman" w:cs="Times New Roman"/>
                <w:sz w:val="24"/>
                <w:szCs w:val="24"/>
                <w:lang w:val="ru-RU"/>
              </w:rPr>
              <w:t xml:space="preserve"> от исходного уровня</w:t>
            </w:r>
          </w:p>
        </w:tc>
        <w:tc>
          <w:tcPr>
            <w:tcW w:w="2321" w:type="dxa"/>
          </w:tcPr>
          <w:p w:rsidR="000B3F2E" w:rsidRPr="0072780B" w:rsidRDefault="000B3F2E" w:rsidP="00804814">
            <w:pPr>
              <w:pStyle w:val="TableParagraph"/>
              <w:spacing w:before="60" w:after="60"/>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Увеличение ≥50</w:t>
            </w:r>
            <w:r>
              <w:rPr>
                <w:rFonts w:ascii="Times New Roman" w:hAnsi="Times New Roman" w:cs="Times New Roman"/>
                <w:sz w:val="24"/>
                <w:szCs w:val="24"/>
                <w:lang w:val="ru-RU"/>
              </w:rPr>
              <w:t xml:space="preserve"> %</w:t>
            </w:r>
            <w:r w:rsidRPr="0072780B">
              <w:rPr>
                <w:rFonts w:ascii="Times New Roman" w:hAnsi="Times New Roman" w:cs="Times New Roman"/>
                <w:sz w:val="24"/>
                <w:szCs w:val="24"/>
                <w:lang w:val="ru-RU"/>
              </w:rPr>
              <w:t xml:space="preserve"> от исходного уровня</w:t>
            </w:r>
          </w:p>
        </w:tc>
      </w:tr>
      <w:tr w:rsidR="000B3F2E" w:rsidRPr="005B4606" w:rsidTr="00804814">
        <w:trPr>
          <w:trHeight w:val="20"/>
          <w:jc w:val="center"/>
        </w:trPr>
        <w:tc>
          <w:tcPr>
            <w:tcW w:w="2405" w:type="dxa"/>
          </w:tcPr>
          <w:p w:rsidR="000B3F2E" w:rsidRPr="0072780B" w:rsidRDefault="000B3F2E" w:rsidP="00804814">
            <w:pPr>
              <w:pStyle w:val="TableParagraph"/>
              <w:spacing w:before="60" w:after="60"/>
              <w:ind w:left="57" w:right="57"/>
              <w:rPr>
                <w:rFonts w:ascii="Times New Roman" w:hAnsi="Times New Roman" w:cs="Times New Roman"/>
                <w:sz w:val="24"/>
                <w:szCs w:val="24"/>
              </w:rPr>
            </w:pPr>
            <w:r w:rsidRPr="0072780B">
              <w:rPr>
                <w:rFonts w:ascii="Times New Roman" w:hAnsi="Times New Roman" w:cs="Times New Roman"/>
                <w:sz w:val="24"/>
                <w:szCs w:val="24"/>
                <w:lang w:val="ru-RU"/>
              </w:rPr>
              <w:t>Костный мозг</w:t>
            </w:r>
          </w:p>
        </w:tc>
        <w:tc>
          <w:tcPr>
            <w:tcW w:w="2454" w:type="dxa"/>
          </w:tcPr>
          <w:p w:rsidR="000B3F2E" w:rsidRPr="0072780B" w:rsidRDefault="000B3F2E" w:rsidP="00804814">
            <w:pPr>
              <w:pStyle w:val="TableParagraph"/>
              <w:spacing w:before="60" w:after="60"/>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Нормоклеточный,</w:t>
            </w:r>
            <w:r>
              <w:rPr>
                <w:rFonts w:ascii="Times New Roman" w:hAnsi="Times New Roman" w:cs="Times New Roman"/>
                <w:sz w:val="24"/>
                <w:szCs w:val="24"/>
                <w:lang w:val="ru-RU"/>
              </w:rPr>
              <w:br/>
            </w:r>
            <w:r w:rsidRPr="0072780B">
              <w:rPr>
                <w:rFonts w:ascii="Times New Roman" w:hAnsi="Times New Roman" w:cs="Times New Roman"/>
                <w:sz w:val="24"/>
                <w:szCs w:val="24"/>
                <w:lang w:val="ru-RU"/>
              </w:rPr>
              <w:t>&lt;30</w:t>
            </w:r>
            <w:r>
              <w:rPr>
                <w:rFonts w:ascii="Times New Roman" w:hAnsi="Times New Roman" w:cs="Times New Roman"/>
                <w:sz w:val="24"/>
                <w:szCs w:val="24"/>
                <w:lang w:val="ru-RU"/>
              </w:rPr>
              <w:t xml:space="preserve"> %</w:t>
            </w:r>
            <w:r w:rsidRPr="0072780B">
              <w:rPr>
                <w:rFonts w:ascii="Times New Roman" w:hAnsi="Times New Roman" w:cs="Times New Roman"/>
                <w:sz w:val="24"/>
                <w:szCs w:val="24"/>
                <w:lang w:val="ru-RU"/>
              </w:rPr>
              <w:t xml:space="preserve"> лимфоц</w:t>
            </w:r>
            <w:r>
              <w:rPr>
                <w:rFonts w:ascii="Times New Roman" w:hAnsi="Times New Roman" w:cs="Times New Roman"/>
                <w:sz w:val="24"/>
                <w:szCs w:val="24"/>
                <w:lang w:val="ru-RU"/>
              </w:rPr>
              <w:t>итов, нет нодулярного поражения</w:t>
            </w:r>
          </w:p>
        </w:tc>
        <w:tc>
          <w:tcPr>
            <w:tcW w:w="2389" w:type="dxa"/>
          </w:tcPr>
          <w:p w:rsidR="000B3F2E" w:rsidRPr="0072780B" w:rsidRDefault="000B3F2E" w:rsidP="00804814">
            <w:pPr>
              <w:pStyle w:val="TableParagraph"/>
              <w:spacing w:before="60" w:after="60"/>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 xml:space="preserve">Уменьшение инфильтрации костного мозга </w:t>
            </w:r>
            <w:r>
              <w:rPr>
                <w:rFonts w:ascii="Times New Roman" w:hAnsi="Times New Roman" w:cs="Times New Roman"/>
                <w:sz w:val="24"/>
                <w:szCs w:val="24"/>
                <w:lang w:val="ru-RU"/>
              </w:rPr>
              <w:br/>
            </w:r>
            <w:r w:rsidRPr="0072780B">
              <w:rPr>
                <w:rFonts w:ascii="Times New Roman" w:hAnsi="Times New Roman" w:cs="Times New Roman"/>
                <w:sz w:val="24"/>
                <w:szCs w:val="24"/>
                <w:lang w:val="ru-RU"/>
              </w:rPr>
              <w:t>на 50</w:t>
            </w:r>
            <w:r>
              <w:rPr>
                <w:rFonts w:ascii="Times New Roman" w:hAnsi="Times New Roman" w:cs="Times New Roman"/>
                <w:sz w:val="24"/>
                <w:szCs w:val="24"/>
                <w:lang w:val="ru-RU"/>
              </w:rPr>
              <w:t xml:space="preserve"> %</w:t>
            </w:r>
          </w:p>
        </w:tc>
        <w:tc>
          <w:tcPr>
            <w:tcW w:w="2321" w:type="dxa"/>
            <w:vAlign w:val="center"/>
          </w:tcPr>
          <w:p w:rsidR="000B3F2E" w:rsidRPr="005B4606" w:rsidRDefault="000B3F2E" w:rsidP="00804814">
            <w:pPr>
              <w:spacing w:before="60" w:after="60" w:line="240" w:lineRule="auto"/>
              <w:ind w:left="57" w:right="57"/>
              <w:jc w:val="center"/>
              <w:rPr>
                <w:szCs w:val="24"/>
              </w:rPr>
            </w:pPr>
            <w:r>
              <w:rPr>
                <w:szCs w:val="24"/>
              </w:rPr>
              <w:t>–</w:t>
            </w:r>
          </w:p>
        </w:tc>
      </w:tr>
      <w:tr w:rsidR="000B3F2E" w:rsidRPr="005B4606" w:rsidTr="00804814">
        <w:trPr>
          <w:trHeight w:val="20"/>
          <w:jc w:val="center"/>
        </w:trPr>
        <w:tc>
          <w:tcPr>
            <w:tcW w:w="2405" w:type="dxa"/>
          </w:tcPr>
          <w:p w:rsidR="000B3F2E" w:rsidRPr="0072780B" w:rsidRDefault="000B3F2E" w:rsidP="00804814">
            <w:pPr>
              <w:pStyle w:val="TableParagraph"/>
              <w:spacing w:before="60" w:after="60"/>
              <w:ind w:left="57" w:right="57"/>
              <w:rPr>
                <w:rFonts w:ascii="Times New Roman" w:hAnsi="Times New Roman" w:cs="Times New Roman"/>
                <w:sz w:val="24"/>
                <w:szCs w:val="24"/>
                <w:lang w:val="ru-RU"/>
              </w:rPr>
            </w:pPr>
            <w:r w:rsidRPr="0072780B">
              <w:rPr>
                <w:rFonts w:ascii="Times New Roman" w:hAnsi="Times New Roman" w:cs="Times New Roman"/>
                <w:sz w:val="24"/>
                <w:szCs w:val="24"/>
                <w:lang w:val="ru-RU"/>
              </w:rPr>
              <w:t>Конституциональные симптомы</w:t>
            </w:r>
          </w:p>
        </w:tc>
        <w:tc>
          <w:tcPr>
            <w:tcW w:w="2454" w:type="dxa"/>
          </w:tcPr>
          <w:p w:rsidR="000B3F2E" w:rsidRPr="0072780B" w:rsidRDefault="000B3F2E" w:rsidP="00804814">
            <w:pPr>
              <w:pStyle w:val="TableParagraph"/>
              <w:spacing w:before="60" w:after="60"/>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Нет</w:t>
            </w:r>
          </w:p>
        </w:tc>
        <w:tc>
          <w:tcPr>
            <w:tcW w:w="2389" w:type="dxa"/>
          </w:tcPr>
          <w:p w:rsidR="000B3F2E" w:rsidRPr="0072780B" w:rsidRDefault="000B3F2E" w:rsidP="00804814">
            <w:pPr>
              <w:pStyle w:val="TableParagraph"/>
              <w:spacing w:before="60" w:after="60"/>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Любые</w:t>
            </w:r>
          </w:p>
        </w:tc>
        <w:tc>
          <w:tcPr>
            <w:tcW w:w="2321" w:type="dxa"/>
          </w:tcPr>
          <w:p w:rsidR="000B3F2E" w:rsidRPr="005B4606" w:rsidRDefault="000B3F2E" w:rsidP="00804814">
            <w:pPr>
              <w:spacing w:before="60" w:after="60" w:line="240" w:lineRule="auto"/>
              <w:ind w:left="57" w:right="57"/>
              <w:jc w:val="center"/>
              <w:rPr>
                <w:szCs w:val="24"/>
              </w:rPr>
            </w:pPr>
            <w:r w:rsidRPr="005B4606">
              <w:rPr>
                <w:szCs w:val="24"/>
              </w:rPr>
              <w:t>Любые</w:t>
            </w:r>
          </w:p>
        </w:tc>
      </w:tr>
      <w:tr w:rsidR="000B3F2E" w:rsidRPr="005B4606" w:rsidTr="00804814">
        <w:trPr>
          <w:trHeight w:val="20"/>
          <w:jc w:val="center"/>
        </w:trPr>
        <w:tc>
          <w:tcPr>
            <w:tcW w:w="9573" w:type="dxa"/>
            <w:gridSpan w:val="4"/>
          </w:tcPr>
          <w:p w:rsidR="000B3F2E" w:rsidRPr="0072780B" w:rsidRDefault="000B3F2E" w:rsidP="00804814">
            <w:pPr>
              <w:pStyle w:val="TableParagraph"/>
              <w:spacing w:before="60" w:after="60"/>
              <w:ind w:left="57" w:right="57"/>
              <w:rPr>
                <w:rFonts w:ascii="Times New Roman" w:hAnsi="Times New Roman" w:cs="Times New Roman"/>
                <w:sz w:val="24"/>
                <w:szCs w:val="24"/>
                <w:lang w:val="ru-RU"/>
              </w:rPr>
            </w:pPr>
            <w:r w:rsidRPr="0072780B">
              <w:rPr>
                <w:rFonts w:ascii="Times New Roman" w:hAnsi="Times New Roman" w:cs="Times New Roman"/>
                <w:sz w:val="24"/>
                <w:szCs w:val="24"/>
                <w:lang w:val="ru-RU"/>
              </w:rPr>
              <w:t>А. Параметры, характеризующие функцию костного мозга</w:t>
            </w:r>
          </w:p>
        </w:tc>
      </w:tr>
      <w:tr w:rsidR="000B3F2E" w:rsidRPr="005B4606" w:rsidTr="00804814">
        <w:trPr>
          <w:trHeight w:val="20"/>
          <w:jc w:val="center"/>
        </w:trPr>
        <w:tc>
          <w:tcPr>
            <w:tcW w:w="2405" w:type="dxa"/>
          </w:tcPr>
          <w:p w:rsidR="000B3F2E" w:rsidRPr="0072780B" w:rsidRDefault="000B3F2E" w:rsidP="00804814">
            <w:pPr>
              <w:pStyle w:val="TableParagraph"/>
              <w:spacing w:before="60" w:after="60"/>
              <w:ind w:left="57" w:right="57"/>
              <w:rPr>
                <w:rFonts w:ascii="Times New Roman" w:hAnsi="Times New Roman" w:cs="Times New Roman"/>
                <w:sz w:val="24"/>
                <w:szCs w:val="24"/>
                <w:lang w:val="ru-RU"/>
              </w:rPr>
            </w:pPr>
            <w:r w:rsidRPr="0072780B">
              <w:rPr>
                <w:rFonts w:ascii="Times New Roman" w:hAnsi="Times New Roman" w:cs="Times New Roman"/>
                <w:sz w:val="24"/>
                <w:szCs w:val="24"/>
                <w:lang w:val="ru-RU"/>
              </w:rPr>
              <w:t>Тромбоциты</w:t>
            </w:r>
          </w:p>
        </w:tc>
        <w:tc>
          <w:tcPr>
            <w:tcW w:w="2454" w:type="dxa"/>
          </w:tcPr>
          <w:p w:rsidR="000B3F2E" w:rsidRPr="0072780B" w:rsidRDefault="000B3F2E" w:rsidP="00804814">
            <w:pPr>
              <w:pStyle w:val="TableParagraph"/>
              <w:spacing w:before="60" w:after="60"/>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gt;100 × 10</w:t>
            </w:r>
            <w:r w:rsidRPr="0072780B">
              <w:rPr>
                <w:rFonts w:ascii="Times New Roman" w:hAnsi="Times New Roman" w:cs="Times New Roman"/>
                <w:sz w:val="24"/>
                <w:szCs w:val="24"/>
                <w:vertAlign w:val="superscript"/>
                <w:lang w:val="ru-RU"/>
              </w:rPr>
              <w:t>9</w:t>
            </w:r>
            <w:r w:rsidRPr="0072780B">
              <w:rPr>
                <w:rFonts w:ascii="Times New Roman" w:hAnsi="Times New Roman" w:cs="Times New Roman"/>
                <w:sz w:val="24"/>
                <w:szCs w:val="24"/>
                <w:lang w:val="ru-RU"/>
              </w:rPr>
              <w:t>/л</w:t>
            </w:r>
          </w:p>
        </w:tc>
        <w:tc>
          <w:tcPr>
            <w:tcW w:w="2389" w:type="dxa"/>
          </w:tcPr>
          <w:p w:rsidR="000B3F2E" w:rsidRPr="0072780B" w:rsidRDefault="000B3F2E" w:rsidP="00804814">
            <w:pPr>
              <w:pStyle w:val="TableParagraph"/>
              <w:spacing w:before="60" w:after="60"/>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gt; 100 × 10</w:t>
            </w:r>
            <w:r w:rsidRPr="0072780B">
              <w:rPr>
                <w:rFonts w:ascii="Times New Roman" w:hAnsi="Times New Roman" w:cs="Times New Roman"/>
                <w:sz w:val="24"/>
                <w:szCs w:val="24"/>
                <w:vertAlign w:val="superscript"/>
                <w:lang w:val="ru-RU"/>
              </w:rPr>
              <w:t>9</w:t>
            </w:r>
            <w:r w:rsidRPr="0072780B">
              <w:rPr>
                <w:rFonts w:ascii="Times New Roman" w:hAnsi="Times New Roman" w:cs="Times New Roman"/>
                <w:sz w:val="24"/>
                <w:szCs w:val="24"/>
                <w:lang w:val="ru-RU"/>
              </w:rPr>
              <w:t>/л или</w:t>
            </w:r>
            <w:r>
              <w:rPr>
                <w:rFonts w:ascii="Times New Roman" w:hAnsi="Times New Roman" w:cs="Times New Roman"/>
                <w:sz w:val="24"/>
                <w:szCs w:val="24"/>
                <w:lang w:val="ru-RU"/>
              </w:rPr>
              <w:t xml:space="preserve"> </w:t>
            </w:r>
            <w:r w:rsidRPr="0072780B">
              <w:rPr>
                <w:rFonts w:ascii="Times New Roman" w:hAnsi="Times New Roman" w:cs="Times New Roman"/>
                <w:sz w:val="24"/>
                <w:szCs w:val="24"/>
                <w:lang w:val="ru-RU"/>
              </w:rPr>
              <w:t>повышение ≥50</w:t>
            </w:r>
            <w:r>
              <w:rPr>
                <w:rFonts w:ascii="Times New Roman" w:hAnsi="Times New Roman" w:cs="Times New Roman"/>
                <w:sz w:val="24"/>
                <w:szCs w:val="24"/>
                <w:lang w:val="ru-RU"/>
              </w:rPr>
              <w:t xml:space="preserve"> %</w:t>
            </w:r>
            <w:r w:rsidRPr="0072780B">
              <w:rPr>
                <w:rFonts w:ascii="Times New Roman" w:hAnsi="Times New Roman" w:cs="Times New Roman"/>
                <w:sz w:val="24"/>
                <w:szCs w:val="24"/>
                <w:lang w:val="ru-RU"/>
              </w:rPr>
              <w:t xml:space="preserve"> </w:t>
            </w:r>
            <w:r>
              <w:rPr>
                <w:rFonts w:ascii="Times New Roman" w:hAnsi="Times New Roman" w:cs="Times New Roman"/>
                <w:sz w:val="24"/>
                <w:szCs w:val="24"/>
                <w:lang w:val="ru-RU"/>
              </w:rPr>
              <w:br/>
            </w:r>
            <w:r w:rsidRPr="0072780B">
              <w:rPr>
                <w:rFonts w:ascii="Times New Roman" w:hAnsi="Times New Roman" w:cs="Times New Roman"/>
                <w:sz w:val="24"/>
                <w:szCs w:val="24"/>
                <w:lang w:val="ru-RU"/>
              </w:rPr>
              <w:lastRenderedPageBreak/>
              <w:t>от исходного</w:t>
            </w:r>
          </w:p>
        </w:tc>
        <w:tc>
          <w:tcPr>
            <w:tcW w:w="2321" w:type="dxa"/>
          </w:tcPr>
          <w:p w:rsidR="000B3F2E" w:rsidRPr="0072780B" w:rsidRDefault="000B3F2E" w:rsidP="00804814">
            <w:pPr>
              <w:pStyle w:val="TableParagraph"/>
              <w:spacing w:before="60" w:after="60"/>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lastRenderedPageBreak/>
              <w:t>Снижение ≥50</w:t>
            </w:r>
            <w:r>
              <w:rPr>
                <w:rFonts w:ascii="Times New Roman" w:hAnsi="Times New Roman" w:cs="Times New Roman"/>
                <w:sz w:val="24"/>
                <w:szCs w:val="24"/>
                <w:lang w:val="ru-RU"/>
              </w:rPr>
              <w:t xml:space="preserve"> %</w:t>
            </w:r>
            <w:r w:rsidRPr="0072780B">
              <w:rPr>
                <w:rFonts w:ascii="Times New Roman" w:hAnsi="Times New Roman" w:cs="Times New Roman"/>
                <w:sz w:val="24"/>
                <w:szCs w:val="24"/>
                <w:lang w:val="ru-RU"/>
              </w:rPr>
              <w:t xml:space="preserve"> </w:t>
            </w:r>
            <w:r>
              <w:rPr>
                <w:rFonts w:ascii="Times New Roman" w:hAnsi="Times New Roman" w:cs="Times New Roman"/>
                <w:sz w:val="24"/>
                <w:szCs w:val="24"/>
                <w:lang w:val="ru-RU"/>
              </w:rPr>
              <w:br/>
            </w:r>
            <w:r w:rsidRPr="0072780B">
              <w:rPr>
                <w:rFonts w:ascii="Times New Roman" w:hAnsi="Times New Roman" w:cs="Times New Roman"/>
                <w:sz w:val="24"/>
                <w:szCs w:val="24"/>
                <w:lang w:val="ru-RU"/>
              </w:rPr>
              <w:t xml:space="preserve">от исходного по </w:t>
            </w:r>
            <w:r w:rsidRPr="0072780B">
              <w:rPr>
                <w:rFonts w:ascii="Times New Roman" w:hAnsi="Times New Roman" w:cs="Times New Roman"/>
                <w:sz w:val="24"/>
                <w:szCs w:val="24"/>
                <w:lang w:val="ru-RU"/>
              </w:rPr>
              <w:lastRenderedPageBreak/>
              <w:t>причине ХЛЛ</w:t>
            </w:r>
          </w:p>
        </w:tc>
      </w:tr>
      <w:tr w:rsidR="000B3F2E" w:rsidRPr="005B4606" w:rsidTr="00804814">
        <w:trPr>
          <w:trHeight w:val="20"/>
          <w:jc w:val="center"/>
        </w:trPr>
        <w:tc>
          <w:tcPr>
            <w:tcW w:w="2405" w:type="dxa"/>
          </w:tcPr>
          <w:p w:rsidR="000B3F2E" w:rsidRPr="0072780B" w:rsidRDefault="000B3F2E" w:rsidP="00804814">
            <w:pPr>
              <w:pStyle w:val="TableParagraph"/>
              <w:spacing w:before="60" w:after="60"/>
              <w:ind w:left="57" w:right="57"/>
              <w:rPr>
                <w:rFonts w:ascii="Times New Roman" w:hAnsi="Times New Roman" w:cs="Times New Roman"/>
                <w:sz w:val="24"/>
                <w:szCs w:val="24"/>
              </w:rPr>
            </w:pPr>
            <w:r w:rsidRPr="0072780B">
              <w:rPr>
                <w:rFonts w:ascii="Times New Roman" w:hAnsi="Times New Roman" w:cs="Times New Roman"/>
                <w:sz w:val="24"/>
                <w:szCs w:val="24"/>
                <w:lang w:val="ru-RU"/>
              </w:rPr>
              <w:lastRenderedPageBreak/>
              <w:t>Гемоглобин</w:t>
            </w:r>
          </w:p>
        </w:tc>
        <w:tc>
          <w:tcPr>
            <w:tcW w:w="2454" w:type="dxa"/>
          </w:tcPr>
          <w:p w:rsidR="000B3F2E" w:rsidRPr="0072780B" w:rsidRDefault="000B3F2E" w:rsidP="00804814">
            <w:pPr>
              <w:pStyle w:val="TableParagraph"/>
              <w:spacing w:before="60" w:after="60"/>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 xml:space="preserve">&gt;110 г/л </w:t>
            </w:r>
            <w:r>
              <w:rPr>
                <w:rFonts w:ascii="Times New Roman" w:hAnsi="Times New Roman" w:cs="Times New Roman"/>
                <w:sz w:val="24"/>
                <w:szCs w:val="24"/>
                <w:lang w:val="ru-RU"/>
              </w:rPr>
              <w:br/>
            </w:r>
            <w:r w:rsidRPr="0072780B">
              <w:rPr>
                <w:rFonts w:ascii="Times New Roman" w:hAnsi="Times New Roman" w:cs="Times New Roman"/>
                <w:sz w:val="24"/>
                <w:szCs w:val="24"/>
                <w:lang w:val="ru-RU"/>
              </w:rPr>
              <w:t>(без трансфузий и эритропоэтинов)</w:t>
            </w:r>
          </w:p>
        </w:tc>
        <w:tc>
          <w:tcPr>
            <w:tcW w:w="2389" w:type="dxa"/>
          </w:tcPr>
          <w:p w:rsidR="000B3F2E" w:rsidRPr="0072780B" w:rsidRDefault="000B3F2E" w:rsidP="00804814">
            <w:pPr>
              <w:pStyle w:val="TableParagraph"/>
              <w:spacing w:before="60" w:after="60"/>
              <w:ind w:left="57" w:right="57"/>
              <w:jc w:val="center"/>
              <w:rPr>
                <w:rFonts w:ascii="Times New Roman" w:hAnsi="Times New Roman" w:cs="Times New Roman"/>
                <w:sz w:val="24"/>
                <w:szCs w:val="24"/>
                <w:lang w:val="ru-RU"/>
              </w:rPr>
            </w:pPr>
            <w:r>
              <w:rPr>
                <w:rFonts w:ascii="Times New Roman" w:hAnsi="Times New Roman" w:cs="Times New Roman"/>
                <w:sz w:val="24"/>
                <w:szCs w:val="24"/>
                <w:lang w:val="ru-RU"/>
              </w:rPr>
              <w:t>&gt;110 г/л или повышение ≥</w:t>
            </w:r>
            <w:r w:rsidRPr="0072780B">
              <w:rPr>
                <w:rFonts w:ascii="Times New Roman" w:hAnsi="Times New Roman" w:cs="Times New Roman"/>
                <w:sz w:val="24"/>
                <w:szCs w:val="24"/>
                <w:lang w:val="ru-RU"/>
              </w:rPr>
              <w:t>50</w:t>
            </w:r>
            <w:r>
              <w:rPr>
                <w:rFonts w:ascii="Times New Roman" w:hAnsi="Times New Roman" w:cs="Times New Roman"/>
                <w:sz w:val="24"/>
                <w:szCs w:val="24"/>
                <w:lang w:val="ru-RU"/>
              </w:rPr>
              <w:t xml:space="preserve"> %</w:t>
            </w:r>
            <w:r w:rsidRPr="0072780B">
              <w:rPr>
                <w:rFonts w:ascii="Times New Roman" w:hAnsi="Times New Roman" w:cs="Times New Roman"/>
                <w:sz w:val="24"/>
                <w:szCs w:val="24"/>
                <w:lang w:val="ru-RU"/>
              </w:rPr>
              <w:t xml:space="preserve"> </w:t>
            </w:r>
            <w:r>
              <w:rPr>
                <w:rFonts w:ascii="Times New Roman" w:hAnsi="Times New Roman" w:cs="Times New Roman"/>
                <w:sz w:val="24"/>
                <w:szCs w:val="24"/>
                <w:lang w:val="ru-RU"/>
              </w:rPr>
              <w:br/>
            </w:r>
            <w:r w:rsidRPr="0072780B">
              <w:rPr>
                <w:rFonts w:ascii="Times New Roman" w:hAnsi="Times New Roman" w:cs="Times New Roman"/>
                <w:sz w:val="24"/>
                <w:szCs w:val="24"/>
                <w:lang w:val="ru-RU"/>
              </w:rPr>
              <w:t>от исходного</w:t>
            </w:r>
          </w:p>
        </w:tc>
        <w:tc>
          <w:tcPr>
            <w:tcW w:w="2321" w:type="dxa"/>
          </w:tcPr>
          <w:p w:rsidR="000B3F2E" w:rsidRPr="0072780B" w:rsidRDefault="000B3F2E" w:rsidP="00804814">
            <w:pPr>
              <w:pStyle w:val="TableParagraph"/>
              <w:spacing w:before="60" w:after="60"/>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Снижение ≥20 г/л от исходного по причине ХЛЛ</w:t>
            </w:r>
          </w:p>
        </w:tc>
      </w:tr>
      <w:tr w:rsidR="000B3F2E" w:rsidRPr="005B4606" w:rsidTr="00804814">
        <w:trPr>
          <w:trHeight w:val="20"/>
          <w:jc w:val="center"/>
        </w:trPr>
        <w:tc>
          <w:tcPr>
            <w:tcW w:w="2405" w:type="dxa"/>
          </w:tcPr>
          <w:p w:rsidR="000B3F2E" w:rsidRPr="0072780B" w:rsidRDefault="000B3F2E" w:rsidP="00804814">
            <w:pPr>
              <w:pStyle w:val="TableParagraph"/>
              <w:spacing w:before="60" w:after="60"/>
              <w:ind w:left="57" w:right="57"/>
              <w:rPr>
                <w:rFonts w:ascii="Times New Roman" w:hAnsi="Times New Roman" w:cs="Times New Roman"/>
                <w:sz w:val="24"/>
                <w:szCs w:val="24"/>
              </w:rPr>
            </w:pPr>
            <w:r w:rsidRPr="0072780B">
              <w:rPr>
                <w:rFonts w:ascii="Times New Roman" w:hAnsi="Times New Roman" w:cs="Times New Roman"/>
                <w:sz w:val="24"/>
                <w:szCs w:val="24"/>
                <w:lang w:val="ru-RU"/>
              </w:rPr>
              <w:t>Нейтрофилы</w:t>
            </w:r>
          </w:p>
        </w:tc>
        <w:tc>
          <w:tcPr>
            <w:tcW w:w="2454" w:type="dxa"/>
          </w:tcPr>
          <w:p w:rsidR="000B3F2E" w:rsidRPr="0072780B" w:rsidRDefault="000B3F2E" w:rsidP="00804814">
            <w:pPr>
              <w:pStyle w:val="TableParagraph"/>
              <w:spacing w:before="60" w:after="60"/>
              <w:ind w:left="57" w:right="57"/>
              <w:jc w:val="center"/>
              <w:rPr>
                <w:rFonts w:ascii="Times New Roman" w:hAnsi="Times New Roman" w:cs="Times New Roman"/>
                <w:sz w:val="24"/>
                <w:szCs w:val="24"/>
              </w:rPr>
            </w:pPr>
            <w:r w:rsidRPr="0072780B">
              <w:rPr>
                <w:rFonts w:ascii="Times New Roman" w:hAnsi="Times New Roman" w:cs="Times New Roman"/>
                <w:sz w:val="24"/>
                <w:szCs w:val="24"/>
              </w:rPr>
              <w:t>&gt;1,5 × 10</w:t>
            </w:r>
            <w:r w:rsidRPr="0072780B">
              <w:rPr>
                <w:rFonts w:ascii="Times New Roman" w:hAnsi="Times New Roman" w:cs="Times New Roman"/>
                <w:sz w:val="24"/>
                <w:szCs w:val="24"/>
                <w:vertAlign w:val="superscript"/>
                <w:lang w:val="ru-RU"/>
              </w:rPr>
              <w:t>9</w:t>
            </w:r>
            <w:r w:rsidRPr="0072780B">
              <w:rPr>
                <w:rFonts w:ascii="Times New Roman" w:hAnsi="Times New Roman" w:cs="Times New Roman"/>
                <w:sz w:val="24"/>
                <w:szCs w:val="24"/>
              </w:rPr>
              <w:t>/л</w:t>
            </w:r>
          </w:p>
        </w:tc>
        <w:tc>
          <w:tcPr>
            <w:tcW w:w="2389" w:type="dxa"/>
          </w:tcPr>
          <w:p w:rsidR="000B3F2E" w:rsidRPr="0072780B" w:rsidRDefault="000B3F2E" w:rsidP="00804814">
            <w:pPr>
              <w:pStyle w:val="TableParagraph"/>
              <w:spacing w:before="60" w:after="60"/>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gt;1,5 × 10</w:t>
            </w:r>
            <w:r w:rsidRPr="0072780B">
              <w:rPr>
                <w:rFonts w:ascii="Times New Roman" w:hAnsi="Times New Roman" w:cs="Times New Roman"/>
                <w:sz w:val="24"/>
                <w:szCs w:val="24"/>
                <w:vertAlign w:val="superscript"/>
                <w:lang w:val="ru-RU"/>
              </w:rPr>
              <w:t>9</w:t>
            </w:r>
            <w:r w:rsidRPr="0072780B">
              <w:rPr>
                <w:rFonts w:ascii="Times New Roman" w:hAnsi="Times New Roman" w:cs="Times New Roman"/>
                <w:sz w:val="24"/>
                <w:szCs w:val="24"/>
                <w:lang w:val="ru-RU"/>
              </w:rPr>
              <w:t>/л или</w:t>
            </w:r>
          </w:p>
          <w:p w:rsidR="000B3F2E" w:rsidRPr="0072780B" w:rsidRDefault="000B3F2E" w:rsidP="00804814">
            <w:pPr>
              <w:pStyle w:val="TableParagraph"/>
              <w:spacing w:before="60" w:after="60"/>
              <w:ind w:left="57" w:right="57"/>
              <w:jc w:val="center"/>
              <w:rPr>
                <w:rFonts w:ascii="Times New Roman" w:hAnsi="Times New Roman" w:cs="Times New Roman"/>
                <w:sz w:val="24"/>
                <w:szCs w:val="24"/>
                <w:lang w:val="ru-RU"/>
              </w:rPr>
            </w:pPr>
            <w:r w:rsidRPr="0072780B">
              <w:rPr>
                <w:rFonts w:ascii="Times New Roman" w:hAnsi="Times New Roman" w:cs="Times New Roman"/>
                <w:sz w:val="24"/>
                <w:szCs w:val="24"/>
                <w:lang w:val="ru-RU"/>
              </w:rPr>
              <w:t>повышение &gt;50</w:t>
            </w:r>
            <w:r>
              <w:rPr>
                <w:rFonts w:ascii="Times New Roman" w:hAnsi="Times New Roman" w:cs="Times New Roman"/>
                <w:sz w:val="24"/>
                <w:szCs w:val="24"/>
                <w:lang w:val="ru-RU"/>
              </w:rPr>
              <w:t xml:space="preserve"> %</w:t>
            </w:r>
            <w:r w:rsidRPr="0072780B">
              <w:rPr>
                <w:rFonts w:ascii="Times New Roman" w:hAnsi="Times New Roman" w:cs="Times New Roman"/>
                <w:sz w:val="24"/>
                <w:szCs w:val="24"/>
                <w:lang w:val="ru-RU"/>
              </w:rPr>
              <w:t xml:space="preserve"> от исходного</w:t>
            </w:r>
          </w:p>
        </w:tc>
        <w:tc>
          <w:tcPr>
            <w:tcW w:w="2321" w:type="dxa"/>
            <w:vAlign w:val="center"/>
          </w:tcPr>
          <w:p w:rsidR="000B3F2E" w:rsidRPr="005B4606" w:rsidRDefault="000B3F2E" w:rsidP="00804814">
            <w:pPr>
              <w:spacing w:before="60" w:after="60" w:line="240" w:lineRule="auto"/>
              <w:ind w:left="57" w:right="57"/>
              <w:jc w:val="center"/>
              <w:rPr>
                <w:szCs w:val="24"/>
              </w:rPr>
            </w:pPr>
            <w:r>
              <w:rPr>
                <w:szCs w:val="24"/>
              </w:rPr>
              <w:t>–</w:t>
            </w:r>
          </w:p>
        </w:tc>
      </w:tr>
    </w:tbl>
    <w:p w:rsidR="000B3F2E" w:rsidRDefault="000B3F2E" w:rsidP="000B3F2E">
      <w:r>
        <w:t>Стабилизация заболевания устанавливается в ситуациях, не удовлетворяющих критериям ни частичной ремиссии, ни прогрессии.</w:t>
      </w:r>
    </w:p>
    <w:p w:rsidR="000B3F2E" w:rsidRPr="005A463A" w:rsidRDefault="000B3F2E" w:rsidP="00DA412A"/>
    <w:p w:rsidR="00A04E7F" w:rsidRPr="00303E7D" w:rsidRDefault="004D7374" w:rsidP="00303E7D">
      <w:pPr>
        <w:pStyle w:val="1"/>
        <w:rPr>
          <w:sz w:val="24"/>
          <w:szCs w:val="24"/>
        </w:rPr>
      </w:pPr>
      <w:bookmarkStart w:id="68" w:name="_Toc24546452"/>
      <w:bookmarkStart w:id="69" w:name="_Toc23601734"/>
      <w:r w:rsidRPr="00303E7D">
        <w:rPr>
          <w:sz w:val="24"/>
          <w:szCs w:val="24"/>
        </w:rPr>
        <w:t>Критерии оценки качества медицинской помощи</w:t>
      </w:r>
      <w:bookmarkEnd w:id="63"/>
      <w:bookmarkEnd w:id="68"/>
      <w:bookmarkEnd w:id="69"/>
    </w:p>
    <w:tbl>
      <w:tblPr>
        <w:tblW w:w="10137" w:type="dxa"/>
        <w:tblInd w:w="-789" w:type="dxa"/>
        <w:tblLayout w:type="fixed"/>
        <w:tblCellMar>
          <w:top w:w="15" w:type="dxa"/>
          <w:left w:w="15" w:type="dxa"/>
          <w:bottom w:w="15" w:type="dxa"/>
          <w:right w:w="15" w:type="dxa"/>
        </w:tblCellMar>
        <w:tblLook w:val="04A0" w:firstRow="1" w:lastRow="0" w:firstColumn="1" w:lastColumn="0" w:noHBand="0" w:noVBand="1"/>
      </w:tblPr>
      <w:tblGrid>
        <w:gridCol w:w="418"/>
        <w:gridCol w:w="7167"/>
        <w:gridCol w:w="2552"/>
      </w:tblGrid>
      <w:tr w:rsidR="005A463A" w:rsidRPr="005B4606" w:rsidTr="005A463A">
        <w:tc>
          <w:tcPr>
            <w:tcW w:w="418" w:type="dxa"/>
            <w:tcBorders>
              <w:top w:val="single" w:sz="6" w:space="0" w:color="000000"/>
              <w:left w:val="single" w:sz="6" w:space="0" w:color="000000"/>
              <w:bottom w:val="single" w:sz="6" w:space="0" w:color="000000"/>
              <w:right w:val="single" w:sz="6" w:space="0" w:color="000000"/>
            </w:tcBorders>
            <w:vAlign w:val="center"/>
            <w:hideMark/>
          </w:tcPr>
          <w:p w:rsidR="005A463A" w:rsidRDefault="005A463A" w:rsidP="00DB46A1">
            <w:pPr>
              <w:pStyle w:val="11"/>
              <w:spacing w:before="60" w:beforeAutospacing="0" w:after="60" w:afterAutospacing="0" w:line="240" w:lineRule="auto"/>
              <w:ind w:left="57"/>
              <w:jc w:val="center"/>
            </w:pPr>
            <w:r>
              <w:t>№</w:t>
            </w:r>
          </w:p>
        </w:tc>
        <w:tc>
          <w:tcPr>
            <w:tcW w:w="7167" w:type="dxa"/>
            <w:tcBorders>
              <w:top w:val="single" w:sz="6" w:space="0" w:color="000000"/>
              <w:left w:val="single" w:sz="6" w:space="0" w:color="000000"/>
              <w:bottom w:val="single" w:sz="6" w:space="0" w:color="000000"/>
              <w:right w:val="single" w:sz="6" w:space="0" w:color="000000"/>
            </w:tcBorders>
            <w:vAlign w:val="center"/>
            <w:hideMark/>
          </w:tcPr>
          <w:p w:rsidR="005A463A" w:rsidRDefault="005A463A" w:rsidP="00DB46A1">
            <w:pPr>
              <w:pStyle w:val="11"/>
              <w:spacing w:before="60" w:beforeAutospacing="0" w:after="60" w:afterAutospacing="0" w:line="240" w:lineRule="auto"/>
              <w:ind w:left="57"/>
              <w:jc w:val="center"/>
            </w:pPr>
            <w:r>
              <w:rPr>
                <w:rStyle w:val="aa"/>
              </w:rPr>
              <w:t>Критерии качества</w:t>
            </w:r>
          </w:p>
        </w:tc>
        <w:tc>
          <w:tcPr>
            <w:tcW w:w="2552" w:type="dxa"/>
            <w:tcBorders>
              <w:top w:val="single" w:sz="6" w:space="0" w:color="000000"/>
              <w:left w:val="single" w:sz="6" w:space="0" w:color="000000"/>
              <w:bottom w:val="single" w:sz="6" w:space="0" w:color="000000"/>
              <w:right w:val="single" w:sz="6" w:space="0" w:color="000000"/>
            </w:tcBorders>
            <w:vAlign w:val="center"/>
          </w:tcPr>
          <w:p w:rsidR="005A463A" w:rsidRDefault="005A463A" w:rsidP="00DB46A1">
            <w:pPr>
              <w:pStyle w:val="11"/>
              <w:spacing w:before="60" w:beforeAutospacing="0" w:after="60" w:afterAutospacing="0" w:line="240" w:lineRule="auto"/>
              <w:ind w:left="57"/>
              <w:jc w:val="center"/>
            </w:pPr>
            <w:r w:rsidRPr="003E3A35">
              <w:rPr>
                <w:b/>
                <w:bCs/>
              </w:rPr>
              <w:t>Оценка выполнения</w:t>
            </w:r>
          </w:p>
        </w:tc>
      </w:tr>
      <w:tr w:rsidR="005A463A" w:rsidRPr="005B4606" w:rsidTr="005A463A">
        <w:tc>
          <w:tcPr>
            <w:tcW w:w="418" w:type="dxa"/>
            <w:tcBorders>
              <w:top w:val="single" w:sz="6" w:space="0" w:color="000000"/>
              <w:left w:val="single" w:sz="6" w:space="0" w:color="000000"/>
              <w:bottom w:val="single" w:sz="6" w:space="0" w:color="000000"/>
              <w:right w:val="single" w:sz="6" w:space="0" w:color="000000"/>
            </w:tcBorders>
            <w:vAlign w:val="center"/>
            <w:hideMark/>
          </w:tcPr>
          <w:p w:rsidR="005A463A" w:rsidRDefault="005A463A" w:rsidP="00FD2083">
            <w:pPr>
              <w:pStyle w:val="11"/>
              <w:spacing w:before="60" w:beforeAutospacing="0" w:after="60" w:afterAutospacing="0" w:line="240" w:lineRule="auto"/>
              <w:ind w:left="57"/>
              <w:jc w:val="center"/>
            </w:pPr>
            <w:r>
              <w:t>1</w:t>
            </w:r>
          </w:p>
        </w:tc>
        <w:tc>
          <w:tcPr>
            <w:tcW w:w="7167" w:type="dxa"/>
            <w:tcBorders>
              <w:top w:val="single" w:sz="6" w:space="0" w:color="000000"/>
              <w:left w:val="single" w:sz="6" w:space="0" w:color="000000"/>
              <w:bottom w:val="single" w:sz="6" w:space="0" w:color="000000"/>
              <w:right w:val="single" w:sz="6" w:space="0" w:color="000000"/>
            </w:tcBorders>
            <w:vAlign w:val="center"/>
            <w:hideMark/>
          </w:tcPr>
          <w:p w:rsidR="005A463A" w:rsidRDefault="005A463A" w:rsidP="00FD2083">
            <w:pPr>
              <w:pStyle w:val="11"/>
              <w:spacing w:before="60" w:beforeAutospacing="0" w:after="60" w:afterAutospacing="0" w:line="240" w:lineRule="auto"/>
              <w:ind w:left="57"/>
            </w:pPr>
            <w:r>
              <w:t>П</w:t>
            </w:r>
            <w:r w:rsidRPr="00387410">
              <w:t>ациент</w:t>
            </w:r>
            <w:r>
              <w:t>у</w:t>
            </w:r>
            <w:r w:rsidRPr="00387410">
              <w:t xml:space="preserve"> с подозрением на ХЛЛ/ЛМЛ или выявленным ХЛЛ/ЛМЛ при первичном или повторном приеме, при оценке ремиссии через 2 </w:t>
            </w:r>
            <w:r>
              <w:t>мес.</w:t>
            </w:r>
            <w:r w:rsidRPr="00387410">
              <w:t xml:space="preserve"> после завершения терапии</w:t>
            </w:r>
            <w:r>
              <w:t>, при контрольных обследованиях</w:t>
            </w:r>
            <w:r w:rsidRPr="00387410">
              <w:t xml:space="preserve"> и при подозрении на рецидив заболевания выполн</w:t>
            </w:r>
            <w:r>
              <w:t>ен</w:t>
            </w:r>
            <w:r w:rsidRPr="00387410">
              <w:t xml:space="preserve"> развернутый клинический анализ крови с определением </w:t>
            </w:r>
            <w:r>
              <w:t xml:space="preserve">уровня </w:t>
            </w:r>
            <w:r w:rsidRPr="00387410">
              <w:t>гемоглобина, эритроцитов, тромбоцитов, лейкоцитов, подсчетом лейкоцитарной формулы и количества ретикулоцитов</w:t>
            </w:r>
          </w:p>
        </w:tc>
        <w:tc>
          <w:tcPr>
            <w:tcW w:w="2552" w:type="dxa"/>
            <w:tcBorders>
              <w:top w:val="single" w:sz="6" w:space="0" w:color="000000"/>
              <w:left w:val="single" w:sz="6" w:space="0" w:color="000000"/>
              <w:bottom w:val="single" w:sz="6" w:space="0" w:color="000000"/>
              <w:right w:val="single" w:sz="6" w:space="0" w:color="000000"/>
            </w:tcBorders>
          </w:tcPr>
          <w:p w:rsidR="005A463A" w:rsidRPr="00686393" w:rsidRDefault="005A463A" w:rsidP="00FD2083">
            <w:pPr>
              <w:pStyle w:val="11"/>
              <w:spacing w:before="60" w:beforeAutospacing="0" w:after="60" w:afterAutospacing="0" w:line="240" w:lineRule="auto"/>
              <w:ind w:left="57"/>
              <w:jc w:val="center"/>
            </w:pPr>
            <w:r w:rsidRPr="000B1CED">
              <w:t>Да/Нет</w:t>
            </w:r>
          </w:p>
        </w:tc>
      </w:tr>
      <w:tr w:rsidR="005A463A" w:rsidRPr="005B4606" w:rsidTr="005A463A">
        <w:tc>
          <w:tcPr>
            <w:tcW w:w="418" w:type="dxa"/>
            <w:tcBorders>
              <w:top w:val="single" w:sz="6" w:space="0" w:color="000000"/>
              <w:left w:val="single" w:sz="6" w:space="0" w:color="000000"/>
              <w:bottom w:val="single" w:sz="6" w:space="0" w:color="000000"/>
              <w:right w:val="single" w:sz="6" w:space="0" w:color="000000"/>
            </w:tcBorders>
            <w:vAlign w:val="center"/>
          </w:tcPr>
          <w:p w:rsidR="005A463A" w:rsidRDefault="005A463A" w:rsidP="00FD2083">
            <w:pPr>
              <w:pStyle w:val="11"/>
              <w:spacing w:before="60" w:beforeAutospacing="0" w:after="60" w:afterAutospacing="0" w:line="240" w:lineRule="auto"/>
              <w:ind w:left="57"/>
              <w:jc w:val="center"/>
            </w:pPr>
            <w:r>
              <w:t>2</w:t>
            </w:r>
          </w:p>
        </w:tc>
        <w:tc>
          <w:tcPr>
            <w:tcW w:w="7167" w:type="dxa"/>
            <w:tcBorders>
              <w:top w:val="single" w:sz="6" w:space="0" w:color="000000"/>
              <w:left w:val="single" w:sz="6" w:space="0" w:color="000000"/>
              <w:bottom w:val="single" w:sz="6" w:space="0" w:color="000000"/>
              <w:right w:val="single" w:sz="6" w:space="0" w:color="000000"/>
            </w:tcBorders>
            <w:vAlign w:val="center"/>
          </w:tcPr>
          <w:p w:rsidR="005A463A" w:rsidRDefault="005A463A" w:rsidP="00FD2083">
            <w:pPr>
              <w:pStyle w:val="11"/>
              <w:spacing w:before="60" w:beforeAutospacing="0" w:after="60" w:afterAutospacing="0" w:line="240" w:lineRule="auto"/>
              <w:ind w:left="57"/>
            </w:pPr>
            <w:r>
              <w:t>П</w:t>
            </w:r>
            <w:r w:rsidRPr="0075001D">
              <w:t>ациент</w:t>
            </w:r>
            <w:r>
              <w:t>у с подозрением на ХЛЛ</w:t>
            </w:r>
            <w:r w:rsidRPr="0075001D">
              <w:t xml:space="preserve"> с </w:t>
            </w:r>
            <w:r>
              <w:t xml:space="preserve">количеством </w:t>
            </w:r>
            <w:r>
              <w:br/>
              <w:t>В-лейкоцитов</w:t>
            </w:r>
            <w:r w:rsidRPr="0072780B">
              <w:t xml:space="preserve"> ≥5000 в</w:t>
            </w:r>
            <w:r>
              <w:t xml:space="preserve"> 1</w:t>
            </w:r>
            <w:r w:rsidRPr="0072780B">
              <w:t xml:space="preserve"> мкл выполнено иммунофенотипи</w:t>
            </w:r>
            <w:r w:rsidRPr="0075001D">
              <w:t>ческое исследование лимфоцитов крови методом проточной цитофлуориметрии</w:t>
            </w:r>
          </w:p>
        </w:tc>
        <w:tc>
          <w:tcPr>
            <w:tcW w:w="2552" w:type="dxa"/>
            <w:tcBorders>
              <w:top w:val="single" w:sz="6" w:space="0" w:color="000000"/>
              <w:left w:val="single" w:sz="6" w:space="0" w:color="000000"/>
              <w:bottom w:val="single" w:sz="6" w:space="0" w:color="000000"/>
              <w:right w:val="single" w:sz="6" w:space="0" w:color="000000"/>
            </w:tcBorders>
          </w:tcPr>
          <w:p w:rsidR="005A463A" w:rsidRPr="00DF6F54" w:rsidRDefault="005A463A" w:rsidP="00FD2083">
            <w:pPr>
              <w:pStyle w:val="11"/>
              <w:spacing w:before="60" w:beforeAutospacing="0" w:after="60" w:afterAutospacing="0" w:line="240" w:lineRule="auto"/>
              <w:ind w:left="57"/>
              <w:jc w:val="center"/>
              <w:rPr>
                <w:lang w:val="en-US"/>
              </w:rPr>
            </w:pPr>
            <w:r w:rsidRPr="000B1CED">
              <w:t>Да/Нет</w:t>
            </w:r>
          </w:p>
        </w:tc>
      </w:tr>
      <w:tr w:rsidR="005A463A" w:rsidRPr="005B4606" w:rsidTr="005A463A">
        <w:tc>
          <w:tcPr>
            <w:tcW w:w="418" w:type="dxa"/>
            <w:tcBorders>
              <w:top w:val="single" w:sz="6" w:space="0" w:color="000000"/>
              <w:left w:val="single" w:sz="6" w:space="0" w:color="000000"/>
              <w:bottom w:val="single" w:sz="6" w:space="0" w:color="000000"/>
              <w:right w:val="single" w:sz="6" w:space="0" w:color="000000"/>
            </w:tcBorders>
            <w:vAlign w:val="center"/>
          </w:tcPr>
          <w:p w:rsidR="005A463A" w:rsidRDefault="005A463A" w:rsidP="00FD2083">
            <w:pPr>
              <w:pStyle w:val="11"/>
              <w:spacing w:before="60" w:beforeAutospacing="0" w:after="60" w:afterAutospacing="0" w:line="240" w:lineRule="auto"/>
              <w:ind w:left="57"/>
              <w:jc w:val="center"/>
            </w:pPr>
            <w:r>
              <w:t>3</w:t>
            </w:r>
          </w:p>
        </w:tc>
        <w:tc>
          <w:tcPr>
            <w:tcW w:w="7167" w:type="dxa"/>
            <w:tcBorders>
              <w:top w:val="single" w:sz="6" w:space="0" w:color="000000"/>
              <w:left w:val="single" w:sz="6" w:space="0" w:color="000000"/>
              <w:bottom w:val="single" w:sz="6" w:space="0" w:color="000000"/>
              <w:right w:val="single" w:sz="6" w:space="0" w:color="000000"/>
            </w:tcBorders>
            <w:vAlign w:val="center"/>
          </w:tcPr>
          <w:p w:rsidR="005A463A" w:rsidRDefault="005A463A" w:rsidP="00FD2083">
            <w:pPr>
              <w:pStyle w:val="11"/>
              <w:spacing w:before="60" w:beforeAutospacing="0" w:after="60" w:afterAutospacing="0" w:line="240" w:lineRule="auto"/>
              <w:ind w:left="57"/>
            </w:pPr>
            <w:r>
              <w:t xml:space="preserve">Пациенту с подозрением на </w:t>
            </w:r>
            <w:r w:rsidRPr="0075001D">
              <w:t xml:space="preserve">ЛМЛ без клинического лимфоцитоза в крови </w:t>
            </w:r>
            <w:r>
              <w:t xml:space="preserve">либо пациенту с </w:t>
            </w:r>
            <w:r w:rsidRPr="0075001D">
              <w:t xml:space="preserve">подозрением </w:t>
            </w:r>
            <w:r>
              <w:br/>
            </w:r>
            <w:r w:rsidRPr="0075001D">
              <w:t>на трансформацию выполн</w:t>
            </w:r>
            <w:r>
              <w:t>ена</w:t>
            </w:r>
            <w:r w:rsidRPr="0075001D">
              <w:t xml:space="preserve"> биопси</w:t>
            </w:r>
            <w:r>
              <w:t>я</w:t>
            </w:r>
            <w:r w:rsidRPr="0075001D">
              <w:t xml:space="preserve"> лимфатического узла (очага поражения) </w:t>
            </w:r>
          </w:p>
        </w:tc>
        <w:tc>
          <w:tcPr>
            <w:tcW w:w="2552" w:type="dxa"/>
            <w:tcBorders>
              <w:top w:val="single" w:sz="6" w:space="0" w:color="000000"/>
              <w:left w:val="single" w:sz="6" w:space="0" w:color="000000"/>
              <w:bottom w:val="single" w:sz="6" w:space="0" w:color="000000"/>
              <w:right w:val="single" w:sz="6" w:space="0" w:color="000000"/>
            </w:tcBorders>
          </w:tcPr>
          <w:p w:rsidR="005A463A" w:rsidRPr="00866C68" w:rsidRDefault="005A463A" w:rsidP="00FD2083">
            <w:pPr>
              <w:pStyle w:val="11"/>
              <w:spacing w:before="60" w:beforeAutospacing="0" w:after="60" w:afterAutospacing="0" w:line="240" w:lineRule="auto"/>
              <w:ind w:left="57"/>
              <w:jc w:val="center"/>
              <w:rPr>
                <w:lang w:val="en-US"/>
              </w:rPr>
            </w:pPr>
            <w:r w:rsidRPr="000B1CED">
              <w:t>Да/Нет</w:t>
            </w:r>
          </w:p>
        </w:tc>
      </w:tr>
      <w:tr w:rsidR="005A463A" w:rsidRPr="005B4606" w:rsidTr="005A463A">
        <w:tc>
          <w:tcPr>
            <w:tcW w:w="418" w:type="dxa"/>
            <w:tcBorders>
              <w:top w:val="single" w:sz="6" w:space="0" w:color="000000"/>
              <w:left w:val="single" w:sz="6" w:space="0" w:color="000000"/>
              <w:bottom w:val="single" w:sz="6" w:space="0" w:color="000000"/>
              <w:right w:val="single" w:sz="6" w:space="0" w:color="000000"/>
            </w:tcBorders>
            <w:vAlign w:val="center"/>
          </w:tcPr>
          <w:p w:rsidR="005A463A" w:rsidRDefault="005A463A" w:rsidP="00FD2083">
            <w:pPr>
              <w:pStyle w:val="11"/>
              <w:spacing w:before="60" w:beforeAutospacing="0" w:after="60" w:afterAutospacing="0" w:line="240" w:lineRule="auto"/>
              <w:ind w:left="57"/>
              <w:jc w:val="center"/>
            </w:pPr>
            <w:r>
              <w:t>4</w:t>
            </w:r>
          </w:p>
        </w:tc>
        <w:tc>
          <w:tcPr>
            <w:tcW w:w="7167" w:type="dxa"/>
            <w:tcBorders>
              <w:top w:val="single" w:sz="6" w:space="0" w:color="000000"/>
              <w:left w:val="single" w:sz="6" w:space="0" w:color="000000"/>
              <w:bottom w:val="single" w:sz="6" w:space="0" w:color="000000"/>
              <w:right w:val="single" w:sz="6" w:space="0" w:color="000000"/>
            </w:tcBorders>
            <w:vAlign w:val="center"/>
          </w:tcPr>
          <w:p w:rsidR="005A463A" w:rsidRDefault="005A463A" w:rsidP="00FD2083">
            <w:pPr>
              <w:pStyle w:val="11"/>
              <w:spacing w:before="60" w:beforeAutospacing="0" w:after="60" w:afterAutospacing="0" w:line="240" w:lineRule="auto"/>
              <w:ind w:left="57"/>
            </w:pPr>
            <w:r>
              <w:t xml:space="preserve">У первичного пациента с ХЛЛ/ЛМЛ с подозрением </w:t>
            </w:r>
            <w:r>
              <w:br/>
              <w:t>на трансформацию получен гистологический препарат костного мозга (выполнена трепанобиопсия костного мозга)</w:t>
            </w:r>
          </w:p>
        </w:tc>
        <w:tc>
          <w:tcPr>
            <w:tcW w:w="2552" w:type="dxa"/>
            <w:tcBorders>
              <w:top w:val="single" w:sz="6" w:space="0" w:color="000000"/>
              <w:left w:val="single" w:sz="6" w:space="0" w:color="000000"/>
              <w:bottom w:val="single" w:sz="6" w:space="0" w:color="000000"/>
              <w:right w:val="single" w:sz="6" w:space="0" w:color="000000"/>
            </w:tcBorders>
          </w:tcPr>
          <w:p w:rsidR="005A463A" w:rsidRPr="00866C68" w:rsidRDefault="005A463A" w:rsidP="00FD2083">
            <w:pPr>
              <w:pStyle w:val="11"/>
              <w:spacing w:before="60" w:beforeAutospacing="0" w:after="60" w:afterAutospacing="0" w:line="240" w:lineRule="auto"/>
              <w:ind w:left="57"/>
              <w:jc w:val="center"/>
              <w:rPr>
                <w:lang w:val="en-US"/>
              </w:rPr>
            </w:pPr>
            <w:r w:rsidRPr="000B1CED">
              <w:t>Да/Нет</w:t>
            </w:r>
          </w:p>
        </w:tc>
      </w:tr>
      <w:tr w:rsidR="005A463A" w:rsidRPr="005B4606" w:rsidTr="005A463A">
        <w:tc>
          <w:tcPr>
            <w:tcW w:w="418" w:type="dxa"/>
            <w:tcBorders>
              <w:top w:val="single" w:sz="6" w:space="0" w:color="000000"/>
              <w:left w:val="single" w:sz="6" w:space="0" w:color="000000"/>
              <w:bottom w:val="single" w:sz="6" w:space="0" w:color="000000"/>
              <w:right w:val="single" w:sz="6" w:space="0" w:color="000000"/>
            </w:tcBorders>
            <w:vAlign w:val="center"/>
            <w:hideMark/>
          </w:tcPr>
          <w:p w:rsidR="005A463A" w:rsidRDefault="005A463A" w:rsidP="00FD2083">
            <w:pPr>
              <w:pStyle w:val="11"/>
              <w:spacing w:before="60" w:beforeAutospacing="0" w:after="60" w:afterAutospacing="0" w:line="240" w:lineRule="auto"/>
              <w:ind w:left="57"/>
              <w:jc w:val="center"/>
            </w:pPr>
            <w:r>
              <w:t>5</w:t>
            </w:r>
          </w:p>
        </w:tc>
        <w:tc>
          <w:tcPr>
            <w:tcW w:w="7167" w:type="dxa"/>
            <w:tcBorders>
              <w:top w:val="single" w:sz="6" w:space="0" w:color="000000"/>
              <w:left w:val="single" w:sz="6" w:space="0" w:color="000000"/>
              <w:bottom w:val="single" w:sz="6" w:space="0" w:color="000000"/>
              <w:right w:val="single" w:sz="6" w:space="0" w:color="000000"/>
            </w:tcBorders>
            <w:vAlign w:val="center"/>
            <w:hideMark/>
          </w:tcPr>
          <w:p w:rsidR="005A463A" w:rsidRDefault="005A463A" w:rsidP="00FD2083">
            <w:pPr>
              <w:pStyle w:val="11"/>
              <w:spacing w:before="60" w:beforeAutospacing="0" w:after="60" w:afterAutospacing="0" w:line="240" w:lineRule="auto"/>
              <w:ind w:left="57"/>
            </w:pPr>
            <w:r>
              <w:t>Первичному п</w:t>
            </w:r>
            <w:r w:rsidRPr="00357B92">
              <w:t>ациент</w:t>
            </w:r>
            <w:r>
              <w:t>у</w:t>
            </w:r>
            <w:r w:rsidRPr="00357B92">
              <w:t xml:space="preserve"> при установке диагноза ХЛЛ/ЛМЛ </w:t>
            </w:r>
            <w:r>
              <w:t xml:space="preserve">либо пациенту с верифицированным ХЛЛ/ЛМЛ </w:t>
            </w:r>
            <w:r w:rsidRPr="00357B92">
              <w:t xml:space="preserve">перед началом терапии, при </w:t>
            </w:r>
            <w:r w:rsidRPr="0072780B">
              <w:t xml:space="preserve">оценке ремиссии через 2 </w:t>
            </w:r>
            <w:r>
              <w:t>мес.</w:t>
            </w:r>
            <w:r w:rsidRPr="0072780B">
              <w:t xml:space="preserve"> после завершения терапии, а также при подозрении на рецидив заболевания выполнен</w:t>
            </w:r>
            <w:r>
              <w:t>а</w:t>
            </w:r>
            <w:r w:rsidRPr="0072780B">
              <w:t xml:space="preserve"> КТ грудной клетки, органов брюшной полости и</w:t>
            </w:r>
            <w:r w:rsidRPr="00357B92">
              <w:t xml:space="preserve"> малого таза (с контрастированием) </w:t>
            </w:r>
            <w:r>
              <w:t xml:space="preserve">или рентгенография органов грудной клетки </w:t>
            </w:r>
            <w:r>
              <w:br/>
              <w:t>в 2 проекциях и УЗИ лимфатических узлов и внутренних органов</w:t>
            </w:r>
          </w:p>
        </w:tc>
        <w:tc>
          <w:tcPr>
            <w:tcW w:w="2552" w:type="dxa"/>
            <w:tcBorders>
              <w:top w:val="single" w:sz="6" w:space="0" w:color="000000"/>
              <w:left w:val="single" w:sz="6" w:space="0" w:color="000000"/>
              <w:bottom w:val="single" w:sz="6" w:space="0" w:color="000000"/>
              <w:right w:val="single" w:sz="6" w:space="0" w:color="000000"/>
            </w:tcBorders>
          </w:tcPr>
          <w:p w:rsidR="005A463A" w:rsidRPr="00866C68" w:rsidRDefault="005A463A" w:rsidP="00FD2083">
            <w:pPr>
              <w:pStyle w:val="11"/>
              <w:spacing w:before="60" w:beforeAutospacing="0" w:after="60" w:afterAutospacing="0" w:line="240" w:lineRule="auto"/>
              <w:ind w:left="57"/>
              <w:jc w:val="center"/>
              <w:rPr>
                <w:lang w:val="en-US"/>
              </w:rPr>
            </w:pPr>
            <w:r w:rsidRPr="000B1CED">
              <w:t>Да/Нет</w:t>
            </w:r>
          </w:p>
        </w:tc>
      </w:tr>
      <w:tr w:rsidR="005A463A" w:rsidRPr="005B4606" w:rsidTr="005A463A">
        <w:tc>
          <w:tcPr>
            <w:tcW w:w="418" w:type="dxa"/>
            <w:tcBorders>
              <w:top w:val="single" w:sz="6" w:space="0" w:color="000000"/>
              <w:left w:val="single" w:sz="6" w:space="0" w:color="000000"/>
              <w:bottom w:val="single" w:sz="6" w:space="0" w:color="000000"/>
              <w:right w:val="single" w:sz="6" w:space="0" w:color="000000"/>
            </w:tcBorders>
            <w:vAlign w:val="center"/>
          </w:tcPr>
          <w:p w:rsidR="005A463A" w:rsidRDefault="005A463A" w:rsidP="00FD2083">
            <w:pPr>
              <w:pStyle w:val="11"/>
              <w:spacing w:before="60" w:beforeAutospacing="0" w:after="60" w:afterAutospacing="0" w:line="240" w:lineRule="auto"/>
              <w:ind w:left="57"/>
              <w:jc w:val="center"/>
            </w:pPr>
            <w:r>
              <w:t>6</w:t>
            </w:r>
          </w:p>
        </w:tc>
        <w:tc>
          <w:tcPr>
            <w:tcW w:w="7167" w:type="dxa"/>
            <w:tcBorders>
              <w:top w:val="single" w:sz="6" w:space="0" w:color="000000"/>
              <w:left w:val="single" w:sz="6" w:space="0" w:color="000000"/>
              <w:bottom w:val="single" w:sz="6" w:space="0" w:color="000000"/>
              <w:right w:val="single" w:sz="6" w:space="0" w:color="000000"/>
            </w:tcBorders>
            <w:vAlign w:val="center"/>
          </w:tcPr>
          <w:p w:rsidR="005A463A" w:rsidRDefault="005A463A" w:rsidP="00FD2083">
            <w:pPr>
              <w:pStyle w:val="11"/>
              <w:spacing w:before="60" w:beforeAutospacing="0" w:after="60" w:afterAutospacing="0" w:line="240" w:lineRule="auto"/>
              <w:ind w:left="57"/>
            </w:pPr>
            <w:r>
              <w:t>У пациента с ХЛЛ/ЛМЛ, получающего терапию ограниченной длительности, выполнена оценка терапии по критериям IWCLL 2018 не менее чем через 2 мес. после окончания терапии</w:t>
            </w:r>
          </w:p>
        </w:tc>
        <w:tc>
          <w:tcPr>
            <w:tcW w:w="2552" w:type="dxa"/>
            <w:tcBorders>
              <w:top w:val="single" w:sz="6" w:space="0" w:color="000000"/>
              <w:left w:val="single" w:sz="6" w:space="0" w:color="000000"/>
              <w:bottom w:val="single" w:sz="6" w:space="0" w:color="000000"/>
              <w:right w:val="single" w:sz="6" w:space="0" w:color="000000"/>
            </w:tcBorders>
          </w:tcPr>
          <w:p w:rsidR="005A463A" w:rsidRPr="003D069A" w:rsidRDefault="005A463A" w:rsidP="00FD2083">
            <w:pPr>
              <w:pStyle w:val="11"/>
              <w:spacing w:before="60" w:beforeAutospacing="0" w:after="60" w:afterAutospacing="0" w:line="240" w:lineRule="auto"/>
              <w:ind w:left="57"/>
              <w:jc w:val="center"/>
              <w:rPr>
                <w:lang w:val="en-US"/>
              </w:rPr>
            </w:pPr>
            <w:r w:rsidRPr="000B1CED">
              <w:t>Да/Нет</w:t>
            </w:r>
          </w:p>
        </w:tc>
      </w:tr>
      <w:tr w:rsidR="005A463A" w:rsidRPr="005B4606" w:rsidTr="005A463A">
        <w:tc>
          <w:tcPr>
            <w:tcW w:w="418" w:type="dxa"/>
            <w:tcBorders>
              <w:top w:val="single" w:sz="6" w:space="0" w:color="000000"/>
              <w:left w:val="single" w:sz="6" w:space="0" w:color="000000"/>
              <w:bottom w:val="single" w:sz="6" w:space="0" w:color="000000"/>
              <w:right w:val="single" w:sz="6" w:space="0" w:color="000000"/>
            </w:tcBorders>
            <w:vAlign w:val="center"/>
          </w:tcPr>
          <w:p w:rsidR="005A463A" w:rsidRDefault="005A463A" w:rsidP="00FD2083">
            <w:pPr>
              <w:pStyle w:val="11"/>
              <w:spacing w:before="60" w:beforeAutospacing="0" w:after="60" w:afterAutospacing="0" w:line="240" w:lineRule="auto"/>
              <w:ind w:left="57"/>
              <w:jc w:val="center"/>
            </w:pPr>
            <w:r>
              <w:t>7</w:t>
            </w:r>
          </w:p>
        </w:tc>
        <w:tc>
          <w:tcPr>
            <w:tcW w:w="7167" w:type="dxa"/>
            <w:tcBorders>
              <w:top w:val="single" w:sz="6" w:space="0" w:color="000000"/>
              <w:left w:val="single" w:sz="6" w:space="0" w:color="000000"/>
              <w:bottom w:val="single" w:sz="6" w:space="0" w:color="000000"/>
              <w:right w:val="single" w:sz="6" w:space="0" w:color="000000"/>
            </w:tcBorders>
            <w:vAlign w:val="center"/>
          </w:tcPr>
          <w:p w:rsidR="005A463A" w:rsidRDefault="005A463A" w:rsidP="00FD2083">
            <w:pPr>
              <w:pStyle w:val="11"/>
              <w:spacing w:before="60" w:beforeAutospacing="0" w:after="60" w:afterAutospacing="0" w:line="240" w:lineRule="auto"/>
              <w:ind w:left="57"/>
            </w:pPr>
            <w:r>
              <w:t xml:space="preserve">У пациента с ХЛЛ/ЛМЛ, получающего непрерывную </w:t>
            </w:r>
            <w:r>
              <w:br/>
              <w:t xml:space="preserve">или поддерживающую терапию, выполнена оценка терапии по </w:t>
            </w:r>
            <w:r>
              <w:lastRenderedPageBreak/>
              <w:t xml:space="preserve">критериям IWCLL 2018 не менее чем через </w:t>
            </w:r>
            <w:r>
              <w:br/>
              <w:t>2 мес. после достижения максимального ответа</w:t>
            </w:r>
          </w:p>
        </w:tc>
        <w:tc>
          <w:tcPr>
            <w:tcW w:w="2552" w:type="dxa"/>
            <w:tcBorders>
              <w:top w:val="single" w:sz="6" w:space="0" w:color="000000"/>
              <w:left w:val="single" w:sz="6" w:space="0" w:color="000000"/>
              <w:bottom w:val="single" w:sz="6" w:space="0" w:color="000000"/>
              <w:right w:val="single" w:sz="6" w:space="0" w:color="000000"/>
            </w:tcBorders>
          </w:tcPr>
          <w:p w:rsidR="005A463A" w:rsidRPr="003D069A" w:rsidRDefault="005A463A" w:rsidP="00FD2083">
            <w:pPr>
              <w:pStyle w:val="11"/>
              <w:spacing w:before="60" w:beforeAutospacing="0" w:after="60" w:afterAutospacing="0" w:line="240" w:lineRule="auto"/>
              <w:ind w:left="57"/>
              <w:jc w:val="center"/>
              <w:rPr>
                <w:lang w:val="en-US"/>
              </w:rPr>
            </w:pPr>
            <w:r w:rsidRPr="000B1CED">
              <w:lastRenderedPageBreak/>
              <w:t>Да/Нет</w:t>
            </w:r>
          </w:p>
        </w:tc>
      </w:tr>
    </w:tbl>
    <w:p w:rsidR="004D7374" w:rsidRDefault="004D7374" w:rsidP="00F12C20"/>
    <w:p w:rsidR="004D7374" w:rsidRDefault="004D7374" w:rsidP="00560CBA">
      <w:pPr>
        <w:pStyle w:val="1"/>
        <w:spacing w:after="120"/>
        <w:rPr>
          <w:sz w:val="24"/>
          <w:szCs w:val="24"/>
        </w:rPr>
      </w:pPr>
      <w:bookmarkStart w:id="70" w:name="_Toc520213129"/>
      <w:bookmarkStart w:id="71" w:name="_Toc24546453"/>
      <w:bookmarkStart w:id="72" w:name="_Toc23601735"/>
      <w:r w:rsidRPr="00DB46A1">
        <w:rPr>
          <w:sz w:val="24"/>
          <w:szCs w:val="24"/>
        </w:rPr>
        <w:t>Список литературы</w:t>
      </w:r>
      <w:bookmarkEnd w:id="70"/>
      <w:bookmarkEnd w:id="71"/>
      <w:bookmarkEnd w:id="72"/>
    </w:p>
    <w:p w:rsidR="00055701" w:rsidRPr="0008146B" w:rsidRDefault="000B0AC3" w:rsidP="00055701">
      <w:pPr>
        <w:widowControl w:val="0"/>
        <w:autoSpaceDE w:val="0"/>
        <w:autoSpaceDN w:val="0"/>
        <w:adjustRightInd w:val="0"/>
        <w:ind w:left="640" w:hanging="640"/>
        <w:rPr>
          <w:noProof/>
          <w:lang w:val="en-US"/>
        </w:rPr>
      </w:pPr>
      <w:r>
        <w:fldChar w:fldCharType="begin" w:fldLock="1"/>
      </w:r>
      <w:r w:rsidRPr="0008146B">
        <w:rPr>
          <w:lang w:val="en-US"/>
        </w:rPr>
        <w:instrText xml:space="preserve">ADDIN Mendeley Bibliography CSL_BIBLIOGRAPHY </w:instrText>
      </w:r>
      <w:r>
        <w:fldChar w:fldCharType="separate"/>
      </w:r>
      <w:r w:rsidR="00055701" w:rsidRPr="0008146B">
        <w:rPr>
          <w:noProof/>
          <w:lang w:val="en-US"/>
        </w:rPr>
        <w:t>1.</w:t>
      </w:r>
      <w:r w:rsidR="00055701" w:rsidRPr="0008146B">
        <w:rPr>
          <w:noProof/>
          <w:lang w:val="en-US"/>
        </w:rPr>
        <w:tab/>
        <w:t>Packham G., Stevenson F. The role of the B-cell receptor in the pathogenesis of chronic lymphocytic leukaemia // Seminars in Cancer Biology. 2010. Vol. 20, № 6. P. 391–399.</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2.</w:t>
      </w:r>
      <w:r w:rsidRPr="0008146B">
        <w:rPr>
          <w:noProof/>
          <w:lang w:val="en-US"/>
        </w:rPr>
        <w:tab/>
        <w:t>Vardi A. et al. Immunogenetic studies of chronic lymphocytic leukemia: Revelations and speculations about ontogeny and clinical evolution // Cancer Research. American Association for Cancer Research Inc., 2014. Vol. 74, № 16. P. 4211–4216.</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3.</w:t>
      </w:r>
      <w:r w:rsidRPr="0008146B">
        <w:rPr>
          <w:noProof/>
          <w:lang w:val="en-US"/>
        </w:rPr>
        <w:tab/>
        <w:t>Murray F. et al. Stereotyped patterns of somatic hypermutation in subsets of patients with chronic lymphocytic leukemia: Implications for the role of antigen selection in leukemogenesis // Blood. 2008. Vol. 111, № 3. P. 1524–1533.</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4.</w:t>
      </w:r>
      <w:r w:rsidRPr="0008146B">
        <w:rPr>
          <w:noProof/>
          <w:lang w:val="en-US"/>
        </w:rPr>
        <w:tab/>
        <w:t>Strati P., Shanafelt T.D. Monoclonal B-cell lymphocytosis and early-stage chronic lymphocytic leukemia: Diagnosis, natural history, and risk stratification // Blood. American Society of Hematology, 2015. Vol. 126, № 4. P. 454–462.</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5.</w:t>
      </w:r>
      <w:r w:rsidRPr="0008146B">
        <w:rPr>
          <w:noProof/>
          <w:lang w:val="en-US"/>
        </w:rPr>
        <w:tab/>
        <w:t>Zhang S., Kipps T.J. The Pathogenesis of Chronic Lymphocytic Leukemia // Annu. Rev. Pathol. Mech. Dis. 2014. Vol. 9, № 1. P. 103–118.</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6.</w:t>
      </w:r>
      <w:r w:rsidRPr="0008146B">
        <w:rPr>
          <w:noProof/>
          <w:lang w:val="en-US"/>
        </w:rPr>
        <w:tab/>
        <w:t>Burger J.A., Chiorazzi N. B cell receptor signaling in chronic lymphocytic leukemia // Trends in Immunology. 2013. Vol. 34, № 12. P. 592–601.</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7.</w:t>
      </w:r>
      <w:r w:rsidRPr="0008146B">
        <w:rPr>
          <w:noProof/>
          <w:lang w:val="en-US"/>
        </w:rPr>
        <w:tab/>
        <w:t>Morton L.M. et al. Lymphoma incidence patterns by WHO subtype in the United States, 1992-2001 // Blood. 2006. Vol. 107, № 1. P. 265–276.</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8.</w:t>
      </w:r>
      <w:r w:rsidRPr="0008146B">
        <w:rPr>
          <w:noProof/>
          <w:lang w:val="en-US"/>
        </w:rPr>
        <w:tab/>
        <w:t>Watson L., Wyld P., Catovsky D. Disease burden of chronic lymphocytic leukaemia within the European Union // Eur. J. Haematol. 2008. Vol. 81, № 4. P. 253–258.</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9.</w:t>
      </w:r>
      <w:r w:rsidRPr="0008146B">
        <w:rPr>
          <w:noProof/>
          <w:lang w:val="en-US"/>
        </w:rPr>
        <w:tab/>
        <w:t>Jemal A. et al. Cancer statistics, 2007. // CA. Cancer J. Clin. 2007. Vol. 57, № 1. P. 43–66.</w:t>
      </w:r>
    </w:p>
    <w:p w:rsidR="00055701" w:rsidRPr="00055701" w:rsidRDefault="00055701" w:rsidP="00055701">
      <w:pPr>
        <w:widowControl w:val="0"/>
        <w:autoSpaceDE w:val="0"/>
        <w:autoSpaceDN w:val="0"/>
        <w:adjustRightInd w:val="0"/>
        <w:ind w:left="640" w:hanging="640"/>
        <w:rPr>
          <w:noProof/>
        </w:rPr>
      </w:pPr>
      <w:r w:rsidRPr="0008146B">
        <w:rPr>
          <w:noProof/>
          <w:lang w:val="en-US"/>
        </w:rPr>
        <w:t>10.</w:t>
      </w:r>
      <w:r w:rsidRPr="0008146B">
        <w:rPr>
          <w:noProof/>
          <w:lang w:val="en-US"/>
        </w:rPr>
        <w:tab/>
        <w:t xml:space="preserve">Dores G.M. et al. Chronic lymphocytic leukaemia and small lymphocytic lymphoma: Overview of the descriptive epidemiology // Br. J. Haematol. </w:t>
      </w:r>
      <w:r w:rsidRPr="00055701">
        <w:rPr>
          <w:noProof/>
        </w:rPr>
        <w:t>2007. Vol. 139, № 5. P. 809–819.</w:t>
      </w:r>
    </w:p>
    <w:p w:rsidR="00055701" w:rsidRPr="00055701" w:rsidRDefault="00055701" w:rsidP="00055701">
      <w:pPr>
        <w:widowControl w:val="0"/>
        <w:autoSpaceDE w:val="0"/>
        <w:autoSpaceDN w:val="0"/>
        <w:adjustRightInd w:val="0"/>
        <w:ind w:left="640" w:hanging="640"/>
        <w:rPr>
          <w:noProof/>
        </w:rPr>
      </w:pPr>
      <w:r w:rsidRPr="00055701">
        <w:rPr>
          <w:noProof/>
        </w:rPr>
        <w:t>11.</w:t>
      </w:r>
      <w:r w:rsidRPr="00055701">
        <w:rPr>
          <w:noProof/>
        </w:rPr>
        <w:tab/>
        <w:t>Злокачественные новообразования в России в 2017 году (заболеваемость и смертность). Под ред. А.Д. Каприна, В.В. Старинского, Г.В. Петровой. М.: МНИОИ им. П.А. Герцена – филиал ФГБУ «НМИЦ радиологии» Минздрава России, 2018.</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12.</w:t>
      </w:r>
      <w:r w:rsidRPr="0008146B">
        <w:rPr>
          <w:noProof/>
          <w:lang w:val="en-US"/>
        </w:rPr>
        <w:tab/>
        <w:t>Hallek M. et al. iwCLL guidelines for diagnosis, indications for treatment, response assessment, and supportive management of CLL // Blood. American Society of Hematology, 2018. Vol. 131, № 25. P. 2745–2760.</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lastRenderedPageBreak/>
        <w:t>13.</w:t>
      </w:r>
      <w:r w:rsidRPr="0008146B">
        <w:rPr>
          <w:noProof/>
          <w:lang w:val="en-US"/>
        </w:rPr>
        <w:tab/>
        <w:t>Armitage J.O. Staging Non-Hodgkin Lymphoma // CA. Cancer J. Clin. Wiley, 2005. Vol. 55, № 6. P. 368–376.</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14.</w:t>
      </w:r>
      <w:r w:rsidRPr="0008146B">
        <w:rPr>
          <w:noProof/>
          <w:lang w:val="en-US"/>
        </w:rPr>
        <w:tab/>
        <w:t>An international prognostic index for patients with chronic lymphocytic leukaemia (CLL-IPI): a meta-analysis of individual patient data // Lancet Oncol. Lancet Publishing Group, 2016. Vol. 17, № 6. P. 779–790.</w:t>
      </w:r>
    </w:p>
    <w:p w:rsidR="00055701" w:rsidRPr="00055701" w:rsidRDefault="00055701" w:rsidP="00055701">
      <w:pPr>
        <w:widowControl w:val="0"/>
        <w:autoSpaceDE w:val="0"/>
        <w:autoSpaceDN w:val="0"/>
        <w:adjustRightInd w:val="0"/>
        <w:ind w:left="640" w:hanging="640"/>
        <w:rPr>
          <w:noProof/>
        </w:rPr>
      </w:pPr>
      <w:r w:rsidRPr="0008146B">
        <w:rPr>
          <w:noProof/>
          <w:lang w:val="en-US"/>
        </w:rPr>
        <w:t>15.</w:t>
      </w:r>
      <w:r w:rsidRPr="0008146B">
        <w:rPr>
          <w:noProof/>
          <w:lang w:val="en-US"/>
        </w:rPr>
        <w:tab/>
        <w:t xml:space="preserve">Swerdlow S.H. et al. The 2016 revision of the World Health Organization classification of lymphoid neoplasms // Blood. </w:t>
      </w:r>
      <w:r w:rsidRPr="00055701">
        <w:rPr>
          <w:noProof/>
        </w:rPr>
        <w:t>2016.</w:t>
      </w:r>
    </w:p>
    <w:p w:rsidR="00055701" w:rsidRPr="00055701" w:rsidRDefault="00055701" w:rsidP="00055701">
      <w:pPr>
        <w:widowControl w:val="0"/>
        <w:autoSpaceDE w:val="0"/>
        <w:autoSpaceDN w:val="0"/>
        <w:adjustRightInd w:val="0"/>
        <w:ind w:left="640" w:hanging="640"/>
        <w:rPr>
          <w:noProof/>
        </w:rPr>
      </w:pPr>
      <w:r w:rsidRPr="00055701">
        <w:rPr>
          <w:noProof/>
        </w:rPr>
        <w:t>16.</w:t>
      </w:r>
      <w:r w:rsidRPr="00055701">
        <w:rPr>
          <w:noProof/>
        </w:rPr>
        <w:tab/>
        <w:t>Никитин Е.А. et al. Хронический лимфолейкоз. // Российские клинические рекомендации по диагностике и лечению злокачественных лимфопролиферативных заболеваний; под ред. И.В. Поддубной, В.Г. Савченко. 2018. P. 179–200.</w:t>
      </w:r>
    </w:p>
    <w:p w:rsidR="00055701" w:rsidRPr="0008146B" w:rsidRDefault="00055701" w:rsidP="00055701">
      <w:pPr>
        <w:widowControl w:val="0"/>
        <w:autoSpaceDE w:val="0"/>
        <w:autoSpaceDN w:val="0"/>
        <w:adjustRightInd w:val="0"/>
        <w:ind w:left="640" w:hanging="640"/>
        <w:rPr>
          <w:noProof/>
          <w:lang w:val="en-US"/>
        </w:rPr>
      </w:pPr>
      <w:r w:rsidRPr="00055701">
        <w:rPr>
          <w:noProof/>
        </w:rPr>
        <w:t>17.</w:t>
      </w:r>
      <w:r w:rsidRPr="00055701">
        <w:rPr>
          <w:noProof/>
        </w:rPr>
        <w:tab/>
        <w:t xml:space="preserve">Morice W.G. et al. </w:t>
      </w:r>
      <w:r w:rsidRPr="0008146B">
        <w:rPr>
          <w:noProof/>
          <w:lang w:val="en-US"/>
        </w:rPr>
        <w:t>Predictive value of blood and bone marrow flow cytometry in B-cell lymphoma classification: Comparative analysis of flow cytometry and tissue biopsy in 252 patients // Mayo Clin. Proc. Elsevier Ltd, 2008. Vol. 83, № 7. P. 776–785.</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18.</w:t>
      </w:r>
      <w:r w:rsidRPr="0008146B">
        <w:rPr>
          <w:noProof/>
          <w:lang w:val="en-US"/>
        </w:rPr>
        <w:tab/>
        <w:t>Rawstron A.C. et al. Monoclonal B-cell lymphocytosis and chronic lymphocytic leukemia // N. Engl. J. Med. Massachussetts Medical Society, 2008. Vol. 359, № 6. P. 575–583.</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19.</w:t>
      </w:r>
      <w:r w:rsidRPr="0008146B">
        <w:rPr>
          <w:noProof/>
          <w:lang w:val="en-US"/>
        </w:rPr>
        <w:tab/>
        <w:t>Molica S., Giannarelli D., Montserrat E. Minimal Residual Disease and Survival Outcomes in Patients With Chronic Lymphocytic Leukemia: A Systematic Review and Meta-analysis. // Clin. Lymphoma. Myeloma Leuk. 2019. Vol. 19, № 7. P. 423–430.</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20.</w:t>
      </w:r>
      <w:r w:rsidRPr="0008146B">
        <w:rPr>
          <w:noProof/>
          <w:lang w:val="en-US"/>
        </w:rPr>
        <w:tab/>
        <w:t>Rossi D. et al. Occult hepatitis B virus infection of peripheral blood mononuclear cells among treatment-naïve patients with chronic lymphocytic leukemia // Leuk. Lymphoma. 2009. Vol. 50, № 4. P. 604–611.</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21.</w:t>
      </w:r>
      <w:r w:rsidRPr="0008146B">
        <w:rPr>
          <w:noProof/>
          <w:lang w:val="en-US"/>
        </w:rPr>
        <w:tab/>
        <w:t>Conte M.J. et al. Use of positron emission tomography-computed tomography in the management of patients with chronic lymphocytic leukemia/small lymphocytic lymphoma // Leuk. Lymphoma. Informa Healthcare, 2014. Vol. 55, № 9. P. 2079–2084.</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22.</w:t>
      </w:r>
      <w:r w:rsidRPr="0008146B">
        <w:rPr>
          <w:noProof/>
          <w:lang w:val="en-US"/>
        </w:rPr>
        <w:tab/>
        <w:t>Parikh S.A., Kay N.E., Shanafelt T.D. How we treat Richter syndrome. // Blood. 2014. Vol. 123, № 11. P. 1647–1657.</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23.</w:t>
      </w:r>
      <w:r w:rsidRPr="0008146B">
        <w:rPr>
          <w:noProof/>
          <w:lang w:val="en-US"/>
        </w:rPr>
        <w:tab/>
        <w:t>Hallek M. et al. Addition of rituximab to fludarabine and cyclophosphamide in patients with chronic lymphocytic leukaemia: A randomised, open-label, phase 3 trial // Lancet. Lancet Publishing Group, 2010. Vol. 376, № 9747. P. 1164–1174.</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24.</w:t>
      </w:r>
      <w:r w:rsidRPr="0008146B">
        <w:rPr>
          <w:noProof/>
          <w:lang w:val="en-US"/>
        </w:rPr>
        <w:tab/>
        <w:t>Fischer K. et al. Long-term remissions after FCR chemoimmunotherapy in previously untreated patients with CLL: Updated results of the CLL8 trial // Blood. American Society of Hematology, 2016. Vol. 127, № 2. P. 208–215.</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25.</w:t>
      </w:r>
      <w:r w:rsidRPr="0008146B">
        <w:rPr>
          <w:noProof/>
          <w:lang w:val="en-US"/>
        </w:rPr>
        <w:tab/>
        <w:t xml:space="preserve">Fischer K. et al. Bendamustine in combination with rituximab for previously untreated patients with chronic lymphocytic leukemia: A multicenter phase II trial of the German Chronic Lymphocytic Leukemia Study Group // J. Clin. Oncol. 2012. Vol. 30, № 26. P. </w:t>
      </w:r>
      <w:r w:rsidRPr="0008146B">
        <w:rPr>
          <w:noProof/>
          <w:lang w:val="en-US"/>
        </w:rPr>
        <w:lastRenderedPageBreak/>
        <w:t>3209–3216.</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26.</w:t>
      </w:r>
      <w:r w:rsidRPr="0008146B">
        <w:rPr>
          <w:noProof/>
          <w:lang w:val="en-US"/>
        </w:rPr>
        <w:tab/>
        <w:t>Eichhorst B. et al. First-line chemoimmunotherapy with bendamustine and rituximab versus fludarabine, cyclophosphamide, and rituximab in patients with advanced chronic lymphocytic leukaemia (CLL10): an international, open-label, randomised, phase 3, non-inferiority trial // Lancet Oncol. Lancet Publishing Group, 2016. Vol. 17, № 7. P. 928–942.</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27.</w:t>
      </w:r>
      <w:r w:rsidRPr="0008146B">
        <w:rPr>
          <w:noProof/>
          <w:lang w:val="en-US"/>
        </w:rPr>
        <w:tab/>
        <w:t>Shanafelt T., Wang V., Kay N. A randomized phase III study of ibrutinib (PCI-32765)-based therapy vs. standard fludarabine, cyclophosphamide, and rituximab (FCR) chemoimmunotherapy in untreated younger patients with chronic lymphocytic leukemia (CLL): a trial of the ECOG-ACRIN Cancer  // ASH Annual Meeting. 2018. P. LBA-4.</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28.</w:t>
      </w:r>
      <w:r w:rsidRPr="0008146B">
        <w:rPr>
          <w:noProof/>
          <w:lang w:val="en-US"/>
        </w:rPr>
        <w:tab/>
        <w:t>Burger J.A. et al. Randomized trial of ibrutinib vs ibrutinib plus rituximab in patients with chronic lymphocytic leukemia. // Blood. 2019. Vol. 133, № 10. P. 1011–1019.</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29.</w:t>
      </w:r>
      <w:r w:rsidRPr="0008146B">
        <w:rPr>
          <w:noProof/>
          <w:lang w:val="en-US"/>
        </w:rPr>
        <w:tab/>
        <w:t>National Comprehensive Cancer Network. NCCN Practice Guidelines in Oncology. Chronic Lymphocytic Leukemia/Small Lymphocytic Lymphoma. 2019.</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30.</w:t>
      </w:r>
      <w:r w:rsidRPr="0008146B">
        <w:rPr>
          <w:noProof/>
          <w:lang w:val="en-US"/>
        </w:rPr>
        <w:tab/>
        <w:t>Assouline S. et al. Pharmacokinetics, safety, and efficacy of subcutaneous versus intravenous rituximab plus chemotherapy as treatment for chronic lymphocytic leukaemia (SAWYER): a phase 1b, open-label, randomised controlled non-inferiority trial. // Lancet. Haematol. 2016. Vol. 3, № 3. P. e128-38.</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31.</w:t>
      </w:r>
      <w:r w:rsidRPr="0008146B">
        <w:rPr>
          <w:noProof/>
          <w:lang w:val="en-US"/>
        </w:rPr>
        <w:tab/>
        <w:t>Goede V. et al. Obinutuzumab plus chlorambucil in patients with CLL and coexisting conditions // N. Engl. J. Med. Massachussetts Medical Society, 2014. Vol. 370, № 12. P. 1101–1110.</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32.</w:t>
      </w:r>
      <w:r w:rsidRPr="0008146B">
        <w:rPr>
          <w:noProof/>
          <w:lang w:val="en-US"/>
        </w:rPr>
        <w:tab/>
        <w:t>Michallet A.S. et al. Rituximab plus bendamustine or chlorambucil for chronic lymphocytic leukemia: Primary analysis of the randomized, open-label mable study // Haematologica. Ferrata Storti Foundation, 2018. Vol. 103, № 4. P. 698–706.</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33.</w:t>
      </w:r>
      <w:r w:rsidRPr="0008146B">
        <w:rPr>
          <w:noProof/>
          <w:lang w:val="en-US"/>
        </w:rPr>
        <w:tab/>
        <w:t>Burger J.A. et al. Ibrutinib as initial therapy for patients with chronic lymphocytic leukemia // N. Engl. J. Med. Massachussetts Medical Society, 2015. Vol. 373, № 25. P. 2425–2437.</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34.</w:t>
      </w:r>
      <w:r w:rsidRPr="0008146B">
        <w:rPr>
          <w:noProof/>
          <w:lang w:val="en-US"/>
        </w:rPr>
        <w:tab/>
        <w:t>Burger J.A. et al. Ibrutinib for First-Line Treatment of Older Patients With Chronic Lymphocytic Leukemia/Small Lymphocytic Lymphoma (CLL/SLL): A 4-Year Experience From the REASONATE-2 Study // EHA 23 Proceedings. 2018. P. Abstract PF343.</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35.</w:t>
      </w:r>
      <w:r w:rsidRPr="0008146B">
        <w:rPr>
          <w:noProof/>
          <w:lang w:val="en-US"/>
        </w:rPr>
        <w:tab/>
        <w:t>Woyach J.A. et al. Ibrutinib Regimens versus Chemoimmunotherapy in Older Patients with Untreated CLL. // N. Engl. J. Med. 2018. Vol. 379, № 26. P. 2517–2528.</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36.</w:t>
      </w:r>
      <w:r w:rsidRPr="0008146B">
        <w:rPr>
          <w:noProof/>
          <w:lang w:val="en-US"/>
        </w:rPr>
        <w:tab/>
        <w:t xml:space="preserve">Nikitin E. Randomised Comparison Of FCR-Lite And ClbR (Chlorambucil Plus Rituximab) Regimens In Elderly Patients With Chronic Lymphocytic Leukemia // EHA </w:t>
      </w:r>
      <w:r w:rsidRPr="0008146B">
        <w:rPr>
          <w:noProof/>
          <w:lang w:val="en-US"/>
        </w:rPr>
        <w:lastRenderedPageBreak/>
        <w:t>18 Proceedings. 2013. P. Abstract NS1147.</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37.</w:t>
      </w:r>
      <w:r w:rsidRPr="0008146B">
        <w:rPr>
          <w:noProof/>
          <w:lang w:val="en-US"/>
        </w:rPr>
        <w:tab/>
        <w:t>Foà R. et al. Chlorambucil plus rituximab with or without maintenance rituximab as first-line treatment for elderly chronic lymphocytic leukemia patients // Am. J. Hematol. Wiley-Liss Inc., 2014. Vol. 89, № 5. P. 480–486.</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38.</w:t>
      </w:r>
      <w:r w:rsidRPr="0008146B">
        <w:rPr>
          <w:noProof/>
          <w:lang w:val="en-US"/>
        </w:rPr>
        <w:tab/>
        <w:t>Hillmen P. et al. Rituximab plus chlorambucil as first-line treatment for chronic lymphocytic leukemia: Final analysis of an open-label phase II study // J. Clin. Oncol. American Society of Clinical Oncology, 2014. Vol. 32, № 12. P. 1236–1241.</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39.</w:t>
      </w:r>
      <w:r w:rsidRPr="0008146B">
        <w:rPr>
          <w:noProof/>
          <w:lang w:val="en-US"/>
        </w:rPr>
        <w:tab/>
        <w:t>Fischer K. et al. Venetoclax and Obinutuzumab in Patients with CLL and Coexisting Conditions. // N. Engl. J. Med. 2019. Vol. 380, № 23. P. 2225–2236.</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40.</w:t>
      </w:r>
      <w:r w:rsidRPr="0008146B">
        <w:rPr>
          <w:noProof/>
          <w:lang w:val="en-US"/>
        </w:rPr>
        <w:tab/>
        <w:t>Jones J.A. et al. Venetoclax for chronic lymphocytic leukaemia progressing after ibrutinib: an interim analysis of a multicentre, open-label, phase 2 trial. // Lancet. Oncol. 2018. Vol. 19, № 1. P. 65–75.</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41.</w:t>
      </w:r>
      <w:r w:rsidRPr="0008146B">
        <w:rPr>
          <w:noProof/>
          <w:lang w:val="en-US"/>
        </w:rPr>
        <w:tab/>
        <w:t>Catovsky D., Else M., Richards S. Chlorambucil-still not bad: A reappraisal // Clinical Lymphoma, Myeloma and Leukemia. Elsevier Inc., 2011. Vol. 11, № SUPPL.1. P. S2.</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42.</w:t>
      </w:r>
      <w:r w:rsidRPr="0008146B">
        <w:rPr>
          <w:noProof/>
          <w:lang w:val="en-US"/>
        </w:rPr>
        <w:tab/>
        <w:t>Hainsworth J.D. et al. Single-agent rituximab as first-line and maintenance treatment for patients with chronic lymphocytic leukemia or small lymphocytic lymphoma: A phase II trial of the Minnie Pearl Cancer Research Network // J. Clin. Oncol. 2003. Vol. 21, № 9. P. 1746–1751.</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43.</w:t>
      </w:r>
      <w:r w:rsidRPr="0008146B">
        <w:rPr>
          <w:noProof/>
          <w:lang w:val="en-US"/>
        </w:rPr>
        <w:tab/>
        <w:t>Michallet A.-S. et al. Ibrutinib in very elderly patients with relapsed/refractory chronic lymphocytic leukemia: A real-world experience of 71 patients treated in France: A study from the French Innovative Leukemia Organization (FILO) group. // Am. J. Hematol. 2017. Vol. 92, № 6. P. E105–E107.</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44.</w:t>
      </w:r>
      <w:r w:rsidRPr="0008146B">
        <w:rPr>
          <w:noProof/>
          <w:lang w:val="en-US"/>
        </w:rPr>
        <w:tab/>
        <w:t>Burger J.A. et al. Safety and activity of ibrutinib plus rituximab for patients with high-risk chronic lymphocytic leukaemia: A single-arm, phase 2 study // Lancet Oncol. Lancet Publishing Group, 2014. Vol. 15, № 10. P. 1090–1099.</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45.</w:t>
      </w:r>
      <w:r w:rsidRPr="0008146B">
        <w:rPr>
          <w:noProof/>
          <w:lang w:val="en-US"/>
        </w:rPr>
        <w:tab/>
        <w:t>Sorror M.L. et al. Five-year follow-up of patients with advanced chronic lymphocytic leukemia treated with allogeneic hematopoietic cell transplantation after nonmyeloablative conditioning // J. Clin. Oncol. 2008. Vol. 26, № 30. P. 4912–4920.</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46.</w:t>
      </w:r>
      <w:r w:rsidRPr="0008146B">
        <w:rPr>
          <w:noProof/>
          <w:lang w:val="en-US"/>
        </w:rPr>
        <w:tab/>
        <w:t>Dreger P. et al. Allogeneic stem cell transplantation provides durable disease control in poor-risk chronic lymphocytic leukemia: Long-term clinical and MRD results of the German CLL Study Group CLL3X trial // Blood. 2010. Vol. 116, № 14. P. 2438–2447.</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47.</w:t>
      </w:r>
      <w:r w:rsidRPr="0008146B">
        <w:rPr>
          <w:noProof/>
          <w:lang w:val="en-US"/>
        </w:rPr>
        <w:tab/>
        <w:t>Stilgenbauer S. et al. Venetoclax in relapsed or refractory chronic lymphocytic leukaemia with 17p deletion: a multicentre, open-label, phase 2 study // Lancet Oncol. Lancet Publishing Group, 2016. Vol. 17, № 6. P. 768–778.</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48.</w:t>
      </w:r>
      <w:r w:rsidRPr="0008146B">
        <w:rPr>
          <w:noProof/>
          <w:lang w:val="en-US"/>
        </w:rPr>
        <w:tab/>
        <w:t xml:space="preserve">Tam C.S. et al. Life After FCR: Outcomes of patients with chronic lymphocytic leukemia </w:t>
      </w:r>
      <w:r w:rsidRPr="0008146B">
        <w:rPr>
          <w:noProof/>
          <w:lang w:val="en-US"/>
        </w:rPr>
        <w:lastRenderedPageBreak/>
        <w:t>who progress after frontline treatment with Fludarabine, Cyclophosphamide and Rituximab. // Blood. 2014. P. 3059–3064.</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49.</w:t>
      </w:r>
      <w:r w:rsidRPr="0008146B">
        <w:rPr>
          <w:noProof/>
          <w:lang w:val="en-US"/>
        </w:rPr>
        <w:tab/>
        <w:t>Fischer K. et al. Bendamustine combined with rituximab in patients with relapsed and/or refractory chronic lymphocytic leukemia: A Multicenter Phase II trial of the German Chronic Lymphocytic Leukemia Study Group // J. Clin. Oncol. 2011. Vol. 29, № 26. P. 3559–3566.</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50.</w:t>
      </w:r>
      <w:r w:rsidRPr="0008146B">
        <w:rPr>
          <w:noProof/>
          <w:lang w:val="en-US"/>
        </w:rPr>
        <w:tab/>
        <w:t>Byrd J.C. et al. Ibrutinib versus ofatumumab in previously treated chronic lymphoid leukemia. // N. Engl. J. Med. 2014. Vol. 371, № 3. P. 213–223.</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51.</w:t>
      </w:r>
      <w:r w:rsidRPr="0008146B">
        <w:rPr>
          <w:noProof/>
          <w:lang w:val="en-US"/>
        </w:rPr>
        <w:tab/>
        <w:t>Moreno C. et al. Ibrutinib in previously treated chronic lymphocytic leukemia: updated efficacy and safety of the RESONATE study with up to four years of follow-up // EHA 22 Proceedings. 2017. P. Abstract S769.</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52.</w:t>
      </w:r>
      <w:r w:rsidRPr="0008146B">
        <w:rPr>
          <w:noProof/>
          <w:lang w:val="en-US"/>
        </w:rPr>
        <w:tab/>
        <w:t>Chanan-Khan A. et al. Ibrutinib combined with bendamustine and rituximab compared with placebo, bendamustine, and rituximab for previously treated chronic lymphocytic leukaemia or small lymphocytic lymphoma (HELIOS): A randomised, double-blind, phase 3 study // Lancet Oncol. Lancet Publishing Group, 2016. Vol. 17, № 2. P. 200–211.</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53.</w:t>
      </w:r>
      <w:r w:rsidRPr="0008146B">
        <w:rPr>
          <w:noProof/>
          <w:lang w:val="en-US"/>
        </w:rPr>
        <w:tab/>
        <w:t>Hallek M. et al. Three-year follow-up of patients with previously treated chronic lymphocytic leukemia (CLL) or small lymphocytic lymphoma (SLL) receiving ibrutinib plus bendamustine and rituximab (BR) versus placebo plus BR: an update of the HELIOS study. // Leuk. Lymphoma. 2017. Vol. 58. P. 192–194.</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54.</w:t>
      </w:r>
      <w:r w:rsidRPr="0008146B">
        <w:rPr>
          <w:noProof/>
          <w:lang w:val="en-US"/>
        </w:rPr>
        <w:tab/>
        <w:t>Seymour J.F. et al. Venetoclax-Rituximab in Relapsed or Refractory Chronic Lymphocytic Leukemia. // N. Engl. J. Med. 2018. Vol. 378, № 12. P. 1107–1120.</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55.</w:t>
      </w:r>
      <w:r w:rsidRPr="0008146B">
        <w:rPr>
          <w:noProof/>
          <w:lang w:val="en-US"/>
        </w:rPr>
        <w:tab/>
        <w:t>Castro J.E. et al. Rituximab in combination with high-dose methylprednisolone for the treatment of chronic lymphocytic leukemia // Leukemia. Nature Publishing Group, 2009. Vol. 23, № 10. P. 1779–1789.</w:t>
      </w:r>
    </w:p>
    <w:p w:rsidR="00055701" w:rsidRPr="00055701" w:rsidRDefault="00055701" w:rsidP="00055701">
      <w:pPr>
        <w:widowControl w:val="0"/>
        <w:autoSpaceDE w:val="0"/>
        <w:autoSpaceDN w:val="0"/>
        <w:adjustRightInd w:val="0"/>
        <w:ind w:left="640" w:hanging="640"/>
        <w:rPr>
          <w:noProof/>
        </w:rPr>
      </w:pPr>
      <w:r w:rsidRPr="0008146B">
        <w:rPr>
          <w:noProof/>
          <w:lang w:val="en-US"/>
        </w:rPr>
        <w:t>56.</w:t>
      </w:r>
      <w:r w:rsidRPr="0008146B">
        <w:rPr>
          <w:noProof/>
          <w:lang w:val="en-US"/>
        </w:rPr>
        <w:tab/>
        <w:t xml:space="preserve">Raanani P. et al. Immunoglobulin prophylaxis in chronic lymphocytic leukemia and multiple myeloma: systematic review and meta-analysis. // Leuk. </w:t>
      </w:r>
      <w:r w:rsidRPr="00055701">
        <w:rPr>
          <w:noProof/>
        </w:rPr>
        <w:t>Lymphoma. 2009. Vol. 50, № 5. P. 764–772.</w:t>
      </w:r>
    </w:p>
    <w:p w:rsidR="00055701" w:rsidRPr="0008146B" w:rsidRDefault="00055701" w:rsidP="00055701">
      <w:pPr>
        <w:widowControl w:val="0"/>
        <w:autoSpaceDE w:val="0"/>
        <w:autoSpaceDN w:val="0"/>
        <w:adjustRightInd w:val="0"/>
        <w:ind w:left="640" w:hanging="640"/>
        <w:rPr>
          <w:noProof/>
          <w:lang w:val="en-US"/>
        </w:rPr>
      </w:pPr>
      <w:r w:rsidRPr="00055701">
        <w:rPr>
          <w:noProof/>
        </w:rPr>
        <w:t>57.</w:t>
      </w:r>
      <w:r w:rsidRPr="00055701">
        <w:rPr>
          <w:noProof/>
        </w:rPr>
        <w:tab/>
        <w:t>Константинова Т.С., Клясова Г.А., Капланов К.Д. Лечение и профилактика инфекционных осложнений у пациентов с лимфопролиферативными заболеваниями. // Российские клинические рекомендации по диагностике и лечению злокачественных лимфопролиферативных заболеваний; под ред. И</w:t>
      </w:r>
      <w:r w:rsidRPr="0008146B">
        <w:rPr>
          <w:noProof/>
          <w:lang w:val="en-US"/>
        </w:rPr>
        <w:t>.</w:t>
      </w:r>
      <w:r w:rsidRPr="00055701">
        <w:rPr>
          <w:noProof/>
        </w:rPr>
        <w:t>В</w:t>
      </w:r>
      <w:r w:rsidRPr="0008146B">
        <w:rPr>
          <w:noProof/>
          <w:lang w:val="en-US"/>
        </w:rPr>
        <w:t xml:space="preserve">. </w:t>
      </w:r>
      <w:r w:rsidRPr="00055701">
        <w:rPr>
          <w:noProof/>
        </w:rPr>
        <w:t>Поддубной</w:t>
      </w:r>
      <w:r w:rsidRPr="0008146B">
        <w:rPr>
          <w:noProof/>
          <w:lang w:val="en-US"/>
        </w:rPr>
        <w:t xml:space="preserve">, </w:t>
      </w:r>
      <w:r w:rsidRPr="00055701">
        <w:rPr>
          <w:noProof/>
        </w:rPr>
        <w:t>В</w:t>
      </w:r>
      <w:r w:rsidRPr="0008146B">
        <w:rPr>
          <w:noProof/>
          <w:lang w:val="en-US"/>
        </w:rPr>
        <w:t>.</w:t>
      </w:r>
      <w:r w:rsidRPr="00055701">
        <w:rPr>
          <w:noProof/>
        </w:rPr>
        <w:t>Г</w:t>
      </w:r>
      <w:r w:rsidRPr="0008146B">
        <w:rPr>
          <w:noProof/>
          <w:lang w:val="en-US"/>
        </w:rPr>
        <w:t xml:space="preserve">. </w:t>
      </w:r>
      <w:r w:rsidRPr="00055701">
        <w:rPr>
          <w:noProof/>
        </w:rPr>
        <w:t>Савченко</w:t>
      </w:r>
      <w:r w:rsidRPr="0008146B">
        <w:rPr>
          <w:noProof/>
          <w:lang w:val="en-US"/>
        </w:rPr>
        <w:t>. 2018. P. 289–311.</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58.</w:t>
      </w:r>
      <w:r w:rsidRPr="0008146B">
        <w:rPr>
          <w:noProof/>
          <w:lang w:val="en-US"/>
        </w:rPr>
        <w:tab/>
        <w:t>Rubin L.G. et al. 2013 IDSA clinical practice guideline for vaccination of the immunocompromised host. // Clin. Infect. Dis. 2014. Vol. 58, № 3. P. 309–318.</w:t>
      </w:r>
    </w:p>
    <w:p w:rsidR="00055701" w:rsidRPr="00055701" w:rsidRDefault="00055701" w:rsidP="00055701">
      <w:pPr>
        <w:widowControl w:val="0"/>
        <w:autoSpaceDE w:val="0"/>
        <w:autoSpaceDN w:val="0"/>
        <w:adjustRightInd w:val="0"/>
        <w:ind w:left="640" w:hanging="640"/>
        <w:rPr>
          <w:noProof/>
        </w:rPr>
      </w:pPr>
      <w:r w:rsidRPr="0008146B">
        <w:rPr>
          <w:noProof/>
          <w:lang w:val="en-US"/>
        </w:rPr>
        <w:t>59.</w:t>
      </w:r>
      <w:r w:rsidRPr="0008146B">
        <w:rPr>
          <w:noProof/>
          <w:lang w:val="en-US"/>
        </w:rPr>
        <w:tab/>
        <w:t xml:space="preserve">Sinisalo M. et al. Response to vaccination against different types of antigens in patients </w:t>
      </w:r>
      <w:r w:rsidRPr="0008146B">
        <w:rPr>
          <w:noProof/>
          <w:lang w:val="en-US"/>
        </w:rPr>
        <w:lastRenderedPageBreak/>
        <w:t xml:space="preserve">with chronic lymphocytic leukaemia. // Br. J. Haematol. </w:t>
      </w:r>
      <w:r w:rsidRPr="00055701">
        <w:rPr>
          <w:noProof/>
        </w:rPr>
        <w:t>2001. Vol. 114, № 1. P. 107–110.</w:t>
      </w:r>
    </w:p>
    <w:p w:rsidR="00055701" w:rsidRPr="00055701" w:rsidRDefault="00055701" w:rsidP="00055701">
      <w:pPr>
        <w:widowControl w:val="0"/>
        <w:autoSpaceDE w:val="0"/>
        <w:autoSpaceDN w:val="0"/>
        <w:adjustRightInd w:val="0"/>
        <w:ind w:left="640" w:hanging="640"/>
        <w:rPr>
          <w:noProof/>
        </w:rPr>
      </w:pPr>
      <w:r w:rsidRPr="00055701">
        <w:rPr>
          <w:noProof/>
        </w:rPr>
        <w:t>60.</w:t>
      </w:r>
      <w:r w:rsidRPr="00055701">
        <w:rPr>
          <w:noProof/>
        </w:rPr>
        <w:tab/>
        <w:t>Абузарова Г.Р. et al. Обезболивание взрослых и детей при оказании медицинской помощи. Методические рекомендации. ФГБОУ ВО РНИМУ им. Н.И. Пирогова Минздрава России., 2016. 94 p.</w:t>
      </w:r>
    </w:p>
    <w:p w:rsidR="00055701" w:rsidRPr="0008146B" w:rsidRDefault="00055701" w:rsidP="00055701">
      <w:pPr>
        <w:widowControl w:val="0"/>
        <w:autoSpaceDE w:val="0"/>
        <w:autoSpaceDN w:val="0"/>
        <w:adjustRightInd w:val="0"/>
        <w:ind w:left="640" w:hanging="640"/>
        <w:rPr>
          <w:noProof/>
          <w:lang w:val="en-US"/>
        </w:rPr>
      </w:pPr>
      <w:r w:rsidRPr="00055701">
        <w:rPr>
          <w:noProof/>
        </w:rPr>
        <w:t>61.</w:t>
      </w:r>
      <w:r w:rsidRPr="00055701">
        <w:rPr>
          <w:noProof/>
        </w:rPr>
        <w:tab/>
        <w:t>Абузарова Г.Р. Лечение болевого синдрома у онкологических больных // Российские клинические рекомендации по диагностике и лечению злокачественных лимфопролиферативных заболеваний; под ред. И</w:t>
      </w:r>
      <w:r w:rsidRPr="0008146B">
        <w:rPr>
          <w:noProof/>
          <w:lang w:val="en-US"/>
        </w:rPr>
        <w:t>.</w:t>
      </w:r>
      <w:r w:rsidRPr="00055701">
        <w:rPr>
          <w:noProof/>
        </w:rPr>
        <w:t>В</w:t>
      </w:r>
      <w:r w:rsidRPr="0008146B">
        <w:rPr>
          <w:noProof/>
          <w:lang w:val="en-US"/>
        </w:rPr>
        <w:t xml:space="preserve">. </w:t>
      </w:r>
      <w:r w:rsidRPr="00055701">
        <w:rPr>
          <w:noProof/>
        </w:rPr>
        <w:t>Поддубной</w:t>
      </w:r>
      <w:r w:rsidRPr="0008146B">
        <w:rPr>
          <w:noProof/>
          <w:lang w:val="en-US"/>
        </w:rPr>
        <w:t xml:space="preserve">, </w:t>
      </w:r>
      <w:r w:rsidRPr="00055701">
        <w:rPr>
          <w:noProof/>
        </w:rPr>
        <w:t>В</w:t>
      </w:r>
      <w:r w:rsidRPr="0008146B">
        <w:rPr>
          <w:noProof/>
          <w:lang w:val="en-US"/>
        </w:rPr>
        <w:t>.</w:t>
      </w:r>
      <w:r w:rsidRPr="00055701">
        <w:rPr>
          <w:noProof/>
        </w:rPr>
        <w:t>Г</w:t>
      </w:r>
      <w:r w:rsidRPr="0008146B">
        <w:rPr>
          <w:noProof/>
          <w:lang w:val="en-US"/>
        </w:rPr>
        <w:t xml:space="preserve">. </w:t>
      </w:r>
      <w:r w:rsidRPr="00055701">
        <w:rPr>
          <w:noProof/>
        </w:rPr>
        <w:t>Савченко</w:t>
      </w:r>
      <w:r w:rsidRPr="0008146B">
        <w:rPr>
          <w:noProof/>
          <w:lang w:val="en-US"/>
        </w:rPr>
        <w:t>. 2018. P. 278–288.</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62.</w:t>
      </w:r>
      <w:r w:rsidRPr="0008146B">
        <w:rPr>
          <w:noProof/>
          <w:lang w:val="en-US"/>
        </w:rPr>
        <w:tab/>
        <w:t>Paul K.L. Rehabilitation and exercise considerations in hematologic malignancies. // Am. J. Phys. Med. Rehabil. 2011. Vol. 90, № 5 Suppl 1. P. S88-94.</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63.</w:t>
      </w:r>
      <w:r w:rsidRPr="0008146B">
        <w:rPr>
          <w:noProof/>
          <w:lang w:val="en-US"/>
        </w:rPr>
        <w:tab/>
        <w:t>Reda G. et al. Secondary Malignancies in Chronic Lymphocytic Leukemia: A Single Centre Retrospective Analysis of 514 Cases // Blood. 2015. Vol. 126, № 23.</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64.</w:t>
      </w:r>
      <w:r w:rsidRPr="0008146B">
        <w:rPr>
          <w:noProof/>
          <w:lang w:val="en-US"/>
        </w:rPr>
        <w:tab/>
        <w:t>Beiggi S. et al. Increased risk of second malignancies in chronic lymphocytic leukaemia patients as compared with follicular lymphoma patients: a Canadian population-based study. // Br. J. Cancer. 2013. Vol. 109, № 5. P. 1287–1290.</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65.</w:t>
      </w:r>
      <w:r w:rsidRPr="0008146B">
        <w:rPr>
          <w:noProof/>
          <w:lang w:val="en-US"/>
        </w:rPr>
        <w:tab/>
        <w:t>Oken M.M. et al. Toxicity and response criteria of the Eastern Cooperative Oncology Group // Am. J. Clin. Oncol. 1982. Vol. 5, № 6. P. 649–655.</w:t>
      </w:r>
    </w:p>
    <w:p w:rsidR="00055701" w:rsidRPr="0008146B" w:rsidRDefault="00055701" w:rsidP="00055701">
      <w:pPr>
        <w:widowControl w:val="0"/>
        <w:autoSpaceDE w:val="0"/>
        <w:autoSpaceDN w:val="0"/>
        <w:adjustRightInd w:val="0"/>
        <w:ind w:left="640" w:hanging="640"/>
        <w:rPr>
          <w:noProof/>
          <w:lang w:val="en-US"/>
        </w:rPr>
      </w:pPr>
      <w:r w:rsidRPr="0008146B">
        <w:rPr>
          <w:noProof/>
          <w:lang w:val="en-US"/>
        </w:rPr>
        <w:t>66.</w:t>
      </w:r>
      <w:r w:rsidRPr="0008146B">
        <w:rPr>
          <w:noProof/>
          <w:lang w:val="en-US"/>
        </w:rPr>
        <w:tab/>
        <w:t>Linn B.S., Linn M.W., Gurel L. Cumulative illness rating scale // J. Am. Geriatr. Soc. 1968. Vol. 16, № 5. P. 622–626.</w:t>
      </w:r>
    </w:p>
    <w:p w:rsidR="00B078C3" w:rsidRPr="0008146B" w:rsidRDefault="000B0AC3" w:rsidP="0008146B">
      <w:pPr>
        <w:widowControl w:val="0"/>
        <w:autoSpaceDE w:val="0"/>
        <w:autoSpaceDN w:val="0"/>
        <w:adjustRightInd w:val="0"/>
        <w:ind w:left="640" w:hanging="640"/>
        <w:rPr>
          <w:lang w:val="en-US"/>
        </w:rPr>
      </w:pPr>
      <w:r>
        <w:fldChar w:fldCharType="end"/>
      </w:r>
    </w:p>
    <w:p w:rsidR="004D7374" w:rsidRPr="0008146B" w:rsidRDefault="004D7374" w:rsidP="004D7374">
      <w:pPr>
        <w:ind w:firstLine="709"/>
        <w:rPr>
          <w:lang w:val="en-US"/>
        </w:rPr>
      </w:pPr>
      <w:bookmarkStart w:id="73" w:name="_Hlk531951693"/>
    </w:p>
    <w:p w:rsidR="004D7374" w:rsidRPr="0008146B" w:rsidRDefault="004D7374" w:rsidP="00BE6A1C">
      <w:pPr>
        <w:pStyle w:val="1"/>
        <w:rPr>
          <w:sz w:val="24"/>
          <w:szCs w:val="24"/>
          <w:lang w:val="en-US"/>
        </w:rPr>
      </w:pPr>
      <w:bookmarkStart w:id="74" w:name="_Toc520213130"/>
      <w:bookmarkStart w:id="75" w:name="_Toc24546454"/>
      <w:bookmarkStart w:id="76" w:name="_Toc23601736"/>
      <w:bookmarkEnd w:id="73"/>
      <w:r w:rsidRPr="00DB46A1">
        <w:rPr>
          <w:sz w:val="24"/>
          <w:szCs w:val="24"/>
        </w:rPr>
        <w:t>Приложение</w:t>
      </w:r>
      <w:r w:rsidR="00902551" w:rsidRPr="0008146B">
        <w:rPr>
          <w:sz w:val="24"/>
          <w:szCs w:val="24"/>
          <w:lang w:val="en-US"/>
        </w:rPr>
        <w:t xml:space="preserve"> </w:t>
      </w:r>
      <w:r w:rsidRPr="00DB46A1">
        <w:rPr>
          <w:sz w:val="24"/>
          <w:szCs w:val="24"/>
        </w:rPr>
        <w:t>А</w:t>
      </w:r>
      <w:r w:rsidR="00902551" w:rsidRPr="0008146B">
        <w:rPr>
          <w:sz w:val="24"/>
          <w:szCs w:val="24"/>
          <w:lang w:val="en-US"/>
        </w:rPr>
        <w:t xml:space="preserve">1. </w:t>
      </w:r>
      <w:r w:rsidR="002448A6" w:rsidRPr="00DB46A1">
        <w:rPr>
          <w:sz w:val="24"/>
          <w:szCs w:val="24"/>
        </w:rPr>
        <w:t>Состав</w:t>
      </w:r>
      <w:r w:rsidR="00902551" w:rsidRPr="0008146B">
        <w:rPr>
          <w:sz w:val="24"/>
          <w:szCs w:val="24"/>
          <w:lang w:val="en-US"/>
        </w:rPr>
        <w:t xml:space="preserve"> </w:t>
      </w:r>
      <w:r w:rsidR="002448A6" w:rsidRPr="00DB46A1">
        <w:rPr>
          <w:sz w:val="24"/>
          <w:szCs w:val="24"/>
        </w:rPr>
        <w:t>рабочей</w:t>
      </w:r>
      <w:r w:rsidR="00902551" w:rsidRPr="0008146B">
        <w:rPr>
          <w:sz w:val="24"/>
          <w:szCs w:val="24"/>
          <w:lang w:val="en-US"/>
        </w:rPr>
        <w:t xml:space="preserve"> </w:t>
      </w:r>
      <w:r w:rsidR="002448A6" w:rsidRPr="00DB46A1">
        <w:rPr>
          <w:sz w:val="24"/>
          <w:szCs w:val="24"/>
        </w:rPr>
        <w:t>группы</w:t>
      </w:r>
      <w:r w:rsidR="00902551" w:rsidRPr="0008146B">
        <w:rPr>
          <w:sz w:val="24"/>
          <w:szCs w:val="24"/>
          <w:lang w:val="en-US"/>
        </w:rPr>
        <w:t xml:space="preserve"> </w:t>
      </w:r>
      <w:r w:rsidR="002448A6" w:rsidRPr="00DB46A1">
        <w:rPr>
          <w:sz w:val="24"/>
          <w:szCs w:val="24"/>
        </w:rPr>
        <w:t>по</w:t>
      </w:r>
      <w:r w:rsidR="00902551" w:rsidRPr="0008146B">
        <w:rPr>
          <w:sz w:val="24"/>
          <w:szCs w:val="24"/>
          <w:lang w:val="en-US"/>
        </w:rPr>
        <w:t xml:space="preserve"> </w:t>
      </w:r>
      <w:r w:rsidR="002448A6" w:rsidRPr="00DB46A1">
        <w:rPr>
          <w:sz w:val="24"/>
          <w:szCs w:val="24"/>
        </w:rPr>
        <w:t>разработке</w:t>
      </w:r>
      <w:r w:rsidR="00902551" w:rsidRPr="0008146B">
        <w:rPr>
          <w:sz w:val="24"/>
          <w:szCs w:val="24"/>
          <w:lang w:val="en-US"/>
        </w:rPr>
        <w:t xml:space="preserve"> </w:t>
      </w:r>
      <w:r w:rsidR="00902551" w:rsidRPr="0008146B">
        <w:rPr>
          <w:sz w:val="24"/>
          <w:szCs w:val="24"/>
          <w:lang w:val="en-US"/>
        </w:rPr>
        <w:br/>
      </w:r>
      <w:r w:rsidR="002448A6" w:rsidRPr="00DB46A1">
        <w:rPr>
          <w:sz w:val="24"/>
          <w:szCs w:val="24"/>
        </w:rPr>
        <w:t>и</w:t>
      </w:r>
      <w:r w:rsidR="00902551" w:rsidRPr="0008146B">
        <w:rPr>
          <w:sz w:val="24"/>
          <w:szCs w:val="24"/>
          <w:lang w:val="en-US"/>
        </w:rPr>
        <w:t xml:space="preserve"> </w:t>
      </w:r>
      <w:r w:rsidR="002448A6" w:rsidRPr="00DB46A1">
        <w:rPr>
          <w:sz w:val="24"/>
          <w:szCs w:val="24"/>
        </w:rPr>
        <w:t>пересмотру</w:t>
      </w:r>
      <w:r w:rsidR="00902551" w:rsidRPr="0008146B">
        <w:rPr>
          <w:sz w:val="24"/>
          <w:szCs w:val="24"/>
          <w:lang w:val="en-US"/>
        </w:rPr>
        <w:t xml:space="preserve"> </w:t>
      </w:r>
      <w:r w:rsidR="002448A6" w:rsidRPr="00DB46A1">
        <w:rPr>
          <w:sz w:val="24"/>
          <w:szCs w:val="24"/>
        </w:rPr>
        <w:t>клинических</w:t>
      </w:r>
      <w:r w:rsidR="00902551" w:rsidRPr="0008146B">
        <w:rPr>
          <w:sz w:val="24"/>
          <w:szCs w:val="24"/>
          <w:lang w:val="en-US"/>
        </w:rPr>
        <w:t xml:space="preserve"> </w:t>
      </w:r>
      <w:r w:rsidR="002448A6" w:rsidRPr="00DB46A1">
        <w:rPr>
          <w:sz w:val="24"/>
          <w:szCs w:val="24"/>
        </w:rPr>
        <w:t>рекомендаций</w:t>
      </w:r>
      <w:bookmarkEnd w:id="74"/>
      <w:bookmarkEnd w:id="75"/>
      <w:bookmarkEnd w:id="76"/>
    </w:p>
    <w:p w:rsidR="00B63BF6" w:rsidRDefault="00B63BF6" w:rsidP="006D00D7">
      <w:pPr>
        <w:pStyle w:val="a"/>
        <w:numPr>
          <w:ilvl w:val="0"/>
          <w:numId w:val="10"/>
        </w:numPr>
        <w:spacing w:before="120"/>
      </w:pPr>
      <w:r w:rsidRPr="002E1CB9">
        <w:rPr>
          <w:b/>
        </w:rPr>
        <w:t>Бялик Татьяна Евгеньевна</w:t>
      </w:r>
      <w:r w:rsidR="00E31726">
        <w:rPr>
          <w:b/>
        </w:rPr>
        <w:t>,</w:t>
      </w:r>
      <w:r>
        <w:t xml:space="preserve"> </w:t>
      </w:r>
      <w:r w:rsidR="00E31726">
        <w:t>к.м.н.</w:t>
      </w:r>
      <w:r>
        <w:t xml:space="preserve">, врач-онкогематолог, ассистент кафедры онкологии </w:t>
      </w:r>
      <w:r w:rsidR="00E31726" w:rsidRPr="00E31726">
        <w:t>ФГАОУ ВО Первый МГМУ им. И.М. Сеченова Минздрава России</w:t>
      </w:r>
      <w:r w:rsidR="002E1CB9">
        <w:t>.</w:t>
      </w:r>
    </w:p>
    <w:p w:rsidR="00B63BF6" w:rsidRDefault="00B63BF6" w:rsidP="006D00D7">
      <w:pPr>
        <w:pStyle w:val="a"/>
        <w:numPr>
          <w:ilvl w:val="0"/>
          <w:numId w:val="10"/>
        </w:numPr>
        <w:spacing w:before="120"/>
      </w:pPr>
      <w:r w:rsidRPr="002E1CB9">
        <w:rPr>
          <w:b/>
        </w:rPr>
        <w:t>Зарицкий Андрей Юрьевич</w:t>
      </w:r>
      <w:r w:rsidR="00E31726">
        <w:rPr>
          <w:b/>
        </w:rPr>
        <w:t>,</w:t>
      </w:r>
      <w:r>
        <w:t xml:space="preserve"> </w:t>
      </w:r>
      <w:r w:rsidR="00E31726">
        <w:t>д.м.н.</w:t>
      </w:r>
      <w:r>
        <w:t xml:space="preserve">, профессор, директор Института гематологии </w:t>
      </w:r>
      <w:r w:rsidR="006D00D7" w:rsidRPr="006D00D7">
        <w:t>ФГБУ «НМИЦ им. В. А. Алмазова» Минздрава России</w:t>
      </w:r>
      <w:r w:rsidR="002E1CB9">
        <w:t>.</w:t>
      </w:r>
    </w:p>
    <w:p w:rsidR="00B63BF6" w:rsidRDefault="00B63BF6" w:rsidP="006D00D7">
      <w:pPr>
        <w:pStyle w:val="a"/>
        <w:numPr>
          <w:ilvl w:val="0"/>
          <w:numId w:val="10"/>
        </w:numPr>
        <w:spacing w:before="120"/>
      </w:pPr>
      <w:r w:rsidRPr="002E1CB9">
        <w:rPr>
          <w:b/>
        </w:rPr>
        <w:t>Исебер</w:t>
      </w:r>
      <w:r w:rsidR="00D4168D" w:rsidRPr="00D4168D">
        <w:rPr>
          <w:b/>
        </w:rPr>
        <w:t xml:space="preserve"> </w:t>
      </w:r>
      <w:r w:rsidRPr="002E1CB9">
        <w:rPr>
          <w:b/>
        </w:rPr>
        <w:t>Лоик</w:t>
      </w:r>
      <w:r w:rsidR="00E31726">
        <w:rPr>
          <w:b/>
        </w:rPr>
        <w:t>,</w:t>
      </w:r>
      <w:r w:rsidR="00D4168D" w:rsidRPr="00D4168D">
        <w:rPr>
          <w:b/>
        </w:rPr>
        <w:t xml:space="preserve"> </w:t>
      </w:r>
      <w:r w:rsidR="00E31726" w:rsidRPr="00E31726">
        <w:t>п</w:t>
      </w:r>
      <w:r w:rsidR="00EA1D36">
        <w:t xml:space="preserve">рофессор, </w:t>
      </w:r>
      <w:r w:rsidR="00E31726">
        <w:t>гематолог, О</w:t>
      </w:r>
      <w:r>
        <w:t>нкологический центр Тулузы, Франция</w:t>
      </w:r>
      <w:r w:rsidR="002E1CB9">
        <w:t>.</w:t>
      </w:r>
    </w:p>
    <w:p w:rsidR="00B63BF6" w:rsidRPr="00EC626C" w:rsidRDefault="00B63BF6" w:rsidP="006D00D7">
      <w:pPr>
        <w:pStyle w:val="a"/>
        <w:numPr>
          <w:ilvl w:val="0"/>
          <w:numId w:val="10"/>
        </w:numPr>
        <w:spacing w:before="120"/>
      </w:pPr>
      <w:r w:rsidRPr="002E1CB9">
        <w:rPr>
          <w:b/>
        </w:rPr>
        <w:t>Капл</w:t>
      </w:r>
      <w:r w:rsidR="00E31726">
        <w:rPr>
          <w:b/>
        </w:rPr>
        <w:t>анов Камиль Даниялович,</w:t>
      </w:r>
      <w:r>
        <w:t xml:space="preserve"> </w:t>
      </w:r>
      <w:r w:rsidR="00E31726">
        <w:t>к.м.н.,</w:t>
      </w:r>
      <w:r>
        <w:t xml:space="preserve"> </w:t>
      </w:r>
      <w:r w:rsidR="00E31726">
        <w:t>з</w:t>
      </w:r>
      <w:r>
        <w:t xml:space="preserve">аведующий гематологическим отделением Волгоградского областного клинического онкологического диспансера, ассистент кафедры онкологии с курсом онкологии и гематологии ФУВ </w:t>
      </w:r>
      <w:r w:rsidR="00E31726">
        <w:t>ФГБОУ ВО «</w:t>
      </w:r>
      <w:r>
        <w:t>Волгоградск</w:t>
      </w:r>
      <w:r w:rsidR="00E31726">
        <w:t>ий</w:t>
      </w:r>
      <w:r>
        <w:t xml:space="preserve"> </w:t>
      </w:r>
      <w:r w:rsidR="00E31726">
        <w:t>г</w:t>
      </w:r>
      <w:r>
        <w:t>осударственн</w:t>
      </w:r>
      <w:r w:rsidR="00E31726">
        <w:t>ый</w:t>
      </w:r>
      <w:r>
        <w:t xml:space="preserve"> медицинск</w:t>
      </w:r>
      <w:r w:rsidR="00E31726">
        <w:t>ий</w:t>
      </w:r>
      <w:r>
        <w:t xml:space="preserve"> университет</w:t>
      </w:r>
      <w:r w:rsidR="00E31726">
        <w:t xml:space="preserve">» </w:t>
      </w:r>
      <w:r w:rsidR="00E31726">
        <w:lastRenderedPageBreak/>
        <w:t xml:space="preserve">Минздрава России, главный внештатный </w:t>
      </w:r>
      <w:r>
        <w:t>гематолог Комитета по здравоохранению Адми</w:t>
      </w:r>
      <w:r w:rsidR="00E31726">
        <w:t>нистрации Волгоградской области, ч</w:t>
      </w:r>
      <w:r>
        <w:t>лен Российского общества онкогематологов, член Национальн</w:t>
      </w:r>
      <w:r w:rsidR="002E1CB9">
        <w:t>ого гематологического общества.</w:t>
      </w:r>
    </w:p>
    <w:p w:rsidR="00B63BF6" w:rsidRDefault="00B63BF6" w:rsidP="006D00D7">
      <w:pPr>
        <w:pStyle w:val="a"/>
        <w:numPr>
          <w:ilvl w:val="0"/>
          <w:numId w:val="10"/>
        </w:numPr>
        <w:spacing w:before="120"/>
      </w:pPr>
      <w:r w:rsidRPr="002E1CB9">
        <w:rPr>
          <w:b/>
        </w:rPr>
        <w:t>Лопаткина Татьяна Николаевна</w:t>
      </w:r>
      <w:r w:rsidR="00E31726">
        <w:rPr>
          <w:b/>
        </w:rPr>
        <w:t>,</w:t>
      </w:r>
      <w:r>
        <w:t xml:space="preserve"> </w:t>
      </w:r>
      <w:r w:rsidR="00E31726">
        <w:t>к.м.н.</w:t>
      </w:r>
      <w:r>
        <w:t>, врач</w:t>
      </w:r>
      <w:r w:rsidR="00E31726">
        <w:t>-</w:t>
      </w:r>
      <w:r>
        <w:t xml:space="preserve">терапевт, гастроэнтеролог, доцент кафедры терапии, профессиональных болезней и пульмонологии </w:t>
      </w:r>
      <w:r w:rsidR="00E31726" w:rsidRPr="00E31726">
        <w:t>ФГАОУ ВО Первый МГМУ им. И.М. Сеченова Минздрава России</w:t>
      </w:r>
      <w:r w:rsidR="002E1CB9">
        <w:t>.</w:t>
      </w:r>
    </w:p>
    <w:p w:rsidR="00B63BF6" w:rsidRDefault="00B63BF6" w:rsidP="006D00D7">
      <w:pPr>
        <w:pStyle w:val="a"/>
        <w:numPr>
          <w:ilvl w:val="0"/>
          <w:numId w:val="10"/>
        </w:numPr>
        <w:spacing w:before="120"/>
      </w:pPr>
      <w:r w:rsidRPr="002E1CB9">
        <w:rPr>
          <w:b/>
        </w:rPr>
        <w:t>Луговская Светлана Алексеевна</w:t>
      </w:r>
      <w:r w:rsidR="00E31726">
        <w:rPr>
          <w:b/>
        </w:rPr>
        <w:t>,</w:t>
      </w:r>
      <w:r>
        <w:t xml:space="preserve"> </w:t>
      </w:r>
      <w:r w:rsidR="00E31726">
        <w:t>д.м.н.</w:t>
      </w:r>
      <w:r>
        <w:t>, профессор кафедры клинической лабораторной диагностики Г</w:t>
      </w:r>
      <w:r w:rsidR="00E31726">
        <w:t>БОУ ДПО РМАНПО Минздрава России,</w:t>
      </w:r>
      <w:r>
        <w:t xml:space="preserve"> </w:t>
      </w:r>
      <w:r w:rsidR="00E31726">
        <w:t>ч</w:t>
      </w:r>
      <w:r>
        <w:t>лен Национального гематологического общества.</w:t>
      </w:r>
    </w:p>
    <w:p w:rsidR="00B63BF6" w:rsidRDefault="00E31726" w:rsidP="006D00D7">
      <w:pPr>
        <w:pStyle w:val="a"/>
        <w:numPr>
          <w:ilvl w:val="0"/>
          <w:numId w:val="10"/>
        </w:numPr>
        <w:spacing w:before="120"/>
      </w:pPr>
      <w:r>
        <w:rPr>
          <w:b/>
        </w:rPr>
        <w:t>Мухортова Ольга Валентиновна,</w:t>
      </w:r>
      <w:r w:rsidR="00B63BF6">
        <w:t xml:space="preserve"> </w:t>
      </w:r>
      <w:r>
        <w:t>д.м.н.</w:t>
      </w:r>
      <w:r w:rsidR="00B63BF6">
        <w:t xml:space="preserve">, врач-радилог высшей категории, старший научный сотрудник </w:t>
      </w:r>
      <w:r>
        <w:t>о</w:t>
      </w:r>
      <w:r w:rsidR="00B63BF6">
        <w:t>тдела ядерной диагностики (ПЭТ-центр</w:t>
      </w:r>
      <w:r>
        <w:t>а</w:t>
      </w:r>
      <w:r w:rsidR="00B63BF6">
        <w:t xml:space="preserve">) на базе </w:t>
      </w:r>
      <w:r w:rsidRPr="00E31726">
        <w:t xml:space="preserve">ФГБУ </w:t>
      </w:r>
      <w:r>
        <w:t xml:space="preserve">«НМИЦ </w:t>
      </w:r>
      <w:r w:rsidR="00B63BF6">
        <w:t>сердечно-сосудистой хирургии им. А.Н. Бакулева</w:t>
      </w:r>
      <w:r>
        <w:t>» Минздрава России</w:t>
      </w:r>
      <w:r w:rsidR="002E1CB9">
        <w:t>.</w:t>
      </w:r>
    </w:p>
    <w:p w:rsidR="00B63BF6" w:rsidRDefault="00E31726" w:rsidP="006D00D7">
      <w:pPr>
        <w:pStyle w:val="a"/>
        <w:numPr>
          <w:ilvl w:val="0"/>
          <w:numId w:val="10"/>
        </w:numPr>
        <w:spacing w:before="120"/>
      </w:pPr>
      <w:r>
        <w:rPr>
          <w:b/>
        </w:rPr>
        <w:t>Никитин Евгений Александрович,</w:t>
      </w:r>
      <w:r w:rsidR="00B63BF6">
        <w:t xml:space="preserve"> </w:t>
      </w:r>
      <w:r>
        <w:t>д.м.н.</w:t>
      </w:r>
      <w:r w:rsidR="00B63BF6">
        <w:t xml:space="preserve">, профессор, заведующий дневным стационаром гематологии, онкологии и химиотерапии городского гематологического центра ГБУЗ </w:t>
      </w:r>
      <w:r>
        <w:t>«</w:t>
      </w:r>
      <w:r w:rsidR="00B63BF6">
        <w:t>ГКБ им. С.П. Боткина ДЗ г. Москвы</w:t>
      </w:r>
      <w:r>
        <w:t>»,</w:t>
      </w:r>
      <w:r w:rsidR="00B63BF6">
        <w:t xml:space="preserve"> </w:t>
      </w:r>
      <w:r>
        <w:t>ч</w:t>
      </w:r>
      <w:r w:rsidR="00B63BF6">
        <w:t>лен правления Российского общества онкогематологов, член правления Национального гем</w:t>
      </w:r>
      <w:r w:rsidR="002E1CB9">
        <w:t>а</w:t>
      </w:r>
      <w:r w:rsidR="00B63BF6">
        <w:t>тологического общества.</w:t>
      </w:r>
    </w:p>
    <w:p w:rsidR="00BA3B8F" w:rsidRDefault="00BA3B8F" w:rsidP="006D00D7">
      <w:pPr>
        <w:pStyle w:val="a"/>
        <w:numPr>
          <w:ilvl w:val="0"/>
          <w:numId w:val="10"/>
        </w:numPr>
        <w:spacing w:before="120"/>
      </w:pPr>
      <w:bookmarkStart w:id="77" w:name="_Hlk19634642"/>
      <w:r>
        <w:rPr>
          <w:b/>
        </w:rPr>
        <w:t xml:space="preserve">Османов Евгений Александрович, </w:t>
      </w:r>
      <w:r>
        <w:rPr>
          <w:bCs/>
        </w:rPr>
        <w:t xml:space="preserve">д.м.н., профессор, зав. отделом гематологии и трансплантации костного мозга ФГБУ «НМИЦ онкологии им. Н.Н. Блохина» Минздрава России, профессор кафедры онкологии ФГАОУ ВО Первый МГМУ имени И.М. Сеченова Минздрава Росси, </w:t>
      </w:r>
      <w:r>
        <w:t>член правления Национального гематологического общества.</w:t>
      </w:r>
    </w:p>
    <w:bookmarkEnd w:id="77"/>
    <w:p w:rsidR="00B63BF6" w:rsidRDefault="00B63BF6" w:rsidP="006D00D7">
      <w:pPr>
        <w:pStyle w:val="a"/>
        <w:numPr>
          <w:ilvl w:val="0"/>
          <w:numId w:val="10"/>
        </w:numPr>
        <w:spacing w:before="120"/>
      </w:pPr>
      <w:r w:rsidRPr="002E1CB9">
        <w:rPr>
          <w:b/>
        </w:rPr>
        <w:t>Поддубная Ирина Владимировна</w:t>
      </w:r>
      <w:r w:rsidR="00E31726">
        <w:rPr>
          <w:b/>
        </w:rPr>
        <w:t>,</w:t>
      </w:r>
      <w:r>
        <w:t xml:space="preserve"> </w:t>
      </w:r>
      <w:r w:rsidR="00E31726">
        <w:t>а</w:t>
      </w:r>
      <w:r>
        <w:t xml:space="preserve">кадемик РАН, заслуженный деятель образования РФ, </w:t>
      </w:r>
      <w:r w:rsidR="00E31726">
        <w:t>д.м.н.</w:t>
      </w:r>
      <w:r>
        <w:t>, профессор, зав. кафедрой онкологии</w:t>
      </w:r>
      <w:r w:rsidR="00303E7D">
        <w:t xml:space="preserve"> и паллиативной медицины</w:t>
      </w:r>
      <w:r>
        <w:t xml:space="preserve">, проректор по </w:t>
      </w:r>
      <w:r w:rsidR="00303E7D">
        <w:t xml:space="preserve">лечебной </w:t>
      </w:r>
      <w:r>
        <w:t xml:space="preserve">работе и международному сотрудничеству ГБОУ ДПО РМАНПО </w:t>
      </w:r>
      <w:r w:rsidR="00E31726">
        <w:t>Минздрава России,</w:t>
      </w:r>
      <w:r>
        <w:t xml:space="preserve"> </w:t>
      </w:r>
      <w:r w:rsidR="00E31726">
        <w:t>п</w:t>
      </w:r>
      <w:r>
        <w:t>редседатель Российского общества онкогематологов.</w:t>
      </w:r>
    </w:p>
    <w:p w:rsidR="00B63BF6" w:rsidRDefault="00B63BF6" w:rsidP="00EC7B91">
      <w:pPr>
        <w:pStyle w:val="a"/>
        <w:numPr>
          <w:ilvl w:val="0"/>
          <w:numId w:val="10"/>
        </w:numPr>
        <w:spacing w:before="120"/>
        <w:ind w:left="714" w:hanging="357"/>
      </w:pPr>
      <w:r w:rsidRPr="002E1CB9">
        <w:rPr>
          <w:b/>
        </w:rPr>
        <w:t>Самойлова Ольга Сергеевна</w:t>
      </w:r>
      <w:r w:rsidR="00E31726">
        <w:rPr>
          <w:b/>
        </w:rPr>
        <w:t>,</w:t>
      </w:r>
      <w:r>
        <w:t xml:space="preserve"> </w:t>
      </w:r>
      <w:r w:rsidR="00E31726">
        <w:t>к.м.н.</w:t>
      </w:r>
      <w:r>
        <w:t>, врач-гематолог, заведующая гематологическим отделением Нижегородской областной клинической больницы им. Н.А. Семашко</w:t>
      </w:r>
      <w:r w:rsidR="00E31726">
        <w:t>,</w:t>
      </w:r>
      <w:r>
        <w:t xml:space="preserve"> </w:t>
      </w:r>
      <w:r w:rsidR="00E31726">
        <w:t>г</w:t>
      </w:r>
      <w:r>
        <w:t>лавный внештатный гематолог П</w:t>
      </w:r>
      <w:r w:rsidR="006D00D7">
        <w:t>риволжского федерального округа,</w:t>
      </w:r>
      <w:r>
        <w:t xml:space="preserve"> </w:t>
      </w:r>
      <w:r w:rsidR="006D00D7">
        <w:t>ч</w:t>
      </w:r>
      <w:r>
        <w:t>лен Российского общества онкогематологов, член Национального гематологического общества.</w:t>
      </w:r>
    </w:p>
    <w:p w:rsidR="00B63BF6" w:rsidRDefault="00B63BF6" w:rsidP="00EC7B91">
      <w:pPr>
        <w:pStyle w:val="a"/>
        <w:numPr>
          <w:ilvl w:val="0"/>
          <w:numId w:val="10"/>
        </w:numPr>
        <w:spacing w:before="120"/>
        <w:ind w:left="714" w:hanging="357"/>
      </w:pPr>
      <w:r w:rsidRPr="002E1CB9">
        <w:rPr>
          <w:b/>
        </w:rPr>
        <w:lastRenderedPageBreak/>
        <w:t>Стадник Елена Александровна</w:t>
      </w:r>
      <w:r w:rsidR="006D00D7">
        <w:rPr>
          <w:b/>
        </w:rPr>
        <w:t>,</w:t>
      </w:r>
      <w:r>
        <w:t xml:space="preserve"> </w:t>
      </w:r>
      <w:r w:rsidR="006D00D7">
        <w:t>к.м.н.</w:t>
      </w:r>
      <w:r>
        <w:t>, доцент кафедры факу</w:t>
      </w:r>
      <w:r w:rsidR="006D00D7">
        <w:t xml:space="preserve">льтетской терапии </w:t>
      </w:r>
      <w:r w:rsidR="006D00D7" w:rsidRPr="006D00D7">
        <w:t xml:space="preserve">ФГБОУ ВО </w:t>
      </w:r>
      <w:r w:rsidR="006D00D7">
        <w:t>«</w:t>
      </w:r>
      <w:r w:rsidR="006D00D7" w:rsidRPr="006D00D7">
        <w:t>ПСПбГМУ им. И.П. Павлова</w:t>
      </w:r>
      <w:r w:rsidR="006D00D7">
        <w:t>»</w:t>
      </w:r>
      <w:r w:rsidR="006D00D7" w:rsidRPr="006D00D7">
        <w:t xml:space="preserve"> Минздрава России</w:t>
      </w:r>
      <w:r>
        <w:t xml:space="preserve">, старший научный сотрудник </w:t>
      </w:r>
      <w:r w:rsidR="006D00D7" w:rsidRPr="006D00D7">
        <w:t>ФГБУ «НМИЦ им. В. А. Алмазова» Минздрава России</w:t>
      </w:r>
      <w:r w:rsidR="006D00D7">
        <w:t>,</w:t>
      </w:r>
      <w:r>
        <w:t xml:space="preserve"> </w:t>
      </w:r>
      <w:r w:rsidR="006D00D7">
        <w:t>ч</w:t>
      </w:r>
      <w:r>
        <w:t xml:space="preserve">лен Российского общества онкогематологов. </w:t>
      </w:r>
    </w:p>
    <w:p w:rsidR="00BA3B8F" w:rsidRDefault="00BA3B8F" w:rsidP="00EC7B91">
      <w:pPr>
        <w:pStyle w:val="a"/>
        <w:numPr>
          <w:ilvl w:val="0"/>
          <w:numId w:val="10"/>
        </w:numPr>
        <w:spacing w:before="120"/>
        <w:ind w:left="714" w:hanging="357"/>
      </w:pPr>
      <w:r>
        <w:rPr>
          <w:b/>
        </w:rPr>
        <w:t>Фалалеева Наталья Александровна –</w:t>
      </w:r>
      <w:r>
        <w:t xml:space="preserve"> </w:t>
      </w:r>
      <w:r w:rsidRPr="005D06F2">
        <w:t>д.м.н.</w:t>
      </w:r>
      <w:r>
        <w:t xml:space="preserve">, зав. отделением противоопухолевого лекарственного лечения </w:t>
      </w:r>
      <w:r w:rsidRPr="000B0DE9">
        <w:t xml:space="preserve">МРНЦ им. А.Ф. Цыба - филиал ФГБУ </w:t>
      </w:r>
      <w:r>
        <w:t>«</w:t>
      </w:r>
      <w:r w:rsidRPr="000B0DE9">
        <w:t>НМИЦ радиологии</w:t>
      </w:r>
      <w:r>
        <w:t>»</w:t>
      </w:r>
      <w:r w:rsidRPr="000B0DE9">
        <w:t xml:space="preserve"> Минздрава России</w:t>
      </w:r>
      <w:r>
        <w:t>, член Ассоциации онкологов России и Российской Ассоциации терапевтических радиационных онкологов.</w:t>
      </w:r>
    </w:p>
    <w:p w:rsidR="00ED5B4B" w:rsidRDefault="00ED5B4B" w:rsidP="00ED5B4B">
      <w:pPr>
        <w:pStyle w:val="a"/>
        <w:numPr>
          <w:ilvl w:val="0"/>
          <w:numId w:val="10"/>
        </w:numPr>
        <w:spacing w:before="0"/>
        <w:contextualSpacing/>
      </w:pPr>
      <w:r>
        <w:rPr>
          <w:b/>
          <w:bCs/>
        </w:rPr>
        <w:t>Байков Вадим Валентинович</w:t>
      </w:r>
      <w:r>
        <w:t xml:space="preserve"> – д.м.н., профессор кафедры патологической анатомии, заведующий лабораторией патоморфологии НИИ детской онкологии, гематологии и трансплантологии им. Р.М. Горбачевой Первого Санкт-Петербургского государственного медицинского университета им. акад. И.П. Павлова Минздрава России, член президиума Российского общества патологоанатомов, член правления Российского общества онкогематологов.</w:t>
      </w:r>
    </w:p>
    <w:p w:rsidR="00ED5B4B" w:rsidRPr="0008146B" w:rsidRDefault="00ED5B4B" w:rsidP="0008146B">
      <w:pPr>
        <w:pStyle w:val="a"/>
        <w:numPr>
          <w:ilvl w:val="0"/>
          <w:numId w:val="10"/>
        </w:numPr>
        <w:spacing w:before="0"/>
        <w:contextualSpacing/>
      </w:pPr>
      <w:r>
        <w:rPr>
          <w:b/>
          <w:bCs/>
        </w:rPr>
        <w:t xml:space="preserve">Ковригина Алла Михайловна </w:t>
      </w:r>
      <w:r>
        <w:t>– д.б.н., профессор кафедры патологической анатомии, цитологии и молекулярной патологии Института повышения квалификации ФМБА РФ, заведующая патологоанатомическим отделением «НМИЦ гематологии» Минздрава России, член президиума Российского общества патологоанатомов, член правления Российского общества онкогематологов.</w:t>
      </w:r>
    </w:p>
    <w:p w:rsidR="0030568B" w:rsidRDefault="0030568B" w:rsidP="00EC7B91">
      <w:pPr>
        <w:pStyle w:val="Default"/>
        <w:numPr>
          <w:ilvl w:val="0"/>
          <w:numId w:val="10"/>
        </w:numPr>
        <w:spacing w:before="120" w:line="360" w:lineRule="auto"/>
        <w:ind w:left="714" w:hanging="357"/>
      </w:pPr>
      <w:r w:rsidRPr="00E92FAD">
        <w:rPr>
          <w:b/>
          <w:bCs/>
        </w:rPr>
        <w:t>Невольских Алексей Алексеевич</w:t>
      </w:r>
      <w:r w:rsidRPr="000B0DE9">
        <w:t xml:space="preserve"> </w:t>
      </w:r>
      <w:r>
        <w:t>–</w:t>
      </w:r>
      <w:r w:rsidRPr="000B0DE9">
        <w:t xml:space="preserve"> д</w:t>
      </w:r>
      <w:r>
        <w:t xml:space="preserve">.м.н., </w:t>
      </w:r>
      <w:r w:rsidRPr="000B0DE9">
        <w:t xml:space="preserve">заместитель директора по лечебной  МРНЦ им. А.Ф. Цыба - филиал ФГБУ </w:t>
      </w:r>
      <w:r>
        <w:t>«</w:t>
      </w:r>
      <w:r w:rsidRPr="000B0DE9">
        <w:t>НМИЦ радиологии</w:t>
      </w:r>
      <w:r>
        <w:t>»</w:t>
      </w:r>
      <w:r w:rsidRPr="000B0DE9">
        <w:t xml:space="preserve"> Минздрава России.</w:t>
      </w:r>
    </w:p>
    <w:p w:rsidR="0030568B" w:rsidRDefault="0030568B" w:rsidP="00EC7B91">
      <w:pPr>
        <w:pStyle w:val="Default"/>
        <w:numPr>
          <w:ilvl w:val="0"/>
          <w:numId w:val="10"/>
        </w:numPr>
        <w:spacing w:before="120" w:line="360" w:lineRule="auto"/>
        <w:ind w:left="714" w:hanging="357"/>
      </w:pPr>
      <w:r w:rsidRPr="00E92FAD">
        <w:rPr>
          <w:b/>
          <w:bCs/>
        </w:rPr>
        <w:t>Иванов Сергей Анатольевич</w:t>
      </w:r>
      <w:r w:rsidRPr="000B0DE9">
        <w:t xml:space="preserve"> </w:t>
      </w:r>
      <w:r>
        <w:t>–</w:t>
      </w:r>
      <w:r w:rsidRPr="000B0DE9">
        <w:t> профессор РАН, д</w:t>
      </w:r>
      <w:r>
        <w:t xml:space="preserve">.м.н., </w:t>
      </w:r>
      <w:r w:rsidRPr="000B0DE9">
        <w:t xml:space="preserve">директор МРНЦ им. А.Ф. Цыба - филиал ФГБУ </w:t>
      </w:r>
      <w:r>
        <w:t>«</w:t>
      </w:r>
      <w:r w:rsidRPr="000B0DE9">
        <w:t>НМИЦ радиологии</w:t>
      </w:r>
      <w:r>
        <w:t>»</w:t>
      </w:r>
      <w:r w:rsidRPr="000B0DE9">
        <w:t xml:space="preserve"> Минздрава России.</w:t>
      </w:r>
    </w:p>
    <w:p w:rsidR="0030568B" w:rsidRDefault="0030568B" w:rsidP="00EC7B91">
      <w:pPr>
        <w:pStyle w:val="Default"/>
        <w:numPr>
          <w:ilvl w:val="0"/>
          <w:numId w:val="10"/>
        </w:numPr>
        <w:spacing w:before="120" w:line="360" w:lineRule="auto"/>
        <w:ind w:left="714" w:hanging="357"/>
      </w:pPr>
      <w:r w:rsidRPr="00E92FAD">
        <w:rPr>
          <w:b/>
          <w:bCs/>
        </w:rPr>
        <w:t>Хайлова Жанна Владимировна</w:t>
      </w:r>
      <w:r w:rsidRPr="000B0DE9">
        <w:t xml:space="preserve"> </w:t>
      </w:r>
      <w:r>
        <w:t>–</w:t>
      </w:r>
      <w:r w:rsidRPr="000B0DE9">
        <w:t xml:space="preserve"> кандидат медицинских наук, заместитель директора по организационно-методической работе МРНЦ им. А.Ф. Цыба - филиал ФГБУ "НМИЦ радиологии" Минздрава России.</w:t>
      </w:r>
    </w:p>
    <w:p w:rsidR="0030568B" w:rsidRDefault="0030568B" w:rsidP="00EC7B91">
      <w:pPr>
        <w:pStyle w:val="Default"/>
        <w:numPr>
          <w:ilvl w:val="0"/>
          <w:numId w:val="10"/>
        </w:numPr>
        <w:spacing w:before="120" w:line="360" w:lineRule="auto"/>
        <w:ind w:left="714" w:hanging="357"/>
      </w:pPr>
      <w:r w:rsidRPr="00E92FAD">
        <w:rPr>
          <w:b/>
          <w:bCs/>
          <w:shd w:val="clear" w:color="auto" w:fill="FFFFFF"/>
        </w:rPr>
        <w:t>Геворкян Тигран Гагикович</w:t>
      </w:r>
      <w:r w:rsidRPr="00E92FAD">
        <w:rPr>
          <w:shd w:val="clear" w:color="auto" w:fill="FFFFFF"/>
        </w:rPr>
        <w:t xml:space="preserve"> - заместитель директора НИИ КЭР ФГБУ НМИЦ Онкол</w:t>
      </w:r>
      <w:r>
        <w:rPr>
          <w:shd w:val="clear" w:color="auto" w:fill="FFFFFF"/>
        </w:rPr>
        <w:t>ог</w:t>
      </w:r>
      <w:r w:rsidRPr="00E92FAD">
        <w:rPr>
          <w:shd w:val="clear" w:color="auto" w:fill="FFFFFF"/>
        </w:rPr>
        <w:t>ии им.</w:t>
      </w:r>
      <w:r>
        <w:rPr>
          <w:shd w:val="clear" w:color="auto" w:fill="FFFFFF"/>
        </w:rPr>
        <w:t xml:space="preserve"> </w:t>
      </w:r>
      <w:r w:rsidRPr="00E92FAD">
        <w:rPr>
          <w:shd w:val="clear" w:color="auto" w:fill="FFFFFF"/>
        </w:rPr>
        <w:t>Н.Н. Блохина</w:t>
      </w:r>
    </w:p>
    <w:p w:rsidR="00DB46A1" w:rsidRDefault="00DB46A1" w:rsidP="004D7374">
      <w:pPr>
        <w:ind w:firstLine="709"/>
        <w:rPr>
          <w:b/>
        </w:rPr>
      </w:pPr>
    </w:p>
    <w:p w:rsidR="004D7374" w:rsidRPr="00C512DE" w:rsidRDefault="004D7374" w:rsidP="004D7374">
      <w:pPr>
        <w:ind w:firstLine="709"/>
        <w:rPr>
          <w:b/>
        </w:rPr>
      </w:pPr>
      <w:r w:rsidRPr="00C512DE">
        <w:rPr>
          <w:b/>
        </w:rPr>
        <w:t xml:space="preserve">Конфликт интересов отсутствует. </w:t>
      </w:r>
    </w:p>
    <w:p w:rsidR="004D7374" w:rsidRDefault="004D7374" w:rsidP="004D7374">
      <w:pPr>
        <w:ind w:firstLine="709"/>
      </w:pPr>
    </w:p>
    <w:p w:rsidR="004D7374" w:rsidRDefault="004D7374" w:rsidP="00BE6A1C">
      <w:pPr>
        <w:pStyle w:val="1"/>
      </w:pPr>
      <w:bookmarkStart w:id="78" w:name="_Toc520213131"/>
      <w:bookmarkStart w:id="79" w:name="_Toc24546455"/>
      <w:bookmarkStart w:id="80" w:name="_Toc23601737"/>
      <w:r>
        <w:lastRenderedPageBreak/>
        <w:t>Приложение А2. Методология разработки клинических рекомендаций</w:t>
      </w:r>
      <w:bookmarkEnd w:id="78"/>
      <w:bookmarkEnd w:id="79"/>
      <w:bookmarkEnd w:id="80"/>
    </w:p>
    <w:p w:rsidR="004D7374" w:rsidRDefault="004D7374" w:rsidP="00473776">
      <w:pPr>
        <w:ind w:firstLine="709"/>
        <w:contextualSpacing/>
      </w:pPr>
      <w:r>
        <w:t>Целевая аудитория данных клинических рекомендаций:</w:t>
      </w:r>
    </w:p>
    <w:p w:rsidR="004D7374" w:rsidRDefault="006D00D7" w:rsidP="006D00D7">
      <w:pPr>
        <w:pStyle w:val="a"/>
        <w:numPr>
          <w:ilvl w:val="0"/>
          <w:numId w:val="36"/>
        </w:numPr>
        <w:spacing w:before="0"/>
        <w:contextualSpacing/>
      </w:pPr>
      <w:r>
        <w:t>в</w:t>
      </w:r>
      <w:r w:rsidR="004D7374">
        <w:t>рачи-гематологи</w:t>
      </w:r>
      <w:r w:rsidR="0041352B">
        <w:t>;</w:t>
      </w:r>
    </w:p>
    <w:p w:rsidR="004D7374" w:rsidRPr="009D0A81" w:rsidRDefault="006D00D7" w:rsidP="006D00D7">
      <w:pPr>
        <w:pStyle w:val="a"/>
        <w:numPr>
          <w:ilvl w:val="0"/>
          <w:numId w:val="36"/>
        </w:numPr>
        <w:spacing w:before="0"/>
        <w:contextualSpacing/>
      </w:pPr>
      <w:r>
        <w:t>в</w:t>
      </w:r>
      <w:r w:rsidR="004D7374">
        <w:t>рачи-</w:t>
      </w:r>
      <w:r w:rsidR="004D7374" w:rsidRPr="009D0A81">
        <w:t>онкологи</w:t>
      </w:r>
      <w:r>
        <w:t>;</w:t>
      </w:r>
    </w:p>
    <w:p w:rsidR="006919DC" w:rsidRPr="009D0A81" w:rsidRDefault="006D00D7" w:rsidP="006D00D7">
      <w:pPr>
        <w:pStyle w:val="a"/>
        <w:numPr>
          <w:ilvl w:val="0"/>
          <w:numId w:val="36"/>
        </w:numPr>
        <w:spacing w:before="0"/>
        <w:contextualSpacing/>
      </w:pPr>
      <w:r>
        <w:t>с</w:t>
      </w:r>
      <w:r w:rsidR="006919DC" w:rsidRPr="009D0A81">
        <w:t xml:space="preserve">туденты медицинских </w:t>
      </w:r>
      <w:r>
        <w:t>вуз</w:t>
      </w:r>
      <w:r w:rsidR="006919DC" w:rsidRPr="009D0A81">
        <w:t>ов</w:t>
      </w:r>
      <w:r>
        <w:t>.</w:t>
      </w:r>
    </w:p>
    <w:p w:rsidR="004D7374" w:rsidRPr="00473776" w:rsidRDefault="004D7374" w:rsidP="00473776">
      <w:pPr>
        <w:ind w:firstLine="709"/>
        <w:contextualSpacing/>
        <w:rPr>
          <w:b/>
        </w:rPr>
      </w:pPr>
      <w:r w:rsidRPr="00473776">
        <w:rPr>
          <w:b/>
        </w:rPr>
        <w:t>Методология сбора доказательств</w:t>
      </w:r>
    </w:p>
    <w:p w:rsidR="004D7374" w:rsidRDefault="004D7374" w:rsidP="00473776">
      <w:pPr>
        <w:ind w:firstLine="709"/>
        <w:contextualSpacing/>
      </w:pPr>
      <w:r w:rsidRPr="00C512DE">
        <w:t>Методы, использованные для сбора / селекции доказательств:</w:t>
      </w:r>
      <w:r w:rsidR="006D00D7">
        <w:t xml:space="preserve"> п</w:t>
      </w:r>
      <w:r>
        <w:t>оиск публикаций в специализированных периодических печатн</w:t>
      </w:r>
      <w:r w:rsidR="006D00D7">
        <w:t>ых изданиях с импакт-фактором &gt;</w:t>
      </w:r>
      <w:r>
        <w:t>0</w:t>
      </w:r>
      <w:r w:rsidR="006D00D7">
        <w:t>,3.</w:t>
      </w:r>
    </w:p>
    <w:p w:rsidR="004D7374" w:rsidRPr="00473776" w:rsidRDefault="004D7374" w:rsidP="00473776">
      <w:pPr>
        <w:ind w:firstLine="709"/>
        <w:contextualSpacing/>
        <w:rPr>
          <w:b/>
        </w:rPr>
      </w:pPr>
      <w:r w:rsidRPr="00473776">
        <w:rPr>
          <w:b/>
        </w:rPr>
        <w:t>Поиск в электронных базах данных.</w:t>
      </w:r>
    </w:p>
    <w:p w:rsidR="004D7374" w:rsidRPr="006D00D7" w:rsidRDefault="004D7374" w:rsidP="00473776">
      <w:pPr>
        <w:ind w:firstLine="709"/>
        <w:contextualSpacing/>
        <w:rPr>
          <w:spacing w:val="-4"/>
        </w:rPr>
      </w:pPr>
      <w:r w:rsidRPr="006D00D7">
        <w:rPr>
          <w:spacing w:val="-4"/>
        </w:rPr>
        <w:t>Доказательной базой для рекомендаций являю</w:t>
      </w:r>
      <w:r w:rsidR="006D00D7">
        <w:rPr>
          <w:spacing w:val="-4"/>
        </w:rPr>
        <w:t>тся публикации, вошедшие в Кок</w:t>
      </w:r>
      <w:r w:rsidR="006D00D7">
        <w:rPr>
          <w:spacing w:val="-4"/>
        </w:rPr>
        <w:softHyphen/>
        <w:t>ре</w:t>
      </w:r>
      <w:r w:rsidRPr="006D00D7">
        <w:rPr>
          <w:spacing w:val="-4"/>
        </w:rPr>
        <w:t>йновскую библиотеку, базы данных P</w:t>
      </w:r>
      <w:r w:rsidR="006D00D7" w:rsidRPr="006D00D7">
        <w:rPr>
          <w:spacing w:val="-4"/>
        </w:rPr>
        <w:t>ub</w:t>
      </w:r>
      <w:r w:rsidRPr="006D00D7">
        <w:rPr>
          <w:spacing w:val="-4"/>
        </w:rPr>
        <w:t>M</w:t>
      </w:r>
      <w:r w:rsidR="006D00D7" w:rsidRPr="006D00D7">
        <w:rPr>
          <w:spacing w:val="-4"/>
        </w:rPr>
        <w:t>ed</w:t>
      </w:r>
      <w:r w:rsidRPr="006D00D7">
        <w:rPr>
          <w:spacing w:val="-4"/>
        </w:rPr>
        <w:t xml:space="preserve"> и MEDLINE. Глубина поиска составляла 30 лет.</w:t>
      </w:r>
    </w:p>
    <w:p w:rsidR="004D7374" w:rsidRPr="00C512DE" w:rsidRDefault="004D7374" w:rsidP="00473776">
      <w:pPr>
        <w:ind w:firstLine="709"/>
        <w:contextualSpacing/>
      </w:pPr>
      <w:r w:rsidRPr="00C512DE">
        <w:t>Методы, использованные для анализа доказательств:</w:t>
      </w:r>
    </w:p>
    <w:p w:rsidR="004D7374" w:rsidRDefault="006D00D7" w:rsidP="006D00D7">
      <w:pPr>
        <w:pStyle w:val="a"/>
        <w:numPr>
          <w:ilvl w:val="0"/>
          <w:numId w:val="41"/>
        </w:numPr>
        <w:spacing w:before="0"/>
        <w:contextualSpacing/>
      </w:pPr>
      <w:r>
        <w:t>о</w:t>
      </w:r>
      <w:r w:rsidR="004D7374">
        <w:t xml:space="preserve">бзоры опубликованных </w:t>
      </w:r>
      <w:r>
        <w:t>мета</w:t>
      </w:r>
      <w:r w:rsidR="004D7374">
        <w:t>анализов;</w:t>
      </w:r>
    </w:p>
    <w:p w:rsidR="004D7374" w:rsidRDefault="006D00D7" w:rsidP="006D00D7">
      <w:pPr>
        <w:pStyle w:val="a"/>
        <w:numPr>
          <w:ilvl w:val="0"/>
          <w:numId w:val="41"/>
        </w:numPr>
        <w:spacing w:before="0"/>
        <w:contextualSpacing/>
      </w:pPr>
      <w:r>
        <w:t>с</w:t>
      </w:r>
      <w:r w:rsidR="004D7374">
        <w:t>истематические обзоры с таблицами доказательств.</w:t>
      </w:r>
    </w:p>
    <w:p w:rsidR="006D00D7" w:rsidRDefault="004D7374" w:rsidP="006D00D7">
      <w:pPr>
        <w:ind w:firstLine="709"/>
        <w:contextualSpacing/>
      </w:pPr>
      <w:r w:rsidRPr="00C512DE">
        <w:t>Методы, использованные для качества и силы доказательств:</w:t>
      </w:r>
    </w:p>
    <w:p w:rsidR="006D00D7" w:rsidRDefault="006D00D7" w:rsidP="006D00D7">
      <w:pPr>
        <w:pStyle w:val="a"/>
        <w:numPr>
          <w:ilvl w:val="0"/>
          <w:numId w:val="41"/>
        </w:numPr>
        <w:spacing w:before="0"/>
        <w:contextualSpacing/>
      </w:pPr>
      <w:r>
        <w:t>консенсус экспертов;</w:t>
      </w:r>
    </w:p>
    <w:p w:rsidR="004D7374" w:rsidRDefault="006D00D7" w:rsidP="006D00D7">
      <w:pPr>
        <w:pStyle w:val="a"/>
        <w:numPr>
          <w:ilvl w:val="0"/>
          <w:numId w:val="41"/>
        </w:numPr>
        <w:spacing w:before="0"/>
        <w:contextualSpacing/>
      </w:pPr>
      <w:r>
        <w:t>о</w:t>
      </w:r>
      <w:r w:rsidR="004D7374">
        <w:t>ценка значимости доказательств в соответствии с рейтинговой схемой доказательств (табл.</w:t>
      </w:r>
      <w:r>
        <w:t xml:space="preserve"> А1–</w:t>
      </w:r>
      <w:r w:rsidR="00542928">
        <w:t>А</w:t>
      </w:r>
      <w:r w:rsidR="000A139D">
        <w:t>3</w:t>
      </w:r>
      <w:r w:rsidR="004D7374">
        <w:t>).</w:t>
      </w:r>
    </w:p>
    <w:p w:rsidR="00C512DE" w:rsidRDefault="004D7374" w:rsidP="000B3F2E">
      <w:pPr>
        <w:ind w:firstLine="709"/>
        <w:contextualSpacing/>
      </w:pPr>
      <w:r>
        <w:t>В настоящих клинических рекомендациях приведены уровни д</w:t>
      </w:r>
      <w:r w:rsidR="006D00D7">
        <w:t>остоверности д</w:t>
      </w:r>
      <w:r>
        <w:t>оказатель</w:t>
      </w:r>
      <w:r w:rsidR="006D00D7">
        <w:t>ств и уровни убедительности рекомендаций</w:t>
      </w:r>
      <w:r>
        <w:t xml:space="preserve"> в соответствии </w:t>
      </w:r>
      <w:r w:rsidR="00542928">
        <w:t>рекомендаци</w:t>
      </w:r>
      <w:r w:rsidR="00FD2083">
        <w:t xml:space="preserve">ями </w:t>
      </w:r>
      <w:r w:rsidR="00542928">
        <w:t xml:space="preserve"> </w:t>
      </w:r>
      <w:r w:rsidR="00FD2083" w:rsidRPr="0044241A">
        <w:rPr>
          <w:color w:val="000000"/>
          <w:szCs w:val="24"/>
        </w:rPr>
        <w:t>по разработке и актуализации клинических</w:t>
      </w:r>
      <w:r w:rsidR="00FD2083" w:rsidRPr="005A463A">
        <w:rPr>
          <w:color w:val="000000"/>
        </w:rPr>
        <w:t xml:space="preserve"> рекомендаций </w:t>
      </w:r>
      <w:r w:rsidR="00FD2083" w:rsidRPr="0044241A">
        <w:rPr>
          <w:color w:val="000000"/>
          <w:szCs w:val="24"/>
        </w:rPr>
        <w:t>(приказ</w:t>
      </w:r>
      <w:r w:rsidR="00FD2083" w:rsidRPr="005A463A">
        <w:rPr>
          <w:color w:val="000000"/>
        </w:rPr>
        <w:t xml:space="preserve"> Минздрава России</w:t>
      </w:r>
      <w:r w:rsidR="00FD2083" w:rsidRPr="0044241A">
        <w:rPr>
          <w:color w:val="000000"/>
          <w:szCs w:val="24"/>
        </w:rPr>
        <w:t xml:space="preserve"> от 28.02.2019 г. № 103н)</w:t>
      </w:r>
      <w:r w:rsidR="00542928">
        <w:t xml:space="preserve">. </w:t>
      </w:r>
    </w:p>
    <w:p w:rsidR="00437AD9" w:rsidRDefault="00437AD9" w:rsidP="000A442F">
      <w:pPr>
        <w:rPr>
          <w:b/>
        </w:rPr>
      </w:pPr>
      <w:bookmarkStart w:id="81" w:name="_Ref515967586"/>
    </w:p>
    <w:p w:rsidR="000A442F" w:rsidRPr="000A139D" w:rsidRDefault="000A442F" w:rsidP="000A442F">
      <w:pPr>
        <w:rPr>
          <w:b/>
        </w:rPr>
      </w:pPr>
      <w:r w:rsidRPr="000A139D">
        <w:rPr>
          <w:b/>
        </w:rPr>
        <w:t>Таблица</w:t>
      </w:r>
      <w:r w:rsidR="000A139D">
        <w:rPr>
          <w:b/>
        </w:rPr>
        <w:t xml:space="preserve"> А</w:t>
      </w:r>
      <w:r w:rsidR="000B0AC3" w:rsidRPr="000A139D">
        <w:rPr>
          <w:b/>
        </w:rPr>
        <w:fldChar w:fldCharType="begin"/>
      </w:r>
      <w:r w:rsidRPr="000A139D">
        <w:rPr>
          <w:b/>
        </w:rPr>
        <w:instrText xml:space="preserve"> SEQ Таблица \* ARABIC </w:instrText>
      </w:r>
      <w:r w:rsidR="000B0AC3" w:rsidRPr="000A139D">
        <w:rPr>
          <w:b/>
        </w:rPr>
        <w:fldChar w:fldCharType="separate"/>
      </w:r>
      <w:r w:rsidR="009E5D19">
        <w:rPr>
          <w:b/>
          <w:noProof/>
        </w:rPr>
        <w:t>1</w:t>
      </w:r>
      <w:r w:rsidR="000B0AC3" w:rsidRPr="000A139D">
        <w:rPr>
          <w:b/>
        </w:rPr>
        <w:fldChar w:fldCharType="end"/>
      </w:r>
      <w:bookmarkEnd w:id="81"/>
      <w:r w:rsidRPr="000A139D">
        <w:rPr>
          <w:b/>
        </w:rPr>
        <w:t>.</w:t>
      </w:r>
      <w:r w:rsidR="00D4168D" w:rsidRPr="000A139D">
        <w:rPr>
          <w:b/>
        </w:rPr>
        <w:t xml:space="preserve"> </w:t>
      </w:r>
      <w:r w:rsidRPr="000A139D">
        <w:rPr>
          <w:b/>
        </w:rPr>
        <w:t>Шкала оценки уровней достоверности доказательств (УДД)</w:t>
      </w:r>
      <w:r w:rsidR="006D00D7" w:rsidRPr="000A139D">
        <w:rPr>
          <w:b/>
        </w:rPr>
        <w:t xml:space="preserve"> </w:t>
      </w:r>
      <w:r w:rsidRPr="000A139D">
        <w:rPr>
          <w:b/>
        </w:rPr>
        <w:t>для методов диагностики (диагностически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7"/>
        <w:gridCol w:w="8754"/>
      </w:tblGrid>
      <w:tr w:rsidR="000A442F" w:rsidRPr="005B4606" w:rsidTr="005B4606">
        <w:trPr>
          <w:trHeight w:val="58"/>
        </w:trPr>
        <w:tc>
          <w:tcPr>
            <w:tcW w:w="427" w:type="pct"/>
          </w:tcPr>
          <w:p w:rsidR="000A442F" w:rsidRPr="005B4606" w:rsidRDefault="000A442F" w:rsidP="005B4606">
            <w:pPr>
              <w:spacing w:line="276" w:lineRule="auto"/>
              <w:jc w:val="center"/>
              <w:rPr>
                <w:b/>
                <w:color w:val="000000"/>
                <w:szCs w:val="24"/>
              </w:rPr>
            </w:pPr>
            <w:r w:rsidRPr="005B4606">
              <w:rPr>
                <w:b/>
                <w:color w:val="000000"/>
                <w:szCs w:val="24"/>
              </w:rPr>
              <w:t>УДД</w:t>
            </w:r>
          </w:p>
        </w:tc>
        <w:tc>
          <w:tcPr>
            <w:tcW w:w="4573" w:type="pct"/>
          </w:tcPr>
          <w:p w:rsidR="000A442F" w:rsidRPr="005B4606" w:rsidRDefault="000A442F" w:rsidP="005B4606">
            <w:pPr>
              <w:spacing w:line="276" w:lineRule="auto"/>
              <w:jc w:val="center"/>
              <w:rPr>
                <w:b/>
                <w:color w:val="000000"/>
                <w:szCs w:val="24"/>
              </w:rPr>
            </w:pPr>
            <w:r w:rsidRPr="005B4606">
              <w:rPr>
                <w:b/>
                <w:color w:val="000000"/>
                <w:szCs w:val="24"/>
              </w:rPr>
              <w:t>Расшифровка</w:t>
            </w:r>
          </w:p>
        </w:tc>
      </w:tr>
      <w:tr w:rsidR="000A442F" w:rsidRPr="005B4606" w:rsidTr="005B4606">
        <w:tc>
          <w:tcPr>
            <w:tcW w:w="427" w:type="pct"/>
          </w:tcPr>
          <w:p w:rsidR="000A442F" w:rsidRPr="005B4606" w:rsidRDefault="000A442F" w:rsidP="005B4606">
            <w:pPr>
              <w:spacing w:line="276" w:lineRule="auto"/>
              <w:jc w:val="center"/>
              <w:rPr>
                <w:color w:val="000000"/>
                <w:szCs w:val="24"/>
              </w:rPr>
            </w:pPr>
            <w:r w:rsidRPr="005B4606">
              <w:rPr>
                <w:color w:val="000000"/>
                <w:szCs w:val="24"/>
              </w:rPr>
              <w:t>1</w:t>
            </w:r>
          </w:p>
        </w:tc>
        <w:tc>
          <w:tcPr>
            <w:tcW w:w="4573" w:type="pct"/>
          </w:tcPr>
          <w:p w:rsidR="000A442F" w:rsidRPr="005B4606" w:rsidRDefault="000A442F" w:rsidP="005B4606">
            <w:pPr>
              <w:spacing w:line="276" w:lineRule="auto"/>
              <w:rPr>
                <w:color w:val="000000"/>
                <w:szCs w:val="24"/>
              </w:rPr>
            </w:pPr>
            <w:r w:rsidRPr="005B4606">
              <w:rPr>
                <w:color w:val="000000"/>
                <w:szCs w:val="24"/>
              </w:rPr>
              <w:t>Систематические обзоры исследований с контролем референсным методом</w:t>
            </w:r>
            <w:r w:rsidRPr="005B4606">
              <w:rPr>
                <w:szCs w:val="24"/>
              </w:rPr>
              <w:t xml:space="preserve"> или систематический обзор рандомизированных клинических исс</w:t>
            </w:r>
            <w:r w:rsidR="006D00D7">
              <w:rPr>
                <w:szCs w:val="24"/>
              </w:rPr>
              <w:t>ледований с применением мета</w:t>
            </w:r>
            <w:r w:rsidR="00FD2083">
              <w:rPr>
                <w:szCs w:val="24"/>
              </w:rPr>
              <w:t>-</w:t>
            </w:r>
            <w:r w:rsidRPr="005B4606">
              <w:rPr>
                <w:szCs w:val="24"/>
              </w:rPr>
              <w:t>анализа</w:t>
            </w:r>
          </w:p>
        </w:tc>
      </w:tr>
      <w:tr w:rsidR="000A442F" w:rsidRPr="005B4606" w:rsidTr="005B4606">
        <w:tc>
          <w:tcPr>
            <w:tcW w:w="427" w:type="pct"/>
          </w:tcPr>
          <w:p w:rsidR="000A442F" w:rsidRPr="005B4606" w:rsidRDefault="000A442F" w:rsidP="005B4606">
            <w:pPr>
              <w:spacing w:line="276" w:lineRule="auto"/>
              <w:jc w:val="center"/>
              <w:rPr>
                <w:color w:val="000000"/>
                <w:szCs w:val="24"/>
              </w:rPr>
            </w:pPr>
            <w:r w:rsidRPr="005B4606">
              <w:rPr>
                <w:color w:val="000000"/>
                <w:szCs w:val="24"/>
              </w:rPr>
              <w:t>2</w:t>
            </w:r>
          </w:p>
        </w:tc>
        <w:tc>
          <w:tcPr>
            <w:tcW w:w="4573" w:type="pct"/>
          </w:tcPr>
          <w:p w:rsidR="000A442F" w:rsidRPr="005B4606" w:rsidRDefault="000A442F" w:rsidP="006D00D7">
            <w:pPr>
              <w:spacing w:line="276" w:lineRule="auto"/>
              <w:rPr>
                <w:color w:val="000000"/>
                <w:szCs w:val="24"/>
              </w:rPr>
            </w:pPr>
            <w:r w:rsidRPr="005B4606">
              <w:rPr>
                <w:color w:val="000000"/>
                <w:szCs w:val="24"/>
              </w:rPr>
              <w:t>Отдельные исследования с контролем референсным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w:t>
            </w:r>
            <w:r w:rsidR="00FD2083">
              <w:rPr>
                <w:color w:val="000000"/>
                <w:szCs w:val="24"/>
              </w:rPr>
              <w:t>-</w:t>
            </w:r>
            <w:r w:rsidRPr="005B4606">
              <w:rPr>
                <w:color w:val="000000"/>
                <w:szCs w:val="24"/>
              </w:rPr>
              <w:t>анализа</w:t>
            </w:r>
          </w:p>
        </w:tc>
      </w:tr>
      <w:tr w:rsidR="000A442F" w:rsidRPr="005B4606" w:rsidTr="005B4606">
        <w:tc>
          <w:tcPr>
            <w:tcW w:w="427" w:type="pct"/>
          </w:tcPr>
          <w:p w:rsidR="000A442F" w:rsidRPr="005B4606" w:rsidRDefault="000A442F" w:rsidP="005B4606">
            <w:pPr>
              <w:spacing w:line="276" w:lineRule="auto"/>
              <w:jc w:val="center"/>
              <w:rPr>
                <w:color w:val="000000"/>
                <w:szCs w:val="24"/>
              </w:rPr>
            </w:pPr>
            <w:r w:rsidRPr="005B4606">
              <w:rPr>
                <w:color w:val="000000"/>
                <w:szCs w:val="24"/>
              </w:rPr>
              <w:t>3</w:t>
            </w:r>
          </w:p>
        </w:tc>
        <w:tc>
          <w:tcPr>
            <w:tcW w:w="4573" w:type="pct"/>
          </w:tcPr>
          <w:p w:rsidR="000A442F" w:rsidRPr="005B4606" w:rsidRDefault="000A442F" w:rsidP="005B4606">
            <w:pPr>
              <w:spacing w:line="276" w:lineRule="auto"/>
              <w:rPr>
                <w:color w:val="000000"/>
                <w:szCs w:val="24"/>
              </w:rPr>
            </w:pPr>
            <w:r w:rsidRPr="005B4606">
              <w:rPr>
                <w:color w:val="000000"/>
                <w:szCs w:val="24"/>
              </w:rPr>
              <w:t xml:space="preserve">Исследования без последовательного контроля референсным методом или исследования с референсным методом, не являющимся независимым от </w:t>
            </w:r>
            <w:r w:rsidRPr="005B4606">
              <w:rPr>
                <w:color w:val="000000"/>
                <w:szCs w:val="24"/>
              </w:rPr>
              <w:lastRenderedPageBreak/>
              <w:t>исследуемого метода</w:t>
            </w:r>
            <w:r w:rsidR="000A139D">
              <w:rPr>
                <w:color w:val="000000"/>
                <w:szCs w:val="24"/>
              </w:rPr>
              <w:t>,</w:t>
            </w:r>
            <w:r w:rsidRPr="005B4606">
              <w:rPr>
                <w:color w:val="000000"/>
                <w:szCs w:val="24"/>
              </w:rPr>
              <w:t xml:space="preserve"> или нерандомизированные сравнительные исследования, в том числе когортные исследования</w:t>
            </w:r>
          </w:p>
        </w:tc>
      </w:tr>
      <w:tr w:rsidR="000A442F" w:rsidRPr="005B4606" w:rsidTr="005B4606">
        <w:tc>
          <w:tcPr>
            <w:tcW w:w="427" w:type="pct"/>
          </w:tcPr>
          <w:p w:rsidR="000A442F" w:rsidRPr="005B4606" w:rsidRDefault="000A442F" w:rsidP="005B4606">
            <w:pPr>
              <w:spacing w:line="276" w:lineRule="auto"/>
              <w:jc w:val="center"/>
              <w:rPr>
                <w:color w:val="000000"/>
                <w:szCs w:val="24"/>
              </w:rPr>
            </w:pPr>
            <w:r w:rsidRPr="005B4606">
              <w:rPr>
                <w:color w:val="000000"/>
                <w:szCs w:val="24"/>
              </w:rPr>
              <w:lastRenderedPageBreak/>
              <w:t>4</w:t>
            </w:r>
          </w:p>
        </w:tc>
        <w:tc>
          <w:tcPr>
            <w:tcW w:w="4573" w:type="pct"/>
          </w:tcPr>
          <w:p w:rsidR="000A442F" w:rsidRPr="005B4606" w:rsidRDefault="000A442F" w:rsidP="005B4606">
            <w:pPr>
              <w:spacing w:line="276" w:lineRule="auto"/>
              <w:rPr>
                <w:color w:val="000000"/>
                <w:szCs w:val="24"/>
              </w:rPr>
            </w:pPr>
            <w:r w:rsidRPr="005B4606">
              <w:rPr>
                <w:color w:val="000000"/>
                <w:szCs w:val="24"/>
              </w:rPr>
              <w:t>Несравнительные исследования, описание клинического случая</w:t>
            </w:r>
          </w:p>
        </w:tc>
      </w:tr>
      <w:tr w:rsidR="000A442F" w:rsidRPr="005B4606" w:rsidTr="005B4606">
        <w:tc>
          <w:tcPr>
            <w:tcW w:w="427" w:type="pct"/>
          </w:tcPr>
          <w:p w:rsidR="000A442F" w:rsidRPr="005B4606" w:rsidRDefault="000A442F" w:rsidP="005B4606">
            <w:pPr>
              <w:spacing w:line="276" w:lineRule="auto"/>
              <w:jc w:val="center"/>
              <w:rPr>
                <w:color w:val="000000"/>
                <w:szCs w:val="24"/>
              </w:rPr>
            </w:pPr>
            <w:r w:rsidRPr="005B4606">
              <w:rPr>
                <w:color w:val="000000"/>
                <w:szCs w:val="24"/>
              </w:rPr>
              <w:t>5</w:t>
            </w:r>
          </w:p>
        </w:tc>
        <w:tc>
          <w:tcPr>
            <w:tcW w:w="4573" w:type="pct"/>
          </w:tcPr>
          <w:p w:rsidR="000A442F" w:rsidRPr="005B4606" w:rsidRDefault="000A442F" w:rsidP="005B4606">
            <w:pPr>
              <w:spacing w:line="276" w:lineRule="auto"/>
              <w:rPr>
                <w:color w:val="000000"/>
                <w:szCs w:val="24"/>
              </w:rPr>
            </w:pPr>
            <w:r w:rsidRPr="005B4606">
              <w:rPr>
                <w:color w:val="000000"/>
                <w:szCs w:val="24"/>
              </w:rPr>
              <w:t>Имеется лишь обоснование механизма действия или мнение экспертов</w:t>
            </w:r>
          </w:p>
        </w:tc>
      </w:tr>
    </w:tbl>
    <w:p w:rsidR="000A442F" w:rsidRDefault="000A442F" w:rsidP="000A442F">
      <w:pPr>
        <w:pStyle w:val="ab"/>
        <w:rPr>
          <w:rStyle w:val="aa"/>
        </w:rPr>
      </w:pPr>
    </w:p>
    <w:p w:rsidR="000A442F" w:rsidRPr="000A139D" w:rsidRDefault="000A442F" w:rsidP="000A442F">
      <w:pPr>
        <w:rPr>
          <w:b/>
        </w:rPr>
      </w:pPr>
      <w:bookmarkStart w:id="82" w:name="_Ref515967623"/>
      <w:r w:rsidRPr="000A139D">
        <w:rPr>
          <w:b/>
        </w:rPr>
        <w:t xml:space="preserve">Таблица </w:t>
      </w:r>
      <w:r w:rsidR="000A139D">
        <w:rPr>
          <w:b/>
        </w:rPr>
        <w:t>А</w:t>
      </w:r>
      <w:r w:rsidR="000B0AC3" w:rsidRPr="000A139D">
        <w:rPr>
          <w:b/>
        </w:rPr>
        <w:fldChar w:fldCharType="begin"/>
      </w:r>
      <w:r w:rsidRPr="000A139D">
        <w:rPr>
          <w:b/>
        </w:rPr>
        <w:instrText xml:space="preserve"> SEQ Таблица \* ARABIC </w:instrText>
      </w:r>
      <w:r w:rsidR="000B0AC3" w:rsidRPr="000A139D">
        <w:rPr>
          <w:b/>
        </w:rPr>
        <w:fldChar w:fldCharType="separate"/>
      </w:r>
      <w:r w:rsidR="009E5D19">
        <w:rPr>
          <w:b/>
          <w:noProof/>
        </w:rPr>
        <w:t>2</w:t>
      </w:r>
      <w:r w:rsidR="000B0AC3" w:rsidRPr="000A139D">
        <w:rPr>
          <w:b/>
        </w:rPr>
        <w:fldChar w:fldCharType="end"/>
      </w:r>
      <w:bookmarkEnd w:id="82"/>
      <w:r w:rsidRPr="000A139D">
        <w:rPr>
          <w:b/>
        </w:rPr>
        <w:t>.</w:t>
      </w:r>
      <w:r w:rsidR="00D4168D" w:rsidRPr="000A139D">
        <w:rPr>
          <w:b/>
        </w:rPr>
        <w:t xml:space="preserve"> </w:t>
      </w:r>
      <w:r w:rsidRPr="000A139D">
        <w:rPr>
          <w:b/>
        </w:rPr>
        <w:t>Шкала оценки уровней достоверности доказательств (УДД)для методов профилактики, лечения и реабилитации (профилактических, лечебных, реабилитационных вмешательств)</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8990"/>
      </w:tblGrid>
      <w:tr w:rsidR="000A442F" w:rsidRPr="005B4606" w:rsidTr="005B4606">
        <w:tc>
          <w:tcPr>
            <w:tcW w:w="360" w:type="pct"/>
          </w:tcPr>
          <w:p w:rsidR="000A442F" w:rsidRPr="005B4606" w:rsidRDefault="000A442F" w:rsidP="005B4606">
            <w:pPr>
              <w:spacing w:line="240" w:lineRule="auto"/>
              <w:jc w:val="center"/>
              <w:rPr>
                <w:b/>
                <w:color w:val="000000"/>
                <w:szCs w:val="24"/>
              </w:rPr>
            </w:pPr>
            <w:r w:rsidRPr="005B4606">
              <w:rPr>
                <w:b/>
                <w:color w:val="000000"/>
                <w:szCs w:val="24"/>
              </w:rPr>
              <w:t>УДД</w:t>
            </w:r>
          </w:p>
        </w:tc>
        <w:tc>
          <w:tcPr>
            <w:tcW w:w="4640" w:type="pct"/>
          </w:tcPr>
          <w:p w:rsidR="000A442F" w:rsidRPr="005B4606" w:rsidRDefault="000A442F" w:rsidP="005B4606">
            <w:pPr>
              <w:spacing w:line="240" w:lineRule="auto"/>
              <w:jc w:val="center"/>
              <w:rPr>
                <w:b/>
                <w:color w:val="000000"/>
                <w:szCs w:val="24"/>
              </w:rPr>
            </w:pPr>
            <w:r w:rsidRPr="005B4606">
              <w:rPr>
                <w:b/>
                <w:color w:val="000000"/>
                <w:szCs w:val="24"/>
              </w:rPr>
              <w:t xml:space="preserve">Расшифровка </w:t>
            </w:r>
          </w:p>
        </w:tc>
      </w:tr>
      <w:tr w:rsidR="000A442F" w:rsidRPr="005B4606" w:rsidTr="005B4606">
        <w:tc>
          <w:tcPr>
            <w:tcW w:w="360" w:type="pct"/>
          </w:tcPr>
          <w:p w:rsidR="000A442F" w:rsidRPr="005B4606" w:rsidRDefault="000A442F" w:rsidP="005B4606">
            <w:pPr>
              <w:spacing w:line="240" w:lineRule="auto"/>
              <w:jc w:val="center"/>
              <w:rPr>
                <w:color w:val="000000"/>
                <w:szCs w:val="24"/>
              </w:rPr>
            </w:pPr>
            <w:r w:rsidRPr="005B4606">
              <w:rPr>
                <w:color w:val="000000"/>
                <w:szCs w:val="24"/>
              </w:rPr>
              <w:t>1</w:t>
            </w:r>
          </w:p>
        </w:tc>
        <w:tc>
          <w:tcPr>
            <w:tcW w:w="4640" w:type="pct"/>
          </w:tcPr>
          <w:p w:rsidR="000A442F" w:rsidRPr="005B4606" w:rsidRDefault="000A442F" w:rsidP="005B4606">
            <w:pPr>
              <w:spacing w:line="240" w:lineRule="auto"/>
              <w:rPr>
                <w:color w:val="000000"/>
                <w:szCs w:val="24"/>
              </w:rPr>
            </w:pPr>
            <w:r w:rsidRPr="005B4606">
              <w:rPr>
                <w:color w:val="000000"/>
                <w:szCs w:val="24"/>
              </w:rPr>
              <w:t>Систематическ</w:t>
            </w:r>
            <w:r w:rsidR="000A139D">
              <w:rPr>
                <w:color w:val="000000"/>
                <w:szCs w:val="24"/>
              </w:rPr>
              <w:t>ий обзор РКИ с применением мета</w:t>
            </w:r>
            <w:r w:rsidRPr="005B4606">
              <w:rPr>
                <w:color w:val="000000"/>
                <w:szCs w:val="24"/>
              </w:rPr>
              <w:t>анализа</w:t>
            </w:r>
          </w:p>
        </w:tc>
      </w:tr>
      <w:tr w:rsidR="000A442F" w:rsidRPr="005B4606" w:rsidTr="005B4606">
        <w:tc>
          <w:tcPr>
            <w:tcW w:w="360" w:type="pct"/>
          </w:tcPr>
          <w:p w:rsidR="000A442F" w:rsidRPr="005B4606" w:rsidRDefault="000A442F" w:rsidP="005B4606">
            <w:pPr>
              <w:spacing w:line="240" w:lineRule="auto"/>
              <w:jc w:val="center"/>
              <w:rPr>
                <w:color w:val="000000"/>
                <w:szCs w:val="24"/>
                <w:lang w:val="en-US"/>
              </w:rPr>
            </w:pPr>
            <w:r w:rsidRPr="005B4606">
              <w:rPr>
                <w:color w:val="000000"/>
                <w:szCs w:val="24"/>
              </w:rPr>
              <w:t>2</w:t>
            </w:r>
          </w:p>
        </w:tc>
        <w:tc>
          <w:tcPr>
            <w:tcW w:w="4640" w:type="pct"/>
          </w:tcPr>
          <w:p w:rsidR="000A442F" w:rsidRPr="005B4606" w:rsidRDefault="000A442F" w:rsidP="005B4606">
            <w:pPr>
              <w:spacing w:line="240" w:lineRule="auto"/>
              <w:rPr>
                <w:color w:val="000000"/>
                <w:szCs w:val="24"/>
              </w:rPr>
            </w:pPr>
            <w:r w:rsidRPr="005B4606">
              <w:rPr>
                <w:color w:val="000000"/>
                <w:szCs w:val="24"/>
              </w:rPr>
              <w:t>Отдельные РКИ и систематические обзоры исследований любого дизайна, за исключение</w:t>
            </w:r>
            <w:r w:rsidR="000A139D">
              <w:rPr>
                <w:color w:val="000000"/>
                <w:szCs w:val="24"/>
              </w:rPr>
              <w:t>м РКИ, с применением мета</w:t>
            </w:r>
            <w:r w:rsidR="00FD2083">
              <w:rPr>
                <w:color w:val="000000"/>
                <w:szCs w:val="24"/>
              </w:rPr>
              <w:t>-</w:t>
            </w:r>
            <w:r w:rsidRPr="005B4606">
              <w:rPr>
                <w:color w:val="000000"/>
                <w:szCs w:val="24"/>
              </w:rPr>
              <w:t>анализа</w:t>
            </w:r>
          </w:p>
        </w:tc>
      </w:tr>
      <w:tr w:rsidR="000A442F" w:rsidRPr="005B4606" w:rsidTr="005B4606">
        <w:tc>
          <w:tcPr>
            <w:tcW w:w="360" w:type="pct"/>
          </w:tcPr>
          <w:p w:rsidR="000A442F" w:rsidRPr="005B4606" w:rsidRDefault="000A442F" w:rsidP="005B4606">
            <w:pPr>
              <w:spacing w:line="240" w:lineRule="auto"/>
              <w:jc w:val="center"/>
              <w:rPr>
                <w:color w:val="000000"/>
                <w:szCs w:val="24"/>
              </w:rPr>
            </w:pPr>
            <w:r w:rsidRPr="005B4606">
              <w:rPr>
                <w:color w:val="000000"/>
                <w:szCs w:val="24"/>
              </w:rPr>
              <w:t>3</w:t>
            </w:r>
          </w:p>
        </w:tc>
        <w:tc>
          <w:tcPr>
            <w:tcW w:w="4640" w:type="pct"/>
          </w:tcPr>
          <w:p w:rsidR="000A442F" w:rsidRPr="005B4606" w:rsidRDefault="000A442F" w:rsidP="000A139D">
            <w:pPr>
              <w:spacing w:line="240" w:lineRule="auto"/>
              <w:rPr>
                <w:color w:val="000000"/>
                <w:szCs w:val="24"/>
              </w:rPr>
            </w:pPr>
            <w:r w:rsidRPr="005B4606">
              <w:rPr>
                <w:color w:val="000000"/>
                <w:szCs w:val="24"/>
              </w:rPr>
              <w:t xml:space="preserve">Нерандомизированные </w:t>
            </w:r>
            <w:r w:rsidR="000A139D">
              <w:rPr>
                <w:color w:val="000000"/>
                <w:szCs w:val="24"/>
              </w:rPr>
              <w:t xml:space="preserve">сравнительные исследования, в том </w:t>
            </w:r>
            <w:r w:rsidRPr="005B4606">
              <w:rPr>
                <w:color w:val="000000"/>
                <w:szCs w:val="24"/>
              </w:rPr>
              <w:t>ч</w:t>
            </w:r>
            <w:r w:rsidR="000A139D">
              <w:rPr>
                <w:color w:val="000000"/>
                <w:szCs w:val="24"/>
              </w:rPr>
              <w:t>исле</w:t>
            </w:r>
            <w:r w:rsidRPr="005B4606">
              <w:rPr>
                <w:color w:val="000000"/>
                <w:szCs w:val="24"/>
              </w:rPr>
              <w:t xml:space="preserve"> когортные исследования</w:t>
            </w:r>
          </w:p>
        </w:tc>
      </w:tr>
      <w:tr w:rsidR="000A442F" w:rsidRPr="005B4606" w:rsidTr="005B4606">
        <w:tc>
          <w:tcPr>
            <w:tcW w:w="360" w:type="pct"/>
          </w:tcPr>
          <w:p w:rsidR="000A442F" w:rsidRPr="005B4606" w:rsidRDefault="000A442F" w:rsidP="005B4606">
            <w:pPr>
              <w:spacing w:line="240" w:lineRule="auto"/>
              <w:jc w:val="center"/>
              <w:rPr>
                <w:color w:val="000000"/>
                <w:szCs w:val="24"/>
              </w:rPr>
            </w:pPr>
            <w:r w:rsidRPr="005B4606">
              <w:rPr>
                <w:color w:val="000000"/>
                <w:szCs w:val="24"/>
              </w:rPr>
              <w:t>4</w:t>
            </w:r>
          </w:p>
        </w:tc>
        <w:tc>
          <w:tcPr>
            <w:tcW w:w="4640" w:type="pct"/>
          </w:tcPr>
          <w:p w:rsidR="000A442F" w:rsidRPr="005B4606" w:rsidRDefault="000A442F" w:rsidP="005B4606">
            <w:pPr>
              <w:spacing w:line="240" w:lineRule="auto"/>
              <w:rPr>
                <w:color w:val="000000"/>
                <w:szCs w:val="24"/>
              </w:rPr>
            </w:pPr>
            <w:r w:rsidRPr="005B4606">
              <w:rPr>
                <w:color w:val="000000"/>
                <w:szCs w:val="24"/>
              </w:rPr>
              <w:t>Несравнительные исследования, описание клинического случая или серии случаев, исследования «случай-контроль»</w:t>
            </w:r>
          </w:p>
        </w:tc>
      </w:tr>
      <w:tr w:rsidR="000A442F" w:rsidRPr="005B4606" w:rsidTr="005B4606">
        <w:tc>
          <w:tcPr>
            <w:tcW w:w="360" w:type="pct"/>
          </w:tcPr>
          <w:p w:rsidR="000A442F" w:rsidRPr="005B4606" w:rsidRDefault="000A442F" w:rsidP="005B4606">
            <w:pPr>
              <w:spacing w:line="240" w:lineRule="auto"/>
              <w:jc w:val="center"/>
              <w:rPr>
                <w:color w:val="000000"/>
                <w:szCs w:val="24"/>
              </w:rPr>
            </w:pPr>
            <w:r w:rsidRPr="005B4606">
              <w:rPr>
                <w:color w:val="000000"/>
                <w:szCs w:val="24"/>
              </w:rPr>
              <w:t>5</w:t>
            </w:r>
          </w:p>
        </w:tc>
        <w:tc>
          <w:tcPr>
            <w:tcW w:w="4640" w:type="pct"/>
          </w:tcPr>
          <w:p w:rsidR="000A442F" w:rsidRPr="005B4606" w:rsidRDefault="000A442F" w:rsidP="005B4606">
            <w:pPr>
              <w:spacing w:line="240" w:lineRule="auto"/>
              <w:rPr>
                <w:color w:val="000000"/>
                <w:szCs w:val="24"/>
              </w:rPr>
            </w:pPr>
            <w:r w:rsidRPr="005B4606">
              <w:rPr>
                <w:color w:val="000000"/>
                <w:szCs w:val="24"/>
              </w:rPr>
              <w:t>Имеется лишь обоснование механизма действия вмешательства (доклинические исследования) или мнение экспертов</w:t>
            </w:r>
          </w:p>
        </w:tc>
      </w:tr>
    </w:tbl>
    <w:p w:rsidR="000A442F" w:rsidRDefault="000A442F" w:rsidP="000A442F">
      <w:pPr>
        <w:pStyle w:val="ab"/>
        <w:rPr>
          <w:rStyle w:val="aa"/>
        </w:rPr>
      </w:pPr>
    </w:p>
    <w:p w:rsidR="000A442F" w:rsidRPr="000A139D" w:rsidRDefault="000A442F" w:rsidP="000A442F">
      <w:pPr>
        <w:rPr>
          <w:b/>
        </w:rPr>
      </w:pPr>
      <w:bookmarkStart w:id="83" w:name="_Ref515967732"/>
      <w:r w:rsidRPr="00B15720">
        <w:rPr>
          <w:b/>
        </w:rPr>
        <w:t xml:space="preserve">Таблица </w:t>
      </w:r>
      <w:bookmarkEnd w:id="83"/>
      <w:r w:rsidR="000A139D">
        <w:rPr>
          <w:b/>
        </w:rPr>
        <w:t>А</w:t>
      </w:r>
      <w:r>
        <w:rPr>
          <w:b/>
        </w:rPr>
        <w:t>3</w:t>
      </w:r>
      <w:r w:rsidRPr="00B15720">
        <w:rPr>
          <w:b/>
        </w:rPr>
        <w:t>.</w:t>
      </w:r>
      <w:r w:rsidR="00D4168D" w:rsidRPr="00D4168D">
        <w:rPr>
          <w:b/>
        </w:rPr>
        <w:t xml:space="preserve"> </w:t>
      </w:r>
      <w:r w:rsidRPr="000A139D">
        <w:rPr>
          <w:b/>
        </w:rPr>
        <w:t>Шкала оценки уровней убедительности рекомендаций(УУР)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3"/>
        <w:gridCol w:w="8208"/>
      </w:tblGrid>
      <w:tr w:rsidR="000A442F" w:rsidRPr="005B4606" w:rsidTr="005B4606">
        <w:tc>
          <w:tcPr>
            <w:tcW w:w="712" w:type="pct"/>
          </w:tcPr>
          <w:p w:rsidR="000A442F" w:rsidRPr="005B4606" w:rsidRDefault="000A442F" w:rsidP="005B4606">
            <w:pPr>
              <w:spacing w:line="240" w:lineRule="auto"/>
              <w:jc w:val="center"/>
              <w:rPr>
                <w:b/>
                <w:color w:val="000000"/>
                <w:szCs w:val="24"/>
              </w:rPr>
            </w:pPr>
            <w:r w:rsidRPr="005B4606">
              <w:rPr>
                <w:b/>
                <w:color w:val="000000"/>
                <w:szCs w:val="24"/>
              </w:rPr>
              <w:t>УУР</w:t>
            </w:r>
          </w:p>
        </w:tc>
        <w:tc>
          <w:tcPr>
            <w:tcW w:w="4288" w:type="pct"/>
          </w:tcPr>
          <w:p w:rsidR="000A442F" w:rsidRPr="005B4606" w:rsidRDefault="000A442F" w:rsidP="005B4606">
            <w:pPr>
              <w:spacing w:line="240" w:lineRule="auto"/>
              <w:jc w:val="center"/>
              <w:rPr>
                <w:b/>
                <w:color w:val="000000"/>
                <w:szCs w:val="24"/>
              </w:rPr>
            </w:pPr>
            <w:r w:rsidRPr="005B4606">
              <w:rPr>
                <w:b/>
                <w:color w:val="000000"/>
                <w:szCs w:val="24"/>
              </w:rPr>
              <w:t>Расшифровка</w:t>
            </w:r>
          </w:p>
        </w:tc>
      </w:tr>
      <w:tr w:rsidR="000A442F" w:rsidRPr="005B4606" w:rsidTr="005B4606">
        <w:trPr>
          <w:trHeight w:val="1060"/>
        </w:trPr>
        <w:tc>
          <w:tcPr>
            <w:tcW w:w="712" w:type="pct"/>
          </w:tcPr>
          <w:p w:rsidR="000A442F" w:rsidRPr="005B4606" w:rsidRDefault="000A442F" w:rsidP="005B4606">
            <w:pPr>
              <w:spacing w:line="240" w:lineRule="auto"/>
              <w:jc w:val="center"/>
              <w:rPr>
                <w:color w:val="000000"/>
                <w:szCs w:val="24"/>
              </w:rPr>
            </w:pPr>
            <w:r w:rsidRPr="005B4606">
              <w:rPr>
                <w:color w:val="000000"/>
                <w:szCs w:val="24"/>
                <w:lang w:val="en-US"/>
              </w:rPr>
              <w:t>A</w:t>
            </w:r>
          </w:p>
        </w:tc>
        <w:tc>
          <w:tcPr>
            <w:tcW w:w="4288" w:type="pct"/>
          </w:tcPr>
          <w:p w:rsidR="000A442F" w:rsidRPr="005B4606" w:rsidRDefault="000A442F" w:rsidP="005B4606">
            <w:pPr>
              <w:spacing w:line="240" w:lineRule="auto"/>
              <w:rPr>
                <w:color w:val="000000"/>
                <w:szCs w:val="24"/>
              </w:rPr>
            </w:pPr>
            <w:r w:rsidRPr="005B4606">
              <w:rPr>
                <w:color w:val="000000"/>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0A442F" w:rsidRPr="005B4606" w:rsidTr="005B4606">
        <w:trPr>
          <w:trHeight w:val="558"/>
        </w:trPr>
        <w:tc>
          <w:tcPr>
            <w:tcW w:w="712" w:type="pct"/>
          </w:tcPr>
          <w:p w:rsidR="000A442F" w:rsidRPr="005B4606" w:rsidRDefault="000A442F" w:rsidP="005B4606">
            <w:pPr>
              <w:spacing w:line="240" w:lineRule="auto"/>
              <w:jc w:val="center"/>
              <w:rPr>
                <w:color w:val="000000"/>
                <w:szCs w:val="24"/>
              </w:rPr>
            </w:pPr>
            <w:r w:rsidRPr="005B4606">
              <w:rPr>
                <w:color w:val="000000"/>
                <w:szCs w:val="24"/>
              </w:rPr>
              <w:t>B</w:t>
            </w:r>
          </w:p>
        </w:tc>
        <w:tc>
          <w:tcPr>
            <w:tcW w:w="4288" w:type="pct"/>
          </w:tcPr>
          <w:p w:rsidR="000A442F" w:rsidRPr="005B4606" w:rsidRDefault="000A442F" w:rsidP="005B4606">
            <w:pPr>
              <w:spacing w:line="240" w:lineRule="auto"/>
              <w:rPr>
                <w:color w:val="000000"/>
                <w:szCs w:val="24"/>
              </w:rPr>
            </w:pPr>
            <w:r w:rsidRPr="005B4606">
              <w:rPr>
                <w:color w:val="000000"/>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0A442F" w:rsidRPr="005B4606" w:rsidTr="005B4606">
        <w:trPr>
          <w:trHeight w:val="798"/>
        </w:trPr>
        <w:tc>
          <w:tcPr>
            <w:tcW w:w="712" w:type="pct"/>
          </w:tcPr>
          <w:p w:rsidR="000A442F" w:rsidRPr="005B4606" w:rsidRDefault="000A442F" w:rsidP="005B4606">
            <w:pPr>
              <w:spacing w:line="240" w:lineRule="auto"/>
              <w:jc w:val="center"/>
              <w:rPr>
                <w:color w:val="000000"/>
                <w:szCs w:val="24"/>
              </w:rPr>
            </w:pPr>
            <w:r w:rsidRPr="005B4606">
              <w:rPr>
                <w:color w:val="000000"/>
                <w:szCs w:val="24"/>
              </w:rPr>
              <w:t>C</w:t>
            </w:r>
          </w:p>
        </w:tc>
        <w:tc>
          <w:tcPr>
            <w:tcW w:w="4288" w:type="pct"/>
          </w:tcPr>
          <w:p w:rsidR="000A442F" w:rsidRPr="005B4606" w:rsidRDefault="000A442F" w:rsidP="005B4606">
            <w:pPr>
              <w:spacing w:line="240" w:lineRule="auto"/>
              <w:rPr>
                <w:color w:val="000000"/>
                <w:szCs w:val="24"/>
              </w:rPr>
            </w:pPr>
            <w:r w:rsidRPr="005B4606">
              <w:rPr>
                <w:color w:val="000000"/>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rsidR="000A139D" w:rsidRDefault="000A139D" w:rsidP="00B93B9E">
      <w:pPr>
        <w:rPr>
          <w:b/>
        </w:rPr>
      </w:pPr>
    </w:p>
    <w:p w:rsidR="004D7374" w:rsidRPr="00B93B9E" w:rsidRDefault="004D7374" w:rsidP="00B93B9E">
      <w:pPr>
        <w:rPr>
          <w:b/>
        </w:rPr>
      </w:pPr>
      <w:r w:rsidRPr="00B93B9E">
        <w:rPr>
          <w:b/>
        </w:rPr>
        <w:t>Методология валидизации рекомендаций</w:t>
      </w:r>
    </w:p>
    <w:p w:rsidR="004D7374" w:rsidRPr="000A139D" w:rsidRDefault="004D7374" w:rsidP="00B93B9E">
      <w:pPr>
        <w:rPr>
          <w:b/>
        </w:rPr>
      </w:pPr>
      <w:r w:rsidRPr="000A139D">
        <w:rPr>
          <w:b/>
        </w:rPr>
        <w:t>Методы валидизации:</w:t>
      </w:r>
    </w:p>
    <w:p w:rsidR="004D7374" w:rsidRDefault="004D7374" w:rsidP="004D7374">
      <w:pPr>
        <w:ind w:firstLine="709"/>
      </w:pPr>
      <w:r>
        <w:t>•</w:t>
      </w:r>
      <w:r>
        <w:tab/>
      </w:r>
      <w:r w:rsidR="000A139D">
        <w:t>в</w:t>
      </w:r>
      <w:r>
        <w:t>нешняя экспертная оценка;</w:t>
      </w:r>
    </w:p>
    <w:p w:rsidR="004D7374" w:rsidRDefault="004D7374" w:rsidP="004D7374">
      <w:pPr>
        <w:ind w:firstLine="709"/>
      </w:pPr>
      <w:r>
        <w:t>•</w:t>
      </w:r>
      <w:r>
        <w:tab/>
      </w:r>
      <w:r w:rsidR="000A139D">
        <w:t>в</w:t>
      </w:r>
      <w:r>
        <w:t>нутренняя экспертная оценка.</w:t>
      </w:r>
    </w:p>
    <w:p w:rsidR="004D7374" w:rsidRPr="000A139D" w:rsidRDefault="004D7374" w:rsidP="00B93B9E">
      <w:pPr>
        <w:contextualSpacing/>
        <w:rPr>
          <w:b/>
        </w:rPr>
      </w:pPr>
      <w:r w:rsidRPr="000A139D">
        <w:rPr>
          <w:b/>
        </w:rPr>
        <w:t>Описание ме</w:t>
      </w:r>
      <w:r w:rsidR="000A139D" w:rsidRPr="000A139D">
        <w:rPr>
          <w:b/>
        </w:rPr>
        <w:t>тодики валидизации рекомендаций</w:t>
      </w:r>
    </w:p>
    <w:p w:rsidR="004D7374" w:rsidRDefault="004D7374" w:rsidP="00B93B9E">
      <w:pPr>
        <w:ind w:firstLine="709"/>
        <w:contextualSpacing/>
      </w:pPr>
      <w:r>
        <w:t xml:space="preserve">Настоящие рекомендации в предварительной версии были рецензированы независимыми экспертами, которых попросили прокомментировать, насколько </w:t>
      </w:r>
      <w:r>
        <w:lastRenderedPageBreak/>
        <w:t>качественно интерпретированы доказательства и разработаны рекомендации. Также была проведена экспертная оценка изложения рекомендаций и их доступности для понимания.</w:t>
      </w:r>
    </w:p>
    <w:p w:rsidR="004D7374" w:rsidRDefault="004D7374" w:rsidP="00B93B9E">
      <w:pPr>
        <w:ind w:firstLine="709"/>
        <w:contextualSpacing/>
      </w:pPr>
      <w:r>
        <w:t xml:space="preserve">Рекомендации обсуждены и одобрены ведущими специалистами профильных </w:t>
      </w:r>
      <w:r w:rsidR="000A139D">
        <w:t>ф</w:t>
      </w:r>
      <w:r>
        <w:t>едеральных центров РФ и практическими врачами. Проект клинических рекомендаций был рассмотрен на с</w:t>
      </w:r>
      <w:r w:rsidR="000A139D">
        <w:t>овещаниях рабочей группы в 2017–</w:t>
      </w:r>
      <w:r>
        <w:t xml:space="preserve">2018 гг., на </w:t>
      </w:r>
      <w:r w:rsidR="000A139D">
        <w:t>ф</w:t>
      </w:r>
      <w:r>
        <w:t xml:space="preserve">оруме экспертов по вопросам диагностики и лечения злокачественных лимфопролиферативных заболеваний «Лимфорум», ежегодной </w:t>
      </w:r>
      <w:r w:rsidR="000A139D">
        <w:t>р</w:t>
      </w:r>
      <w:r>
        <w:t>оссийской конференции с международным участием «Злокачественные лимфомы», а также в рамках IV Конгресса гематологов России.</w:t>
      </w:r>
    </w:p>
    <w:p w:rsidR="008F1902" w:rsidRDefault="008F1902" w:rsidP="00D90C34">
      <w:pPr>
        <w:pStyle w:val="ab"/>
        <w:tabs>
          <w:tab w:val="left" w:pos="6073"/>
        </w:tabs>
        <w:contextualSpacing/>
        <w:jc w:val="both"/>
        <w:rPr>
          <w:rFonts w:eastAsia="Times New Roman"/>
        </w:rPr>
      </w:pPr>
      <w:r>
        <w:rPr>
          <w:rStyle w:val="aa"/>
        </w:rPr>
        <w:t>Порядок обно</w:t>
      </w:r>
      <w:r w:rsidR="000A139D">
        <w:rPr>
          <w:rStyle w:val="aa"/>
        </w:rPr>
        <w:t>вления клинических рекомендаций</w:t>
      </w:r>
    </w:p>
    <w:p w:rsidR="002448A6" w:rsidRDefault="001B105B" w:rsidP="001B105B">
      <w:pPr>
        <w:ind w:firstLine="709"/>
      </w:pPr>
      <w:r>
        <w:t xml:space="preserve">Актуализация проводится не реже чем </w:t>
      </w:r>
      <w:r w:rsidR="000A139D">
        <w:t>1</w:t>
      </w:r>
      <w:r>
        <w:t xml:space="preserve"> раз в </w:t>
      </w:r>
      <w:r w:rsidR="000A139D">
        <w:t>3</w:t>
      </w:r>
      <w:r>
        <w:t xml:space="preserve"> </w:t>
      </w:r>
      <w:r w:rsidRPr="009D0A81">
        <w:t xml:space="preserve">года </w:t>
      </w:r>
      <w:r w:rsidR="00AC3B0C" w:rsidRPr="009D0A81">
        <w:t xml:space="preserve">или при появлении </w:t>
      </w:r>
      <w:r w:rsidRPr="009D0A81">
        <w:t>новой информации о диагностике и тактике ведения пациентов, страдающих</w:t>
      </w:r>
      <w:r w:rsidR="00696CC2" w:rsidRPr="009D0A81">
        <w:t xml:space="preserve"> ХЛЛ/ЛМЛ</w:t>
      </w:r>
      <w:r w:rsidR="00FD2083">
        <w:t xml:space="preserve">, </w:t>
      </w:r>
      <w:r w:rsidR="00FD2083" w:rsidRPr="003E3A35">
        <w:t xml:space="preserve">но не чаще </w:t>
      </w:r>
      <w:r w:rsidR="00FD2083">
        <w:t>1</w:t>
      </w:r>
      <w:r w:rsidR="00FD2083" w:rsidRPr="003E3A35">
        <w:t xml:space="preserve"> раза в </w:t>
      </w:r>
      <w:r w:rsidR="00FD2083">
        <w:t>6 месяцев</w:t>
      </w:r>
      <w:r w:rsidRPr="009D0A81">
        <w:t xml:space="preserve">. Решение об обновлении принимает </w:t>
      </w:r>
      <w:r w:rsidR="00696CC2" w:rsidRPr="009D0A81">
        <w:t>Минздрав России</w:t>
      </w:r>
      <w:r w:rsidRPr="009D0A81">
        <w:t xml:space="preserve"> на основе предло</w:t>
      </w:r>
      <w:r>
        <w:t>жений медицински</w:t>
      </w:r>
      <w:r w:rsidR="000A139D">
        <w:t>х</w:t>
      </w:r>
      <w:r>
        <w:t xml:space="preserve"> профессиональны</w:t>
      </w:r>
      <w:r w:rsidR="000A139D">
        <w:t>х</w:t>
      </w:r>
      <w:r>
        <w:t xml:space="preserve"> некоммерчески</w:t>
      </w:r>
      <w:r w:rsidR="000A139D">
        <w:t>х организаций</w:t>
      </w:r>
      <w:r>
        <w:t>. Сформированные предложения должны учитывать результаты комплексной оценки лекарственных препаратов, медицинских изделий, а также результаты клинической апробации.</w:t>
      </w:r>
    </w:p>
    <w:p w:rsidR="002448A6" w:rsidRPr="00DB46A1" w:rsidRDefault="002448A6" w:rsidP="00D4168D">
      <w:pPr>
        <w:pStyle w:val="aff0"/>
        <w:rPr>
          <w:rFonts w:ascii="Times New Roman" w:hAnsi="Times New Roman"/>
          <w:sz w:val="24"/>
          <w:szCs w:val="24"/>
        </w:rPr>
      </w:pPr>
      <w:r>
        <w:br w:type="page"/>
      </w:r>
      <w:bookmarkStart w:id="84" w:name="_Toc24546456"/>
      <w:bookmarkStart w:id="85" w:name="_Toc23601738"/>
      <w:r w:rsidRPr="00DB46A1">
        <w:rPr>
          <w:rFonts w:ascii="Times New Roman" w:hAnsi="Times New Roman"/>
          <w:sz w:val="24"/>
          <w:szCs w:val="24"/>
        </w:rPr>
        <w:lastRenderedPageBreak/>
        <w:t>Приложение А</w:t>
      </w:r>
      <w:r w:rsidR="00AA4B03" w:rsidRPr="00DB46A1">
        <w:rPr>
          <w:rFonts w:ascii="Times New Roman" w:hAnsi="Times New Roman"/>
          <w:sz w:val="24"/>
          <w:szCs w:val="24"/>
        </w:rPr>
        <w:t>3</w:t>
      </w:r>
      <w:r w:rsidRPr="00DB46A1">
        <w:rPr>
          <w:rFonts w:ascii="Times New Roman" w:hAnsi="Times New Roman"/>
          <w:sz w:val="24"/>
          <w:szCs w:val="24"/>
        </w:rPr>
        <w:t>.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84"/>
      <w:bookmarkEnd w:id="85"/>
    </w:p>
    <w:p w:rsidR="00457002" w:rsidRPr="000A442F" w:rsidRDefault="00D73887" w:rsidP="000A442F">
      <w:pPr>
        <w:pStyle w:val="2"/>
      </w:pPr>
      <w:bookmarkStart w:id="86" w:name="_Toc24546457"/>
      <w:bookmarkStart w:id="87" w:name="_Toc23601739"/>
      <w:r>
        <w:t xml:space="preserve">Приложение </w:t>
      </w:r>
      <w:r w:rsidR="00457002" w:rsidRPr="000A442F">
        <w:t>А3.1</w:t>
      </w:r>
      <w:r w:rsidR="00F07AA9">
        <w:t>.</w:t>
      </w:r>
      <w:r w:rsidR="00457002" w:rsidRPr="000A442F">
        <w:t xml:space="preserve"> Значение маркеров вируса гепатита В при ХЛЛ</w:t>
      </w:r>
      <w:bookmarkEnd w:id="86"/>
      <w:bookmarkEnd w:id="87"/>
    </w:p>
    <w:p w:rsidR="00457002" w:rsidRPr="000A139D" w:rsidRDefault="00457002" w:rsidP="00457002">
      <w:pPr>
        <w:rPr>
          <w:b/>
        </w:rPr>
      </w:pPr>
      <w:r>
        <w:t>Клетки ХЛЛ могут быть дополнительным резервуаром для вируса гепатита В. Латентная инфекция, вызванная HBV, выявляется у пациентов с ХЛЛ чаще. Значение маркеров HBV-инфекции и предполагаем</w:t>
      </w:r>
      <w:r w:rsidR="006B3E67">
        <w:t>ые действия представлены в табл</w:t>
      </w:r>
      <w:r w:rsidRPr="000A139D">
        <w:t>.</w:t>
      </w:r>
      <w:r w:rsidR="006B3E67">
        <w:t xml:space="preserve"> 3.1.</w:t>
      </w:r>
    </w:p>
    <w:p w:rsidR="00457002" w:rsidRPr="000A139D" w:rsidRDefault="006B3E67" w:rsidP="000A139D">
      <w:pPr>
        <w:rPr>
          <w:b/>
        </w:rPr>
      </w:pPr>
      <w:r>
        <w:rPr>
          <w:b/>
        </w:rPr>
        <w:t xml:space="preserve">Таблица А3.1. </w:t>
      </w:r>
      <w:r w:rsidR="00457002" w:rsidRPr="000A139D">
        <w:rPr>
          <w:b/>
        </w:rPr>
        <w:t>Значение маркеров вирусного гепатита B</w:t>
      </w:r>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22"/>
        <w:gridCol w:w="730"/>
        <w:gridCol w:w="992"/>
        <w:gridCol w:w="880"/>
        <w:gridCol w:w="879"/>
        <w:gridCol w:w="2948"/>
      </w:tblGrid>
      <w:tr w:rsidR="00457002" w:rsidRPr="000A139D" w:rsidTr="000A139D">
        <w:tc>
          <w:tcPr>
            <w:tcW w:w="2922" w:type="dxa"/>
            <w:shd w:val="clear" w:color="auto" w:fill="auto"/>
            <w:vAlign w:val="center"/>
          </w:tcPr>
          <w:p w:rsidR="00457002" w:rsidRPr="000A139D" w:rsidRDefault="000A139D" w:rsidP="000A139D">
            <w:pPr>
              <w:spacing w:line="240" w:lineRule="auto"/>
              <w:jc w:val="center"/>
              <w:rPr>
                <w:b/>
                <w:szCs w:val="24"/>
              </w:rPr>
            </w:pPr>
            <w:r w:rsidRPr="000A139D">
              <w:rPr>
                <w:b/>
                <w:szCs w:val="24"/>
              </w:rPr>
              <w:t>Расшифровка</w:t>
            </w:r>
          </w:p>
        </w:tc>
        <w:tc>
          <w:tcPr>
            <w:tcW w:w="730" w:type="dxa"/>
            <w:shd w:val="clear" w:color="auto" w:fill="auto"/>
            <w:vAlign w:val="center"/>
          </w:tcPr>
          <w:p w:rsidR="00457002" w:rsidRPr="000A139D" w:rsidRDefault="00457002" w:rsidP="000A139D">
            <w:pPr>
              <w:spacing w:line="240" w:lineRule="auto"/>
              <w:jc w:val="center"/>
              <w:rPr>
                <w:b/>
                <w:szCs w:val="24"/>
              </w:rPr>
            </w:pPr>
            <w:r w:rsidRPr="000A139D">
              <w:rPr>
                <w:b/>
                <w:szCs w:val="24"/>
              </w:rPr>
              <w:t>HBs-Ag</w:t>
            </w:r>
          </w:p>
        </w:tc>
        <w:tc>
          <w:tcPr>
            <w:tcW w:w="992" w:type="dxa"/>
            <w:shd w:val="clear" w:color="auto" w:fill="auto"/>
            <w:vAlign w:val="center"/>
          </w:tcPr>
          <w:p w:rsidR="00457002" w:rsidRPr="000A139D" w:rsidRDefault="00457002" w:rsidP="000A139D">
            <w:pPr>
              <w:spacing w:line="240" w:lineRule="auto"/>
              <w:jc w:val="center"/>
              <w:rPr>
                <w:b/>
                <w:szCs w:val="24"/>
              </w:rPr>
            </w:pPr>
            <w:r w:rsidRPr="000A139D">
              <w:rPr>
                <w:b/>
                <w:szCs w:val="24"/>
              </w:rPr>
              <w:t>Анти-HBc</w:t>
            </w:r>
          </w:p>
        </w:tc>
        <w:tc>
          <w:tcPr>
            <w:tcW w:w="880" w:type="dxa"/>
            <w:shd w:val="clear" w:color="auto" w:fill="auto"/>
            <w:vAlign w:val="center"/>
          </w:tcPr>
          <w:p w:rsidR="00457002" w:rsidRPr="000A139D" w:rsidRDefault="00457002" w:rsidP="000A139D">
            <w:pPr>
              <w:spacing w:line="240" w:lineRule="auto"/>
              <w:jc w:val="center"/>
              <w:rPr>
                <w:b/>
                <w:szCs w:val="24"/>
              </w:rPr>
            </w:pPr>
            <w:r w:rsidRPr="000A139D">
              <w:rPr>
                <w:b/>
                <w:szCs w:val="24"/>
              </w:rPr>
              <w:t>Анти-HBs</w:t>
            </w:r>
          </w:p>
        </w:tc>
        <w:tc>
          <w:tcPr>
            <w:tcW w:w="879" w:type="dxa"/>
            <w:shd w:val="clear" w:color="auto" w:fill="auto"/>
            <w:vAlign w:val="center"/>
          </w:tcPr>
          <w:p w:rsidR="00457002" w:rsidRPr="000A139D" w:rsidRDefault="00457002" w:rsidP="000A139D">
            <w:pPr>
              <w:spacing w:line="240" w:lineRule="auto"/>
              <w:jc w:val="center"/>
              <w:rPr>
                <w:b/>
                <w:szCs w:val="24"/>
              </w:rPr>
            </w:pPr>
            <w:r w:rsidRPr="000A139D">
              <w:rPr>
                <w:b/>
                <w:szCs w:val="24"/>
              </w:rPr>
              <w:t>ДНК HBV</w:t>
            </w:r>
          </w:p>
        </w:tc>
        <w:tc>
          <w:tcPr>
            <w:tcW w:w="2948" w:type="dxa"/>
            <w:shd w:val="clear" w:color="auto" w:fill="auto"/>
            <w:vAlign w:val="center"/>
          </w:tcPr>
          <w:p w:rsidR="00457002" w:rsidRPr="000A139D" w:rsidRDefault="00457002" w:rsidP="000A139D">
            <w:pPr>
              <w:spacing w:line="240" w:lineRule="auto"/>
              <w:jc w:val="center"/>
              <w:rPr>
                <w:b/>
                <w:szCs w:val="24"/>
              </w:rPr>
            </w:pPr>
            <w:r w:rsidRPr="000A139D">
              <w:rPr>
                <w:b/>
                <w:szCs w:val="24"/>
              </w:rPr>
              <w:t>Действия</w:t>
            </w:r>
          </w:p>
        </w:tc>
      </w:tr>
      <w:tr w:rsidR="00457002" w:rsidRPr="005B4606" w:rsidTr="000A139D">
        <w:tc>
          <w:tcPr>
            <w:tcW w:w="2922" w:type="dxa"/>
            <w:shd w:val="clear" w:color="auto" w:fill="auto"/>
          </w:tcPr>
          <w:p w:rsidR="00457002" w:rsidRPr="005B4606" w:rsidRDefault="00457002" w:rsidP="009A0687">
            <w:pPr>
              <w:spacing w:line="240" w:lineRule="auto"/>
              <w:rPr>
                <w:szCs w:val="24"/>
              </w:rPr>
            </w:pPr>
            <w:r w:rsidRPr="005B4606">
              <w:rPr>
                <w:szCs w:val="24"/>
              </w:rPr>
              <w:t>Не контактировал с HBV</w:t>
            </w:r>
          </w:p>
        </w:tc>
        <w:tc>
          <w:tcPr>
            <w:tcW w:w="730" w:type="dxa"/>
            <w:shd w:val="clear" w:color="auto" w:fill="auto"/>
          </w:tcPr>
          <w:p w:rsidR="00457002" w:rsidRPr="005B4606" w:rsidRDefault="00457002" w:rsidP="009A0687">
            <w:pPr>
              <w:spacing w:line="240" w:lineRule="auto"/>
              <w:jc w:val="center"/>
              <w:rPr>
                <w:szCs w:val="24"/>
              </w:rPr>
            </w:pPr>
            <w:r w:rsidRPr="005B4606">
              <w:rPr>
                <w:szCs w:val="24"/>
              </w:rPr>
              <w:t>–</w:t>
            </w:r>
          </w:p>
        </w:tc>
        <w:tc>
          <w:tcPr>
            <w:tcW w:w="992" w:type="dxa"/>
            <w:shd w:val="clear" w:color="auto" w:fill="auto"/>
          </w:tcPr>
          <w:p w:rsidR="00457002" w:rsidRPr="005B4606" w:rsidRDefault="00457002" w:rsidP="009A0687">
            <w:pPr>
              <w:spacing w:line="240" w:lineRule="auto"/>
              <w:jc w:val="center"/>
              <w:rPr>
                <w:szCs w:val="24"/>
              </w:rPr>
            </w:pPr>
            <w:r w:rsidRPr="005B4606">
              <w:rPr>
                <w:szCs w:val="24"/>
              </w:rPr>
              <w:t>–</w:t>
            </w:r>
          </w:p>
        </w:tc>
        <w:tc>
          <w:tcPr>
            <w:tcW w:w="880" w:type="dxa"/>
            <w:shd w:val="clear" w:color="auto" w:fill="auto"/>
          </w:tcPr>
          <w:p w:rsidR="00457002" w:rsidRPr="005B4606" w:rsidRDefault="00457002" w:rsidP="009A0687">
            <w:pPr>
              <w:spacing w:line="240" w:lineRule="auto"/>
              <w:jc w:val="center"/>
              <w:rPr>
                <w:szCs w:val="24"/>
              </w:rPr>
            </w:pPr>
            <w:r w:rsidRPr="005B4606">
              <w:rPr>
                <w:szCs w:val="24"/>
              </w:rPr>
              <w:t>–</w:t>
            </w:r>
          </w:p>
        </w:tc>
        <w:tc>
          <w:tcPr>
            <w:tcW w:w="879" w:type="dxa"/>
            <w:shd w:val="clear" w:color="auto" w:fill="auto"/>
          </w:tcPr>
          <w:p w:rsidR="00457002" w:rsidRPr="005B4606" w:rsidRDefault="00457002" w:rsidP="009A0687">
            <w:pPr>
              <w:spacing w:line="240" w:lineRule="auto"/>
              <w:jc w:val="center"/>
              <w:rPr>
                <w:szCs w:val="24"/>
              </w:rPr>
            </w:pPr>
            <w:r w:rsidRPr="005B4606">
              <w:rPr>
                <w:szCs w:val="24"/>
              </w:rPr>
              <w:t>–</w:t>
            </w:r>
          </w:p>
        </w:tc>
        <w:tc>
          <w:tcPr>
            <w:tcW w:w="2948" w:type="dxa"/>
            <w:shd w:val="clear" w:color="auto" w:fill="auto"/>
          </w:tcPr>
          <w:p w:rsidR="00457002" w:rsidRPr="005B4606" w:rsidRDefault="00457002" w:rsidP="009A0687">
            <w:pPr>
              <w:spacing w:line="240" w:lineRule="auto"/>
              <w:rPr>
                <w:szCs w:val="24"/>
              </w:rPr>
            </w:pPr>
            <w:r w:rsidRPr="005B4606">
              <w:rPr>
                <w:szCs w:val="24"/>
              </w:rPr>
              <w:t>Провести вакцинацию</w:t>
            </w:r>
            <w:r w:rsidR="000A139D">
              <w:rPr>
                <w:szCs w:val="24"/>
              </w:rPr>
              <w:t>.</w:t>
            </w:r>
          </w:p>
          <w:p w:rsidR="00457002" w:rsidRPr="005B4606" w:rsidRDefault="00457002" w:rsidP="009A0687">
            <w:pPr>
              <w:spacing w:line="240" w:lineRule="auto"/>
              <w:rPr>
                <w:szCs w:val="24"/>
              </w:rPr>
            </w:pPr>
            <w:r w:rsidRPr="005B4606">
              <w:rPr>
                <w:szCs w:val="24"/>
              </w:rPr>
              <w:t xml:space="preserve">Противопоказаний </w:t>
            </w:r>
          </w:p>
          <w:p w:rsidR="00457002" w:rsidRPr="005B4606" w:rsidRDefault="00457002" w:rsidP="009A0687">
            <w:pPr>
              <w:spacing w:line="240" w:lineRule="auto"/>
              <w:rPr>
                <w:szCs w:val="24"/>
              </w:rPr>
            </w:pPr>
            <w:r w:rsidRPr="005B4606">
              <w:rPr>
                <w:szCs w:val="24"/>
              </w:rPr>
              <w:t>к анти-CD20 нет</w:t>
            </w:r>
          </w:p>
        </w:tc>
      </w:tr>
      <w:tr w:rsidR="00457002" w:rsidRPr="005B4606" w:rsidTr="000A139D">
        <w:tc>
          <w:tcPr>
            <w:tcW w:w="2922" w:type="dxa"/>
            <w:shd w:val="clear" w:color="auto" w:fill="auto"/>
          </w:tcPr>
          <w:p w:rsidR="00457002" w:rsidRPr="005B4606" w:rsidRDefault="00457002" w:rsidP="009A0687">
            <w:pPr>
              <w:spacing w:line="240" w:lineRule="auto"/>
              <w:rPr>
                <w:szCs w:val="24"/>
              </w:rPr>
            </w:pPr>
            <w:r w:rsidRPr="005B4606">
              <w:rPr>
                <w:szCs w:val="24"/>
              </w:rPr>
              <w:t>Вакцинация проведена</w:t>
            </w:r>
          </w:p>
        </w:tc>
        <w:tc>
          <w:tcPr>
            <w:tcW w:w="730" w:type="dxa"/>
            <w:shd w:val="clear" w:color="auto" w:fill="auto"/>
          </w:tcPr>
          <w:p w:rsidR="00457002" w:rsidRPr="005B4606" w:rsidRDefault="00457002" w:rsidP="009A0687">
            <w:pPr>
              <w:spacing w:line="240" w:lineRule="auto"/>
              <w:jc w:val="center"/>
              <w:rPr>
                <w:szCs w:val="24"/>
              </w:rPr>
            </w:pPr>
            <w:r w:rsidRPr="005B4606">
              <w:rPr>
                <w:szCs w:val="24"/>
              </w:rPr>
              <w:t>–</w:t>
            </w:r>
          </w:p>
        </w:tc>
        <w:tc>
          <w:tcPr>
            <w:tcW w:w="992" w:type="dxa"/>
            <w:shd w:val="clear" w:color="auto" w:fill="auto"/>
          </w:tcPr>
          <w:p w:rsidR="00457002" w:rsidRPr="005B4606" w:rsidRDefault="00457002" w:rsidP="009A0687">
            <w:pPr>
              <w:spacing w:line="240" w:lineRule="auto"/>
              <w:jc w:val="center"/>
              <w:rPr>
                <w:szCs w:val="24"/>
              </w:rPr>
            </w:pPr>
            <w:r w:rsidRPr="005B4606">
              <w:rPr>
                <w:szCs w:val="24"/>
              </w:rPr>
              <w:t>–</w:t>
            </w:r>
          </w:p>
        </w:tc>
        <w:tc>
          <w:tcPr>
            <w:tcW w:w="880" w:type="dxa"/>
            <w:shd w:val="clear" w:color="auto" w:fill="auto"/>
          </w:tcPr>
          <w:p w:rsidR="00457002" w:rsidRPr="005B4606" w:rsidRDefault="00457002" w:rsidP="009A0687">
            <w:pPr>
              <w:spacing w:line="240" w:lineRule="auto"/>
              <w:jc w:val="center"/>
              <w:rPr>
                <w:szCs w:val="24"/>
              </w:rPr>
            </w:pPr>
            <w:r w:rsidRPr="005B4606">
              <w:rPr>
                <w:szCs w:val="24"/>
              </w:rPr>
              <w:t>+</w:t>
            </w:r>
          </w:p>
        </w:tc>
        <w:tc>
          <w:tcPr>
            <w:tcW w:w="879" w:type="dxa"/>
            <w:shd w:val="clear" w:color="auto" w:fill="auto"/>
          </w:tcPr>
          <w:p w:rsidR="00457002" w:rsidRPr="005B4606" w:rsidRDefault="00457002" w:rsidP="009A0687">
            <w:pPr>
              <w:spacing w:line="240" w:lineRule="auto"/>
              <w:jc w:val="center"/>
              <w:rPr>
                <w:szCs w:val="24"/>
              </w:rPr>
            </w:pPr>
            <w:r w:rsidRPr="005B4606">
              <w:rPr>
                <w:szCs w:val="24"/>
              </w:rPr>
              <w:t>–</w:t>
            </w:r>
          </w:p>
        </w:tc>
        <w:tc>
          <w:tcPr>
            <w:tcW w:w="2948" w:type="dxa"/>
            <w:shd w:val="clear" w:color="auto" w:fill="auto"/>
          </w:tcPr>
          <w:p w:rsidR="00457002" w:rsidRPr="005B4606" w:rsidRDefault="00457002" w:rsidP="009A0687">
            <w:pPr>
              <w:spacing w:line="240" w:lineRule="auto"/>
              <w:rPr>
                <w:szCs w:val="24"/>
              </w:rPr>
            </w:pPr>
            <w:r w:rsidRPr="005B4606">
              <w:rPr>
                <w:szCs w:val="24"/>
              </w:rPr>
              <w:t xml:space="preserve">Противопоказаний </w:t>
            </w:r>
          </w:p>
          <w:p w:rsidR="00457002" w:rsidRPr="005B4606" w:rsidRDefault="00457002" w:rsidP="009A0687">
            <w:pPr>
              <w:spacing w:line="240" w:lineRule="auto"/>
              <w:rPr>
                <w:szCs w:val="24"/>
              </w:rPr>
            </w:pPr>
            <w:r w:rsidRPr="005B4606">
              <w:rPr>
                <w:szCs w:val="24"/>
              </w:rPr>
              <w:t>к анти-CD20 нет</w:t>
            </w:r>
          </w:p>
        </w:tc>
      </w:tr>
      <w:tr w:rsidR="00457002" w:rsidRPr="005B4606" w:rsidTr="000A139D">
        <w:tc>
          <w:tcPr>
            <w:tcW w:w="2922" w:type="dxa"/>
            <w:shd w:val="clear" w:color="auto" w:fill="auto"/>
          </w:tcPr>
          <w:p w:rsidR="00457002" w:rsidRPr="005B4606" w:rsidRDefault="00457002" w:rsidP="009A0687">
            <w:pPr>
              <w:spacing w:line="240" w:lineRule="auto"/>
              <w:rPr>
                <w:szCs w:val="24"/>
              </w:rPr>
            </w:pPr>
            <w:r w:rsidRPr="005B4606">
              <w:rPr>
                <w:szCs w:val="24"/>
              </w:rPr>
              <w:t>Реконвалесцент</w:t>
            </w:r>
          </w:p>
        </w:tc>
        <w:tc>
          <w:tcPr>
            <w:tcW w:w="730" w:type="dxa"/>
            <w:shd w:val="clear" w:color="auto" w:fill="auto"/>
          </w:tcPr>
          <w:p w:rsidR="00457002" w:rsidRPr="005B4606" w:rsidRDefault="00457002" w:rsidP="009A0687">
            <w:pPr>
              <w:spacing w:line="240" w:lineRule="auto"/>
              <w:jc w:val="center"/>
              <w:rPr>
                <w:szCs w:val="24"/>
              </w:rPr>
            </w:pPr>
            <w:r w:rsidRPr="005B4606">
              <w:rPr>
                <w:szCs w:val="24"/>
              </w:rPr>
              <w:t>–</w:t>
            </w:r>
          </w:p>
        </w:tc>
        <w:tc>
          <w:tcPr>
            <w:tcW w:w="992" w:type="dxa"/>
            <w:shd w:val="clear" w:color="auto" w:fill="auto"/>
          </w:tcPr>
          <w:p w:rsidR="00457002" w:rsidRPr="005B4606" w:rsidRDefault="00457002" w:rsidP="009A0687">
            <w:pPr>
              <w:spacing w:line="240" w:lineRule="auto"/>
              <w:jc w:val="center"/>
              <w:rPr>
                <w:szCs w:val="24"/>
              </w:rPr>
            </w:pPr>
            <w:r w:rsidRPr="005B4606">
              <w:rPr>
                <w:szCs w:val="24"/>
              </w:rPr>
              <w:t>+</w:t>
            </w:r>
          </w:p>
        </w:tc>
        <w:tc>
          <w:tcPr>
            <w:tcW w:w="880" w:type="dxa"/>
            <w:shd w:val="clear" w:color="auto" w:fill="auto"/>
          </w:tcPr>
          <w:p w:rsidR="00457002" w:rsidRPr="005B4606" w:rsidRDefault="00457002" w:rsidP="009A0687">
            <w:pPr>
              <w:spacing w:line="240" w:lineRule="auto"/>
              <w:jc w:val="center"/>
              <w:rPr>
                <w:szCs w:val="24"/>
              </w:rPr>
            </w:pPr>
            <w:r w:rsidRPr="005B4606">
              <w:rPr>
                <w:szCs w:val="24"/>
              </w:rPr>
              <w:t>+</w:t>
            </w:r>
          </w:p>
        </w:tc>
        <w:tc>
          <w:tcPr>
            <w:tcW w:w="879" w:type="dxa"/>
            <w:shd w:val="clear" w:color="auto" w:fill="auto"/>
          </w:tcPr>
          <w:p w:rsidR="00457002" w:rsidRPr="005B4606" w:rsidRDefault="00457002" w:rsidP="009A0687">
            <w:pPr>
              <w:spacing w:line="240" w:lineRule="auto"/>
              <w:jc w:val="center"/>
              <w:rPr>
                <w:szCs w:val="24"/>
              </w:rPr>
            </w:pPr>
            <w:r w:rsidRPr="005B4606">
              <w:rPr>
                <w:szCs w:val="24"/>
              </w:rPr>
              <w:t>–</w:t>
            </w:r>
          </w:p>
        </w:tc>
        <w:tc>
          <w:tcPr>
            <w:tcW w:w="2948" w:type="dxa"/>
            <w:shd w:val="clear" w:color="auto" w:fill="auto"/>
          </w:tcPr>
          <w:p w:rsidR="00457002" w:rsidRPr="005B4606" w:rsidRDefault="00457002" w:rsidP="009A0687">
            <w:pPr>
              <w:spacing w:line="240" w:lineRule="auto"/>
              <w:rPr>
                <w:szCs w:val="24"/>
              </w:rPr>
            </w:pPr>
            <w:r w:rsidRPr="005B4606">
              <w:rPr>
                <w:szCs w:val="24"/>
              </w:rPr>
              <w:t xml:space="preserve">Противопоказаний </w:t>
            </w:r>
          </w:p>
          <w:p w:rsidR="00457002" w:rsidRPr="005B4606" w:rsidRDefault="00457002" w:rsidP="009A0687">
            <w:pPr>
              <w:spacing w:line="240" w:lineRule="auto"/>
              <w:rPr>
                <w:szCs w:val="24"/>
              </w:rPr>
            </w:pPr>
            <w:r w:rsidRPr="005B4606">
              <w:rPr>
                <w:szCs w:val="24"/>
              </w:rPr>
              <w:t xml:space="preserve">к анти-CD20 нет </w:t>
            </w:r>
          </w:p>
        </w:tc>
      </w:tr>
      <w:tr w:rsidR="00457002" w:rsidRPr="005B4606" w:rsidTr="000A139D">
        <w:tc>
          <w:tcPr>
            <w:tcW w:w="2922" w:type="dxa"/>
            <w:shd w:val="clear" w:color="auto" w:fill="auto"/>
          </w:tcPr>
          <w:p w:rsidR="00457002" w:rsidRPr="005B4606" w:rsidRDefault="00457002" w:rsidP="009A0687">
            <w:pPr>
              <w:spacing w:line="240" w:lineRule="auto"/>
              <w:rPr>
                <w:szCs w:val="24"/>
              </w:rPr>
            </w:pPr>
            <w:r w:rsidRPr="005B4606">
              <w:rPr>
                <w:szCs w:val="24"/>
              </w:rPr>
              <w:t>Возможное латентное носительство HBV</w:t>
            </w:r>
          </w:p>
        </w:tc>
        <w:tc>
          <w:tcPr>
            <w:tcW w:w="730" w:type="dxa"/>
            <w:shd w:val="clear" w:color="auto" w:fill="auto"/>
          </w:tcPr>
          <w:p w:rsidR="00457002" w:rsidRPr="005B4606" w:rsidRDefault="00457002" w:rsidP="009A0687">
            <w:pPr>
              <w:spacing w:line="240" w:lineRule="auto"/>
              <w:jc w:val="center"/>
              <w:rPr>
                <w:szCs w:val="24"/>
              </w:rPr>
            </w:pPr>
            <w:r w:rsidRPr="005B4606">
              <w:rPr>
                <w:szCs w:val="24"/>
              </w:rPr>
              <w:t>–</w:t>
            </w:r>
          </w:p>
        </w:tc>
        <w:tc>
          <w:tcPr>
            <w:tcW w:w="992" w:type="dxa"/>
            <w:shd w:val="clear" w:color="auto" w:fill="auto"/>
          </w:tcPr>
          <w:p w:rsidR="00457002" w:rsidRPr="005B4606" w:rsidRDefault="00457002" w:rsidP="009A0687">
            <w:pPr>
              <w:spacing w:line="240" w:lineRule="auto"/>
              <w:jc w:val="center"/>
              <w:rPr>
                <w:szCs w:val="24"/>
              </w:rPr>
            </w:pPr>
            <w:r w:rsidRPr="005B4606">
              <w:rPr>
                <w:szCs w:val="24"/>
              </w:rPr>
              <w:t>+</w:t>
            </w:r>
          </w:p>
        </w:tc>
        <w:tc>
          <w:tcPr>
            <w:tcW w:w="880" w:type="dxa"/>
            <w:shd w:val="clear" w:color="auto" w:fill="auto"/>
          </w:tcPr>
          <w:p w:rsidR="00457002" w:rsidRPr="005B4606" w:rsidRDefault="00457002" w:rsidP="009A0687">
            <w:pPr>
              <w:spacing w:line="240" w:lineRule="auto"/>
              <w:jc w:val="center"/>
              <w:rPr>
                <w:szCs w:val="24"/>
              </w:rPr>
            </w:pPr>
            <w:r w:rsidRPr="005B4606">
              <w:rPr>
                <w:szCs w:val="24"/>
              </w:rPr>
              <w:t>–</w:t>
            </w:r>
          </w:p>
        </w:tc>
        <w:tc>
          <w:tcPr>
            <w:tcW w:w="879" w:type="dxa"/>
            <w:shd w:val="clear" w:color="auto" w:fill="auto"/>
          </w:tcPr>
          <w:p w:rsidR="00457002" w:rsidRPr="005B4606" w:rsidRDefault="00457002" w:rsidP="009A0687">
            <w:pPr>
              <w:spacing w:line="240" w:lineRule="auto"/>
              <w:jc w:val="center"/>
              <w:rPr>
                <w:szCs w:val="24"/>
              </w:rPr>
            </w:pPr>
            <w:r w:rsidRPr="005B4606">
              <w:rPr>
                <w:szCs w:val="24"/>
              </w:rPr>
              <w:t>+/-</w:t>
            </w:r>
          </w:p>
        </w:tc>
        <w:tc>
          <w:tcPr>
            <w:tcW w:w="2948" w:type="dxa"/>
            <w:shd w:val="clear" w:color="auto" w:fill="auto"/>
          </w:tcPr>
          <w:p w:rsidR="00457002" w:rsidRPr="005B4606" w:rsidRDefault="00457002" w:rsidP="009A0687">
            <w:pPr>
              <w:spacing w:line="240" w:lineRule="auto"/>
              <w:rPr>
                <w:szCs w:val="24"/>
              </w:rPr>
            </w:pPr>
            <w:r w:rsidRPr="005B4606">
              <w:rPr>
                <w:szCs w:val="24"/>
              </w:rPr>
              <w:t xml:space="preserve">Контроль ДНК HBV каждые 2 </w:t>
            </w:r>
            <w:r w:rsidR="00F07AA9">
              <w:rPr>
                <w:szCs w:val="24"/>
              </w:rPr>
              <w:t>мес.</w:t>
            </w:r>
            <w:r w:rsidRPr="005B4606">
              <w:rPr>
                <w:szCs w:val="24"/>
              </w:rPr>
              <w:t xml:space="preserve"> во время терапии анти-CD20, назначение противовирусной терапии при появлении HBsAg или</w:t>
            </w:r>
            <w:r w:rsidR="00DD3D1E">
              <w:rPr>
                <w:szCs w:val="24"/>
              </w:rPr>
              <w:t xml:space="preserve"> </w:t>
            </w:r>
            <w:r w:rsidRPr="005B4606">
              <w:rPr>
                <w:szCs w:val="24"/>
              </w:rPr>
              <w:t>ДНК HBV</w:t>
            </w:r>
          </w:p>
        </w:tc>
      </w:tr>
      <w:tr w:rsidR="00457002" w:rsidRPr="005B4606" w:rsidTr="000A139D">
        <w:tc>
          <w:tcPr>
            <w:tcW w:w="2922" w:type="dxa"/>
            <w:shd w:val="clear" w:color="auto" w:fill="auto"/>
          </w:tcPr>
          <w:p w:rsidR="00457002" w:rsidRPr="005B4606" w:rsidRDefault="00457002" w:rsidP="009A0687">
            <w:pPr>
              <w:spacing w:line="240" w:lineRule="auto"/>
              <w:rPr>
                <w:szCs w:val="24"/>
              </w:rPr>
            </w:pPr>
            <w:r w:rsidRPr="005B4606">
              <w:rPr>
                <w:szCs w:val="24"/>
              </w:rPr>
              <w:t>Неактивное носительство HBsAg</w:t>
            </w:r>
          </w:p>
        </w:tc>
        <w:tc>
          <w:tcPr>
            <w:tcW w:w="730" w:type="dxa"/>
            <w:shd w:val="clear" w:color="auto" w:fill="auto"/>
          </w:tcPr>
          <w:p w:rsidR="00457002" w:rsidRPr="005B4606" w:rsidRDefault="00457002" w:rsidP="009A0687">
            <w:pPr>
              <w:spacing w:line="240" w:lineRule="auto"/>
              <w:jc w:val="center"/>
              <w:rPr>
                <w:szCs w:val="24"/>
              </w:rPr>
            </w:pPr>
            <w:r w:rsidRPr="005B4606">
              <w:rPr>
                <w:szCs w:val="24"/>
              </w:rPr>
              <w:t>+</w:t>
            </w:r>
          </w:p>
        </w:tc>
        <w:tc>
          <w:tcPr>
            <w:tcW w:w="992" w:type="dxa"/>
            <w:shd w:val="clear" w:color="auto" w:fill="auto"/>
          </w:tcPr>
          <w:p w:rsidR="00457002" w:rsidRPr="005B4606" w:rsidRDefault="000A139D" w:rsidP="009A0687">
            <w:pPr>
              <w:spacing w:line="240" w:lineRule="auto"/>
              <w:jc w:val="center"/>
              <w:rPr>
                <w:szCs w:val="24"/>
              </w:rPr>
            </w:pPr>
            <w:r>
              <w:rPr>
                <w:szCs w:val="24"/>
              </w:rPr>
              <w:t>±</w:t>
            </w:r>
          </w:p>
        </w:tc>
        <w:tc>
          <w:tcPr>
            <w:tcW w:w="880" w:type="dxa"/>
            <w:shd w:val="clear" w:color="auto" w:fill="auto"/>
          </w:tcPr>
          <w:p w:rsidR="00457002" w:rsidRPr="005B4606" w:rsidRDefault="00457002" w:rsidP="009A0687">
            <w:pPr>
              <w:spacing w:line="240" w:lineRule="auto"/>
              <w:jc w:val="center"/>
              <w:rPr>
                <w:szCs w:val="24"/>
              </w:rPr>
            </w:pPr>
            <w:r w:rsidRPr="005B4606">
              <w:rPr>
                <w:szCs w:val="24"/>
              </w:rPr>
              <w:t>–</w:t>
            </w:r>
          </w:p>
        </w:tc>
        <w:tc>
          <w:tcPr>
            <w:tcW w:w="879" w:type="dxa"/>
            <w:shd w:val="clear" w:color="auto" w:fill="auto"/>
          </w:tcPr>
          <w:p w:rsidR="00457002" w:rsidRPr="005B4606" w:rsidRDefault="000A139D" w:rsidP="009A0687">
            <w:pPr>
              <w:spacing w:line="240" w:lineRule="auto"/>
              <w:jc w:val="center"/>
              <w:rPr>
                <w:szCs w:val="24"/>
              </w:rPr>
            </w:pPr>
            <w:r>
              <w:rPr>
                <w:szCs w:val="24"/>
              </w:rPr>
              <w:t>±</w:t>
            </w:r>
          </w:p>
        </w:tc>
        <w:tc>
          <w:tcPr>
            <w:tcW w:w="2948" w:type="dxa"/>
            <w:shd w:val="clear" w:color="auto" w:fill="auto"/>
          </w:tcPr>
          <w:p w:rsidR="00457002" w:rsidRPr="005B4606" w:rsidRDefault="00457002" w:rsidP="009A0687">
            <w:pPr>
              <w:spacing w:line="240" w:lineRule="auto"/>
              <w:rPr>
                <w:szCs w:val="24"/>
              </w:rPr>
            </w:pPr>
            <w:r w:rsidRPr="005B4606">
              <w:rPr>
                <w:szCs w:val="24"/>
              </w:rPr>
              <w:t>Назначение противовирусных препаратов во время терапии анти-CD20+ + год после окончания</w:t>
            </w:r>
          </w:p>
        </w:tc>
      </w:tr>
      <w:tr w:rsidR="00457002" w:rsidRPr="005B4606" w:rsidTr="000A139D">
        <w:tc>
          <w:tcPr>
            <w:tcW w:w="2922" w:type="dxa"/>
            <w:shd w:val="clear" w:color="auto" w:fill="auto"/>
          </w:tcPr>
          <w:p w:rsidR="00457002" w:rsidRPr="005B4606" w:rsidRDefault="00457002" w:rsidP="009A0687">
            <w:pPr>
              <w:spacing w:line="240" w:lineRule="auto"/>
              <w:rPr>
                <w:szCs w:val="24"/>
              </w:rPr>
            </w:pPr>
            <w:r w:rsidRPr="005B4606">
              <w:rPr>
                <w:szCs w:val="24"/>
              </w:rPr>
              <w:t>Хронический гепатит B</w:t>
            </w:r>
          </w:p>
        </w:tc>
        <w:tc>
          <w:tcPr>
            <w:tcW w:w="730" w:type="dxa"/>
            <w:shd w:val="clear" w:color="auto" w:fill="auto"/>
          </w:tcPr>
          <w:p w:rsidR="00457002" w:rsidRPr="005B4606" w:rsidRDefault="00457002" w:rsidP="009A0687">
            <w:pPr>
              <w:spacing w:line="240" w:lineRule="auto"/>
              <w:jc w:val="center"/>
              <w:rPr>
                <w:szCs w:val="24"/>
              </w:rPr>
            </w:pPr>
            <w:r w:rsidRPr="005B4606">
              <w:rPr>
                <w:szCs w:val="24"/>
              </w:rPr>
              <w:t>+</w:t>
            </w:r>
          </w:p>
        </w:tc>
        <w:tc>
          <w:tcPr>
            <w:tcW w:w="992" w:type="dxa"/>
            <w:shd w:val="clear" w:color="auto" w:fill="auto"/>
          </w:tcPr>
          <w:p w:rsidR="00457002" w:rsidRPr="005B4606" w:rsidRDefault="00457002" w:rsidP="009A0687">
            <w:pPr>
              <w:spacing w:line="240" w:lineRule="auto"/>
              <w:jc w:val="center"/>
              <w:rPr>
                <w:szCs w:val="24"/>
              </w:rPr>
            </w:pPr>
            <w:r w:rsidRPr="005B4606">
              <w:rPr>
                <w:szCs w:val="24"/>
              </w:rPr>
              <w:t>*</w:t>
            </w:r>
          </w:p>
        </w:tc>
        <w:tc>
          <w:tcPr>
            <w:tcW w:w="880" w:type="dxa"/>
            <w:shd w:val="clear" w:color="auto" w:fill="auto"/>
          </w:tcPr>
          <w:p w:rsidR="00457002" w:rsidRPr="005B4606" w:rsidRDefault="00457002" w:rsidP="009A0687">
            <w:pPr>
              <w:spacing w:line="240" w:lineRule="auto"/>
              <w:jc w:val="center"/>
              <w:rPr>
                <w:szCs w:val="24"/>
              </w:rPr>
            </w:pPr>
            <w:r w:rsidRPr="005B4606">
              <w:rPr>
                <w:szCs w:val="24"/>
              </w:rPr>
              <w:t>*</w:t>
            </w:r>
          </w:p>
        </w:tc>
        <w:tc>
          <w:tcPr>
            <w:tcW w:w="879" w:type="dxa"/>
            <w:shd w:val="clear" w:color="auto" w:fill="auto"/>
          </w:tcPr>
          <w:p w:rsidR="00457002" w:rsidRPr="005B4606" w:rsidRDefault="000A139D" w:rsidP="000A139D">
            <w:pPr>
              <w:spacing w:line="240" w:lineRule="auto"/>
              <w:jc w:val="center"/>
              <w:rPr>
                <w:szCs w:val="24"/>
              </w:rPr>
            </w:pPr>
            <w:r>
              <w:rPr>
                <w:szCs w:val="24"/>
              </w:rPr>
              <w:t>±</w:t>
            </w:r>
          </w:p>
        </w:tc>
        <w:tc>
          <w:tcPr>
            <w:tcW w:w="2948" w:type="dxa"/>
            <w:shd w:val="clear" w:color="auto" w:fill="auto"/>
          </w:tcPr>
          <w:p w:rsidR="00457002" w:rsidRPr="005B4606" w:rsidRDefault="00457002" w:rsidP="000A139D">
            <w:pPr>
              <w:spacing w:line="240" w:lineRule="auto"/>
              <w:jc w:val="left"/>
              <w:rPr>
                <w:szCs w:val="24"/>
              </w:rPr>
            </w:pPr>
            <w:r w:rsidRPr="005B4606">
              <w:rPr>
                <w:szCs w:val="24"/>
              </w:rPr>
              <w:t>Отказаться от анти-CD20 или противо</w:t>
            </w:r>
            <w:r w:rsidR="000A139D">
              <w:rPr>
                <w:szCs w:val="24"/>
              </w:rPr>
              <w:softHyphen/>
            </w:r>
            <w:r w:rsidRPr="005B4606">
              <w:rPr>
                <w:szCs w:val="24"/>
              </w:rPr>
              <w:t xml:space="preserve">вирусная терапия до терапии, весь период лечения + </w:t>
            </w:r>
            <w:r w:rsidR="000A139D">
              <w:rPr>
                <w:szCs w:val="24"/>
              </w:rPr>
              <w:t xml:space="preserve">1 </w:t>
            </w:r>
            <w:r w:rsidRPr="005B4606">
              <w:rPr>
                <w:szCs w:val="24"/>
              </w:rPr>
              <w:t xml:space="preserve">год после окончания* </w:t>
            </w:r>
          </w:p>
        </w:tc>
      </w:tr>
    </w:tbl>
    <w:p w:rsidR="00457002" w:rsidRPr="000A139D" w:rsidRDefault="00457002" w:rsidP="000A139D">
      <w:pPr>
        <w:ind w:firstLine="709"/>
      </w:pPr>
      <w:r>
        <w:t>*</w:t>
      </w:r>
      <w:r w:rsidR="000A139D">
        <w:t> </w:t>
      </w:r>
      <w:r>
        <w:t>При необходимости назначения анти-CD20 показан постоянный прием энтекавира** 0,5 мг/сут.</w:t>
      </w:r>
      <w:r w:rsidR="00DD3D1E">
        <w:t xml:space="preserve"> </w:t>
      </w:r>
      <w:r>
        <w:t>Энтекавир**</w:t>
      </w:r>
      <w:r w:rsidR="00DD3D1E">
        <w:t xml:space="preserve"> </w:t>
      </w:r>
      <w:r>
        <w:t xml:space="preserve">назначают на весь период лечения/поддерживающей терапии и не менее </w:t>
      </w:r>
      <w:r w:rsidR="000A139D">
        <w:t xml:space="preserve">1 </w:t>
      </w:r>
      <w:r>
        <w:t xml:space="preserve">года после завершения иммуносупрессивной терапии при неоднократных отрицательных результатах тестирования </w:t>
      </w:r>
      <w:r w:rsidR="000A139D">
        <w:t xml:space="preserve">на </w:t>
      </w:r>
      <w:r>
        <w:t xml:space="preserve">ДНК вируса гепатита B в крови. Оптимальная продолжительность терапии энтекавиром** после завершения терапии ритуксимабом** не определена. Если пациенту с ХЛЛ специфическая терапия не показана, в профилактическом назначении энтекавира** нет необходимости. Ламивудин не должен применяться у пациентов с ХЛЛ, </w:t>
      </w:r>
      <w:r>
        <w:lastRenderedPageBreak/>
        <w:t xml:space="preserve">поскольку речь всегда идет о длительном приеме противовирусных препаратов. К концу </w:t>
      </w:r>
      <w:r w:rsidR="000A139D">
        <w:t>2-го</w:t>
      </w:r>
      <w:r>
        <w:t xml:space="preserve"> года приема ламивудина к этому препарату устойчиво более 40</w:t>
      </w:r>
      <w:r w:rsidR="00DD3D1E">
        <w:t xml:space="preserve"> %</w:t>
      </w:r>
      <w:r>
        <w:t xml:space="preserve"> штаммов HBV, к концу </w:t>
      </w:r>
      <w:r w:rsidR="000A139D">
        <w:t>4-го</w:t>
      </w:r>
      <w:r>
        <w:t xml:space="preserve"> года приема – 70</w:t>
      </w:r>
      <w:r w:rsidR="00DD3D1E">
        <w:t xml:space="preserve"> %</w:t>
      </w:r>
      <w:r>
        <w:t xml:space="preserve"> штаммов HBV. При развитии устойчивости к энтекавиру** показан переход на</w:t>
      </w:r>
      <w:r w:rsidR="000A139D">
        <w:t xml:space="preserve"> тенофовир**.</w:t>
      </w:r>
    </w:p>
    <w:p w:rsidR="00457002" w:rsidRPr="000A442F" w:rsidRDefault="00D73887" w:rsidP="000A442F">
      <w:pPr>
        <w:pStyle w:val="2"/>
      </w:pPr>
      <w:bookmarkStart w:id="88" w:name="_Toc24546458"/>
      <w:bookmarkStart w:id="89" w:name="_Toc23601740"/>
      <w:r>
        <w:rPr>
          <w:bCs/>
        </w:rPr>
        <w:t xml:space="preserve">Приложение </w:t>
      </w:r>
      <w:r w:rsidR="00457002" w:rsidRPr="000A442F">
        <w:rPr>
          <w:bCs/>
        </w:rPr>
        <w:t>А3.2</w:t>
      </w:r>
      <w:r w:rsidR="00F07AA9">
        <w:rPr>
          <w:bCs/>
        </w:rPr>
        <w:t>.</w:t>
      </w:r>
      <w:r w:rsidR="00457002" w:rsidRPr="000A442F">
        <w:rPr>
          <w:bCs/>
        </w:rPr>
        <w:t xml:space="preserve"> </w:t>
      </w:r>
      <w:r w:rsidR="00457002" w:rsidRPr="000A442F">
        <w:t>Показания к началу лечения ХЛЛ/ЛМЛ</w:t>
      </w:r>
      <w:bookmarkEnd w:id="88"/>
      <w:bookmarkEnd w:id="89"/>
    </w:p>
    <w:p w:rsidR="00457002" w:rsidRPr="0072780B" w:rsidRDefault="00457002" w:rsidP="00457002">
      <w:pPr>
        <w:ind w:firstLine="709"/>
      </w:pPr>
      <w:r>
        <w:t xml:space="preserve">Терапия ХЛЛ/ЛМЛ должна начинаться при наличии как минимум </w:t>
      </w:r>
      <w:r w:rsidR="00F07AA9">
        <w:t>1</w:t>
      </w:r>
      <w:r>
        <w:t xml:space="preserve"> из следующих </w:t>
      </w:r>
      <w:r w:rsidRPr="0072780B">
        <w:t xml:space="preserve">показаний по критериям </w:t>
      </w:r>
      <w:r w:rsidR="008502F5" w:rsidRPr="0072780B">
        <w:t>IWCLL</w:t>
      </w:r>
      <w:r w:rsidRPr="0072780B">
        <w:t xml:space="preserve"> 2018</w:t>
      </w:r>
      <w:r w:rsidR="00D4168D" w:rsidRPr="00D4168D">
        <w:t xml:space="preserve"> </w:t>
      </w:r>
      <w:r w:rsidR="000B0AC3">
        <w:fldChar w:fldCharType="begin" w:fldLock="1"/>
      </w:r>
      <w:r w:rsidR="00DE7500">
        <w:instrText>ADDIN CSL_CITATION {"citationItems":[{"id":"ITEM-1","itemData":{"DOI":"10.1182/blood-2017-09-806398","ISSN":"15280020","abstract":"© 2018 by The American Society of Hematology. The previous edition of the consensus guidelines of the International Workshop on Chronic Lymphocytic Leukemia (iwCLL), published in 2008, has found broad acceptance by physicians and investigators caring for patients with CLL. Recent advances including the discovery of the genomic landscape of the disease, the development of genetic tests with prognostic relevance, and the detection of minimal residual disease (MRD), coupled with the increased availability of novel targeted agents with impressive efficacy, prompted an international panel to provide updated evidence- and expert opinion–based recommendations. These recommendations include a revised version of the iwCLL response criteria, an update on the use of MRD status for clinical evaluation, and recommendations regarding the assessment and prophylaxis of viral diseases during management of CLL. (Blood. 2018;131(25):2745-2760)","author":[{"dropping-particle":"","family":"Hallek","given":"Michael","non-dropping-particle":"","parse-names":false,"suffix":""},{"dropping-particle":"","family":"Cheson","given":"Bruce D.","non-dropping-particle":"","parse-names":false,"suffix":""},{"dropping-particle":"","family":"Catovsky","given":"Daniel","non-dropping-particle":"","parse-names":false,"suffix":""},{"dropping-particle":"","family":"Caligaris-Cappio","given":"Federico","non-dropping-particle":"","parse-names":false,"suffix":""},{"dropping-particle":"","family":"Dighiero","given":"Guillermo","non-dropping-particle":"","parse-names":false,"suffix":""},{"dropping-particle":"","family":"Döhner","given":"Hartmut","non-dropping-particle":"","parse-names":false,"suffix":""},{"dropping-particle":"","family":"Hillmen","given":"Peter","non-dropping-particle":"","parse-names":false,"suffix":""},{"dropping-particle":"","family":"Keating","given":"Michael","non-dropping-particle":"","parse-names":false,"suffix":""},{"dropping-particle":"","family":"Montserrat","given":"Emili","non-dropping-particle":"","parse-names":false,"suffix":""},{"dropping-particle":"","family":"Chiorazzi","given":"Nicholas","non-dropping-particle":"","parse-names":false,"suffix":""},{"dropping-particle":"","family":"Stilgenbauer","given":"Stephan","non-dropping-particle":"","parse-names":false,"suffix":""},{"dropping-particle":"","family":"Rai","given":"Kanti R.","non-dropping-particle":"","parse-names":false,"suffix":""},{"dropping-particle":"","family":"Byrd","given":"John C.","non-dropping-particle":"","parse-names":false,"suffix":""},{"dropping-particle":"","family":"Eichhorst","given":"Barbara","non-dropping-particle":"","parse-names":false,"suffix":""},{"dropping-particle":"","family":"O’Brien","given":"Susan","non-dropping-particle":"","parse-names":false,"suffix":""},{"dropping-particle":"","family":"Robak","given":"Tadeusz","non-dropping-particle":"","parse-names":false,"suffix":""},{"dropping-particle":"","family":"Seymour","given":"John F.","non-dropping-particle":"","parse-names":false,"suffix":""},{"dropping-particle":"","family":"Kipps","given":"Thomas J.","non-dropping-particle":"","parse-names":false,"suffix":""}],"container-title":"Blood","id":"ITEM-1","issue":"25","issued":{"date-parts":[["2018","6","21"]]},"page":"2745-2760","publisher":"American Society of Hematology","title":"iwCLL guidelines for diagnosis, indications for treatment, response assessment, and supportive management of CLL","type":"article-journal","volume":"131"},"uris":["http://www.mendeley.com/documents/?uuid=aa0fac01-9271-3576-b8b4-a94e0f6e3351"]}],"mendeley":{"formattedCitation":"[12]","plainTextFormattedCitation":"[12]","previouslyFormattedCitation":"[12]"},"properties":{"noteIndex":0},"schema":"https://github.com/citation-style-language/schema/raw/master/csl-citation.json"}</w:instrText>
      </w:r>
      <w:r w:rsidR="000B0AC3">
        <w:fldChar w:fldCharType="separate"/>
      </w:r>
      <w:r w:rsidR="00D4168D" w:rsidRPr="00D4168D">
        <w:rPr>
          <w:noProof/>
        </w:rPr>
        <w:t>[12]</w:t>
      </w:r>
      <w:r w:rsidR="000B0AC3">
        <w:fldChar w:fldCharType="end"/>
      </w:r>
      <w:r w:rsidRPr="0072780B">
        <w:t>:</w:t>
      </w:r>
    </w:p>
    <w:p w:rsidR="00457002" w:rsidRPr="0072780B" w:rsidRDefault="00457002" w:rsidP="000A139D">
      <w:pPr>
        <w:pStyle w:val="a"/>
        <w:numPr>
          <w:ilvl w:val="0"/>
          <w:numId w:val="2"/>
        </w:numPr>
        <w:spacing w:before="120"/>
      </w:pPr>
      <w:r w:rsidRPr="0072780B">
        <w:t>Стадия С по J.L.</w:t>
      </w:r>
      <w:r w:rsidR="000A139D">
        <w:t xml:space="preserve"> </w:t>
      </w:r>
      <w:r w:rsidRPr="0072780B">
        <w:rPr>
          <w:lang w:val="en-US"/>
        </w:rPr>
        <w:t>Binet</w:t>
      </w:r>
      <w:r w:rsidR="000A139D">
        <w:t>.</w:t>
      </w:r>
    </w:p>
    <w:p w:rsidR="00457002" w:rsidRPr="0072780B" w:rsidRDefault="00457002" w:rsidP="000A139D">
      <w:pPr>
        <w:pStyle w:val="a"/>
        <w:numPr>
          <w:ilvl w:val="0"/>
          <w:numId w:val="2"/>
        </w:numPr>
        <w:spacing w:before="120"/>
      </w:pPr>
      <w:r w:rsidRPr="0072780B">
        <w:t>Один или более симптомов интоксикации:</w:t>
      </w:r>
    </w:p>
    <w:p w:rsidR="00457002" w:rsidRPr="0072780B" w:rsidRDefault="00457002" w:rsidP="000A139D">
      <w:pPr>
        <w:pStyle w:val="a"/>
        <w:numPr>
          <w:ilvl w:val="0"/>
          <w:numId w:val="42"/>
        </w:numPr>
        <w:spacing w:before="120"/>
      </w:pPr>
      <w:r w:rsidRPr="0072780B">
        <w:t>потеря &gt;10</w:t>
      </w:r>
      <w:r w:rsidR="00DD3D1E">
        <w:t xml:space="preserve"> %</w:t>
      </w:r>
      <w:r w:rsidRPr="0072780B">
        <w:t xml:space="preserve"> массы тела за 6 мес</w:t>
      </w:r>
      <w:r w:rsidR="000A139D">
        <w:t>.</w:t>
      </w:r>
      <w:r w:rsidRPr="0072780B">
        <w:t xml:space="preserve"> (если пациент не принимал меры </w:t>
      </w:r>
      <w:r w:rsidR="000A139D">
        <w:t xml:space="preserve">для </w:t>
      </w:r>
      <w:r w:rsidRPr="0072780B">
        <w:t>похудани</w:t>
      </w:r>
      <w:r w:rsidR="000A139D">
        <w:t>я</w:t>
      </w:r>
      <w:r w:rsidRPr="0072780B">
        <w:t>);</w:t>
      </w:r>
    </w:p>
    <w:p w:rsidR="00457002" w:rsidRPr="0072780B" w:rsidRDefault="00457002" w:rsidP="000A139D">
      <w:pPr>
        <w:pStyle w:val="a"/>
        <w:numPr>
          <w:ilvl w:val="0"/>
          <w:numId w:val="42"/>
        </w:numPr>
        <w:spacing w:before="120"/>
      </w:pPr>
      <w:r w:rsidRPr="0072780B">
        <w:t>слабость (общее состояние по ECOG ≥2, нетрудоспособность);</w:t>
      </w:r>
    </w:p>
    <w:p w:rsidR="00457002" w:rsidRPr="0072780B" w:rsidRDefault="00457002" w:rsidP="000A139D">
      <w:pPr>
        <w:pStyle w:val="a"/>
        <w:numPr>
          <w:ilvl w:val="0"/>
          <w:numId w:val="42"/>
        </w:numPr>
        <w:spacing w:before="120"/>
      </w:pPr>
      <w:r w:rsidRPr="0072780B">
        <w:t xml:space="preserve">субфебрильная лихорадка в течение </w:t>
      </w:r>
      <w:r w:rsidRPr="0072780B">
        <w:rPr>
          <w:rFonts w:cs="Calibri"/>
        </w:rPr>
        <w:t>≥</w:t>
      </w:r>
      <w:r w:rsidRPr="0072780B">
        <w:t xml:space="preserve">2 </w:t>
      </w:r>
      <w:r w:rsidR="00F07AA9">
        <w:t>нед.</w:t>
      </w:r>
      <w:r w:rsidRPr="0072780B">
        <w:t xml:space="preserve"> без признаков инфекции;</w:t>
      </w:r>
    </w:p>
    <w:p w:rsidR="00457002" w:rsidRPr="0072780B" w:rsidRDefault="00457002" w:rsidP="000A139D">
      <w:pPr>
        <w:pStyle w:val="a"/>
        <w:numPr>
          <w:ilvl w:val="0"/>
          <w:numId w:val="42"/>
        </w:numPr>
        <w:spacing w:before="120"/>
      </w:pPr>
      <w:r w:rsidRPr="0072780B">
        <w:t xml:space="preserve">ночные поты, сохраняющиеся более </w:t>
      </w:r>
      <w:r w:rsidR="000A139D">
        <w:t xml:space="preserve">1 </w:t>
      </w:r>
      <w:r w:rsidRPr="0072780B">
        <w:t>мес</w:t>
      </w:r>
      <w:r w:rsidR="000A139D">
        <w:t>.,</w:t>
      </w:r>
      <w:r w:rsidRPr="0072780B">
        <w:t xml:space="preserve"> без признаков инфекции.</w:t>
      </w:r>
    </w:p>
    <w:p w:rsidR="00457002" w:rsidRPr="0072780B" w:rsidRDefault="00457002" w:rsidP="000A139D">
      <w:pPr>
        <w:pStyle w:val="a"/>
        <w:numPr>
          <w:ilvl w:val="0"/>
          <w:numId w:val="2"/>
        </w:numPr>
        <w:spacing w:before="120"/>
      </w:pPr>
      <w:r w:rsidRPr="0072780B">
        <w:t>Нарастающая анемия и/или тромбоцитопения, обусловленная инфильтрацией костного мозга.</w:t>
      </w:r>
    </w:p>
    <w:p w:rsidR="00457002" w:rsidRPr="0072780B" w:rsidRDefault="00457002" w:rsidP="000A139D">
      <w:pPr>
        <w:pStyle w:val="a"/>
        <w:numPr>
          <w:ilvl w:val="0"/>
          <w:numId w:val="2"/>
        </w:numPr>
        <w:spacing w:before="120"/>
      </w:pPr>
      <w:r w:rsidRPr="0072780B">
        <w:t>Аутоиммунная анемия и/или тромбоцитопения, резистентн</w:t>
      </w:r>
      <w:r w:rsidR="000A139D">
        <w:t>ая</w:t>
      </w:r>
      <w:r w:rsidRPr="0072780B">
        <w:t xml:space="preserve"> к преднизолону.</w:t>
      </w:r>
    </w:p>
    <w:p w:rsidR="00457002" w:rsidRPr="0072780B" w:rsidRDefault="00457002" w:rsidP="000A139D">
      <w:pPr>
        <w:pStyle w:val="a"/>
        <w:numPr>
          <w:ilvl w:val="0"/>
          <w:numId w:val="2"/>
        </w:numPr>
        <w:spacing w:before="120"/>
      </w:pPr>
      <w:r w:rsidRPr="0072780B">
        <w:t>Большие размеры селезенки (&gt;6 см ниже реберной дуги), явное увеличение органа.</w:t>
      </w:r>
    </w:p>
    <w:p w:rsidR="00457002" w:rsidRPr="0072780B" w:rsidRDefault="00457002" w:rsidP="000A139D">
      <w:pPr>
        <w:pStyle w:val="a"/>
        <w:numPr>
          <w:ilvl w:val="0"/>
          <w:numId w:val="2"/>
        </w:numPr>
        <w:spacing w:before="120"/>
      </w:pPr>
      <w:r w:rsidRPr="0072780B">
        <w:t>Массивная (</w:t>
      </w:r>
      <w:r w:rsidRPr="0072780B">
        <w:rPr>
          <w:rFonts w:cs="Calibri"/>
        </w:rPr>
        <w:t>≥</w:t>
      </w:r>
      <w:r w:rsidRPr="0072780B">
        <w:t>10 см в максимальном диаметре) и/или нарастающая лимфаденопатия.</w:t>
      </w:r>
    </w:p>
    <w:p w:rsidR="000A442F" w:rsidRPr="0072780B" w:rsidRDefault="00457002" w:rsidP="000A139D">
      <w:pPr>
        <w:pStyle w:val="a"/>
        <w:numPr>
          <w:ilvl w:val="0"/>
          <w:numId w:val="2"/>
        </w:numPr>
        <w:spacing w:before="120"/>
      </w:pPr>
      <w:r w:rsidRPr="0072780B">
        <w:t xml:space="preserve">Время удвоения </w:t>
      </w:r>
      <w:r w:rsidR="000A139D">
        <w:t xml:space="preserve">числа </w:t>
      </w:r>
      <w:r w:rsidRPr="0072780B">
        <w:t>лимфоцитов менее 6 мес.</w:t>
      </w:r>
    </w:p>
    <w:p w:rsidR="00457002" w:rsidRDefault="00457002" w:rsidP="000A139D">
      <w:pPr>
        <w:pStyle w:val="a"/>
        <w:numPr>
          <w:ilvl w:val="0"/>
          <w:numId w:val="2"/>
        </w:numPr>
        <w:spacing w:before="120"/>
      </w:pPr>
      <w:r w:rsidRPr="0072780B">
        <w:t>Экстранодальное поражение, симптомное или влияющее на функцию пораженного органа.</w:t>
      </w:r>
    </w:p>
    <w:p w:rsidR="00457002" w:rsidRPr="00D4168D" w:rsidRDefault="00D73887" w:rsidP="00D4168D">
      <w:pPr>
        <w:pStyle w:val="2"/>
      </w:pPr>
      <w:bookmarkStart w:id="90" w:name="_Toc24546459"/>
      <w:bookmarkStart w:id="91" w:name="_Toc23601741"/>
      <w:r>
        <w:t xml:space="preserve">Приложение </w:t>
      </w:r>
      <w:r w:rsidR="00AA4B03">
        <w:t>А</w:t>
      </w:r>
      <w:r w:rsidR="00457002" w:rsidRPr="00822273">
        <w:t>3.3</w:t>
      </w:r>
      <w:r w:rsidR="00F07AA9">
        <w:t>.</w:t>
      </w:r>
      <w:r w:rsidR="00457002" w:rsidRPr="00822273">
        <w:t xml:space="preserve"> Режимы лекарственного лечения ХЛЛ</w:t>
      </w:r>
      <w:bookmarkEnd w:id="90"/>
      <w:bookmarkEnd w:id="91"/>
    </w:p>
    <w:p w:rsidR="00457002" w:rsidRPr="00B74F71" w:rsidRDefault="00457002" w:rsidP="00457002">
      <w:pPr>
        <w:contextualSpacing/>
        <w:rPr>
          <w:rFonts w:eastAsia="Times New Roman"/>
          <w:b/>
          <w:i/>
          <w:lang w:eastAsia="ru-RU"/>
        </w:rPr>
      </w:pPr>
      <w:r w:rsidRPr="00B74F71">
        <w:rPr>
          <w:rFonts w:eastAsia="Times New Roman"/>
          <w:b/>
          <w:i/>
          <w:lang w:eastAsia="ru-RU"/>
        </w:rPr>
        <w:t>М</w:t>
      </w:r>
      <w:r>
        <w:rPr>
          <w:rFonts w:eastAsia="Times New Roman"/>
          <w:b/>
          <w:i/>
          <w:lang w:eastAsia="ru-RU"/>
        </w:rPr>
        <w:t>онотерапия</w:t>
      </w:r>
    </w:p>
    <w:p w:rsidR="00457002" w:rsidRPr="009D6AF4" w:rsidRDefault="00457002" w:rsidP="00457002">
      <w:pPr>
        <w:contextualSpacing/>
        <w:rPr>
          <w:rFonts w:eastAsia="Times New Roman"/>
          <w:b/>
          <w:lang w:eastAsia="ru-RU"/>
        </w:rPr>
      </w:pPr>
      <w:r w:rsidRPr="009D6AF4">
        <w:rPr>
          <w:rFonts w:eastAsia="Times New Roman"/>
          <w:b/>
          <w:lang w:eastAsia="ru-RU"/>
        </w:rPr>
        <w:t>Монотерапия</w:t>
      </w:r>
      <w:r w:rsidR="009D0A81" w:rsidRPr="009D6AF4">
        <w:rPr>
          <w:rFonts w:eastAsia="Times New Roman"/>
          <w:b/>
          <w:lang w:eastAsia="ru-RU"/>
        </w:rPr>
        <w:t xml:space="preserve"> </w:t>
      </w:r>
      <w:r w:rsidRPr="009D6AF4">
        <w:rPr>
          <w:rFonts w:eastAsia="Times New Roman"/>
          <w:b/>
          <w:lang w:eastAsia="ru-RU"/>
        </w:rPr>
        <w:t>хлорамбуцилом</w:t>
      </w:r>
      <w:r w:rsidR="00884D69" w:rsidRPr="009D6AF4">
        <w:rPr>
          <w:rFonts w:eastAsia="Times New Roman"/>
          <w:b/>
          <w:lang w:eastAsia="ru-RU"/>
        </w:rPr>
        <w:t>**</w:t>
      </w:r>
      <w:r w:rsidRPr="009D6AF4">
        <w:rPr>
          <w:rFonts w:eastAsia="Times New Roman"/>
          <w:b/>
          <w:lang w:eastAsia="ru-RU"/>
        </w:rPr>
        <w:t xml:space="preserve"> – курсовой формат</w:t>
      </w:r>
    </w:p>
    <w:p w:rsidR="00457002" w:rsidRPr="009D6AF4" w:rsidRDefault="00457002" w:rsidP="00BE7488">
      <w:pPr>
        <w:numPr>
          <w:ilvl w:val="0"/>
          <w:numId w:val="5"/>
        </w:numPr>
        <w:contextualSpacing/>
        <w:rPr>
          <w:rFonts w:eastAsia="Times New Roman"/>
          <w:b/>
          <w:lang w:eastAsia="ru-RU"/>
        </w:rPr>
      </w:pPr>
      <w:r w:rsidRPr="009D6AF4">
        <w:rPr>
          <w:rFonts w:eastAsia="Times New Roman"/>
          <w:lang w:eastAsia="ru-RU"/>
        </w:rPr>
        <w:t xml:space="preserve">Хлорамбуцил** </w:t>
      </w:r>
      <w:r w:rsidR="003F18B5" w:rsidRPr="009D6AF4">
        <w:rPr>
          <w:rFonts w:eastAsia="Times New Roman"/>
          <w:lang w:eastAsia="ru-RU"/>
        </w:rPr>
        <w:t xml:space="preserve">– </w:t>
      </w:r>
      <w:r w:rsidRPr="009D6AF4">
        <w:rPr>
          <w:rFonts w:eastAsia="Times New Roman"/>
          <w:lang w:eastAsia="ru-RU"/>
        </w:rPr>
        <w:t>10 мг/м</w:t>
      </w:r>
      <w:r w:rsidRPr="009D6AF4">
        <w:rPr>
          <w:rFonts w:eastAsia="Times New Roman"/>
          <w:vertAlign w:val="superscript"/>
          <w:lang w:eastAsia="ru-RU"/>
        </w:rPr>
        <w:t>2</w:t>
      </w:r>
      <w:r w:rsidRPr="009D6AF4">
        <w:rPr>
          <w:rFonts w:eastAsia="Times New Roman"/>
          <w:lang w:eastAsia="ru-RU"/>
        </w:rPr>
        <w:t xml:space="preserve"> внутрь</w:t>
      </w:r>
      <w:r w:rsidR="000A139D" w:rsidRPr="009D6AF4">
        <w:rPr>
          <w:rFonts w:eastAsia="Times New Roman"/>
          <w:lang w:eastAsia="ru-RU"/>
        </w:rPr>
        <w:t xml:space="preserve"> в</w:t>
      </w:r>
      <w:r w:rsidRPr="009D6AF4">
        <w:rPr>
          <w:rFonts w:eastAsia="Times New Roman"/>
          <w:lang w:eastAsia="ru-RU"/>
        </w:rPr>
        <w:t xml:space="preserve"> 1</w:t>
      </w:r>
      <w:r w:rsidR="000A139D" w:rsidRPr="009D6AF4">
        <w:rPr>
          <w:rFonts w:eastAsia="Times New Roman"/>
          <w:lang w:eastAsia="ru-RU"/>
        </w:rPr>
        <w:t>–</w:t>
      </w:r>
      <w:r w:rsidRPr="009D6AF4">
        <w:rPr>
          <w:rFonts w:eastAsia="Times New Roman"/>
          <w:lang w:eastAsia="ru-RU"/>
        </w:rPr>
        <w:t>7</w:t>
      </w:r>
      <w:r w:rsidR="000A139D" w:rsidRPr="009D6AF4">
        <w:rPr>
          <w:rFonts w:eastAsia="Times New Roman"/>
          <w:lang w:eastAsia="ru-RU"/>
        </w:rPr>
        <w:t>-й дни.</w:t>
      </w:r>
    </w:p>
    <w:p w:rsidR="00457002" w:rsidRPr="009D6AF4" w:rsidRDefault="00457002" w:rsidP="00457002">
      <w:pPr>
        <w:contextualSpacing/>
        <w:rPr>
          <w:rFonts w:eastAsia="Times New Roman"/>
          <w:lang w:eastAsia="ru-RU"/>
        </w:rPr>
      </w:pPr>
      <w:r w:rsidRPr="009D6AF4">
        <w:rPr>
          <w:rFonts w:eastAsia="Times New Roman"/>
          <w:lang w:eastAsia="ru-RU"/>
        </w:rPr>
        <w:t>Лечение возобновляется на 29</w:t>
      </w:r>
      <w:r w:rsidR="000A139D" w:rsidRPr="009D6AF4">
        <w:rPr>
          <w:rFonts w:eastAsia="Times New Roman"/>
          <w:lang w:eastAsia="ru-RU"/>
        </w:rPr>
        <w:t>-й</w:t>
      </w:r>
      <w:r w:rsidRPr="009D6AF4">
        <w:rPr>
          <w:rFonts w:eastAsia="Times New Roman"/>
          <w:lang w:eastAsia="ru-RU"/>
        </w:rPr>
        <w:t xml:space="preserve"> день</w:t>
      </w:r>
      <w:r w:rsidR="000A139D" w:rsidRPr="009D6AF4">
        <w:rPr>
          <w:rFonts w:eastAsia="Times New Roman"/>
          <w:lang w:eastAsia="ru-RU"/>
        </w:rPr>
        <w:t>.</w:t>
      </w:r>
    </w:p>
    <w:p w:rsidR="00457002" w:rsidRPr="009D6AF4" w:rsidRDefault="00457002" w:rsidP="00457002">
      <w:pPr>
        <w:contextualSpacing/>
        <w:rPr>
          <w:rFonts w:eastAsia="Times New Roman"/>
          <w:b/>
          <w:lang w:eastAsia="ru-RU"/>
        </w:rPr>
      </w:pPr>
      <w:r w:rsidRPr="009D6AF4">
        <w:rPr>
          <w:rFonts w:eastAsia="Times New Roman"/>
          <w:b/>
          <w:lang w:eastAsia="ru-RU"/>
        </w:rPr>
        <w:t>Монотерапия</w:t>
      </w:r>
      <w:r w:rsidR="009D0A81" w:rsidRPr="009D6AF4">
        <w:rPr>
          <w:rFonts w:eastAsia="Times New Roman"/>
          <w:b/>
          <w:lang w:eastAsia="ru-RU"/>
        </w:rPr>
        <w:t xml:space="preserve"> </w:t>
      </w:r>
      <w:r w:rsidRPr="009D6AF4">
        <w:rPr>
          <w:rFonts w:eastAsia="Times New Roman"/>
          <w:b/>
          <w:lang w:eastAsia="ru-RU"/>
        </w:rPr>
        <w:t>хлорамбуцилом</w:t>
      </w:r>
      <w:r w:rsidR="00884D69" w:rsidRPr="009D6AF4">
        <w:rPr>
          <w:rFonts w:eastAsia="Times New Roman"/>
          <w:b/>
          <w:lang w:eastAsia="ru-RU"/>
        </w:rPr>
        <w:t>**</w:t>
      </w:r>
      <w:r w:rsidRPr="009D6AF4">
        <w:rPr>
          <w:rFonts w:eastAsia="Times New Roman"/>
          <w:b/>
          <w:lang w:eastAsia="ru-RU"/>
        </w:rPr>
        <w:t xml:space="preserve"> – постоянный формат</w:t>
      </w:r>
    </w:p>
    <w:p w:rsidR="00457002" w:rsidRPr="009D6AF4" w:rsidRDefault="00457002" w:rsidP="00BE7488">
      <w:pPr>
        <w:numPr>
          <w:ilvl w:val="0"/>
          <w:numId w:val="5"/>
        </w:numPr>
        <w:contextualSpacing/>
        <w:rPr>
          <w:rFonts w:eastAsia="Times New Roman"/>
          <w:b/>
          <w:lang w:eastAsia="ru-RU"/>
        </w:rPr>
      </w:pPr>
      <w:r w:rsidRPr="009D6AF4">
        <w:rPr>
          <w:rFonts w:eastAsia="Times New Roman"/>
          <w:lang w:eastAsia="ru-RU"/>
        </w:rPr>
        <w:t xml:space="preserve">Хлорамбуцил** </w:t>
      </w:r>
      <w:r w:rsidR="003F18B5" w:rsidRPr="009D6AF4">
        <w:rPr>
          <w:rFonts w:eastAsia="Times New Roman"/>
          <w:lang w:eastAsia="ru-RU"/>
        </w:rPr>
        <w:t xml:space="preserve">– </w:t>
      </w:r>
      <w:r w:rsidRPr="009D6AF4">
        <w:rPr>
          <w:rFonts w:eastAsia="Times New Roman"/>
          <w:lang w:eastAsia="ru-RU"/>
        </w:rPr>
        <w:t>0,07–0,2</w:t>
      </w:r>
      <w:r w:rsidR="000A139D" w:rsidRPr="009D6AF4">
        <w:rPr>
          <w:rFonts w:eastAsia="Times New Roman"/>
          <w:lang w:eastAsia="ru-RU"/>
        </w:rPr>
        <w:t>0</w:t>
      </w:r>
      <w:r w:rsidRPr="009D6AF4">
        <w:rPr>
          <w:rFonts w:eastAsia="Times New Roman"/>
          <w:lang w:eastAsia="ru-RU"/>
        </w:rPr>
        <w:t xml:space="preserve"> мг/кг внутрь ежедневно </w:t>
      </w:r>
      <w:r w:rsidR="000A139D" w:rsidRPr="009D6AF4">
        <w:rPr>
          <w:rFonts w:eastAsia="Times New Roman"/>
          <w:lang w:eastAsia="ru-RU"/>
        </w:rPr>
        <w:t xml:space="preserve">в течение </w:t>
      </w:r>
      <w:r w:rsidRPr="009D6AF4">
        <w:rPr>
          <w:rFonts w:eastAsia="Times New Roman"/>
          <w:lang w:eastAsia="ru-RU"/>
        </w:rPr>
        <w:t>2</w:t>
      </w:r>
      <w:r w:rsidR="000A139D" w:rsidRPr="009D6AF4">
        <w:rPr>
          <w:rFonts w:eastAsia="Times New Roman"/>
          <w:lang w:eastAsia="ru-RU"/>
        </w:rPr>
        <w:t>–</w:t>
      </w:r>
      <w:r w:rsidRPr="009D6AF4">
        <w:rPr>
          <w:rFonts w:eastAsia="Times New Roman"/>
          <w:lang w:eastAsia="ru-RU"/>
        </w:rPr>
        <w:t xml:space="preserve">4 </w:t>
      </w:r>
      <w:r w:rsidR="00F07AA9" w:rsidRPr="009D6AF4">
        <w:rPr>
          <w:rFonts w:eastAsia="Times New Roman"/>
          <w:lang w:eastAsia="ru-RU"/>
        </w:rPr>
        <w:t>нед.</w:t>
      </w:r>
      <w:r w:rsidRPr="009D6AF4">
        <w:rPr>
          <w:rFonts w:eastAsia="Times New Roman"/>
          <w:lang w:eastAsia="ru-RU"/>
        </w:rPr>
        <w:t xml:space="preserve"> с последующим подбором дозы</w:t>
      </w:r>
      <w:r w:rsidR="000A139D" w:rsidRPr="009D6AF4">
        <w:rPr>
          <w:rFonts w:eastAsia="Times New Roman"/>
          <w:lang w:eastAsia="ru-RU"/>
        </w:rPr>
        <w:t>.</w:t>
      </w:r>
    </w:p>
    <w:p w:rsidR="00457002" w:rsidRPr="009D6AF4" w:rsidRDefault="00457002" w:rsidP="00457002">
      <w:pPr>
        <w:contextualSpacing/>
        <w:rPr>
          <w:rFonts w:eastAsia="Times New Roman"/>
          <w:b/>
          <w:lang w:eastAsia="ru-RU"/>
        </w:rPr>
      </w:pPr>
      <w:r w:rsidRPr="009D6AF4">
        <w:rPr>
          <w:rFonts w:eastAsia="Times New Roman"/>
          <w:b/>
          <w:lang w:eastAsia="ru-RU"/>
        </w:rPr>
        <w:lastRenderedPageBreak/>
        <w:t xml:space="preserve">Монотерапия </w:t>
      </w:r>
      <w:r w:rsidR="000B3F2E" w:rsidRPr="009D6AF4">
        <w:rPr>
          <w:rFonts w:eastAsia="Times New Roman"/>
          <w:b/>
          <w:lang w:eastAsia="ru-RU"/>
        </w:rPr>
        <w:t>#</w:t>
      </w:r>
      <w:r w:rsidRPr="009D6AF4">
        <w:rPr>
          <w:rFonts w:eastAsia="Times New Roman"/>
          <w:b/>
          <w:lang w:eastAsia="ru-RU"/>
        </w:rPr>
        <w:t>бендамустином</w:t>
      </w:r>
      <w:r w:rsidR="00884D69" w:rsidRPr="009D6AF4">
        <w:rPr>
          <w:rFonts w:eastAsia="Times New Roman"/>
          <w:b/>
          <w:lang w:eastAsia="ru-RU"/>
        </w:rPr>
        <w:t>**</w:t>
      </w:r>
    </w:p>
    <w:p w:rsidR="00457002" w:rsidRPr="009D6AF4" w:rsidRDefault="000B3F2E" w:rsidP="00BE7488">
      <w:pPr>
        <w:numPr>
          <w:ilvl w:val="0"/>
          <w:numId w:val="5"/>
        </w:numPr>
        <w:contextualSpacing/>
        <w:rPr>
          <w:rFonts w:eastAsia="Times New Roman"/>
          <w:b/>
          <w:lang w:eastAsia="ru-RU"/>
        </w:rPr>
      </w:pPr>
      <w:r w:rsidRPr="009D6AF4">
        <w:rPr>
          <w:rFonts w:eastAsia="Times New Roman"/>
          <w:lang w:eastAsia="ru-RU"/>
        </w:rPr>
        <w:t>#</w:t>
      </w:r>
      <w:r w:rsidR="00457002" w:rsidRPr="009D6AF4">
        <w:rPr>
          <w:rFonts w:eastAsia="Times New Roman"/>
          <w:lang w:eastAsia="ru-RU"/>
        </w:rPr>
        <w:t xml:space="preserve">Бендамустин** </w:t>
      </w:r>
      <w:r w:rsidR="003F18B5" w:rsidRPr="009D6AF4">
        <w:rPr>
          <w:rFonts w:eastAsia="Times New Roman"/>
          <w:lang w:eastAsia="ru-RU"/>
        </w:rPr>
        <w:t xml:space="preserve">– </w:t>
      </w:r>
      <w:r w:rsidR="00457002" w:rsidRPr="009D6AF4">
        <w:rPr>
          <w:rFonts w:eastAsia="Times New Roman"/>
          <w:lang w:eastAsia="ru-RU"/>
        </w:rPr>
        <w:t>90 мг/м</w:t>
      </w:r>
      <w:r w:rsidR="00457002" w:rsidRPr="009D6AF4">
        <w:rPr>
          <w:rFonts w:eastAsia="Times New Roman"/>
          <w:vertAlign w:val="superscript"/>
          <w:lang w:eastAsia="ru-RU"/>
        </w:rPr>
        <w:t>2</w:t>
      </w:r>
      <w:r w:rsidR="003F18B5" w:rsidRPr="009D6AF4">
        <w:rPr>
          <w:rFonts w:eastAsia="Times New Roman"/>
          <w:lang w:eastAsia="ru-RU"/>
        </w:rPr>
        <w:t xml:space="preserve"> в/в в 1-й, 2-й дни.</w:t>
      </w:r>
    </w:p>
    <w:p w:rsidR="00457002" w:rsidRPr="009600FA" w:rsidRDefault="00457002" w:rsidP="003F18B5">
      <w:pPr>
        <w:contextualSpacing/>
        <w:rPr>
          <w:rFonts w:eastAsia="Times New Roman"/>
          <w:lang w:eastAsia="ru-RU"/>
        </w:rPr>
      </w:pPr>
      <w:r w:rsidRPr="009D6AF4">
        <w:rPr>
          <w:rFonts w:eastAsia="Times New Roman"/>
          <w:lang w:eastAsia="ru-RU"/>
        </w:rPr>
        <w:t>Лечение возобновляется на 29</w:t>
      </w:r>
      <w:r w:rsidR="003F18B5" w:rsidRPr="009D6AF4">
        <w:rPr>
          <w:rFonts w:eastAsia="Times New Roman"/>
          <w:lang w:eastAsia="ru-RU"/>
        </w:rPr>
        <w:t>-й</w:t>
      </w:r>
      <w:r w:rsidRPr="009D6AF4">
        <w:rPr>
          <w:rFonts w:eastAsia="Times New Roman"/>
          <w:lang w:eastAsia="ru-RU"/>
        </w:rPr>
        <w:t xml:space="preserve"> день</w:t>
      </w:r>
      <w:r w:rsidR="003F18B5" w:rsidRPr="009D6AF4">
        <w:rPr>
          <w:rFonts w:eastAsia="Times New Roman"/>
          <w:lang w:eastAsia="ru-RU"/>
        </w:rPr>
        <w:t>.</w:t>
      </w:r>
    </w:p>
    <w:p w:rsidR="00457002" w:rsidRPr="009600FA" w:rsidRDefault="00457002" w:rsidP="003F18B5">
      <w:pPr>
        <w:contextualSpacing/>
        <w:rPr>
          <w:rFonts w:eastAsia="Times New Roman"/>
          <w:b/>
          <w:lang w:eastAsia="ru-RU"/>
        </w:rPr>
      </w:pPr>
      <w:r w:rsidRPr="009600FA">
        <w:rPr>
          <w:rFonts w:eastAsia="Times New Roman"/>
          <w:b/>
          <w:lang w:eastAsia="ru-RU"/>
        </w:rPr>
        <w:t>Монотерапия ибрутинибом</w:t>
      </w:r>
      <w:r w:rsidR="00884D69">
        <w:rPr>
          <w:rFonts w:eastAsia="Times New Roman"/>
          <w:b/>
          <w:lang w:eastAsia="ru-RU"/>
        </w:rPr>
        <w:t>**</w:t>
      </w:r>
    </w:p>
    <w:p w:rsidR="00457002" w:rsidRPr="00C26D56" w:rsidRDefault="00457002" w:rsidP="003F18B5">
      <w:pPr>
        <w:pStyle w:val="a"/>
        <w:numPr>
          <w:ilvl w:val="0"/>
          <w:numId w:val="5"/>
        </w:numPr>
        <w:spacing w:before="0"/>
        <w:rPr>
          <w:lang w:eastAsia="ru-RU"/>
        </w:rPr>
      </w:pPr>
      <w:r w:rsidRPr="001811D1">
        <w:rPr>
          <w:lang w:eastAsia="ru-RU"/>
        </w:rPr>
        <w:t xml:space="preserve">Ибрутиниб** </w:t>
      </w:r>
      <w:r w:rsidR="003F18B5" w:rsidRPr="001811D1">
        <w:rPr>
          <w:lang w:eastAsia="ru-RU"/>
        </w:rPr>
        <w:t xml:space="preserve">– </w:t>
      </w:r>
      <w:r w:rsidRPr="001811D1">
        <w:rPr>
          <w:lang w:eastAsia="ru-RU"/>
        </w:rPr>
        <w:t>420 мг/сут (</w:t>
      </w:r>
      <w:r w:rsidR="003F18B5" w:rsidRPr="001811D1">
        <w:rPr>
          <w:lang w:eastAsia="ru-RU"/>
        </w:rPr>
        <w:t>3</w:t>
      </w:r>
      <w:r w:rsidRPr="001811D1">
        <w:rPr>
          <w:lang w:eastAsia="ru-RU"/>
        </w:rPr>
        <w:t xml:space="preserve"> капсулы) внутрь 1 раз в день до прогрессирования или </w:t>
      </w:r>
      <w:r w:rsidR="003F18B5" w:rsidRPr="001811D1">
        <w:rPr>
          <w:lang w:eastAsia="ru-RU"/>
        </w:rPr>
        <w:t xml:space="preserve">развития </w:t>
      </w:r>
      <w:r w:rsidRPr="001811D1">
        <w:rPr>
          <w:lang w:eastAsia="ru-RU"/>
        </w:rPr>
        <w:t>непереносимой</w:t>
      </w:r>
      <w:r w:rsidRPr="009600FA">
        <w:rPr>
          <w:lang w:eastAsia="ru-RU"/>
        </w:rPr>
        <w:t xml:space="preserve"> токсичности</w:t>
      </w:r>
      <w:r w:rsidR="003F18B5">
        <w:rPr>
          <w:lang w:eastAsia="ru-RU"/>
        </w:rPr>
        <w:t>.</w:t>
      </w:r>
    </w:p>
    <w:p w:rsidR="00457002" w:rsidRPr="009600FA" w:rsidRDefault="00457002" w:rsidP="003F18B5">
      <w:pPr>
        <w:contextualSpacing/>
        <w:rPr>
          <w:rFonts w:eastAsia="Times New Roman"/>
          <w:b/>
          <w:lang w:eastAsia="ru-RU"/>
        </w:rPr>
      </w:pPr>
      <w:r w:rsidRPr="009600FA">
        <w:rPr>
          <w:rFonts w:eastAsia="Times New Roman"/>
          <w:b/>
          <w:lang w:eastAsia="ru-RU"/>
        </w:rPr>
        <w:t>Монотерапия</w:t>
      </w:r>
      <w:r w:rsidR="00A24E62">
        <w:rPr>
          <w:rFonts w:eastAsia="Times New Roman"/>
          <w:b/>
          <w:lang w:eastAsia="ru-RU"/>
        </w:rPr>
        <w:t xml:space="preserve"> </w:t>
      </w:r>
      <w:r>
        <w:rPr>
          <w:rFonts w:eastAsia="Times New Roman"/>
          <w:b/>
          <w:lang w:eastAsia="ru-RU"/>
        </w:rPr>
        <w:t>венетоклаксом</w:t>
      </w:r>
    </w:p>
    <w:p w:rsidR="00457002" w:rsidRPr="00C26D56" w:rsidRDefault="00457002" w:rsidP="003F18B5">
      <w:pPr>
        <w:pStyle w:val="a"/>
        <w:numPr>
          <w:ilvl w:val="0"/>
          <w:numId w:val="5"/>
        </w:numPr>
        <w:spacing w:before="0"/>
        <w:rPr>
          <w:lang w:eastAsia="ru-RU"/>
        </w:rPr>
      </w:pPr>
      <w:r>
        <w:rPr>
          <w:lang w:eastAsia="ru-RU"/>
        </w:rPr>
        <w:t xml:space="preserve">Венетоклакс </w:t>
      </w:r>
      <w:r w:rsidR="003F18B5">
        <w:rPr>
          <w:lang w:eastAsia="ru-RU"/>
        </w:rPr>
        <w:t xml:space="preserve">– </w:t>
      </w:r>
      <w:r>
        <w:rPr>
          <w:lang w:eastAsia="ru-RU"/>
        </w:rPr>
        <w:t>20 мг/сут (нед. 1), 50 мг/сут (нед. 2), 100 мг</w:t>
      </w:r>
      <w:r w:rsidR="003F18B5">
        <w:rPr>
          <w:lang w:eastAsia="ru-RU"/>
        </w:rPr>
        <w:t>/сут (нед. 3), 200 мг/сут (нед. </w:t>
      </w:r>
      <w:r>
        <w:rPr>
          <w:lang w:eastAsia="ru-RU"/>
        </w:rPr>
        <w:t xml:space="preserve">4), 400 мг/сут (нед. 5 и далее), до прогрессирования или </w:t>
      </w:r>
      <w:r w:rsidR="003F18B5">
        <w:rPr>
          <w:lang w:eastAsia="ru-RU"/>
        </w:rPr>
        <w:t xml:space="preserve">развития </w:t>
      </w:r>
      <w:r>
        <w:rPr>
          <w:lang w:eastAsia="ru-RU"/>
        </w:rPr>
        <w:t>непереносимой токсичности</w:t>
      </w:r>
      <w:r w:rsidR="003F18B5">
        <w:rPr>
          <w:lang w:eastAsia="ru-RU"/>
        </w:rPr>
        <w:t>.</w:t>
      </w:r>
    </w:p>
    <w:p w:rsidR="00457002" w:rsidRPr="00C26D56" w:rsidRDefault="00457002" w:rsidP="003F18B5">
      <w:pPr>
        <w:contextualSpacing/>
        <w:rPr>
          <w:rFonts w:eastAsia="Times New Roman"/>
          <w:b/>
          <w:i/>
          <w:lang w:eastAsia="ru-RU"/>
        </w:rPr>
      </w:pPr>
      <w:r>
        <w:rPr>
          <w:rFonts w:eastAsia="Times New Roman"/>
          <w:b/>
          <w:i/>
          <w:lang w:eastAsia="ru-RU"/>
        </w:rPr>
        <w:t>Полихимиотерапия</w:t>
      </w:r>
    </w:p>
    <w:p w:rsidR="00457002" w:rsidRPr="009600FA" w:rsidRDefault="00457002" w:rsidP="003F18B5">
      <w:pPr>
        <w:contextualSpacing/>
        <w:rPr>
          <w:rFonts w:eastAsia="Times New Roman"/>
          <w:b/>
          <w:lang w:eastAsia="ru-RU"/>
        </w:rPr>
      </w:pPr>
      <w:r w:rsidRPr="009600FA">
        <w:rPr>
          <w:rFonts w:eastAsia="Times New Roman"/>
          <w:b/>
          <w:lang w:val="en-US" w:eastAsia="ru-RU"/>
        </w:rPr>
        <w:t xml:space="preserve">FCR </w:t>
      </w:r>
      <w:r w:rsidRPr="009600FA">
        <w:rPr>
          <w:rFonts w:eastAsia="Times New Roman"/>
          <w:b/>
          <w:lang w:eastAsia="ru-RU"/>
        </w:rPr>
        <w:t>внутривенный</w:t>
      </w:r>
    </w:p>
    <w:p w:rsidR="00457002" w:rsidRPr="008F1171" w:rsidRDefault="00457002" w:rsidP="003F18B5">
      <w:pPr>
        <w:numPr>
          <w:ilvl w:val="0"/>
          <w:numId w:val="5"/>
        </w:numPr>
        <w:contextualSpacing/>
        <w:rPr>
          <w:rFonts w:eastAsia="Times New Roman"/>
          <w:b/>
          <w:lang w:eastAsia="ru-RU"/>
        </w:rPr>
      </w:pPr>
      <w:r w:rsidRPr="009600FA">
        <w:rPr>
          <w:rFonts w:eastAsia="Times New Roman"/>
          <w:lang w:eastAsia="ru-RU"/>
        </w:rPr>
        <w:t>Ритуксимаб</w:t>
      </w:r>
      <w:r>
        <w:rPr>
          <w:rFonts w:eastAsia="Times New Roman"/>
          <w:lang w:eastAsia="ru-RU"/>
        </w:rPr>
        <w:t>**</w:t>
      </w:r>
      <w:r w:rsidRPr="009600FA">
        <w:rPr>
          <w:rFonts w:eastAsia="Times New Roman"/>
          <w:lang w:eastAsia="ru-RU"/>
        </w:rPr>
        <w:t xml:space="preserve"> </w:t>
      </w:r>
      <w:r w:rsidR="003F18B5">
        <w:rPr>
          <w:rFonts w:eastAsia="Times New Roman"/>
          <w:lang w:eastAsia="ru-RU"/>
        </w:rPr>
        <w:t xml:space="preserve">– </w:t>
      </w:r>
      <w:r w:rsidRPr="009600FA">
        <w:rPr>
          <w:rFonts w:eastAsia="Times New Roman"/>
          <w:lang w:eastAsia="ru-RU"/>
        </w:rPr>
        <w:t>1 цикл</w:t>
      </w:r>
      <w:r w:rsidR="003F18B5">
        <w:rPr>
          <w:rFonts w:eastAsia="Times New Roman"/>
          <w:lang w:eastAsia="ru-RU"/>
        </w:rPr>
        <w:t>:</w:t>
      </w:r>
      <w:r w:rsidRPr="009600FA">
        <w:rPr>
          <w:rFonts w:eastAsia="Times New Roman"/>
          <w:lang w:eastAsia="ru-RU"/>
        </w:rPr>
        <w:t xml:space="preserve"> 375 мг/м</w:t>
      </w:r>
      <w:r w:rsidRPr="009600FA">
        <w:rPr>
          <w:rFonts w:eastAsia="Times New Roman"/>
          <w:vertAlign w:val="superscript"/>
          <w:lang w:eastAsia="ru-RU"/>
        </w:rPr>
        <w:t>2</w:t>
      </w:r>
      <w:r w:rsidRPr="009600FA">
        <w:rPr>
          <w:rFonts w:eastAsia="Times New Roman"/>
          <w:lang w:eastAsia="ru-RU"/>
        </w:rPr>
        <w:t xml:space="preserve"> в/в кап., день 1, последующие циклы</w:t>
      </w:r>
      <w:r w:rsidR="003F18B5">
        <w:rPr>
          <w:rFonts w:eastAsia="Times New Roman"/>
          <w:lang w:eastAsia="ru-RU"/>
        </w:rPr>
        <w:t>:</w:t>
      </w:r>
      <w:r w:rsidRPr="000078EC">
        <w:rPr>
          <w:rFonts w:eastAsia="Times New Roman"/>
          <w:lang w:eastAsia="ru-RU"/>
        </w:rPr>
        <w:t xml:space="preserve"> 500 мг/м</w:t>
      </w:r>
      <w:r w:rsidRPr="000078EC">
        <w:rPr>
          <w:rFonts w:eastAsia="Times New Roman"/>
          <w:vertAlign w:val="superscript"/>
          <w:lang w:eastAsia="ru-RU"/>
        </w:rPr>
        <w:t>2</w:t>
      </w:r>
      <w:r w:rsidRPr="009600FA">
        <w:rPr>
          <w:rFonts w:eastAsia="Times New Roman"/>
          <w:lang w:eastAsia="ru-RU"/>
        </w:rPr>
        <w:t xml:space="preserve"> </w:t>
      </w:r>
      <w:r w:rsidRPr="008F1171">
        <w:rPr>
          <w:rFonts w:eastAsia="Times New Roman"/>
          <w:lang w:eastAsia="ru-RU"/>
        </w:rPr>
        <w:t>в/в кап.</w:t>
      </w:r>
      <w:r w:rsidR="00D4168D" w:rsidRPr="008F1171">
        <w:rPr>
          <w:rFonts w:eastAsia="Times New Roman"/>
          <w:lang w:eastAsia="ru-RU"/>
        </w:rPr>
        <w:t xml:space="preserve"> или </w:t>
      </w:r>
      <w:r w:rsidR="00EA3851">
        <w:rPr>
          <w:rFonts w:eastAsia="Times New Roman"/>
          <w:lang w:eastAsia="ru-RU"/>
        </w:rPr>
        <w:t>1400 мг п/к</w:t>
      </w:r>
      <w:r w:rsidRPr="008F1171">
        <w:rPr>
          <w:rFonts w:eastAsia="Times New Roman"/>
          <w:lang w:eastAsia="ru-RU"/>
        </w:rPr>
        <w:t>, день 1</w:t>
      </w:r>
      <w:r w:rsidR="003F18B5" w:rsidRPr="008F1171">
        <w:rPr>
          <w:rFonts w:eastAsia="Times New Roman"/>
          <w:lang w:eastAsia="ru-RU"/>
        </w:rPr>
        <w:t>.</w:t>
      </w:r>
    </w:p>
    <w:p w:rsidR="00457002" w:rsidRPr="008F1171" w:rsidRDefault="00055701" w:rsidP="003F18B5">
      <w:pPr>
        <w:numPr>
          <w:ilvl w:val="0"/>
          <w:numId w:val="5"/>
        </w:numPr>
        <w:contextualSpacing/>
        <w:rPr>
          <w:rFonts w:eastAsia="Times New Roman"/>
          <w:b/>
          <w:lang w:eastAsia="ru-RU"/>
        </w:rPr>
      </w:pPr>
      <w:r w:rsidRPr="0008146B">
        <w:rPr>
          <w:rFonts w:eastAsia="Times New Roman"/>
          <w:lang w:eastAsia="ru-RU"/>
        </w:rPr>
        <w:t>#</w:t>
      </w:r>
      <w:r w:rsidR="00457002" w:rsidRPr="008F1171">
        <w:rPr>
          <w:rFonts w:eastAsia="Times New Roman"/>
          <w:lang w:eastAsia="ru-RU"/>
        </w:rPr>
        <w:t xml:space="preserve">Флударабин** </w:t>
      </w:r>
      <w:r w:rsidR="003F18B5" w:rsidRPr="008F1171">
        <w:rPr>
          <w:rFonts w:eastAsia="Times New Roman"/>
          <w:lang w:eastAsia="ru-RU"/>
        </w:rPr>
        <w:t xml:space="preserve">– </w:t>
      </w:r>
      <w:r w:rsidR="00457002" w:rsidRPr="008F1171">
        <w:rPr>
          <w:rFonts w:eastAsia="Times New Roman"/>
          <w:lang w:eastAsia="ru-RU"/>
        </w:rPr>
        <w:t>25 мг/м</w:t>
      </w:r>
      <w:r w:rsidR="00457002" w:rsidRPr="008F1171">
        <w:rPr>
          <w:rFonts w:eastAsia="Times New Roman"/>
          <w:vertAlign w:val="superscript"/>
          <w:lang w:eastAsia="ru-RU"/>
        </w:rPr>
        <w:t>2</w:t>
      </w:r>
      <w:r w:rsidR="00457002" w:rsidRPr="008F1171">
        <w:rPr>
          <w:rFonts w:eastAsia="Times New Roman"/>
          <w:lang w:eastAsia="ru-RU"/>
        </w:rPr>
        <w:t xml:space="preserve"> в/в кап., дни 1</w:t>
      </w:r>
      <w:r w:rsidR="003F18B5" w:rsidRPr="008F1171">
        <w:rPr>
          <w:rFonts w:eastAsia="Times New Roman"/>
          <w:lang w:eastAsia="ru-RU"/>
        </w:rPr>
        <w:t>–</w:t>
      </w:r>
      <w:r w:rsidR="00457002" w:rsidRPr="008F1171">
        <w:rPr>
          <w:rFonts w:eastAsia="Times New Roman"/>
          <w:lang w:eastAsia="ru-RU"/>
        </w:rPr>
        <w:t>3</w:t>
      </w:r>
      <w:r w:rsidR="003F18B5" w:rsidRPr="008F1171">
        <w:rPr>
          <w:rFonts w:eastAsia="Times New Roman"/>
          <w:lang w:eastAsia="ru-RU"/>
        </w:rPr>
        <w:t>.</w:t>
      </w:r>
    </w:p>
    <w:p w:rsidR="00457002" w:rsidRPr="008F1171" w:rsidRDefault="00055701" w:rsidP="003F18B5">
      <w:pPr>
        <w:numPr>
          <w:ilvl w:val="0"/>
          <w:numId w:val="5"/>
        </w:numPr>
        <w:contextualSpacing/>
        <w:rPr>
          <w:rFonts w:eastAsia="Times New Roman"/>
          <w:b/>
          <w:lang w:eastAsia="ru-RU"/>
        </w:rPr>
      </w:pPr>
      <w:r w:rsidRPr="0008146B">
        <w:rPr>
          <w:rFonts w:eastAsia="Times New Roman"/>
          <w:lang w:eastAsia="ru-RU"/>
        </w:rPr>
        <w:t>#</w:t>
      </w:r>
      <w:r w:rsidR="00457002" w:rsidRPr="008F1171">
        <w:rPr>
          <w:rFonts w:eastAsia="Times New Roman"/>
          <w:lang w:eastAsia="ru-RU"/>
        </w:rPr>
        <w:t xml:space="preserve">Циклофосфамид** </w:t>
      </w:r>
      <w:r w:rsidR="003F18B5" w:rsidRPr="008F1171">
        <w:rPr>
          <w:rFonts w:eastAsia="Times New Roman"/>
          <w:lang w:eastAsia="ru-RU"/>
        </w:rPr>
        <w:t xml:space="preserve">– </w:t>
      </w:r>
      <w:r w:rsidR="00457002" w:rsidRPr="008F1171">
        <w:rPr>
          <w:rFonts w:eastAsia="Times New Roman"/>
          <w:lang w:eastAsia="ru-RU"/>
        </w:rPr>
        <w:t>250 мг/м</w:t>
      </w:r>
      <w:r w:rsidR="00457002" w:rsidRPr="008F1171">
        <w:rPr>
          <w:rFonts w:eastAsia="Times New Roman"/>
          <w:vertAlign w:val="superscript"/>
          <w:lang w:eastAsia="ru-RU"/>
        </w:rPr>
        <w:t>2</w:t>
      </w:r>
      <w:r w:rsidR="00457002" w:rsidRPr="008F1171">
        <w:rPr>
          <w:rFonts w:eastAsia="Times New Roman"/>
          <w:lang w:eastAsia="ru-RU"/>
        </w:rPr>
        <w:t xml:space="preserve"> в/в кап., дни 1</w:t>
      </w:r>
      <w:r w:rsidR="003F18B5" w:rsidRPr="008F1171">
        <w:rPr>
          <w:rFonts w:eastAsia="Times New Roman"/>
          <w:lang w:eastAsia="ru-RU"/>
        </w:rPr>
        <w:t>–</w:t>
      </w:r>
      <w:r w:rsidR="00457002" w:rsidRPr="008F1171">
        <w:rPr>
          <w:rFonts w:eastAsia="Times New Roman"/>
          <w:lang w:eastAsia="ru-RU"/>
        </w:rPr>
        <w:t>3</w:t>
      </w:r>
      <w:r w:rsidR="003F18B5" w:rsidRPr="008F1171">
        <w:rPr>
          <w:rFonts w:eastAsia="Times New Roman"/>
          <w:lang w:eastAsia="ru-RU"/>
        </w:rPr>
        <w:t>.</w:t>
      </w:r>
    </w:p>
    <w:p w:rsidR="00457002" w:rsidRPr="008F1171" w:rsidRDefault="00457002" w:rsidP="003F18B5">
      <w:pPr>
        <w:contextualSpacing/>
        <w:rPr>
          <w:rFonts w:eastAsia="Times New Roman"/>
          <w:lang w:eastAsia="ru-RU"/>
        </w:rPr>
      </w:pPr>
      <w:r w:rsidRPr="008F1171">
        <w:rPr>
          <w:rFonts w:eastAsia="Times New Roman"/>
          <w:lang w:eastAsia="ru-RU"/>
        </w:rPr>
        <w:t>Лечение возобновляется на 29</w:t>
      </w:r>
      <w:r w:rsidR="003F18B5" w:rsidRPr="008F1171">
        <w:rPr>
          <w:rFonts w:eastAsia="Times New Roman"/>
          <w:lang w:eastAsia="ru-RU"/>
        </w:rPr>
        <w:t>-й</w:t>
      </w:r>
      <w:r w:rsidRPr="008F1171">
        <w:rPr>
          <w:rFonts w:eastAsia="Times New Roman"/>
          <w:lang w:eastAsia="ru-RU"/>
        </w:rPr>
        <w:t xml:space="preserve"> день</w:t>
      </w:r>
      <w:r w:rsidR="003F18B5" w:rsidRPr="008F1171">
        <w:rPr>
          <w:rFonts w:eastAsia="Times New Roman"/>
          <w:lang w:eastAsia="ru-RU"/>
        </w:rPr>
        <w:t>.</w:t>
      </w:r>
    </w:p>
    <w:p w:rsidR="00457002" w:rsidRPr="008F1171" w:rsidRDefault="00457002" w:rsidP="003F18B5">
      <w:pPr>
        <w:contextualSpacing/>
        <w:rPr>
          <w:rFonts w:eastAsia="Times New Roman"/>
          <w:b/>
          <w:lang w:eastAsia="ru-RU"/>
        </w:rPr>
      </w:pPr>
      <w:r w:rsidRPr="008F1171">
        <w:rPr>
          <w:rFonts w:eastAsia="Times New Roman"/>
          <w:b/>
          <w:lang w:val="en-US" w:eastAsia="ru-RU"/>
        </w:rPr>
        <w:t>FCR</w:t>
      </w:r>
      <w:r w:rsidRPr="008F1171">
        <w:rPr>
          <w:rFonts w:eastAsia="Times New Roman"/>
          <w:b/>
          <w:lang w:eastAsia="ru-RU"/>
        </w:rPr>
        <w:t xml:space="preserve"> пероральный</w:t>
      </w:r>
    </w:p>
    <w:p w:rsidR="00457002" w:rsidRPr="008F1171" w:rsidRDefault="00457002" w:rsidP="003F18B5">
      <w:pPr>
        <w:numPr>
          <w:ilvl w:val="0"/>
          <w:numId w:val="5"/>
        </w:numPr>
        <w:contextualSpacing/>
        <w:rPr>
          <w:rFonts w:eastAsia="Times New Roman"/>
          <w:b/>
          <w:lang w:eastAsia="ru-RU"/>
        </w:rPr>
      </w:pPr>
      <w:r w:rsidRPr="008F1171">
        <w:rPr>
          <w:rFonts w:eastAsia="Times New Roman"/>
          <w:lang w:eastAsia="ru-RU"/>
        </w:rPr>
        <w:t xml:space="preserve">Ритуксимаб** </w:t>
      </w:r>
      <w:r w:rsidR="003F18B5" w:rsidRPr="008F1171">
        <w:rPr>
          <w:rFonts w:eastAsia="Times New Roman"/>
          <w:lang w:eastAsia="ru-RU"/>
        </w:rPr>
        <w:t xml:space="preserve">– </w:t>
      </w:r>
      <w:r w:rsidRPr="008F1171">
        <w:rPr>
          <w:rFonts w:eastAsia="Times New Roman"/>
          <w:lang w:eastAsia="ru-RU"/>
        </w:rPr>
        <w:t>1 цикл</w:t>
      </w:r>
      <w:r w:rsidR="003F18B5" w:rsidRPr="008F1171">
        <w:rPr>
          <w:rFonts w:eastAsia="Times New Roman"/>
          <w:lang w:eastAsia="ru-RU"/>
        </w:rPr>
        <w:t>:</w:t>
      </w:r>
      <w:r w:rsidRPr="008F1171">
        <w:rPr>
          <w:rFonts w:eastAsia="Times New Roman"/>
          <w:lang w:eastAsia="ru-RU"/>
        </w:rPr>
        <w:t xml:space="preserve"> 375 мг/м</w:t>
      </w:r>
      <w:r w:rsidRPr="008F1171">
        <w:rPr>
          <w:rFonts w:eastAsia="Times New Roman"/>
          <w:vertAlign w:val="superscript"/>
          <w:lang w:eastAsia="ru-RU"/>
        </w:rPr>
        <w:t>2</w:t>
      </w:r>
      <w:r w:rsidRPr="008F1171">
        <w:rPr>
          <w:rFonts w:eastAsia="Times New Roman"/>
          <w:lang w:eastAsia="ru-RU"/>
        </w:rPr>
        <w:t xml:space="preserve"> в/в кап., день 1, последующие циклы</w:t>
      </w:r>
      <w:r w:rsidR="003F18B5" w:rsidRPr="008F1171">
        <w:rPr>
          <w:rFonts w:eastAsia="Times New Roman"/>
          <w:lang w:eastAsia="ru-RU"/>
        </w:rPr>
        <w:t>:</w:t>
      </w:r>
      <w:r w:rsidRPr="008F1171">
        <w:rPr>
          <w:rFonts w:eastAsia="Times New Roman"/>
          <w:lang w:eastAsia="ru-RU"/>
        </w:rPr>
        <w:t xml:space="preserve"> 500 мг/м</w:t>
      </w:r>
      <w:r w:rsidRPr="008F1171">
        <w:rPr>
          <w:rFonts w:eastAsia="Times New Roman"/>
          <w:vertAlign w:val="superscript"/>
          <w:lang w:eastAsia="ru-RU"/>
        </w:rPr>
        <w:t>2</w:t>
      </w:r>
      <w:r w:rsidRPr="008F1171">
        <w:rPr>
          <w:rFonts w:eastAsia="Times New Roman"/>
          <w:lang w:eastAsia="ru-RU"/>
        </w:rPr>
        <w:t xml:space="preserve"> в/в кап.</w:t>
      </w:r>
      <w:r w:rsidR="00D4168D" w:rsidRPr="008F1171">
        <w:rPr>
          <w:rFonts w:eastAsia="Times New Roman"/>
          <w:lang w:eastAsia="ru-RU"/>
        </w:rPr>
        <w:t xml:space="preserve"> или </w:t>
      </w:r>
      <w:r w:rsidR="00EA3851">
        <w:rPr>
          <w:rFonts w:eastAsia="Times New Roman"/>
          <w:lang w:eastAsia="ru-RU"/>
        </w:rPr>
        <w:t>1400 мг п/к</w:t>
      </w:r>
      <w:r w:rsidRPr="008F1171">
        <w:rPr>
          <w:rFonts w:eastAsia="Times New Roman"/>
          <w:lang w:eastAsia="ru-RU"/>
        </w:rPr>
        <w:t>, день 1</w:t>
      </w:r>
      <w:r w:rsidR="003F18B5" w:rsidRPr="008F1171">
        <w:rPr>
          <w:rFonts w:eastAsia="Times New Roman"/>
          <w:lang w:eastAsia="ru-RU"/>
        </w:rPr>
        <w:t>.</w:t>
      </w:r>
    </w:p>
    <w:p w:rsidR="00457002" w:rsidRPr="008F1171" w:rsidRDefault="00055701" w:rsidP="003F18B5">
      <w:pPr>
        <w:numPr>
          <w:ilvl w:val="0"/>
          <w:numId w:val="5"/>
        </w:numPr>
        <w:contextualSpacing/>
        <w:rPr>
          <w:rFonts w:eastAsia="Times New Roman"/>
          <w:b/>
          <w:lang w:eastAsia="ru-RU"/>
        </w:rPr>
      </w:pPr>
      <w:r w:rsidRPr="0008146B">
        <w:rPr>
          <w:rFonts w:eastAsia="Times New Roman"/>
          <w:lang w:eastAsia="ru-RU"/>
        </w:rPr>
        <w:t>#</w:t>
      </w:r>
      <w:r w:rsidR="00457002" w:rsidRPr="008F1171">
        <w:rPr>
          <w:rFonts w:eastAsia="Times New Roman"/>
          <w:lang w:eastAsia="ru-RU"/>
        </w:rPr>
        <w:t>Флударабин**</w:t>
      </w:r>
      <w:r w:rsidR="003F18B5" w:rsidRPr="008F1171">
        <w:rPr>
          <w:rFonts w:eastAsia="Times New Roman"/>
          <w:lang w:eastAsia="ru-RU"/>
        </w:rPr>
        <w:t xml:space="preserve"> – </w:t>
      </w:r>
      <w:r w:rsidR="00457002" w:rsidRPr="008F1171">
        <w:rPr>
          <w:rFonts w:eastAsia="Times New Roman"/>
          <w:lang w:eastAsia="ru-RU"/>
        </w:rPr>
        <w:t>40 мг/м</w:t>
      </w:r>
      <w:r w:rsidR="00457002" w:rsidRPr="008F1171">
        <w:rPr>
          <w:rFonts w:eastAsia="Times New Roman"/>
          <w:vertAlign w:val="superscript"/>
          <w:lang w:eastAsia="ru-RU"/>
        </w:rPr>
        <w:t>2</w:t>
      </w:r>
      <w:r w:rsidR="00457002" w:rsidRPr="008F1171">
        <w:rPr>
          <w:rFonts w:eastAsia="Times New Roman"/>
          <w:lang w:eastAsia="ru-RU"/>
        </w:rPr>
        <w:t xml:space="preserve"> внутрь, дни 1</w:t>
      </w:r>
      <w:r w:rsidR="003F18B5" w:rsidRPr="008F1171">
        <w:rPr>
          <w:rFonts w:eastAsia="Times New Roman"/>
          <w:lang w:eastAsia="ru-RU"/>
        </w:rPr>
        <w:t>–</w:t>
      </w:r>
      <w:r w:rsidR="00457002" w:rsidRPr="008F1171">
        <w:rPr>
          <w:rFonts w:eastAsia="Times New Roman"/>
          <w:lang w:eastAsia="ru-RU"/>
        </w:rPr>
        <w:t>3</w:t>
      </w:r>
      <w:r w:rsidR="003F18B5" w:rsidRPr="008F1171">
        <w:rPr>
          <w:rFonts w:eastAsia="Times New Roman"/>
          <w:lang w:eastAsia="ru-RU"/>
        </w:rPr>
        <w:t>.</w:t>
      </w:r>
    </w:p>
    <w:p w:rsidR="00457002" w:rsidRPr="008F1171" w:rsidRDefault="00055701" w:rsidP="003F18B5">
      <w:pPr>
        <w:numPr>
          <w:ilvl w:val="0"/>
          <w:numId w:val="5"/>
        </w:numPr>
        <w:contextualSpacing/>
        <w:rPr>
          <w:rFonts w:eastAsia="Times New Roman"/>
          <w:b/>
          <w:lang w:eastAsia="ru-RU"/>
        </w:rPr>
      </w:pPr>
      <w:r w:rsidRPr="0008146B">
        <w:rPr>
          <w:rFonts w:eastAsia="Times New Roman"/>
          <w:lang w:eastAsia="ru-RU"/>
        </w:rPr>
        <w:t>#</w:t>
      </w:r>
      <w:r w:rsidR="00457002" w:rsidRPr="008F1171">
        <w:rPr>
          <w:rFonts w:eastAsia="Times New Roman"/>
          <w:lang w:eastAsia="ru-RU"/>
        </w:rPr>
        <w:t xml:space="preserve">Циклофосфамид** </w:t>
      </w:r>
      <w:r w:rsidR="003F18B5" w:rsidRPr="008F1171">
        <w:rPr>
          <w:rFonts w:eastAsia="Times New Roman"/>
          <w:lang w:eastAsia="ru-RU"/>
        </w:rPr>
        <w:t xml:space="preserve">– </w:t>
      </w:r>
      <w:r w:rsidR="00457002" w:rsidRPr="008F1171">
        <w:rPr>
          <w:rFonts w:eastAsia="Times New Roman"/>
          <w:lang w:eastAsia="ru-RU"/>
        </w:rPr>
        <w:t>250 мг/м</w:t>
      </w:r>
      <w:r w:rsidR="00457002" w:rsidRPr="008F1171">
        <w:rPr>
          <w:rFonts w:eastAsia="Times New Roman"/>
          <w:vertAlign w:val="superscript"/>
          <w:lang w:eastAsia="ru-RU"/>
        </w:rPr>
        <w:t>2</w:t>
      </w:r>
      <w:r w:rsidR="003F18B5" w:rsidRPr="008F1171">
        <w:rPr>
          <w:rFonts w:eastAsia="Times New Roman"/>
          <w:lang w:eastAsia="ru-RU"/>
        </w:rPr>
        <w:t xml:space="preserve"> внутрь, дни 1–</w:t>
      </w:r>
      <w:r w:rsidR="00457002" w:rsidRPr="008F1171">
        <w:rPr>
          <w:rFonts w:eastAsia="Times New Roman"/>
          <w:lang w:eastAsia="ru-RU"/>
        </w:rPr>
        <w:t>3</w:t>
      </w:r>
      <w:r w:rsidR="003F18B5" w:rsidRPr="008F1171">
        <w:rPr>
          <w:rFonts w:eastAsia="Times New Roman"/>
          <w:lang w:eastAsia="ru-RU"/>
        </w:rPr>
        <w:t>.</w:t>
      </w:r>
    </w:p>
    <w:p w:rsidR="00457002" w:rsidRPr="008F1171" w:rsidRDefault="00457002" w:rsidP="003F18B5">
      <w:pPr>
        <w:contextualSpacing/>
        <w:rPr>
          <w:rFonts w:eastAsia="Times New Roman"/>
          <w:lang w:eastAsia="ru-RU"/>
        </w:rPr>
      </w:pPr>
      <w:r w:rsidRPr="008F1171">
        <w:rPr>
          <w:rFonts w:eastAsia="Times New Roman"/>
          <w:lang w:eastAsia="ru-RU"/>
        </w:rPr>
        <w:t>Лечение возобновляется на 29</w:t>
      </w:r>
      <w:r w:rsidR="003F18B5" w:rsidRPr="008F1171">
        <w:rPr>
          <w:rFonts w:eastAsia="Times New Roman"/>
          <w:lang w:eastAsia="ru-RU"/>
        </w:rPr>
        <w:t>-й</w:t>
      </w:r>
      <w:r w:rsidRPr="008F1171">
        <w:rPr>
          <w:rFonts w:eastAsia="Times New Roman"/>
          <w:lang w:eastAsia="ru-RU"/>
        </w:rPr>
        <w:t xml:space="preserve"> день</w:t>
      </w:r>
      <w:r w:rsidR="003F18B5" w:rsidRPr="008F1171">
        <w:rPr>
          <w:rFonts w:eastAsia="Times New Roman"/>
          <w:lang w:eastAsia="ru-RU"/>
        </w:rPr>
        <w:t>.</w:t>
      </w:r>
    </w:p>
    <w:p w:rsidR="00457002" w:rsidRPr="008F1171" w:rsidRDefault="00457002" w:rsidP="003F18B5">
      <w:pPr>
        <w:contextualSpacing/>
        <w:rPr>
          <w:rFonts w:eastAsia="Times New Roman"/>
          <w:b/>
          <w:lang w:eastAsia="ru-RU"/>
        </w:rPr>
      </w:pPr>
      <w:r w:rsidRPr="008F1171">
        <w:rPr>
          <w:rFonts w:eastAsia="Times New Roman"/>
          <w:b/>
          <w:lang w:val="en-US" w:eastAsia="ru-RU"/>
        </w:rPr>
        <w:t>FCR</w:t>
      </w:r>
      <w:r w:rsidRPr="008F1171">
        <w:rPr>
          <w:rFonts w:eastAsia="Times New Roman"/>
          <w:b/>
          <w:lang w:eastAsia="ru-RU"/>
        </w:rPr>
        <w:t>-</w:t>
      </w:r>
      <w:r w:rsidRPr="008F1171">
        <w:rPr>
          <w:rFonts w:eastAsia="Times New Roman"/>
          <w:b/>
          <w:lang w:val="en-US" w:eastAsia="ru-RU"/>
        </w:rPr>
        <w:t>Lite</w:t>
      </w:r>
    </w:p>
    <w:p w:rsidR="00457002" w:rsidRPr="008F1171" w:rsidRDefault="00457002" w:rsidP="003F18B5">
      <w:pPr>
        <w:numPr>
          <w:ilvl w:val="0"/>
          <w:numId w:val="5"/>
        </w:numPr>
        <w:contextualSpacing/>
        <w:rPr>
          <w:rFonts w:eastAsia="Times New Roman"/>
          <w:b/>
          <w:lang w:eastAsia="ru-RU"/>
        </w:rPr>
      </w:pPr>
      <w:r w:rsidRPr="008F1171">
        <w:rPr>
          <w:rFonts w:eastAsia="Times New Roman"/>
          <w:lang w:eastAsia="ru-RU"/>
        </w:rPr>
        <w:t>Ритуксимаб**</w:t>
      </w:r>
      <w:r w:rsidR="003F18B5" w:rsidRPr="008F1171">
        <w:rPr>
          <w:rFonts w:eastAsia="Times New Roman"/>
          <w:lang w:eastAsia="ru-RU"/>
        </w:rPr>
        <w:t xml:space="preserve"> –</w:t>
      </w:r>
      <w:r w:rsidRPr="008F1171">
        <w:rPr>
          <w:rFonts w:eastAsia="Times New Roman"/>
          <w:lang w:eastAsia="ru-RU"/>
        </w:rPr>
        <w:t xml:space="preserve"> 1 цикл</w:t>
      </w:r>
      <w:r w:rsidR="003F18B5" w:rsidRPr="008F1171">
        <w:rPr>
          <w:rFonts w:eastAsia="Times New Roman"/>
          <w:lang w:eastAsia="ru-RU"/>
        </w:rPr>
        <w:t>:</w:t>
      </w:r>
      <w:r w:rsidRPr="008F1171">
        <w:rPr>
          <w:rFonts w:eastAsia="Times New Roman"/>
          <w:lang w:eastAsia="ru-RU"/>
        </w:rPr>
        <w:t xml:space="preserve"> 375 мг/м</w:t>
      </w:r>
      <w:r w:rsidRPr="008F1171">
        <w:rPr>
          <w:rFonts w:eastAsia="Times New Roman"/>
          <w:vertAlign w:val="superscript"/>
          <w:lang w:eastAsia="ru-RU"/>
        </w:rPr>
        <w:t>2</w:t>
      </w:r>
      <w:r w:rsidRPr="008F1171">
        <w:rPr>
          <w:rFonts w:eastAsia="Times New Roman"/>
          <w:lang w:eastAsia="ru-RU"/>
        </w:rPr>
        <w:t xml:space="preserve"> в/в кап., день 1, последующие циклы</w:t>
      </w:r>
      <w:r w:rsidR="003F18B5" w:rsidRPr="008F1171">
        <w:rPr>
          <w:rFonts w:eastAsia="Times New Roman"/>
          <w:lang w:eastAsia="ru-RU"/>
        </w:rPr>
        <w:t>:</w:t>
      </w:r>
      <w:r w:rsidRPr="008F1171">
        <w:rPr>
          <w:rFonts w:eastAsia="Times New Roman"/>
          <w:lang w:eastAsia="ru-RU"/>
        </w:rPr>
        <w:t xml:space="preserve"> 500 мг/м</w:t>
      </w:r>
      <w:r w:rsidRPr="008F1171">
        <w:rPr>
          <w:rFonts w:eastAsia="Times New Roman"/>
          <w:vertAlign w:val="superscript"/>
          <w:lang w:eastAsia="ru-RU"/>
        </w:rPr>
        <w:t>2</w:t>
      </w:r>
      <w:r w:rsidRPr="008F1171">
        <w:rPr>
          <w:rFonts w:eastAsia="Times New Roman"/>
          <w:lang w:eastAsia="ru-RU"/>
        </w:rPr>
        <w:t xml:space="preserve"> в/в кап.</w:t>
      </w:r>
      <w:r w:rsidR="00D4168D" w:rsidRPr="008F1171">
        <w:rPr>
          <w:rFonts w:eastAsia="Times New Roman"/>
          <w:lang w:eastAsia="ru-RU"/>
        </w:rPr>
        <w:t xml:space="preserve"> или </w:t>
      </w:r>
      <w:r w:rsidR="00EA3851">
        <w:rPr>
          <w:rFonts w:eastAsia="Times New Roman"/>
          <w:lang w:eastAsia="ru-RU"/>
        </w:rPr>
        <w:t>1400 мг п/к</w:t>
      </w:r>
      <w:r w:rsidRPr="008F1171">
        <w:rPr>
          <w:rFonts w:eastAsia="Times New Roman"/>
          <w:lang w:eastAsia="ru-RU"/>
        </w:rPr>
        <w:t>, дни 1, 5</w:t>
      </w:r>
      <w:r w:rsidR="003F18B5" w:rsidRPr="008F1171">
        <w:rPr>
          <w:rFonts w:eastAsia="Times New Roman"/>
          <w:lang w:eastAsia="ru-RU"/>
        </w:rPr>
        <w:t>.</w:t>
      </w:r>
    </w:p>
    <w:p w:rsidR="00457002" w:rsidRPr="008F1171" w:rsidRDefault="00055701" w:rsidP="003F18B5">
      <w:pPr>
        <w:numPr>
          <w:ilvl w:val="0"/>
          <w:numId w:val="5"/>
        </w:numPr>
        <w:contextualSpacing/>
        <w:rPr>
          <w:rFonts w:eastAsia="Times New Roman"/>
          <w:b/>
          <w:lang w:eastAsia="ru-RU"/>
        </w:rPr>
      </w:pPr>
      <w:r w:rsidRPr="0008146B">
        <w:rPr>
          <w:rFonts w:eastAsia="Times New Roman"/>
          <w:lang w:eastAsia="ru-RU"/>
        </w:rPr>
        <w:t>#</w:t>
      </w:r>
      <w:r w:rsidR="00457002" w:rsidRPr="008F1171">
        <w:rPr>
          <w:rFonts w:eastAsia="Times New Roman"/>
          <w:lang w:eastAsia="ru-RU"/>
        </w:rPr>
        <w:t xml:space="preserve">Флударабин** </w:t>
      </w:r>
      <w:r w:rsidR="003F18B5" w:rsidRPr="008F1171">
        <w:rPr>
          <w:rFonts w:eastAsia="Times New Roman"/>
          <w:lang w:eastAsia="ru-RU"/>
        </w:rPr>
        <w:t xml:space="preserve">– </w:t>
      </w:r>
      <w:r w:rsidR="00457002" w:rsidRPr="008F1171">
        <w:rPr>
          <w:rFonts w:eastAsia="Times New Roman"/>
          <w:lang w:eastAsia="ru-RU"/>
        </w:rPr>
        <w:t>20 мг/м</w:t>
      </w:r>
      <w:r w:rsidR="00457002" w:rsidRPr="008F1171">
        <w:rPr>
          <w:rFonts w:eastAsia="Times New Roman"/>
          <w:vertAlign w:val="superscript"/>
          <w:lang w:eastAsia="ru-RU"/>
        </w:rPr>
        <w:t>2</w:t>
      </w:r>
      <w:r w:rsidR="00457002" w:rsidRPr="008F1171">
        <w:rPr>
          <w:rFonts w:eastAsia="Times New Roman"/>
          <w:lang w:eastAsia="ru-RU"/>
        </w:rPr>
        <w:t xml:space="preserve"> внутрь, дни 1</w:t>
      </w:r>
      <w:r w:rsidR="003F18B5" w:rsidRPr="008F1171">
        <w:rPr>
          <w:rFonts w:eastAsia="Times New Roman"/>
          <w:lang w:eastAsia="ru-RU"/>
        </w:rPr>
        <w:t>–</w:t>
      </w:r>
      <w:r w:rsidR="00457002" w:rsidRPr="008F1171">
        <w:rPr>
          <w:rFonts w:eastAsia="Times New Roman"/>
          <w:lang w:eastAsia="ru-RU"/>
        </w:rPr>
        <w:t>3</w:t>
      </w:r>
      <w:r w:rsidR="003F18B5" w:rsidRPr="008F1171">
        <w:rPr>
          <w:rFonts w:eastAsia="Times New Roman"/>
          <w:lang w:eastAsia="ru-RU"/>
        </w:rPr>
        <w:t>.</w:t>
      </w:r>
    </w:p>
    <w:p w:rsidR="00457002" w:rsidRPr="008F1171" w:rsidRDefault="00055701" w:rsidP="003F18B5">
      <w:pPr>
        <w:numPr>
          <w:ilvl w:val="0"/>
          <w:numId w:val="5"/>
        </w:numPr>
        <w:contextualSpacing/>
        <w:rPr>
          <w:rFonts w:eastAsia="Times New Roman"/>
          <w:b/>
          <w:lang w:eastAsia="ru-RU"/>
        </w:rPr>
      </w:pPr>
      <w:r w:rsidRPr="0008146B">
        <w:rPr>
          <w:rFonts w:eastAsia="Times New Roman"/>
          <w:lang w:eastAsia="ru-RU"/>
        </w:rPr>
        <w:t>#</w:t>
      </w:r>
      <w:r w:rsidR="00457002" w:rsidRPr="008F1171">
        <w:rPr>
          <w:rFonts w:eastAsia="Times New Roman"/>
          <w:lang w:eastAsia="ru-RU"/>
        </w:rPr>
        <w:t xml:space="preserve">Циклофосфамид** </w:t>
      </w:r>
      <w:r w:rsidR="003F18B5" w:rsidRPr="008F1171">
        <w:rPr>
          <w:rFonts w:eastAsia="Times New Roman"/>
          <w:lang w:eastAsia="ru-RU"/>
        </w:rPr>
        <w:t xml:space="preserve">– </w:t>
      </w:r>
      <w:r w:rsidR="00457002" w:rsidRPr="008F1171">
        <w:rPr>
          <w:rFonts w:eastAsia="Times New Roman"/>
          <w:lang w:eastAsia="ru-RU"/>
        </w:rPr>
        <w:t>150 мг/м</w:t>
      </w:r>
      <w:r w:rsidR="00457002" w:rsidRPr="008F1171">
        <w:rPr>
          <w:rFonts w:eastAsia="Times New Roman"/>
          <w:vertAlign w:val="superscript"/>
          <w:lang w:eastAsia="ru-RU"/>
        </w:rPr>
        <w:t>2</w:t>
      </w:r>
      <w:r w:rsidR="00457002" w:rsidRPr="008F1171">
        <w:rPr>
          <w:rFonts w:eastAsia="Times New Roman"/>
          <w:lang w:eastAsia="ru-RU"/>
        </w:rPr>
        <w:t xml:space="preserve"> внутрь, дни 1</w:t>
      </w:r>
      <w:r w:rsidR="003F18B5" w:rsidRPr="008F1171">
        <w:rPr>
          <w:rFonts w:eastAsia="Times New Roman"/>
          <w:lang w:eastAsia="ru-RU"/>
        </w:rPr>
        <w:t>–</w:t>
      </w:r>
      <w:r w:rsidR="00457002" w:rsidRPr="008F1171">
        <w:rPr>
          <w:rFonts w:eastAsia="Times New Roman"/>
          <w:lang w:eastAsia="ru-RU"/>
        </w:rPr>
        <w:t>3</w:t>
      </w:r>
      <w:r w:rsidR="003F18B5" w:rsidRPr="008F1171">
        <w:rPr>
          <w:rFonts w:eastAsia="Times New Roman"/>
          <w:lang w:eastAsia="ru-RU"/>
        </w:rPr>
        <w:t>.</w:t>
      </w:r>
    </w:p>
    <w:p w:rsidR="00457002" w:rsidRPr="008F1171" w:rsidRDefault="00457002" w:rsidP="003F18B5">
      <w:pPr>
        <w:contextualSpacing/>
        <w:rPr>
          <w:rFonts w:eastAsia="Times New Roman"/>
          <w:lang w:eastAsia="ru-RU"/>
        </w:rPr>
      </w:pPr>
      <w:r w:rsidRPr="008F1171">
        <w:rPr>
          <w:rFonts w:eastAsia="Times New Roman"/>
          <w:lang w:eastAsia="ru-RU"/>
        </w:rPr>
        <w:t xml:space="preserve">Лечение возобновляется на </w:t>
      </w:r>
      <w:r w:rsidR="003F18B5" w:rsidRPr="008F1171">
        <w:rPr>
          <w:rFonts w:eastAsia="Times New Roman"/>
          <w:lang w:eastAsia="ru-RU"/>
        </w:rPr>
        <w:t>29-й день.</w:t>
      </w:r>
    </w:p>
    <w:p w:rsidR="00457002" w:rsidRPr="008F1171" w:rsidRDefault="00457002" w:rsidP="003F18B5">
      <w:pPr>
        <w:contextualSpacing/>
        <w:rPr>
          <w:rFonts w:eastAsia="Times New Roman"/>
          <w:b/>
          <w:lang w:eastAsia="ru-RU"/>
        </w:rPr>
      </w:pPr>
      <w:r w:rsidRPr="008F1171">
        <w:rPr>
          <w:rFonts w:eastAsia="Times New Roman"/>
          <w:b/>
          <w:lang w:val="en-US" w:eastAsia="ru-RU"/>
        </w:rPr>
        <w:t>RB</w:t>
      </w:r>
    </w:p>
    <w:p w:rsidR="00457002" w:rsidRPr="008F1171" w:rsidRDefault="00457002" w:rsidP="003F18B5">
      <w:pPr>
        <w:numPr>
          <w:ilvl w:val="0"/>
          <w:numId w:val="4"/>
        </w:numPr>
        <w:contextualSpacing/>
        <w:rPr>
          <w:rFonts w:eastAsia="Times New Roman"/>
          <w:lang w:eastAsia="ru-RU"/>
        </w:rPr>
      </w:pPr>
      <w:r w:rsidRPr="008F1171">
        <w:rPr>
          <w:rFonts w:eastAsia="Times New Roman"/>
          <w:lang w:eastAsia="ru-RU"/>
        </w:rPr>
        <w:t xml:space="preserve">Ритуксимаб** </w:t>
      </w:r>
      <w:r w:rsidR="003F18B5" w:rsidRPr="008F1171">
        <w:rPr>
          <w:rFonts w:eastAsia="Times New Roman"/>
          <w:lang w:eastAsia="ru-RU"/>
        </w:rPr>
        <w:t xml:space="preserve">– </w:t>
      </w:r>
      <w:r w:rsidRPr="008F1171">
        <w:rPr>
          <w:rFonts w:eastAsia="Times New Roman"/>
          <w:lang w:eastAsia="ru-RU"/>
        </w:rPr>
        <w:t>1 цикл</w:t>
      </w:r>
      <w:r w:rsidR="003F18B5" w:rsidRPr="008F1171">
        <w:rPr>
          <w:rFonts w:eastAsia="Times New Roman"/>
          <w:lang w:eastAsia="ru-RU"/>
        </w:rPr>
        <w:t>:</w:t>
      </w:r>
      <w:r w:rsidRPr="008F1171">
        <w:rPr>
          <w:rFonts w:eastAsia="Times New Roman"/>
          <w:lang w:eastAsia="ru-RU"/>
        </w:rPr>
        <w:t xml:space="preserve"> 375 мг/м</w:t>
      </w:r>
      <w:r w:rsidRPr="008F1171">
        <w:rPr>
          <w:rFonts w:eastAsia="Times New Roman"/>
          <w:vertAlign w:val="superscript"/>
          <w:lang w:eastAsia="ru-RU"/>
        </w:rPr>
        <w:t>2</w:t>
      </w:r>
      <w:r w:rsidRPr="008F1171">
        <w:rPr>
          <w:rFonts w:eastAsia="Times New Roman"/>
          <w:lang w:eastAsia="ru-RU"/>
        </w:rPr>
        <w:t xml:space="preserve"> в/в кап., день 1, последующие циклы</w:t>
      </w:r>
      <w:r w:rsidR="003F18B5" w:rsidRPr="008F1171">
        <w:rPr>
          <w:rFonts w:eastAsia="Times New Roman"/>
          <w:lang w:eastAsia="ru-RU"/>
        </w:rPr>
        <w:t>:</w:t>
      </w:r>
      <w:r w:rsidRPr="008F1171">
        <w:rPr>
          <w:rFonts w:eastAsia="Times New Roman"/>
          <w:lang w:eastAsia="ru-RU"/>
        </w:rPr>
        <w:t xml:space="preserve"> 500 мг/м</w:t>
      </w:r>
      <w:r w:rsidRPr="008F1171">
        <w:rPr>
          <w:rFonts w:eastAsia="Times New Roman"/>
          <w:vertAlign w:val="superscript"/>
          <w:lang w:eastAsia="ru-RU"/>
        </w:rPr>
        <w:t>2</w:t>
      </w:r>
      <w:r w:rsidRPr="008F1171">
        <w:rPr>
          <w:rFonts w:eastAsia="Times New Roman"/>
          <w:lang w:eastAsia="ru-RU"/>
        </w:rPr>
        <w:t xml:space="preserve"> в/в кап.</w:t>
      </w:r>
      <w:r w:rsidR="00D4168D" w:rsidRPr="008F1171">
        <w:rPr>
          <w:rFonts w:eastAsia="Times New Roman"/>
          <w:lang w:eastAsia="ru-RU"/>
        </w:rPr>
        <w:t xml:space="preserve"> или </w:t>
      </w:r>
      <w:r w:rsidR="00EA3851">
        <w:rPr>
          <w:rFonts w:eastAsia="Times New Roman"/>
          <w:lang w:eastAsia="ru-RU"/>
        </w:rPr>
        <w:t>1400 мг п/к</w:t>
      </w:r>
      <w:r w:rsidRPr="008F1171">
        <w:rPr>
          <w:rFonts w:eastAsia="Times New Roman"/>
          <w:lang w:eastAsia="ru-RU"/>
        </w:rPr>
        <w:t>, день 1</w:t>
      </w:r>
      <w:r w:rsidR="003F18B5" w:rsidRPr="008F1171">
        <w:rPr>
          <w:rFonts w:eastAsia="Times New Roman"/>
          <w:lang w:eastAsia="ru-RU"/>
        </w:rPr>
        <w:t>.</w:t>
      </w:r>
    </w:p>
    <w:p w:rsidR="00457002" w:rsidRPr="008F1171" w:rsidRDefault="000B3F2E" w:rsidP="003F18B5">
      <w:pPr>
        <w:numPr>
          <w:ilvl w:val="0"/>
          <w:numId w:val="4"/>
        </w:numPr>
        <w:contextualSpacing/>
        <w:rPr>
          <w:rFonts w:eastAsia="Times New Roman"/>
          <w:lang w:eastAsia="ru-RU"/>
        </w:rPr>
      </w:pPr>
      <w:r w:rsidRPr="008F1171">
        <w:rPr>
          <w:rFonts w:eastAsia="Times New Roman"/>
          <w:lang w:eastAsia="ru-RU"/>
        </w:rPr>
        <w:t>#</w:t>
      </w:r>
      <w:r w:rsidR="00457002" w:rsidRPr="008F1171">
        <w:rPr>
          <w:rFonts w:eastAsia="Times New Roman"/>
          <w:lang w:eastAsia="ru-RU"/>
        </w:rPr>
        <w:t>Бендамустин</w:t>
      </w:r>
      <w:r w:rsidR="00B90AB1" w:rsidRPr="008F1171">
        <w:rPr>
          <w:rFonts w:eastAsia="Times New Roman"/>
          <w:lang w:eastAsia="ru-RU"/>
        </w:rPr>
        <w:t>**</w:t>
      </w:r>
      <w:r w:rsidR="00457002" w:rsidRPr="008F1171">
        <w:rPr>
          <w:rFonts w:eastAsia="Times New Roman"/>
          <w:lang w:eastAsia="ru-RU"/>
        </w:rPr>
        <w:t xml:space="preserve"> </w:t>
      </w:r>
      <w:r w:rsidR="003F18B5" w:rsidRPr="008F1171">
        <w:rPr>
          <w:rFonts w:eastAsia="Times New Roman"/>
          <w:lang w:eastAsia="ru-RU"/>
        </w:rPr>
        <w:t xml:space="preserve">– </w:t>
      </w:r>
      <w:r w:rsidR="00457002" w:rsidRPr="008F1171">
        <w:rPr>
          <w:rFonts w:eastAsia="Times New Roman"/>
          <w:lang w:eastAsia="ru-RU"/>
        </w:rPr>
        <w:t>90 мг/м</w:t>
      </w:r>
      <w:r w:rsidR="00457002" w:rsidRPr="008F1171">
        <w:rPr>
          <w:rFonts w:eastAsia="Times New Roman"/>
          <w:vertAlign w:val="superscript"/>
          <w:lang w:eastAsia="ru-RU"/>
        </w:rPr>
        <w:t>2</w:t>
      </w:r>
      <w:r w:rsidR="00457002" w:rsidRPr="008F1171">
        <w:rPr>
          <w:rFonts w:eastAsia="Times New Roman"/>
          <w:lang w:eastAsia="ru-RU"/>
        </w:rPr>
        <w:t xml:space="preserve"> в/в кап., дни 1, 2</w:t>
      </w:r>
      <w:r w:rsidR="003F18B5" w:rsidRPr="008F1171">
        <w:rPr>
          <w:rFonts w:eastAsia="Times New Roman"/>
          <w:lang w:eastAsia="ru-RU"/>
        </w:rPr>
        <w:t>.</w:t>
      </w:r>
    </w:p>
    <w:p w:rsidR="00457002" w:rsidRPr="00C26D56" w:rsidRDefault="00457002" w:rsidP="003F18B5">
      <w:pPr>
        <w:contextualSpacing/>
        <w:rPr>
          <w:rFonts w:eastAsia="Times New Roman"/>
          <w:lang w:eastAsia="ru-RU"/>
        </w:rPr>
      </w:pPr>
      <w:r w:rsidRPr="009600FA">
        <w:rPr>
          <w:rFonts w:eastAsia="Times New Roman"/>
          <w:lang w:eastAsia="ru-RU"/>
        </w:rPr>
        <w:t>Ле</w:t>
      </w:r>
      <w:r>
        <w:rPr>
          <w:rFonts w:eastAsia="Times New Roman"/>
          <w:lang w:eastAsia="ru-RU"/>
        </w:rPr>
        <w:t xml:space="preserve">чение возобновляется на </w:t>
      </w:r>
      <w:r w:rsidR="003F18B5">
        <w:rPr>
          <w:rFonts w:eastAsia="Times New Roman"/>
          <w:lang w:eastAsia="ru-RU"/>
        </w:rPr>
        <w:t>29-й день.</w:t>
      </w:r>
    </w:p>
    <w:p w:rsidR="00457002" w:rsidRPr="009600FA" w:rsidRDefault="00457002" w:rsidP="003F18B5">
      <w:pPr>
        <w:contextualSpacing/>
        <w:rPr>
          <w:rFonts w:eastAsia="Times New Roman"/>
          <w:b/>
          <w:lang w:eastAsia="ru-RU"/>
        </w:rPr>
      </w:pPr>
      <w:r w:rsidRPr="009600FA">
        <w:rPr>
          <w:rFonts w:eastAsia="Times New Roman"/>
          <w:b/>
          <w:lang w:val="en-US" w:eastAsia="ru-RU"/>
        </w:rPr>
        <w:lastRenderedPageBreak/>
        <w:t>Chl</w:t>
      </w:r>
      <w:r w:rsidRPr="009600FA">
        <w:rPr>
          <w:rFonts w:eastAsia="Times New Roman"/>
          <w:b/>
          <w:lang w:eastAsia="ru-RU"/>
        </w:rPr>
        <w:t>-</w:t>
      </w:r>
      <w:r w:rsidRPr="009600FA">
        <w:rPr>
          <w:rFonts w:eastAsia="Times New Roman"/>
          <w:b/>
          <w:lang w:val="en-US" w:eastAsia="ru-RU"/>
        </w:rPr>
        <w:t>R</w:t>
      </w:r>
    </w:p>
    <w:p w:rsidR="00457002" w:rsidRPr="009600FA" w:rsidRDefault="00457002" w:rsidP="003F18B5">
      <w:pPr>
        <w:numPr>
          <w:ilvl w:val="0"/>
          <w:numId w:val="6"/>
        </w:numPr>
        <w:contextualSpacing/>
        <w:rPr>
          <w:rFonts w:eastAsia="Times New Roman"/>
          <w:lang w:eastAsia="ru-RU"/>
        </w:rPr>
      </w:pPr>
      <w:r w:rsidRPr="009600FA">
        <w:rPr>
          <w:rFonts w:eastAsia="Times New Roman"/>
          <w:lang w:eastAsia="ru-RU"/>
        </w:rPr>
        <w:t>Ритуксимаб</w:t>
      </w:r>
      <w:r>
        <w:rPr>
          <w:rFonts w:eastAsia="Times New Roman"/>
          <w:lang w:eastAsia="ru-RU"/>
        </w:rPr>
        <w:t>**</w:t>
      </w:r>
      <w:r w:rsidRPr="009600FA">
        <w:rPr>
          <w:rFonts w:eastAsia="Times New Roman"/>
          <w:lang w:eastAsia="ru-RU"/>
        </w:rPr>
        <w:t xml:space="preserve"> </w:t>
      </w:r>
      <w:r w:rsidR="003F18B5">
        <w:rPr>
          <w:rFonts w:eastAsia="Times New Roman"/>
          <w:lang w:eastAsia="ru-RU"/>
        </w:rPr>
        <w:t xml:space="preserve">– </w:t>
      </w:r>
      <w:r w:rsidRPr="009600FA">
        <w:rPr>
          <w:rFonts w:eastAsia="Times New Roman"/>
          <w:lang w:eastAsia="ru-RU"/>
        </w:rPr>
        <w:t>1 цикл</w:t>
      </w:r>
      <w:r w:rsidR="003F18B5">
        <w:rPr>
          <w:rFonts w:eastAsia="Times New Roman"/>
          <w:lang w:eastAsia="ru-RU"/>
        </w:rPr>
        <w:t>:</w:t>
      </w:r>
      <w:r w:rsidRPr="009600FA">
        <w:rPr>
          <w:rFonts w:eastAsia="Times New Roman"/>
          <w:lang w:eastAsia="ru-RU"/>
        </w:rPr>
        <w:t xml:space="preserve"> 375 мг/м</w:t>
      </w:r>
      <w:r w:rsidRPr="009600FA">
        <w:rPr>
          <w:rFonts w:eastAsia="Times New Roman"/>
          <w:vertAlign w:val="superscript"/>
          <w:lang w:eastAsia="ru-RU"/>
        </w:rPr>
        <w:t>2</w:t>
      </w:r>
      <w:r w:rsidRPr="009600FA">
        <w:rPr>
          <w:rFonts w:eastAsia="Times New Roman"/>
          <w:lang w:eastAsia="ru-RU"/>
        </w:rPr>
        <w:t xml:space="preserve"> в/в кап., день 1, последующие циклы</w:t>
      </w:r>
      <w:r w:rsidR="003F18B5">
        <w:rPr>
          <w:rFonts w:eastAsia="Times New Roman"/>
          <w:lang w:eastAsia="ru-RU"/>
        </w:rPr>
        <w:t>:</w:t>
      </w:r>
      <w:r w:rsidRPr="009600FA">
        <w:rPr>
          <w:rFonts w:eastAsia="Times New Roman"/>
          <w:lang w:eastAsia="ru-RU"/>
        </w:rPr>
        <w:t xml:space="preserve"> 500 мг/м</w:t>
      </w:r>
      <w:r w:rsidRPr="009600FA">
        <w:rPr>
          <w:rFonts w:eastAsia="Times New Roman"/>
          <w:vertAlign w:val="superscript"/>
          <w:lang w:eastAsia="ru-RU"/>
        </w:rPr>
        <w:t>2</w:t>
      </w:r>
      <w:r w:rsidRPr="009600FA">
        <w:rPr>
          <w:rFonts w:eastAsia="Times New Roman"/>
          <w:lang w:eastAsia="ru-RU"/>
        </w:rPr>
        <w:t xml:space="preserve"> в/в кап.</w:t>
      </w:r>
      <w:r w:rsidR="00D4168D">
        <w:rPr>
          <w:rFonts w:eastAsia="Times New Roman"/>
          <w:lang w:eastAsia="ru-RU"/>
        </w:rPr>
        <w:t xml:space="preserve"> или 1</w:t>
      </w:r>
      <w:r w:rsidR="00EA3851">
        <w:rPr>
          <w:rFonts w:eastAsia="Times New Roman"/>
          <w:lang w:eastAsia="ru-RU"/>
        </w:rPr>
        <w:t>4</w:t>
      </w:r>
      <w:r w:rsidR="00D4168D">
        <w:rPr>
          <w:rFonts w:eastAsia="Times New Roman"/>
          <w:lang w:eastAsia="ru-RU"/>
        </w:rPr>
        <w:t>00 мг п/к</w:t>
      </w:r>
      <w:r w:rsidRPr="009600FA">
        <w:rPr>
          <w:rFonts w:eastAsia="Times New Roman"/>
          <w:lang w:eastAsia="ru-RU"/>
        </w:rPr>
        <w:t>, день 1</w:t>
      </w:r>
      <w:r w:rsidR="003F18B5">
        <w:rPr>
          <w:rFonts w:eastAsia="Times New Roman"/>
          <w:lang w:eastAsia="ru-RU"/>
        </w:rPr>
        <w:t>.</w:t>
      </w:r>
    </w:p>
    <w:p w:rsidR="00457002" w:rsidRPr="00055701" w:rsidRDefault="00457002" w:rsidP="003F18B5">
      <w:pPr>
        <w:numPr>
          <w:ilvl w:val="0"/>
          <w:numId w:val="6"/>
        </w:numPr>
        <w:contextualSpacing/>
        <w:rPr>
          <w:rFonts w:eastAsia="Times New Roman"/>
          <w:lang w:eastAsia="ru-RU"/>
        </w:rPr>
      </w:pPr>
      <w:r w:rsidRPr="00055701">
        <w:rPr>
          <w:rFonts w:eastAsia="Times New Roman"/>
          <w:lang w:eastAsia="ru-RU"/>
        </w:rPr>
        <w:t xml:space="preserve">Хлорамбуцил** </w:t>
      </w:r>
      <w:r w:rsidR="003F18B5" w:rsidRPr="00055701">
        <w:rPr>
          <w:rFonts w:eastAsia="Times New Roman"/>
          <w:lang w:eastAsia="ru-RU"/>
        </w:rPr>
        <w:t xml:space="preserve">– </w:t>
      </w:r>
      <w:r w:rsidRPr="00055701">
        <w:rPr>
          <w:rFonts w:eastAsia="Times New Roman"/>
          <w:lang w:eastAsia="ru-RU"/>
        </w:rPr>
        <w:t>10 мг/м</w:t>
      </w:r>
      <w:r w:rsidRPr="00055701">
        <w:rPr>
          <w:rFonts w:eastAsia="Times New Roman"/>
          <w:vertAlign w:val="superscript"/>
          <w:lang w:eastAsia="ru-RU"/>
        </w:rPr>
        <w:t>2</w:t>
      </w:r>
      <w:r w:rsidR="003F18B5" w:rsidRPr="00055701">
        <w:rPr>
          <w:rFonts w:eastAsia="Times New Roman"/>
          <w:lang w:eastAsia="ru-RU"/>
        </w:rPr>
        <w:t xml:space="preserve"> внутрь, дни 1–</w:t>
      </w:r>
      <w:r w:rsidRPr="00055701">
        <w:rPr>
          <w:rFonts w:eastAsia="Times New Roman"/>
          <w:lang w:eastAsia="ru-RU"/>
        </w:rPr>
        <w:t>7</w:t>
      </w:r>
      <w:r w:rsidR="003F18B5" w:rsidRPr="00055701">
        <w:rPr>
          <w:rFonts w:eastAsia="Times New Roman"/>
          <w:lang w:eastAsia="ru-RU"/>
        </w:rPr>
        <w:t>.</w:t>
      </w:r>
    </w:p>
    <w:p w:rsidR="00457002" w:rsidRPr="009600FA" w:rsidRDefault="00457002" w:rsidP="003F18B5">
      <w:pPr>
        <w:contextualSpacing/>
        <w:rPr>
          <w:rFonts w:eastAsia="Times New Roman"/>
          <w:lang w:eastAsia="ru-RU"/>
        </w:rPr>
      </w:pPr>
      <w:r w:rsidRPr="009600FA">
        <w:rPr>
          <w:rFonts w:eastAsia="Times New Roman"/>
          <w:lang w:eastAsia="ru-RU"/>
        </w:rPr>
        <w:t>Ле</w:t>
      </w:r>
      <w:r>
        <w:rPr>
          <w:rFonts w:eastAsia="Times New Roman"/>
          <w:lang w:eastAsia="ru-RU"/>
        </w:rPr>
        <w:t xml:space="preserve">чение возобновляется на </w:t>
      </w:r>
      <w:r w:rsidR="003F18B5">
        <w:rPr>
          <w:rFonts w:eastAsia="Times New Roman"/>
          <w:lang w:eastAsia="ru-RU"/>
        </w:rPr>
        <w:t>29-й день.</w:t>
      </w:r>
    </w:p>
    <w:p w:rsidR="00457002" w:rsidRPr="009600FA" w:rsidRDefault="00457002" w:rsidP="003F18B5">
      <w:pPr>
        <w:contextualSpacing/>
        <w:rPr>
          <w:rFonts w:eastAsia="Times New Roman"/>
          <w:b/>
          <w:lang w:eastAsia="ru-RU"/>
        </w:rPr>
      </w:pPr>
      <w:r w:rsidRPr="009600FA">
        <w:rPr>
          <w:rFonts w:eastAsia="Times New Roman"/>
          <w:b/>
          <w:lang w:val="en-US" w:eastAsia="ru-RU"/>
        </w:rPr>
        <w:t>Chl</w:t>
      </w:r>
      <w:r w:rsidRPr="009600FA">
        <w:rPr>
          <w:rFonts w:eastAsia="Times New Roman"/>
          <w:b/>
          <w:lang w:eastAsia="ru-RU"/>
        </w:rPr>
        <w:t>-</w:t>
      </w:r>
      <w:r w:rsidRPr="009600FA">
        <w:rPr>
          <w:rFonts w:eastAsia="Times New Roman"/>
          <w:b/>
          <w:lang w:val="en-US" w:eastAsia="ru-RU"/>
        </w:rPr>
        <w:t>G</w:t>
      </w:r>
    </w:p>
    <w:p w:rsidR="00457002" w:rsidRPr="009600FA" w:rsidRDefault="00457002" w:rsidP="003F18B5">
      <w:pPr>
        <w:pStyle w:val="a"/>
        <w:numPr>
          <w:ilvl w:val="0"/>
          <w:numId w:val="9"/>
        </w:numPr>
        <w:spacing w:before="0"/>
        <w:rPr>
          <w:b/>
          <w:lang w:eastAsia="ru-RU"/>
        </w:rPr>
      </w:pPr>
      <w:r w:rsidRPr="009600FA">
        <w:rPr>
          <w:lang w:eastAsia="ru-RU"/>
        </w:rPr>
        <w:t>Обинутузумаб</w:t>
      </w:r>
      <w:r>
        <w:rPr>
          <w:lang w:eastAsia="ru-RU"/>
        </w:rPr>
        <w:t>**</w:t>
      </w:r>
      <w:r w:rsidR="003F18B5">
        <w:rPr>
          <w:lang w:eastAsia="ru-RU"/>
        </w:rPr>
        <w:t xml:space="preserve"> – 1000 мг в/в, день</w:t>
      </w:r>
      <w:r w:rsidRPr="009600FA">
        <w:rPr>
          <w:lang w:eastAsia="ru-RU"/>
        </w:rPr>
        <w:t xml:space="preserve"> 1</w:t>
      </w:r>
      <w:r w:rsidR="003F18B5">
        <w:rPr>
          <w:lang w:eastAsia="ru-RU"/>
        </w:rPr>
        <w:t xml:space="preserve"> </w:t>
      </w:r>
      <w:r w:rsidRPr="009600FA">
        <w:rPr>
          <w:lang w:eastAsia="ru-RU"/>
        </w:rPr>
        <w:t>(100 мг в течение 4 часов)</w:t>
      </w:r>
      <w:r w:rsidR="003F18B5">
        <w:rPr>
          <w:lang w:eastAsia="ru-RU"/>
        </w:rPr>
        <w:t xml:space="preserve">, </w:t>
      </w:r>
      <w:r w:rsidRPr="009600FA">
        <w:rPr>
          <w:lang w:eastAsia="ru-RU"/>
        </w:rPr>
        <w:t>2</w:t>
      </w:r>
      <w:r w:rsidR="003F18B5">
        <w:rPr>
          <w:lang w:eastAsia="ru-RU"/>
        </w:rPr>
        <w:t xml:space="preserve"> </w:t>
      </w:r>
      <w:r w:rsidRPr="009600FA">
        <w:rPr>
          <w:lang w:eastAsia="ru-RU"/>
        </w:rPr>
        <w:t>(900 мг), 8, 15 (цикл</w:t>
      </w:r>
      <w:r w:rsidR="003F18B5">
        <w:rPr>
          <w:lang w:eastAsia="ru-RU"/>
        </w:rPr>
        <w:t> </w:t>
      </w:r>
      <w:r w:rsidRPr="009600FA">
        <w:rPr>
          <w:lang w:eastAsia="ru-RU"/>
        </w:rPr>
        <w:t>1), день 1 (циклы 2</w:t>
      </w:r>
      <w:r w:rsidR="003F18B5">
        <w:rPr>
          <w:lang w:eastAsia="ru-RU"/>
        </w:rPr>
        <w:t>–</w:t>
      </w:r>
      <w:r w:rsidRPr="009600FA">
        <w:rPr>
          <w:lang w:eastAsia="ru-RU"/>
        </w:rPr>
        <w:t>6)</w:t>
      </w:r>
      <w:r w:rsidR="003F18B5">
        <w:rPr>
          <w:lang w:eastAsia="ru-RU"/>
        </w:rPr>
        <w:t>.</w:t>
      </w:r>
    </w:p>
    <w:p w:rsidR="00457002" w:rsidRPr="009600FA" w:rsidRDefault="00457002" w:rsidP="003F18B5">
      <w:pPr>
        <w:pStyle w:val="a"/>
        <w:numPr>
          <w:ilvl w:val="0"/>
          <w:numId w:val="9"/>
        </w:numPr>
        <w:spacing w:before="0"/>
        <w:rPr>
          <w:b/>
          <w:lang w:eastAsia="ru-RU"/>
        </w:rPr>
      </w:pPr>
      <w:r w:rsidRPr="009600FA">
        <w:rPr>
          <w:lang w:eastAsia="ru-RU"/>
        </w:rPr>
        <w:t>Хлорамбуцил</w:t>
      </w:r>
      <w:r>
        <w:rPr>
          <w:lang w:eastAsia="ru-RU"/>
        </w:rPr>
        <w:t>**</w:t>
      </w:r>
      <w:r w:rsidRPr="009600FA">
        <w:rPr>
          <w:lang w:eastAsia="ru-RU"/>
        </w:rPr>
        <w:t xml:space="preserve"> </w:t>
      </w:r>
      <w:r w:rsidR="003F18B5">
        <w:rPr>
          <w:lang w:eastAsia="ru-RU"/>
        </w:rPr>
        <w:t xml:space="preserve">– </w:t>
      </w:r>
      <w:r w:rsidRPr="009600FA">
        <w:rPr>
          <w:lang w:eastAsia="ru-RU"/>
        </w:rPr>
        <w:t>0,5 мг/кг внутрь, дни 1, 15</w:t>
      </w:r>
      <w:r w:rsidR="003F18B5">
        <w:rPr>
          <w:lang w:eastAsia="ru-RU"/>
        </w:rPr>
        <w:t>.</w:t>
      </w:r>
    </w:p>
    <w:p w:rsidR="00457002" w:rsidRPr="009600FA" w:rsidRDefault="00457002" w:rsidP="003F18B5">
      <w:pPr>
        <w:contextualSpacing/>
        <w:rPr>
          <w:rFonts w:eastAsia="Times New Roman"/>
          <w:lang w:eastAsia="ru-RU"/>
        </w:rPr>
      </w:pPr>
      <w:r w:rsidRPr="009600FA">
        <w:rPr>
          <w:rFonts w:eastAsia="Times New Roman"/>
          <w:lang w:eastAsia="ru-RU"/>
        </w:rPr>
        <w:t xml:space="preserve">Лечение возобновляется на </w:t>
      </w:r>
      <w:r w:rsidR="003F18B5">
        <w:rPr>
          <w:rFonts w:eastAsia="Times New Roman"/>
          <w:lang w:eastAsia="ru-RU"/>
        </w:rPr>
        <w:t>29-й день.</w:t>
      </w:r>
    </w:p>
    <w:p w:rsidR="00457002" w:rsidRPr="009600FA" w:rsidRDefault="00457002" w:rsidP="003F18B5">
      <w:pPr>
        <w:contextualSpacing/>
        <w:rPr>
          <w:rFonts w:eastAsia="Times New Roman"/>
          <w:b/>
          <w:lang w:eastAsia="ru-RU"/>
        </w:rPr>
      </w:pPr>
      <w:r w:rsidRPr="009600FA">
        <w:rPr>
          <w:rFonts w:eastAsia="Times New Roman"/>
          <w:b/>
          <w:lang w:val="en-US" w:eastAsia="ru-RU"/>
        </w:rPr>
        <w:t>R</w:t>
      </w:r>
      <w:r w:rsidRPr="009600FA">
        <w:rPr>
          <w:rFonts w:eastAsia="Times New Roman"/>
          <w:b/>
          <w:lang w:eastAsia="ru-RU"/>
        </w:rPr>
        <w:t>-</w:t>
      </w:r>
      <w:r w:rsidRPr="009600FA">
        <w:rPr>
          <w:rFonts w:eastAsia="Times New Roman"/>
          <w:b/>
          <w:lang w:val="en-US" w:eastAsia="ru-RU"/>
        </w:rPr>
        <w:t>HDMP</w:t>
      </w:r>
    </w:p>
    <w:p w:rsidR="00457002" w:rsidRPr="00055701" w:rsidRDefault="00055701" w:rsidP="003F18B5">
      <w:pPr>
        <w:numPr>
          <w:ilvl w:val="0"/>
          <w:numId w:val="8"/>
        </w:numPr>
        <w:contextualSpacing/>
        <w:rPr>
          <w:rFonts w:eastAsia="Times New Roman"/>
          <w:b/>
          <w:lang w:eastAsia="ru-RU"/>
        </w:rPr>
      </w:pPr>
      <w:r w:rsidRPr="0008146B">
        <w:rPr>
          <w:rFonts w:eastAsia="Times New Roman"/>
          <w:lang w:eastAsia="ru-RU"/>
        </w:rPr>
        <w:t>#</w:t>
      </w:r>
      <w:r w:rsidR="00457002" w:rsidRPr="0008146B">
        <w:rPr>
          <w:rFonts w:eastAsia="Times New Roman"/>
          <w:lang w:eastAsia="ru-RU"/>
        </w:rPr>
        <w:t xml:space="preserve">Ритуксимаб** </w:t>
      </w:r>
      <w:r w:rsidR="003F18B5" w:rsidRPr="00055701">
        <w:rPr>
          <w:rFonts w:eastAsia="Times New Roman"/>
          <w:lang w:eastAsia="ru-RU"/>
        </w:rPr>
        <w:t xml:space="preserve">– </w:t>
      </w:r>
      <w:r w:rsidR="00457002" w:rsidRPr="00055701">
        <w:rPr>
          <w:rFonts w:eastAsia="Times New Roman"/>
          <w:lang w:eastAsia="ru-RU"/>
        </w:rPr>
        <w:t>375 мг/м</w:t>
      </w:r>
      <w:r w:rsidR="00457002" w:rsidRPr="00055701">
        <w:rPr>
          <w:rFonts w:eastAsia="Times New Roman"/>
          <w:vertAlign w:val="superscript"/>
          <w:lang w:eastAsia="ru-RU"/>
        </w:rPr>
        <w:t>2</w:t>
      </w:r>
      <w:r w:rsidR="00457002" w:rsidRPr="00055701">
        <w:rPr>
          <w:rFonts w:eastAsia="Times New Roman"/>
          <w:lang w:eastAsia="ru-RU"/>
        </w:rPr>
        <w:t xml:space="preserve"> в/в кап., дни 1, 8, 15, 22</w:t>
      </w:r>
      <w:r w:rsidR="003F18B5" w:rsidRPr="00055701">
        <w:rPr>
          <w:rFonts w:eastAsia="Times New Roman"/>
          <w:lang w:eastAsia="ru-RU"/>
        </w:rPr>
        <w:t>.</w:t>
      </w:r>
    </w:p>
    <w:p w:rsidR="00457002" w:rsidRPr="009600FA" w:rsidRDefault="00457002" w:rsidP="003F18B5">
      <w:pPr>
        <w:numPr>
          <w:ilvl w:val="0"/>
          <w:numId w:val="8"/>
        </w:numPr>
        <w:contextualSpacing/>
        <w:rPr>
          <w:rFonts w:eastAsia="Times New Roman"/>
          <w:b/>
          <w:lang w:eastAsia="ru-RU"/>
        </w:rPr>
      </w:pPr>
      <w:r w:rsidRPr="009600FA">
        <w:rPr>
          <w:rFonts w:eastAsia="Times New Roman"/>
          <w:lang w:eastAsia="ru-RU"/>
        </w:rPr>
        <w:t>Метилпреднизолон</w:t>
      </w:r>
      <w:r>
        <w:rPr>
          <w:rFonts w:eastAsia="Times New Roman"/>
          <w:lang w:eastAsia="ru-RU"/>
        </w:rPr>
        <w:t>**</w:t>
      </w:r>
      <w:r w:rsidRPr="009600FA">
        <w:rPr>
          <w:rFonts w:eastAsia="Times New Roman"/>
          <w:lang w:eastAsia="ru-RU"/>
        </w:rPr>
        <w:t xml:space="preserve"> </w:t>
      </w:r>
      <w:r w:rsidR="003F18B5">
        <w:rPr>
          <w:rFonts w:eastAsia="Times New Roman"/>
          <w:lang w:eastAsia="ru-RU"/>
        </w:rPr>
        <w:t xml:space="preserve">– </w:t>
      </w:r>
      <w:r w:rsidRPr="009600FA">
        <w:rPr>
          <w:rFonts w:eastAsia="Times New Roman"/>
          <w:lang w:eastAsia="ru-RU"/>
        </w:rPr>
        <w:t>1 г/м</w:t>
      </w:r>
      <w:r w:rsidRPr="009600FA">
        <w:rPr>
          <w:rFonts w:eastAsia="Times New Roman"/>
          <w:vertAlign w:val="superscript"/>
          <w:lang w:eastAsia="ru-RU"/>
        </w:rPr>
        <w:t>2</w:t>
      </w:r>
      <w:r w:rsidR="003F18B5">
        <w:rPr>
          <w:rFonts w:eastAsia="Times New Roman"/>
          <w:lang w:eastAsia="ru-RU"/>
        </w:rPr>
        <w:t xml:space="preserve"> в/в кап., дни 1–</w:t>
      </w:r>
      <w:r w:rsidRPr="009600FA">
        <w:rPr>
          <w:rFonts w:eastAsia="Times New Roman"/>
          <w:lang w:eastAsia="ru-RU"/>
        </w:rPr>
        <w:t>3</w:t>
      </w:r>
      <w:r w:rsidR="003F18B5">
        <w:rPr>
          <w:rFonts w:eastAsia="Times New Roman"/>
          <w:lang w:eastAsia="ru-RU"/>
        </w:rPr>
        <w:t>.</w:t>
      </w:r>
    </w:p>
    <w:p w:rsidR="00457002" w:rsidRPr="009600FA" w:rsidRDefault="00457002" w:rsidP="00457002">
      <w:pPr>
        <w:contextualSpacing/>
        <w:rPr>
          <w:rFonts w:eastAsia="Times New Roman"/>
          <w:lang w:eastAsia="ru-RU"/>
        </w:rPr>
      </w:pPr>
      <w:r w:rsidRPr="009600FA">
        <w:rPr>
          <w:rFonts w:eastAsia="Times New Roman"/>
          <w:lang w:eastAsia="ru-RU"/>
        </w:rPr>
        <w:t xml:space="preserve">Лечение возобновляется на </w:t>
      </w:r>
      <w:r w:rsidR="003F18B5">
        <w:rPr>
          <w:rFonts w:eastAsia="Times New Roman"/>
          <w:lang w:eastAsia="ru-RU"/>
        </w:rPr>
        <w:t>29-й день.</w:t>
      </w:r>
    </w:p>
    <w:p w:rsidR="00457002" w:rsidRPr="009600FA" w:rsidRDefault="00457002" w:rsidP="00457002">
      <w:pPr>
        <w:contextualSpacing/>
        <w:rPr>
          <w:rFonts w:eastAsia="Times New Roman"/>
          <w:lang w:eastAsia="ru-RU"/>
        </w:rPr>
      </w:pPr>
      <w:r w:rsidRPr="009600FA">
        <w:rPr>
          <w:rFonts w:eastAsia="Times New Roman"/>
          <w:lang w:eastAsia="ru-RU"/>
        </w:rPr>
        <w:t>Пров</w:t>
      </w:r>
      <w:r>
        <w:rPr>
          <w:rFonts w:eastAsia="Times New Roman"/>
          <w:lang w:eastAsia="ru-RU"/>
        </w:rPr>
        <w:t>одят 3 курса</w:t>
      </w:r>
      <w:r w:rsidR="003F18B5">
        <w:rPr>
          <w:rFonts w:eastAsia="Times New Roman"/>
          <w:lang w:eastAsia="ru-RU"/>
        </w:rPr>
        <w:t>.</w:t>
      </w:r>
    </w:p>
    <w:p w:rsidR="00457002" w:rsidRPr="009600FA" w:rsidRDefault="00457002" w:rsidP="00457002">
      <w:pPr>
        <w:contextualSpacing/>
        <w:rPr>
          <w:rFonts w:eastAsia="Times New Roman"/>
          <w:b/>
          <w:lang w:eastAsia="ru-RU"/>
        </w:rPr>
      </w:pPr>
      <w:r w:rsidRPr="009600FA">
        <w:rPr>
          <w:rFonts w:eastAsia="Times New Roman"/>
          <w:b/>
          <w:lang w:val="en-US" w:eastAsia="ru-RU"/>
        </w:rPr>
        <w:t>R</w:t>
      </w:r>
      <w:r w:rsidRPr="009600FA">
        <w:rPr>
          <w:rFonts w:eastAsia="Times New Roman"/>
          <w:b/>
          <w:lang w:eastAsia="ru-RU"/>
        </w:rPr>
        <w:t>-</w:t>
      </w:r>
      <w:r w:rsidRPr="009600FA">
        <w:rPr>
          <w:rFonts w:eastAsia="Times New Roman"/>
          <w:b/>
          <w:lang w:val="en-US" w:eastAsia="ru-RU"/>
        </w:rPr>
        <w:t>CD</w:t>
      </w:r>
    </w:p>
    <w:p w:rsidR="00457002" w:rsidRPr="009600FA" w:rsidRDefault="00457002" w:rsidP="00BE7488">
      <w:pPr>
        <w:numPr>
          <w:ilvl w:val="0"/>
          <w:numId w:val="7"/>
        </w:numPr>
        <w:contextualSpacing/>
        <w:rPr>
          <w:rFonts w:eastAsia="Times New Roman"/>
          <w:lang w:eastAsia="ru-RU"/>
        </w:rPr>
      </w:pPr>
      <w:r w:rsidRPr="009600FA">
        <w:rPr>
          <w:rFonts w:eastAsia="Times New Roman"/>
          <w:lang w:eastAsia="ru-RU"/>
        </w:rPr>
        <w:t>Ритуксимаб</w:t>
      </w:r>
      <w:r>
        <w:rPr>
          <w:rFonts w:eastAsia="Times New Roman"/>
          <w:lang w:eastAsia="ru-RU"/>
        </w:rPr>
        <w:t>**</w:t>
      </w:r>
      <w:r w:rsidRPr="009600FA">
        <w:rPr>
          <w:rFonts w:eastAsia="Times New Roman"/>
          <w:lang w:eastAsia="ru-RU"/>
        </w:rPr>
        <w:t xml:space="preserve"> </w:t>
      </w:r>
      <w:r w:rsidR="003F18B5">
        <w:rPr>
          <w:rFonts w:eastAsia="Times New Roman"/>
          <w:lang w:eastAsia="ru-RU"/>
        </w:rPr>
        <w:t xml:space="preserve">– </w:t>
      </w:r>
      <w:r w:rsidRPr="009600FA">
        <w:rPr>
          <w:rFonts w:eastAsia="Times New Roman"/>
          <w:lang w:eastAsia="ru-RU"/>
        </w:rPr>
        <w:t>1 цикл</w:t>
      </w:r>
      <w:r w:rsidR="003F18B5">
        <w:rPr>
          <w:rFonts w:eastAsia="Times New Roman"/>
          <w:lang w:eastAsia="ru-RU"/>
        </w:rPr>
        <w:t>:</w:t>
      </w:r>
      <w:r w:rsidRPr="009600FA">
        <w:rPr>
          <w:rFonts w:eastAsia="Times New Roman"/>
          <w:lang w:eastAsia="ru-RU"/>
        </w:rPr>
        <w:t xml:space="preserve"> 375 мг/м</w:t>
      </w:r>
      <w:r w:rsidRPr="009600FA">
        <w:rPr>
          <w:rFonts w:eastAsia="Times New Roman"/>
          <w:vertAlign w:val="superscript"/>
          <w:lang w:eastAsia="ru-RU"/>
        </w:rPr>
        <w:t>2</w:t>
      </w:r>
      <w:r w:rsidRPr="009600FA">
        <w:rPr>
          <w:rFonts w:eastAsia="Times New Roman"/>
          <w:lang w:eastAsia="ru-RU"/>
        </w:rPr>
        <w:t xml:space="preserve"> в/в кап., день 1, последующие циклы</w:t>
      </w:r>
      <w:r w:rsidR="003F18B5">
        <w:rPr>
          <w:rFonts w:eastAsia="Times New Roman"/>
          <w:lang w:eastAsia="ru-RU"/>
        </w:rPr>
        <w:t>:</w:t>
      </w:r>
      <w:r w:rsidRPr="009600FA">
        <w:rPr>
          <w:rFonts w:eastAsia="Times New Roman"/>
          <w:lang w:eastAsia="ru-RU"/>
        </w:rPr>
        <w:t xml:space="preserve"> 500 мг/м</w:t>
      </w:r>
      <w:r w:rsidRPr="009600FA">
        <w:rPr>
          <w:rFonts w:eastAsia="Times New Roman"/>
          <w:vertAlign w:val="superscript"/>
          <w:lang w:eastAsia="ru-RU"/>
        </w:rPr>
        <w:t>2</w:t>
      </w:r>
      <w:r w:rsidRPr="009600FA">
        <w:rPr>
          <w:rFonts w:eastAsia="Times New Roman"/>
          <w:lang w:eastAsia="ru-RU"/>
        </w:rPr>
        <w:t xml:space="preserve"> в/в кап.</w:t>
      </w:r>
      <w:r w:rsidR="00D4168D">
        <w:rPr>
          <w:rFonts w:eastAsia="Times New Roman"/>
          <w:lang w:eastAsia="ru-RU"/>
        </w:rPr>
        <w:t xml:space="preserve"> или </w:t>
      </w:r>
      <w:r w:rsidR="00EA3851">
        <w:rPr>
          <w:rFonts w:eastAsia="Times New Roman"/>
          <w:lang w:eastAsia="ru-RU"/>
        </w:rPr>
        <w:t>1400 мг п/к</w:t>
      </w:r>
      <w:r w:rsidRPr="009600FA">
        <w:rPr>
          <w:rFonts w:eastAsia="Times New Roman"/>
          <w:lang w:eastAsia="ru-RU"/>
        </w:rPr>
        <w:t>, день 1</w:t>
      </w:r>
      <w:r w:rsidR="003F18B5">
        <w:rPr>
          <w:rFonts w:eastAsia="Times New Roman"/>
          <w:lang w:eastAsia="ru-RU"/>
        </w:rPr>
        <w:t>.</w:t>
      </w:r>
    </w:p>
    <w:p w:rsidR="00457002" w:rsidRPr="009600FA" w:rsidRDefault="00457002" w:rsidP="00BE7488">
      <w:pPr>
        <w:numPr>
          <w:ilvl w:val="0"/>
          <w:numId w:val="7"/>
        </w:numPr>
        <w:contextualSpacing/>
        <w:rPr>
          <w:rFonts w:eastAsia="Times New Roman"/>
          <w:lang w:eastAsia="ru-RU"/>
        </w:rPr>
      </w:pPr>
      <w:r w:rsidRPr="009600FA">
        <w:rPr>
          <w:rFonts w:eastAsia="Times New Roman"/>
          <w:lang w:eastAsia="ru-RU"/>
        </w:rPr>
        <w:t>Циклофосфамид</w:t>
      </w:r>
      <w:r>
        <w:rPr>
          <w:rFonts w:eastAsia="Times New Roman"/>
          <w:lang w:eastAsia="ru-RU"/>
        </w:rPr>
        <w:t>**</w:t>
      </w:r>
      <w:r w:rsidRPr="009600FA">
        <w:rPr>
          <w:rFonts w:eastAsia="Times New Roman"/>
          <w:lang w:eastAsia="ru-RU"/>
        </w:rPr>
        <w:t xml:space="preserve"> </w:t>
      </w:r>
      <w:r w:rsidR="003F18B5">
        <w:rPr>
          <w:rFonts w:eastAsia="Times New Roman"/>
          <w:lang w:eastAsia="ru-RU"/>
        </w:rPr>
        <w:t xml:space="preserve">– </w:t>
      </w:r>
      <w:r w:rsidRPr="009600FA">
        <w:rPr>
          <w:rFonts w:eastAsia="Times New Roman"/>
          <w:lang w:eastAsia="ru-RU"/>
        </w:rPr>
        <w:t>750 мг/м</w:t>
      </w:r>
      <w:r w:rsidRPr="009600FA">
        <w:rPr>
          <w:rFonts w:eastAsia="Times New Roman"/>
          <w:vertAlign w:val="superscript"/>
          <w:lang w:eastAsia="ru-RU"/>
        </w:rPr>
        <w:t>2</w:t>
      </w:r>
      <w:r w:rsidRPr="009600FA">
        <w:rPr>
          <w:rFonts w:eastAsia="Times New Roman"/>
          <w:lang w:eastAsia="ru-RU"/>
        </w:rPr>
        <w:t xml:space="preserve"> в/в кап., день 1</w:t>
      </w:r>
      <w:r w:rsidR="003F18B5">
        <w:rPr>
          <w:rFonts w:eastAsia="Times New Roman"/>
          <w:lang w:eastAsia="ru-RU"/>
        </w:rPr>
        <w:t>.</w:t>
      </w:r>
    </w:p>
    <w:p w:rsidR="00457002" w:rsidRPr="009600FA" w:rsidRDefault="00457002" w:rsidP="00BE7488">
      <w:pPr>
        <w:numPr>
          <w:ilvl w:val="0"/>
          <w:numId w:val="7"/>
        </w:numPr>
        <w:contextualSpacing/>
        <w:rPr>
          <w:rFonts w:eastAsia="Times New Roman"/>
          <w:lang w:eastAsia="ru-RU"/>
        </w:rPr>
      </w:pPr>
      <w:r w:rsidRPr="009600FA">
        <w:rPr>
          <w:rFonts w:eastAsia="Times New Roman"/>
          <w:lang w:eastAsia="ru-RU"/>
        </w:rPr>
        <w:t>Дексаметазон</w:t>
      </w:r>
      <w:r>
        <w:rPr>
          <w:rFonts w:eastAsia="Times New Roman"/>
          <w:lang w:eastAsia="ru-RU"/>
        </w:rPr>
        <w:t>**</w:t>
      </w:r>
      <w:r w:rsidRPr="009600FA">
        <w:rPr>
          <w:rFonts w:eastAsia="Times New Roman"/>
          <w:lang w:eastAsia="ru-RU"/>
        </w:rPr>
        <w:t xml:space="preserve"> </w:t>
      </w:r>
      <w:r w:rsidR="003F18B5">
        <w:rPr>
          <w:rFonts w:eastAsia="Times New Roman"/>
          <w:lang w:eastAsia="ru-RU"/>
        </w:rPr>
        <w:t xml:space="preserve">– </w:t>
      </w:r>
      <w:r w:rsidRPr="009600FA">
        <w:rPr>
          <w:rFonts w:eastAsia="Times New Roman"/>
          <w:lang w:eastAsia="ru-RU"/>
        </w:rPr>
        <w:t>12 мг в/в или внутрь, дни 1</w:t>
      </w:r>
      <w:r w:rsidR="003F18B5">
        <w:rPr>
          <w:rFonts w:eastAsia="Times New Roman"/>
          <w:lang w:eastAsia="ru-RU"/>
        </w:rPr>
        <w:t>–</w:t>
      </w:r>
      <w:r w:rsidRPr="009600FA">
        <w:rPr>
          <w:rFonts w:eastAsia="Times New Roman"/>
          <w:lang w:eastAsia="ru-RU"/>
        </w:rPr>
        <w:t>7</w:t>
      </w:r>
      <w:r w:rsidR="003F18B5">
        <w:rPr>
          <w:rFonts w:eastAsia="Times New Roman"/>
          <w:lang w:eastAsia="ru-RU"/>
        </w:rPr>
        <w:t>.</w:t>
      </w:r>
    </w:p>
    <w:p w:rsidR="00457002" w:rsidRPr="008F1171" w:rsidRDefault="00457002" w:rsidP="00457002">
      <w:pPr>
        <w:contextualSpacing/>
        <w:rPr>
          <w:rFonts w:eastAsia="Times New Roman"/>
          <w:lang w:eastAsia="ru-RU"/>
        </w:rPr>
      </w:pPr>
      <w:r w:rsidRPr="009600FA">
        <w:rPr>
          <w:rFonts w:eastAsia="Times New Roman"/>
          <w:lang w:eastAsia="ru-RU"/>
        </w:rPr>
        <w:t>Ле</w:t>
      </w:r>
      <w:r>
        <w:rPr>
          <w:rFonts w:eastAsia="Times New Roman"/>
          <w:lang w:eastAsia="ru-RU"/>
        </w:rPr>
        <w:t xml:space="preserve">чение </w:t>
      </w:r>
      <w:r w:rsidRPr="008F1171">
        <w:rPr>
          <w:rFonts w:eastAsia="Times New Roman"/>
          <w:lang w:eastAsia="ru-RU"/>
        </w:rPr>
        <w:t xml:space="preserve">возобновляется на </w:t>
      </w:r>
      <w:r w:rsidR="003F18B5" w:rsidRPr="008F1171">
        <w:rPr>
          <w:rFonts w:eastAsia="Times New Roman"/>
          <w:lang w:eastAsia="ru-RU"/>
        </w:rPr>
        <w:t>29-й день.</w:t>
      </w:r>
    </w:p>
    <w:p w:rsidR="00457002" w:rsidRPr="008F1171" w:rsidRDefault="00457002" w:rsidP="00457002">
      <w:pPr>
        <w:contextualSpacing/>
        <w:rPr>
          <w:rFonts w:eastAsia="Times New Roman"/>
          <w:b/>
          <w:lang w:eastAsia="ru-RU"/>
        </w:rPr>
      </w:pPr>
      <w:r w:rsidRPr="008F1171">
        <w:rPr>
          <w:rFonts w:eastAsia="Times New Roman"/>
          <w:b/>
          <w:lang w:eastAsia="ru-RU"/>
        </w:rPr>
        <w:t>Ибрутиниб</w:t>
      </w:r>
      <w:r w:rsidR="00573250" w:rsidRPr="008F1171">
        <w:rPr>
          <w:rFonts w:eastAsia="Times New Roman"/>
          <w:b/>
          <w:lang w:eastAsia="ru-RU"/>
        </w:rPr>
        <w:t>**</w:t>
      </w:r>
      <w:r w:rsidRPr="008F1171">
        <w:rPr>
          <w:rFonts w:eastAsia="Times New Roman"/>
          <w:b/>
          <w:lang w:eastAsia="ru-RU"/>
        </w:rPr>
        <w:t xml:space="preserve"> + ритуксимаб</w:t>
      </w:r>
      <w:r w:rsidR="00573250" w:rsidRPr="008F1171">
        <w:rPr>
          <w:rFonts w:eastAsia="Times New Roman"/>
          <w:b/>
          <w:lang w:eastAsia="ru-RU"/>
        </w:rPr>
        <w:t>**</w:t>
      </w:r>
    </w:p>
    <w:p w:rsidR="00457002" w:rsidRPr="008F1171" w:rsidRDefault="00457002" w:rsidP="003F18B5">
      <w:pPr>
        <w:pStyle w:val="a"/>
        <w:numPr>
          <w:ilvl w:val="0"/>
          <w:numId w:val="5"/>
        </w:numPr>
        <w:spacing w:before="0"/>
        <w:rPr>
          <w:lang w:eastAsia="ru-RU"/>
        </w:rPr>
      </w:pPr>
      <w:r w:rsidRPr="008F1171">
        <w:rPr>
          <w:lang w:eastAsia="ru-RU"/>
        </w:rPr>
        <w:t xml:space="preserve">Ибрутиниб** </w:t>
      </w:r>
      <w:r w:rsidR="003F18B5" w:rsidRPr="008F1171">
        <w:rPr>
          <w:lang w:eastAsia="ru-RU"/>
        </w:rPr>
        <w:t xml:space="preserve">– </w:t>
      </w:r>
      <w:r w:rsidRPr="008F1171">
        <w:rPr>
          <w:lang w:eastAsia="ru-RU"/>
        </w:rPr>
        <w:t>420 мг/сут (</w:t>
      </w:r>
      <w:r w:rsidR="003F18B5" w:rsidRPr="008F1171">
        <w:rPr>
          <w:lang w:eastAsia="ru-RU"/>
        </w:rPr>
        <w:t>3 капсулы) внутрь</w:t>
      </w:r>
      <w:r w:rsidRPr="008F1171">
        <w:rPr>
          <w:lang w:eastAsia="ru-RU"/>
        </w:rPr>
        <w:t xml:space="preserve"> 1 раз в день, ежедневно</w:t>
      </w:r>
      <w:r w:rsidR="003F18B5" w:rsidRPr="008F1171">
        <w:rPr>
          <w:lang w:eastAsia="ru-RU"/>
        </w:rPr>
        <w:t>.</w:t>
      </w:r>
    </w:p>
    <w:p w:rsidR="00457002" w:rsidRPr="008F1171" w:rsidRDefault="00055701" w:rsidP="00BE7488">
      <w:pPr>
        <w:numPr>
          <w:ilvl w:val="0"/>
          <w:numId w:val="5"/>
        </w:numPr>
        <w:contextualSpacing/>
        <w:rPr>
          <w:rFonts w:eastAsia="Times New Roman"/>
          <w:lang w:eastAsia="ru-RU"/>
        </w:rPr>
      </w:pPr>
      <w:r w:rsidRPr="0008146B">
        <w:rPr>
          <w:rFonts w:eastAsia="Times New Roman"/>
          <w:lang w:eastAsia="ru-RU"/>
        </w:rPr>
        <w:t>#</w:t>
      </w:r>
      <w:r w:rsidR="00457002" w:rsidRPr="008F1171">
        <w:rPr>
          <w:rFonts w:eastAsia="Times New Roman"/>
          <w:lang w:eastAsia="ru-RU"/>
        </w:rPr>
        <w:t>Ритуксимаб** – 50 мг/м</w:t>
      </w:r>
      <w:r w:rsidR="00457002" w:rsidRPr="008F1171">
        <w:rPr>
          <w:rFonts w:eastAsia="Times New Roman"/>
          <w:vertAlign w:val="superscript"/>
          <w:lang w:eastAsia="ru-RU"/>
        </w:rPr>
        <w:t>2</w:t>
      </w:r>
      <w:r w:rsidR="00457002" w:rsidRPr="008F1171">
        <w:rPr>
          <w:rFonts w:eastAsia="Times New Roman"/>
          <w:lang w:eastAsia="ru-RU"/>
        </w:rPr>
        <w:t xml:space="preserve"> в/в кап., день 1 цикла 2; 375 мг/м</w:t>
      </w:r>
      <w:r w:rsidR="00457002" w:rsidRPr="008F1171">
        <w:rPr>
          <w:rFonts w:eastAsia="Times New Roman"/>
          <w:vertAlign w:val="superscript"/>
          <w:lang w:eastAsia="ru-RU"/>
        </w:rPr>
        <w:t>2</w:t>
      </w:r>
      <w:r w:rsidR="00457002" w:rsidRPr="008F1171">
        <w:rPr>
          <w:rFonts w:eastAsia="Times New Roman"/>
          <w:lang w:eastAsia="ru-RU"/>
        </w:rPr>
        <w:t xml:space="preserve"> в/в кап., день 2 цикла 2; 500 мг/м</w:t>
      </w:r>
      <w:r w:rsidR="00457002" w:rsidRPr="008F1171">
        <w:rPr>
          <w:rFonts w:eastAsia="Times New Roman"/>
          <w:vertAlign w:val="superscript"/>
          <w:lang w:eastAsia="ru-RU"/>
        </w:rPr>
        <w:t>2</w:t>
      </w:r>
      <w:r w:rsidR="00457002" w:rsidRPr="008F1171">
        <w:rPr>
          <w:rFonts w:eastAsia="Times New Roman"/>
          <w:lang w:eastAsia="ru-RU"/>
        </w:rPr>
        <w:t xml:space="preserve"> в/в кап.</w:t>
      </w:r>
      <w:r w:rsidR="00D4168D" w:rsidRPr="008F1171">
        <w:rPr>
          <w:rFonts w:eastAsia="Times New Roman"/>
          <w:lang w:eastAsia="ru-RU"/>
        </w:rPr>
        <w:t xml:space="preserve"> или 1</w:t>
      </w:r>
      <w:r w:rsidR="00EA3851">
        <w:rPr>
          <w:rFonts w:eastAsia="Times New Roman"/>
          <w:lang w:eastAsia="ru-RU"/>
        </w:rPr>
        <w:t>4</w:t>
      </w:r>
      <w:r w:rsidR="00D4168D" w:rsidRPr="008F1171">
        <w:rPr>
          <w:rFonts w:eastAsia="Times New Roman"/>
          <w:lang w:eastAsia="ru-RU"/>
        </w:rPr>
        <w:t>00 мг п/к</w:t>
      </w:r>
      <w:r w:rsidR="003F18B5" w:rsidRPr="008F1171">
        <w:rPr>
          <w:rFonts w:eastAsia="Times New Roman"/>
          <w:lang w:eastAsia="ru-RU"/>
        </w:rPr>
        <w:t>, день 1 циклов 3–</w:t>
      </w:r>
      <w:r w:rsidR="00457002" w:rsidRPr="008F1171">
        <w:rPr>
          <w:rFonts w:eastAsia="Times New Roman"/>
          <w:lang w:eastAsia="ru-RU"/>
        </w:rPr>
        <w:t>7</w:t>
      </w:r>
      <w:r w:rsidR="003F18B5" w:rsidRPr="008F1171">
        <w:rPr>
          <w:rFonts w:eastAsia="Times New Roman"/>
          <w:lang w:eastAsia="ru-RU"/>
        </w:rPr>
        <w:t>.</w:t>
      </w:r>
    </w:p>
    <w:p w:rsidR="00457002" w:rsidRPr="008F1171" w:rsidRDefault="00457002" w:rsidP="00457002">
      <w:pPr>
        <w:ind w:left="360"/>
        <w:contextualSpacing/>
        <w:rPr>
          <w:rFonts w:eastAsia="Times New Roman"/>
          <w:lang w:eastAsia="ru-RU"/>
        </w:rPr>
      </w:pPr>
      <w:r w:rsidRPr="008F1171">
        <w:rPr>
          <w:rFonts w:eastAsia="Times New Roman"/>
          <w:lang w:eastAsia="ru-RU"/>
        </w:rPr>
        <w:t xml:space="preserve">Лечение возобновляется на </w:t>
      </w:r>
      <w:r w:rsidR="003F18B5" w:rsidRPr="008F1171">
        <w:rPr>
          <w:rFonts w:eastAsia="Times New Roman"/>
          <w:lang w:eastAsia="ru-RU"/>
        </w:rPr>
        <w:t>29-й день</w:t>
      </w:r>
      <w:r w:rsidRPr="008F1171">
        <w:rPr>
          <w:rFonts w:eastAsia="Times New Roman"/>
          <w:lang w:eastAsia="ru-RU"/>
        </w:rPr>
        <w:t>, всего 7 циклов</w:t>
      </w:r>
      <w:r w:rsidR="003F18B5" w:rsidRPr="008F1171">
        <w:rPr>
          <w:rFonts w:eastAsia="Times New Roman"/>
          <w:lang w:eastAsia="ru-RU"/>
        </w:rPr>
        <w:t>.</w:t>
      </w:r>
    </w:p>
    <w:p w:rsidR="00F21A6F" w:rsidRPr="008F1171" w:rsidRDefault="00F21A6F" w:rsidP="00F21A6F">
      <w:pPr>
        <w:contextualSpacing/>
        <w:rPr>
          <w:rFonts w:eastAsia="Times New Roman"/>
          <w:b/>
          <w:lang w:eastAsia="ru-RU"/>
        </w:rPr>
      </w:pPr>
      <w:r w:rsidRPr="008F1171">
        <w:rPr>
          <w:rFonts w:eastAsia="Times New Roman"/>
          <w:b/>
          <w:lang w:eastAsia="ru-RU"/>
        </w:rPr>
        <w:t>Ибрутиниб</w:t>
      </w:r>
      <w:r w:rsidR="00573250" w:rsidRPr="008F1171">
        <w:rPr>
          <w:rFonts w:eastAsia="Times New Roman"/>
          <w:b/>
          <w:lang w:eastAsia="ru-RU"/>
        </w:rPr>
        <w:t>**</w:t>
      </w:r>
      <w:r w:rsidRPr="008F1171">
        <w:rPr>
          <w:rFonts w:eastAsia="Times New Roman"/>
          <w:b/>
          <w:lang w:eastAsia="ru-RU"/>
        </w:rPr>
        <w:t xml:space="preserve"> + </w:t>
      </w:r>
      <w:r w:rsidRPr="008F1171">
        <w:rPr>
          <w:rFonts w:eastAsia="Times New Roman"/>
          <w:b/>
          <w:lang w:val="en-US" w:eastAsia="ru-RU"/>
        </w:rPr>
        <w:t>BR</w:t>
      </w:r>
    </w:p>
    <w:p w:rsidR="00F21A6F" w:rsidRPr="008F1171" w:rsidRDefault="00F21A6F" w:rsidP="003F18B5">
      <w:pPr>
        <w:pStyle w:val="a"/>
        <w:numPr>
          <w:ilvl w:val="0"/>
          <w:numId w:val="5"/>
        </w:numPr>
        <w:spacing w:before="0"/>
        <w:rPr>
          <w:lang w:eastAsia="ru-RU"/>
        </w:rPr>
      </w:pPr>
      <w:r w:rsidRPr="008F1171">
        <w:rPr>
          <w:lang w:eastAsia="ru-RU"/>
        </w:rPr>
        <w:t xml:space="preserve">Ибрутиниб** </w:t>
      </w:r>
      <w:r w:rsidR="003F18B5" w:rsidRPr="008F1171">
        <w:rPr>
          <w:lang w:eastAsia="ru-RU"/>
        </w:rPr>
        <w:t xml:space="preserve">– </w:t>
      </w:r>
      <w:r w:rsidRPr="008F1171">
        <w:rPr>
          <w:lang w:eastAsia="ru-RU"/>
        </w:rPr>
        <w:t>420 мг/сут (</w:t>
      </w:r>
      <w:r w:rsidR="003F18B5" w:rsidRPr="008F1171">
        <w:rPr>
          <w:lang w:eastAsia="ru-RU"/>
        </w:rPr>
        <w:t>3 капсулы) внутрь 1 раз в день</w:t>
      </w:r>
      <w:r w:rsidRPr="008F1171">
        <w:rPr>
          <w:lang w:eastAsia="ru-RU"/>
        </w:rPr>
        <w:t xml:space="preserve"> </w:t>
      </w:r>
      <w:r w:rsidR="003F18B5" w:rsidRPr="008F1171">
        <w:rPr>
          <w:lang w:eastAsia="ru-RU"/>
        </w:rPr>
        <w:t>ежедневно в течение всего курса</w:t>
      </w:r>
      <w:r w:rsidRPr="008F1171">
        <w:rPr>
          <w:lang w:eastAsia="ru-RU"/>
        </w:rPr>
        <w:t xml:space="preserve"> и далее (после завершения циклов </w:t>
      </w:r>
      <w:r w:rsidRPr="008F1171">
        <w:rPr>
          <w:lang w:val="en-US" w:eastAsia="ru-RU"/>
        </w:rPr>
        <w:t>BR</w:t>
      </w:r>
      <w:r w:rsidRPr="008F1171">
        <w:rPr>
          <w:lang w:eastAsia="ru-RU"/>
        </w:rPr>
        <w:t xml:space="preserve">) – до прогрессирования или </w:t>
      </w:r>
      <w:r w:rsidR="003F18B5" w:rsidRPr="008F1171">
        <w:rPr>
          <w:lang w:eastAsia="ru-RU"/>
        </w:rPr>
        <w:t xml:space="preserve">развития </w:t>
      </w:r>
      <w:r w:rsidRPr="008F1171">
        <w:rPr>
          <w:lang w:eastAsia="ru-RU"/>
        </w:rPr>
        <w:t>неприемлемой токсичности</w:t>
      </w:r>
      <w:r w:rsidR="003F18B5" w:rsidRPr="008F1171">
        <w:rPr>
          <w:lang w:eastAsia="ru-RU"/>
        </w:rPr>
        <w:t>.</w:t>
      </w:r>
    </w:p>
    <w:p w:rsidR="00F21A6F" w:rsidRPr="008F1171" w:rsidRDefault="000B3F2E" w:rsidP="00BE7488">
      <w:pPr>
        <w:numPr>
          <w:ilvl w:val="0"/>
          <w:numId w:val="5"/>
        </w:numPr>
        <w:contextualSpacing/>
        <w:rPr>
          <w:rFonts w:eastAsia="Times New Roman"/>
          <w:lang w:eastAsia="ru-RU"/>
        </w:rPr>
      </w:pPr>
      <w:r w:rsidRPr="008F1171">
        <w:rPr>
          <w:rFonts w:eastAsia="Times New Roman"/>
          <w:lang w:eastAsia="ru-RU"/>
        </w:rPr>
        <w:t>#</w:t>
      </w:r>
      <w:r w:rsidR="00F21A6F" w:rsidRPr="008F1171">
        <w:rPr>
          <w:rFonts w:eastAsia="Times New Roman"/>
          <w:lang w:eastAsia="ru-RU"/>
        </w:rPr>
        <w:t>Бендамустин</w:t>
      </w:r>
      <w:r w:rsidR="00B90AB1" w:rsidRPr="008F1171">
        <w:rPr>
          <w:rFonts w:eastAsia="Times New Roman"/>
          <w:lang w:eastAsia="ru-RU"/>
        </w:rPr>
        <w:t>**</w:t>
      </w:r>
      <w:r w:rsidR="00F21A6F" w:rsidRPr="008F1171">
        <w:rPr>
          <w:rFonts w:eastAsia="Times New Roman"/>
          <w:lang w:eastAsia="ru-RU"/>
        </w:rPr>
        <w:t xml:space="preserve"> </w:t>
      </w:r>
      <w:r w:rsidR="003F18B5" w:rsidRPr="008F1171">
        <w:rPr>
          <w:rFonts w:eastAsia="Times New Roman"/>
          <w:lang w:eastAsia="ru-RU"/>
        </w:rPr>
        <w:t xml:space="preserve">– </w:t>
      </w:r>
      <w:r w:rsidR="00F21A6F" w:rsidRPr="008F1171">
        <w:rPr>
          <w:rFonts w:eastAsia="Times New Roman"/>
          <w:lang w:eastAsia="ru-RU"/>
        </w:rPr>
        <w:t>90 мг/м</w:t>
      </w:r>
      <w:r w:rsidR="00F21A6F" w:rsidRPr="008F1171">
        <w:rPr>
          <w:rFonts w:eastAsia="Times New Roman"/>
          <w:vertAlign w:val="superscript"/>
          <w:lang w:eastAsia="ru-RU"/>
        </w:rPr>
        <w:t>2</w:t>
      </w:r>
      <w:r w:rsidR="00F21A6F" w:rsidRPr="008F1171">
        <w:rPr>
          <w:rFonts w:eastAsia="Times New Roman"/>
          <w:lang w:eastAsia="ru-RU"/>
        </w:rPr>
        <w:t xml:space="preserve"> в/в кап., </w:t>
      </w:r>
      <w:r w:rsidR="003F18B5" w:rsidRPr="008F1171">
        <w:rPr>
          <w:rFonts w:eastAsia="Times New Roman"/>
          <w:lang w:eastAsia="ru-RU"/>
        </w:rPr>
        <w:t>дни 2–</w:t>
      </w:r>
      <w:r w:rsidR="00F21A6F" w:rsidRPr="008F1171">
        <w:rPr>
          <w:rFonts w:eastAsia="Times New Roman"/>
          <w:lang w:eastAsia="ru-RU"/>
        </w:rPr>
        <w:t>3 цикла 1; дни 1, 2</w:t>
      </w:r>
      <w:r w:rsidR="003F18B5" w:rsidRPr="008F1171">
        <w:rPr>
          <w:rFonts w:eastAsia="Times New Roman"/>
          <w:lang w:eastAsia="ru-RU"/>
        </w:rPr>
        <w:t xml:space="preserve"> циклов 2–</w:t>
      </w:r>
      <w:r w:rsidR="00F21A6F" w:rsidRPr="008F1171">
        <w:rPr>
          <w:rFonts w:eastAsia="Times New Roman"/>
          <w:lang w:eastAsia="ru-RU"/>
        </w:rPr>
        <w:t>6</w:t>
      </w:r>
      <w:r w:rsidR="003F18B5" w:rsidRPr="008F1171">
        <w:rPr>
          <w:rFonts w:eastAsia="Times New Roman"/>
          <w:lang w:eastAsia="ru-RU"/>
        </w:rPr>
        <w:t>.</w:t>
      </w:r>
    </w:p>
    <w:p w:rsidR="00F21A6F" w:rsidRDefault="00F21A6F" w:rsidP="00BE7488">
      <w:pPr>
        <w:numPr>
          <w:ilvl w:val="0"/>
          <w:numId w:val="5"/>
        </w:numPr>
        <w:contextualSpacing/>
        <w:rPr>
          <w:rFonts w:eastAsia="Times New Roman"/>
          <w:lang w:eastAsia="ru-RU"/>
        </w:rPr>
      </w:pPr>
      <w:r w:rsidRPr="008F1171">
        <w:rPr>
          <w:rFonts w:eastAsia="Times New Roman"/>
          <w:lang w:eastAsia="ru-RU"/>
        </w:rPr>
        <w:t>Ритуксимаб** –</w:t>
      </w:r>
      <w:r w:rsidR="003F18B5" w:rsidRPr="008F1171">
        <w:rPr>
          <w:rFonts w:eastAsia="Times New Roman"/>
          <w:lang w:eastAsia="ru-RU"/>
        </w:rPr>
        <w:t xml:space="preserve"> </w:t>
      </w:r>
      <w:r w:rsidRPr="008F1171">
        <w:rPr>
          <w:rFonts w:eastAsia="Times New Roman"/>
          <w:lang w:eastAsia="ru-RU"/>
        </w:rPr>
        <w:t>375 мг/м</w:t>
      </w:r>
      <w:r w:rsidRPr="008F1171">
        <w:rPr>
          <w:rFonts w:eastAsia="Times New Roman"/>
          <w:vertAlign w:val="superscript"/>
          <w:lang w:eastAsia="ru-RU"/>
        </w:rPr>
        <w:t>2</w:t>
      </w:r>
      <w:r w:rsidRPr="009600FA">
        <w:rPr>
          <w:rFonts w:eastAsia="Times New Roman"/>
          <w:lang w:eastAsia="ru-RU"/>
        </w:rPr>
        <w:t xml:space="preserve"> в/в кап.</w:t>
      </w:r>
      <w:r w:rsidR="003F18B5">
        <w:rPr>
          <w:rFonts w:eastAsia="Times New Roman"/>
          <w:lang w:eastAsia="ru-RU"/>
        </w:rPr>
        <w:t>,</w:t>
      </w:r>
      <w:r>
        <w:rPr>
          <w:rFonts w:eastAsia="Times New Roman"/>
          <w:lang w:eastAsia="ru-RU"/>
        </w:rPr>
        <w:t xml:space="preserve"> день 1 цикла 1; </w:t>
      </w:r>
      <w:r w:rsidRPr="009600FA">
        <w:rPr>
          <w:rFonts w:eastAsia="Times New Roman"/>
          <w:lang w:eastAsia="ru-RU"/>
        </w:rPr>
        <w:t>500 мг/м</w:t>
      </w:r>
      <w:r w:rsidRPr="009600FA">
        <w:rPr>
          <w:rFonts w:eastAsia="Times New Roman"/>
          <w:vertAlign w:val="superscript"/>
          <w:lang w:eastAsia="ru-RU"/>
        </w:rPr>
        <w:t>2</w:t>
      </w:r>
      <w:r w:rsidRPr="009600FA">
        <w:rPr>
          <w:rFonts w:eastAsia="Times New Roman"/>
          <w:lang w:eastAsia="ru-RU"/>
        </w:rPr>
        <w:t xml:space="preserve"> в/в кап.</w:t>
      </w:r>
      <w:r w:rsidR="00DE7500">
        <w:rPr>
          <w:rFonts w:eastAsia="Times New Roman"/>
          <w:lang w:eastAsia="ru-RU"/>
        </w:rPr>
        <w:t xml:space="preserve"> или </w:t>
      </w:r>
      <w:r w:rsidR="00EA3851">
        <w:rPr>
          <w:rFonts w:eastAsia="Times New Roman"/>
          <w:lang w:eastAsia="ru-RU"/>
        </w:rPr>
        <w:t>1400 мг п/к</w:t>
      </w:r>
      <w:r w:rsidR="003F18B5">
        <w:rPr>
          <w:rFonts w:eastAsia="Times New Roman"/>
          <w:lang w:eastAsia="ru-RU"/>
        </w:rPr>
        <w:t>, день 1 циклов 2–</w:t>
      </w:r>
      <w:r>
        <w:rPr>
          <w:rFonts w:eastAsia="Times New Roman"/>
          <w:lang w:eastAsia="ru-RU"/>
        </w:rPr>
        <w:t>6</w:t>
      </w:r>
      <w:r w:rsidR="003F18B5">
        <w:rPr>
          <w:rFonts w:eastAsia="Times New Roman"/>
          <w:lang w:eastAsia="ru-RU"/>
        </w:rPr>
        <w:t>.</w:t>
      </w:r>
      <w:r w:rsidR="00DE7500">
        <w:rPr>
          <w:rFonts w:eastAsia="Times New Roman"/>
          <w:lang w:eastAsia="ru-RU"/>
        </w:rPr>
        <w:t xml:space="preserve"> </w:t>
      </w:r>
    </w:p>
    <w:p w:rsidR="00F21A6F" w:rsidRDefault="00F21A6F" w:rsidP="00F21A6F">
      <w:pPr>
        <w:ind w:left="360"/>
        <w:contextualSpacing/>
        <w:rPr>
          <w:rFonts w:eastAsia="Times New Roman"/>
          <w:lang w:eastAsia="ru-RU"/>
        </w:rPr>
      </w:pPr>
      <w:r w:rsidRPr="009600FA">
        <w:rPr>
          <w:rFonts w:eastAsia="Times New Roman"/>
          <w:lang w:eastAsia="ru-RU"/>
        </w:rPr>
        <w:t>Ле</w:t>
      </w:r>
      <w:r>
        <w:rPr>
          <w:rFonts w:eastAsia="Times New Roman"/>
          <w:lang w:eastAsia="ru-RU"/>
        </w:rPr>
        <w:t xml:space="preserve">чение возобновляется на </w:t>
      </w:r>
      <w:r w:rsidR="003F18B5">
        <w:rPr>
          <w:rFonts w:eastAsia="Times New Roman"/>
          <w:lang w:eastAsia="ru-RU"/>
        </w:rPr>
        <w:t>29-й день.</w:t>
      </w:r>
      <w:r>
        <w:rPr>
          <w:rFonts w:eastAsia="Times New Roman"/>
          <w:lang w:eastAsia="ru-RU"/>
        </w:rPr>
        <w:t>, всего 6 циклов</w:t>
      </w:r>
      <w:r w:rsidR="003F18B5">
        <w:rPr>
          <w:rFonts w:eastAsia="Times New Roman"/>
          <w:lang w:eastAsia="ru-RU"/>
        </w:rPr>
        <w:t>.</w:t>
      </w:r>
    </w:p>
    <w:p w:rsidR="00457002" w:rsidRPr="001F4A9B" w:rsidRDefault="00457002" w:rsidP="00457002">
      <w:pPr>
        <w:contextualSpacing/>
        <w:rPr>
          <w:rFonts w:eastAsia="Times New Roman"/>
          <w:b/>
          <w:lang w:val="en-US" w:eastAsia="ru-RU"/>
        </w:rPr>
      </w:pPr>
      <w:r>
        <w:rPr>
          <w:rFonts w:eastAsia="Times New Roman"/>
          <w:b/>
          <w:lang w:eastAsia="ru-RU"/>
        </w:rPr>
        <w:lastRenderedPageBreak/>
        <w:t>Венетоклакс + ритуксимаб</w:t>
      </w:r>
      <w:r w:rsidR="001F4A9B">
        <w:rPr>
          <w:rFonts w:eastAsia="Times New Roman"/>
          <w:b/>
          <w:lang w:val="en-US" w:eastAsia="ru-RU"/>
        </w:rPr>
        <w:t>**</w:t>
      </w:r>
    </w:p>
    <w:p w:rsidR="001D54F2" w:rsidRPr="00822273" w:rsidRDefault="00457002" w:rsidP="003F18B5">
      <w:pPr>
        <w:pStyle w:val="a"/>
        <w:numPr>
          <w:ilvl w:val="0"/>
          <w:numId w:val="5"/>
        </w:numPr>
        <w:spacing w:before="0"/>
      </w:pPr>
      <w:r w:rsidRPr="0040662F">
        <w:rPr>
          <w:lang w:eastAsia="ru-RU"/>
        </w:rPr>
        <w:t xml:space="preserve">Венетоклакс </w:t>
      </w:r>
      <w:r w:rsidR="003F18B5">
        <w:rPr>
          <w:lang w:eastAsia="ru-RU"/>
        </w:rPr>
        <w:t xml:space="preserve">– </w:t>
      </w:r>
      <w:r w:rsidRPr="0040662F">
        <w:rPr>
          <w:lang w:eastAsia="ru-RU"/>
        </w:rPr>
        <w:t>20 мг/сут (нед. 1), 50 мг/сут (нед. 2), 100 мг</w:t>
      </w:r>
      <w:r w:rsidR="003F18B5">
        <w:rPr>
          <w:lang w:eastAsia="ru-RU"/>
        </w:rPr>
        <w:t>/сут (нед. 3), 200 мг/сут (нед. </w:t>
      </w:r>
      <w:r w:rsidRPr="0040662F">
        <w:rPr>
          <w:lang w:eastAsia="ru-RU"/>
        </w:rPr>
        <w:t xml:space="preserve">4), 400 мг/сут (нед. 5 и далее), </w:t>
      </w:r>
      <w:r w:rsidR="0040662F" w:rsidRPr="0040662F">
        <w:rPr>
          <w:szCs w:val="24"/>
        </w:rPr>
        <w:t>прием в течение 24 мес</w:t>
      </w:r>
      <w:r w:rsidR="003F18B5">
        <w:rPr>
          <w:szCs w:val="24"/>
        </w:rPr>
        <w:t>.</w:t>
      </w:r>
      <w:r w:rsidR="0040662F" w:rsidRPr="0040662F">
        <w:rPr>
          <w:szCs w:val="24"/>
        </w:rPr>
        <w:t xml:space="preserve"> начиная с 1-го дня 1-го цикла лечения ритуксимабом</w:t>
      </w:r>
      <w:r w:rsidR="001F4A9B" w:rsidRPr="00397360">
        <w:rPr>
          <w:szCs w:val="24"/>
        </w:rPr>
        <w:t>**</w:t>
      </w:r>
      <w:r w:rsidR="0040662F" w:rsidRPr="0040662F">
        <w:rPr>
          <w:szCs w:val="24"/>
        </w:rPr>
        <w:t xml:space="preserve">. </w:t>
      </w:r>
    </w:p>
    <w:p w:rsidR="00457002" w:rsidRPr="00822273" w:rsidRDefault="00457002" w:rsidP="003F18B5">
      <w:pPr>
        <w:pStyle w:val="a"/>
        <w:numPr>
          <w:ilvl w:val="0"/>
          <w:numId w:val="5"/>
        </w:numPr>
        <w:spacing w:before="0"/>
      </w:pPr>
      <w:r w:rsidRPr="0040662F">
        <w:rPr>
          <w:lang w:eastAsia="ru-RU"/>
        </w:rPr>
        <w:t>Ритуксимаб** – 375 мг/м</w:t>
      </w:r>
      <w:r w:rsidRPr="0040662F">
        <w:rPr>
          <w:vertAlign w:val="superscript"/>
          <w:lang w:eastAsia="ru-RU"/>
        </w:rPr>
        <w:t>2</w:t>
      </w:r>
      <w:r w:rsidRPr="0040662F">
        <w:rPr>
          <w:lang w:eastAsia="ru-RU"/>
        </w:rPr>
        <w:t xml:space="preserve"> в/в кап. через 1 нед. после достижения дозы венетоклакса 400 мг/сут, далее – 500 мг/м</w:t>
      </w:r>
      <w:r w:rsidRPr="0040662F">
        <w:rPr>
          <w:vertAlign w:val="superscript"/>
          <w:lang w:eastAsia="ru-RU"/>
        </w:rPr>
        <w:t>2</w:t>
      </w:r>
      <w:r w:rsidRPr="0040662F">
        <w:rPr>
          <w:lang w:eastAsia="ru-RU"/>
        </w:rPr>
        <w:t xml:space="preserve"> в/в кап.</w:t>
      </w:r>
      <w:r w:rsidR="00DE7500">
        <w:rPr>
          <w:lang w:eastAsia="ru-RU"/>
        </w:rPr>
        <w:t xml:space="preserve"> или 1</w:t>
      </w:r>
      <w:r w:rsidR="00EA3851">
        <w:rPr>
          <w:lang w:eastAsia="ru-RU"/>
        </w:rPr>
        <w:t>4</w:t>
      </w:r>
      <w:r w:rsidR="00DE7500">
        <w:rPr>
          <w:lang w:eastAsia="ru-RU"/>
        </w:rPr>
        <w:t>00 мг п/к</w:t>
      </w:r>
      <w:r w:rsidRPr="0040662F">
        <w:rPr>
          <w:lang w:eastAsia="ru-RU"/>
        </w:rPr>
        <w:t xml:space="preserve"> ежемесячно, всего 6 введений</w:t>
      </w:r>
      <w:r w:rsidR="003F18B5">
        <w:rPr>
          <w:lang w:eastAsia="ru-RU"/>
        </w:rPr>
        <w:t>.</w:t>
      </w:r>
    </w:p>
    <w:p w:rsidR="00FD691F" w:rsidRPr="00822273" w:rsidRDefault="00FD691F" w:rsidP="003F18B5">
      <w:pPr>
        <w:jc w:val="left"/>
        <w:rPr>
          <w:b/>
        </w:rPr>
      </w:pPr>
      <w:r w:rsidRPr="00822273">
        <w:rPr>
          <w:b/>
        </w:rPr>
        <w:t>Венетоклакс + обинутузумаб</w:t>
      </w:r>
      <w:r w:rsidR="00573250">
        <w:rPr>
          <w:b/>
        </w:rPr>
        <w:t>**</w:t>
      </w:r>
    </w:p>
    <w:p w:rsidR="00612DD7" w:rsidRPr="00822273" w:rsidRDefault="00F075CA" w:rsidP="003F18B5">
      <w:pPr>
        <w:pStyle w:val="a"/>
        <w:numPr>
          <w:ilvl w:val="0"/>
          <w:numId w:val="5"/>
        </w:numPr>
        <w:spacing w:before="0"/>
      </w:pPr>
      <w:r w:rsidRPr="001D54F2">
        <w:rPr>
          <w:lang w:eastAsia="ru-RU"/>
        </w:rPr>
        <w:t>Обинутузумаб</w:t>
      </w:r>
      <w:r w:rsidR="00B90AB1" w:rsidRPr="00B33976">
        <w:rPr>
          <w:lang w:eastAsia="ru-RU"/>
        </w:rPr>
        <w:t>**</w:t>
      </w:r>
      <w:r w:rsidRPr="001D54F2">
        <w:rPr>
          <w:lang w:eastAsia="ru-RU"/>
        </w:rPr>
        <w:t xml:space="preserve"> </w:t>
      </w:r>
      <w:r w:rsidR="003F18B5">
        <w:rPr>
          <w:lang w:eastAsia="ru-RU"/>
        </w:rPr>
        <w:t xml:space="preserve">– </w:t>
      </w:r>
      <w:r w:rsidRPr="001D54F2">
        <w:rPr>
          <w:lang w:eastAsia="ru-RU"/>
        </w:rPr>
        <w:t>100 мг</w:t>
      </w:r>
      <w:r w:rsidR="003F18B5">
        <w:rPr>
          <w:lang w:eastAsia="ru-RU"/>
        </w:rPr>
        <w:t>,</w:t>
      </w:r>
      <w:r w:rsidRPr="001D54F2">
        <w:rPr>
          <w:lang w:eastAsia="ru-RU"/>
        </w:rPr>
        <w:t xml:space="preserve"> </w:t>
      </w:r>
      <w:r w:rsidR="00612DD7" w:rsidRPr="00822273">
        <w:rPr>
          <w:lang w:eastAsia="ru-RU"/>
        </w:rPr>
        <w:t>день 1 цикла 1</w:t>
      </w:r>
      <w:r w:rsidR="003F18B5">
        <w:rPr>
          <w:lang w:eastAsia="ru-RU"/>
        </w:rPr>
        <w:t>;</w:t>
      </w:r>
      <w:r w:rsidRPr="001D54F2">
        <w:rPr>
          <w:lang w:eastAsia="ru-RU"/>
        </w:rPr>
        <w:t xml:space="preserve"> 900 мг </w:t>
      </w:r>
      <w:r w:rsidR="00612DD7" w:rsidRPr="00822273">
        <w:rPr>
          <w:lang w:eastAsia="ru-RU"/>
        </w:rPr>
        <w:t>день 2 цикла 1</w:t>
      </w:r>
      <w:r w:rsidR="003F18B5">
        <w:rPr>
          <w:lang w:eastAsia="ru-RU"/>
        </w:rPr>
        <w:t>;</w:t>
      </w:r>
      <w:r w:rsidRPr="001D54F2">
        <w:rPr>
          <w:lang w:eastAsia="ru-RU"/>
        </w:rPr>
        <w:t xml:space="preserve"> </w:t>
      </w:r>
      <w:r w:rsidR="003F18B5">
        <w:rPr>
          <w:lang w:eastAsia="ru-RU"/>
        </w:rPr>
        <w:t>1000 мг день 8 цикла 1; 1000 мг день 15 цикла 1;</w:t>
      </w:r>
      <w:r w:rsidR="00612DD7" w:rsidRPr="00822273">
        <w:rPr>
          <w:lang w:eastAsia="ru-RU"/>
        </w:rPr>
        <w:t xml:space="preserve"> 1000 мг день 1 цикла 2</w:t>
      </w:r>
      <w:r w:rsidR="003F18B5">
        <w:rPr>
          <w:lang w:eastAsia="ru-RU"/>
        </w:rPr>
        <w:t>; 1000 мг день 1 циклов 3–</w:t>
      </w:r>
      <w:r w:rsidR="00612DD7" w:rsidRPr="00822273">
        <w:rPr>
          <w:lang w:eastAsia="ru-RU"/>
        </w:rPr>
        <w:t xml:space="preserve">6. </w:t>
      </w:r>
    </w:p>
    <w:p w:rsidR="00F075CA" w:rsidRPr="000078EC" w:rsidRDefault="00055701" w:rsidP="003F18B5">
      <w:pPr>
        <w:pStyle w:val="a"/>
        <w:numPr>
          <w:ilvl w:val="0"/>
          <w:numId w:val="5"/>
        </w:numPr>
        <w:spacing w:before="0"/>
      </w:pPr>
      <w:r w:rsidRPr="0008146B">
        <w:rPr>
          <w:lang w:eastAsia="ru-RU"/>
        </w:rPr>
        <w:t>#</w:t>
      </w:r>
      <w:r w:rsidR="00F075CA" w:rsidRPr="0008146B">
        <w:rPr>
          <w:lang w:eastAsia="ru-RU"/>
        </w:rPr>
        <w:t xml:space="preserve">Венетоклакс </w:t>
      </w:r>
      <w:r w:rsidR="003F18B5" w:rsidRPr="00055701">
        <w:rPr>
          <w:lang w:eastAsia="ru-RU"/>
        </w:rPr>
        <w:t xml:space="preserve">– </w:t>
      </w:r>
      <w:r w:rsidR="00F075CA" w:rsidRPr="00055701">
        <w:rPr>
          <w:lang w:eastAsia="ru-RU"/>
        </w:rPr>
        <w:t>20 мг/сут</w:t>
      </w:r>
      <w:r w:rsidR="003F18B5" w:rsidRPr="00055701">
        <w:rPr>
          <w:lang w:eastAsia="ru-RU"/>
        </w:rPr>
        <w:t>,</w:t>
      </w:r>
      <w:r w:rsidR="00F21A6F" w:rsidRPr="00055701">
        <w:rPr>
          <w:lang w:eastAsia="ru-RU"/>
        </w:rPr>
        <w:t xml:space="preserve"> </w:t>
      </w:r>
      <w:r w:rsidR="00015858" w:rsidRPr="00055701">
        <w:rPr>
          <w:lang w:eastAsia="ru-RU"/>
        </w:rPr>
        <w:t>дни 22–</w:t>
      </w:r>
      <w:r w:rsidR="00D55FB6" w:rsidRPr="00055701">
        <w:rPr>
          <w:lang w:eastAsia="ru-RU"/>
        </w:rPr>
        <w:t>28 цикла 1</w:t>
      </w:r>
      <w:r w:rsidR="00015858" w:rsidRPr="00055701">
        <w:rPr>
          <w:lang w:eastAsia="ru-RU"/>
        </w:rPr>
        <w:t>;</w:t>
      </w:r>
      <w:r w:rsidR="00F075CA" w:rsidRPr="00055701">
        <w:rPr>
          <w:lang w:eastAsia="ru-RU"/>
        </w:rPr>
        <w:t xml:space="preserve"> 50 мг/сут</w:t>
      </w:r>
      <w:r w:rsidR="00D55FB6" w:rsidRPr="00055701">
        <w:rPr>
          <w:lang w:eastAsia="ru-RU"/>
        </w:rPr>
        <w:t xml:space="preserve"> дни 1</w:t>
      </w:r>
      <w:r w:rsidR="00015858" w:rsidRPr="00055701">
        <w:rPr>
          <w:lang w:eastAsia="ru-RU"/>
        </w:rPr>
        <w:t>–</w:t>
      </w:r>
      <w:r w:rsidR="00D55FB6" w:rsidRPr="00055701">
        <w:rPr>
          <w:lang w:eastAsia="ru-RU"/>
        </w:rPr>
        <w:t>7 цикла 2</w:t>
      </w:r>
      <w:r w:rsidR="00015858" w:rsidRPr="00055701">
        <w:rPr>
          <w:lang w:eastAsia="ru-RU"/>
        </w:rPr>
        <w:t>;</w:t>
      </w:r>
      <w:r w:rsidR="00F075CA" w:rsidRPr="00055701">
        <w:rPr>
          <w:lang w:eastAsia="ru-RU"/>
        </w:rPr>
        <w:t xml:space="preserve"> 100 мг/сут</w:t>
      </w:r>
      <w:r w:rsidR="00D55FB6" w:rsidRPr="00822273">
        <w:rPr>
          <w:lang w:eastAsia="ru-RU"/>
        </w:rPr>
        <w:t xml:space="preserve"> дни 8</w:t>
      </w:r>
      <w:r w:rsidR="00015858">
        <w:rPr>
          <w:lang w:eastAsia="ru-RU"/>
        </w:rPr>
        <w:t>–</w:t>
      </w:r>
      <w:r w:rsidR="00D55FB6" w:rsidRPr="00822273">
        <w:rPr>
          <w:lang w:eastAsia="ru-RU"/>
        </w:rPr>
        <w:t>14 цикла 2</w:t>
      </w:r>
      <w:r w:rsidR="00015858">
        <w:rPr>
          <w:lang w:eastAsia="ru-RU"/>
        </w:rPr>
        <w:t>;</w:t>
      </w:r>
      <w:r w:rsidR="00F075CA" w:rsidRPr="001D54F2">
        <w:rPr>
          <w:lang w:eastAsia="ru-RU"/>
        </w:rPr>
        <w:t xml:space="preserve"> 200 мг/сут</w:t>
      </w:r>
      <w:r w:rsidR="003F18B5">
        <w:rPr>
          <w:lang w:eastAsia="ru-RU"/>
        </w:rPr>
        <w:t xml:space="preserve"> дни 15–</w:t>
      </w:r>
      <w:r w:rsidR="00D55FB6" w:rsidRPr="00822273">
        <w:rPr>
          <w:lang w:eastAsia="ru-RU"/>
        </w:rPr>
        <w:t>21 цикла 2</w:t>
      </w:r>
      <w:r w:rsidR="00015858">
        <w:rPr>
          <w:lang w:eastAsia="ru-RU"/>
        </w:rPr>
        <w:t>;</w:t>
      </w:r>
      <w:r w:rsidR="00F075CA" w:rsidRPr="001D54F2">
        <w:rPr>
          <w:lang w:eastAsia="ru-RU"/>
        </w:rPr>
        <w:t xml:space="preserve"> 400 мг/сут</w:t>
      </w:r>
      <w:r w:rsidR="00015858">
        <w:rPr>
          <w:lang w:eastAsia="ru-RU"/>
        </w:rPr>
        <w:t xml:space="preserve"> дни 22–</w:t>
      </w:r>
      <w:r w:rsidR="00D55FB6" w:rsidRPr="00822273">
        <w:rPr>
          <w:lang w:eastAsia="ru-RU"/>
        </w:rPr>
        <w:t xml:space="preserve">28 цикла 2, далее 400 мг/сут в течение 12 </w:t>
      </w:r>
      <w:r w:rsidR="00F075CA" w:rsidRPr="001D54F2">
        <w:rPr>
          <w:szCs w:val="24"/>
        </w:rPr>
        <w:t>мес</w:t>
      </w:r>
      <w:r w:rsidR="00D55FB6" w:rsidRPr="00822273">
        <w:rPr>
          <w:szCs w:val="24"/>
        </w:rPr>
        <w:t>.</w:t>
      </w:r>
    </w:p>
    <w:p w:rsidR="004D7374" w:rsidRPr="00DB46A1" w:rsidRDefault="004D7374" w:rsidP="00BE6A1C">
      <w:pPr>
        <w:pStyle w:val="1"/>
        <w:rPr>
          <w:sz w:val="24"/>
          <w:szCs w:val="24"/>
        </w:rPr>
      </w:pPr>
      <w:bookmarkStart w:id="92" w:name="_Toc520213132"/>
      <w:bookmarkStart w:id="93" w:name="_Toc24546460"/>
      <w:bookmarkStart w:id="94" w:name="_Toc23601742"/>
      <w:r w:rsidRPr="00DB46A1">
        <w:rPr>
          <w:sz w:val="24"/>
          <w:szCs w:val="24"/>
        </w:rPr>
        <w:t xml:space="preserve">Приложение Б. Алгоритмы </w:t>
      </w:r>
      <w:bookmarkEnd w:id="92"/>
      <w:r w:rsidR="002448A6" w:rsidRPr="00DB46A1">
        <w:rPr>
          <w:sz w:val="24"/>
          <w:szCs w:val="24"/>
        </w:rPr>
        <w:t>действий врача</w:t>
      </w:r>
      <w:bookmarkEnd w:id="93"/>
      <w:bookmarkEnd w:id="94"/>
    </w:p>
    <w:p w:rsidR="004D7374" w:rsidRPr="00CA1B30" w:rsidRDefault="00D73887" w:rsidP="00437AD9">
      <w:pPr>
        <w:pStyle w:val="2"/>
      </w:pPr>
      <w:bookmarkStart w:id="95" w:name="_Toc24546461"/>
      <w:bookmarkStart w:id="96" w:name="_Toc23601743"/>
      <w:r>
        <w:t xml:space="preserve">Приложение </w:t>
      </w:r>
      <w:r w:rsidR="00C87193">
        <w:t>Б1</w:t>
      </w:r>
      <w:r w:rsidR="00F07AA9">
        <w:t>.</w:t>
      </w:r>
      <w:r w:rsidR="00127E46">
        <w:t xml:space="preserve"> </w:t>
      </w:r>
      <w:r w:rsidR="004D7374" w:rsidRPr="0072780B">
        <w:t>Алгоритм выбора первой линии терапии пациента с ХЛЛ</w:t>
      </w:r>
      <w:r w:rsidR="00EB3C81" w:rsidRPr="0072780B">
        <w:t>/ЛМЛ</w:t>
      </w:r>
      <w:bookmarkEnd w:id="95"/>
      <w:bookmarkEnd w:id="96"/>
    </w:p>
    <w:p w:rsidR="008E3AC0" w:rsidRPr="00015858" w:rsidRDefault="00C27E51" w:rsidP="00437AD9">
      <w:pPr>
        <w:rPr>
          <w:b/>
        </w:rPr>
      </w:pPr>
      <w:r w:rsidRPr="0084325C">
        <w:rPr>
          <w:noProof/>
          <w:lang w:eastAsia="ru-RU"/>
        </w:rPr>
        <w:drawing>
          <wp:inline distT="0" distB="0" distL="0" distR="0" wp14:anchorId="639141BD" wp14:editId="5693D723">
            <wp:extent cx="6248400" cy="3708400"/>
            <wp:effectExtent l="0" t="0" r="0" b="0"/>
            <wp:docPr id="1" name="Рисунок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17"/>
                    <pic:cNvPicPr>
                      <a:picLocks/>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248400" cy="3708400"/>
                    </a:xfrm>
                    <a:prstGeom prst="rect">
                      <a:avLst/>
                    </a:prstGeom>
                    <a:noFill/>
                    <a:ln>
                      <a:noFill/>
                    </a:ln>
                  </pic:spPr>
                </pic:pic>
              </a:graphicData>
            </a:graphic>
          </wp:inline>
        </w:drawing>
      </w:r>
      <w:r w:rsidR="00D73887">
        <w:t xml:space="preserve">* </w:t>
      </w:r>
      <w:r w:rsidR="00015858">
        <w:t>М</w:t>
      </w:r>
      <w:r w:rsidR="00D73887">
        <w:t>онотерапия</w:t>
      </w:r>
      <w:r w:rsidR="000078EC">
        <w:t xml:space="preserve"> </w:t>
      </w:r>
      <w:r w:rsidR="00D73887">
        <w:t>венетоклаксом показана пациентам, которым не может быть назначен ибрутиниб</w:t>
      </w:r>
      <w:r w:rsidR="00015858">
        <w:t>.</w:t>
      </w:r>
    </w:p>
    <w:p w:rsidR="00437AD9" w:rsidRDefault="00437AD9" w:rsidP="00437AD9"/>
    <w:p w:rsidR="00F07AA9" w:rsidRDefault="00F07AA9" w:rsidP="00437AD9">
      <w:pPr>
        <w:pStyle w:val="2"/>
      </w:pPr>
      <w:r>
        <w:lastRenderedPageBreak/>
        <w:br w:type="page"/>
      </w:r>
    </w:p>
    <w:p w:rsidR="004D7374" w:rsidRPr="00CA1B30" w:rsidRDefault="00D73887" w:rsidP="00437AD9">
      <w:pPr>
        <w:pStyle w:val="2"/>
      </w:pPr>
      <w:bookmarkStart w:id="97" w:name="_Toc24546462"/>
      <w:bookmarkStart w:id="98" w:name="_Toc23601744"/>
      <w:r>
        <w:lastRenderedPageBreak/>
        <w:t xml:space="preserve">Приложение </w:t>
      </w:r>
      <w:r w:rsidR="00C87193" w:rsidRPr="00D73887">
        <w:t>Б2</w:t>
      </w:r>
      <w:r w:rsidR="00127E46">
        <w:t>.</w:t>
      </w:r>
      <w:r w:rsidR="00AA4B03">
        <w:t xml:space="preserve"> </w:t>
      </w:r>
      <w:r w:rsidR="004D7374" w:rsidRPr="00C87193">
        <w:t>А</w:t>
      </w:r>
      <w:r w:rsidR="004D7374" w:rsidRPr="00CA1B30">
        <w:t>лгоритм выбора терапии рецидива ХЛЛ</w:t>
      </w:r>
      <w:r w:rsidR="00CA1B30" w:rsidRPr="00CA1B30">
        <w:t>/ЛМЛ</w:t>
      </w:r>
      <w:bookmarkEnd w:id="97"/>
      <w:bookmarkEnd w:id="98"/>
    </w:p>
    <w:p w:rsidR="004D7374" w:rsidRDefault="004D7374" w:rsidP="004D7374">
      <w:pPr>
        <w:ind w:firstLine="709"/>
      </w:pPr>
    </w:p>
    <w:p w:rsidR="004D7374" w:rsidRDefault="00C27E51" w:rsidP="00F07AA9">
      <w:pPr>
        <w:ind w:hanging="567"/>
      </w:pPr>
      <w:r w:rsidRPr="0084325C">
        <w:rPr>
          <w:noProof/>
          <w:lang w:eastAsia="ru-RU"/>
        </w:rPr>
        <w:drawing>
          <wp:inline distT="0" distB="0" distL="0" distR="0" wp14:anchorId="00B12DA4" wp14:editId="28308A7A">
            <wp:extent cx="6400800" cy="3429000"/>
            <wp:effectExtent l="0" t="0" r="0" b="0"/>
            <wp:docPr id="2" name="Рисунок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18"/>
                    <pic:cNvPicPr>
                      <a:picLocks/>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400800" cy="3429000"/>
                    </a:xfrm>
                    <a:prstGeom prst="rect">
                      <a:avLst/>
                    </a:prstGeom>
                    <a:noFill/>
                    <a:ln>
                      <a:noFill/>
                    </a:ln>
                  </pic:spPr>
                </pic:pic>
              </a:graphicData>
            </a:graphic>
          </wp:inline>
        </w:drawing>
      </w:r>
    </w:p>
    <w:p w:rsidR="00F07AA9" w:rsidRDefault="00F07AA9" w:rsidP="00BE6A1C">
      <w:pPr>
        <w:pStyle w:val="1"/>
      </w:pPr>
      <w:bookmarkStart w:id="99" w:name="_Toc520213133"/>
      <w:r>
        <w:br w:type="page"/>
      </w:r>
    </w:p>
    <w:p w:rsidR="005A463A" w:rsidRPr="00DB46A1" w:rsidRDefault="005A463A" w:rsidP="005A463A">
      <w:pPr>
        <w:pStyle w:val="1"/>
        <w:rPr>
          <w:sz w:val="24"/>
          <w:szCs w:val="24"/>
        </w:rPr>
      </w:pPr>
      <w:bookmarkStart w:id="100" w:name="_Toc24546464"/>
      <w:bookmarkStart w:id="101" w:name="_Toc23601746"/>
      <w:bookmarkEnd w:id="99"/>
      <w:r w:rsidRPr="00DB46A1">
        <w:rPr>
          <w:sz w:val="24"/>
          <w:szCs w:val="24"/>
        </w:rPr>
        <w:lastRenderedPageBreak/>
        <w:t>Приложение В. Информация для пациентов</w:t>
      </w:r>
    </w:p>
    <w:p w:rsidR="005A463A" w:rsidRPr="0072780B" w:rsidRDefault="005A463A" w:rsidP="005A463A">
      <w:pPr>
        <w:ind w:firstLine="709"/>
      </w:pPr>
      <w:r>
        <w:t xml:space="preserve">Хронический лимфоцитарный лейкоз (ХЛЛ) представляет собой онкологическое заболевание, поражающее клетки крови и костного мозга. При хроническом ХЛЛ костный мозг вырабатывает патологически измененные, не способные выполнять свои функции лимфоциты. </w:t>
      </w:r>
      <w:r w:rsidRPr="0072780B">
        <w:t xml:space="preserve">Они накапливаются в крови и различных органах и вытесняют нормальные клетки крови. Слово </w:t>
      </w:r>
      <w:r>
        <w:t>«</w:t>
      </w:r>
      <w:r w:rsidRPr="0072780B">
        <w:t>хронический</w:t>
      </w:r>
      <w:r>
        <w:t>»</w:t>
      </w:r>
      <w:r w:rsidRPr="0072780B">
        <w:t xml:space="preserve"> в названии указывает, что это заболевание протекает доброкачественно.</w:t>
      </w:r>
    </w:p>
    <w:p w:rsidR="005A463A" w:rsidRDefault="005A463A" w:rsidP="005A463A">
      <w:pPr>
        <w:ind w:firstLine="709"/>
      </w:pPr>
      <w:r w:rsidRPr="0072780B">
        <w:t xml:space="preserve">Лимфомой из малых лимфоцитов (ЛМЛ) называется особое проявление хронического ХЛЛ, при котором патологические лимфоциты накапливаются не в крови или костном мозге, а в </w:t>
      </w:r>
      <w:r>
        <w:rPr>
          <w:spacing w:val="-2"/>
        </w:rPr>
        <w:t xml:space="preserve">лимфатических </w:t>
      </w:r>
      <w:r w:rsidRPr="000F2499">
        <w:rPr>
          <w:spacing w:val="-2"/>
        </w:rPr>
        <w:t>узл</w:t>
      </w:r>
      <w:r>
        <w:rPr>
          <w:spacing w:val="-2"/>
        </w:rPr>
        <w:t>ах</w:t>
      </w:r>
      <w:r>
        <w:t>.</w:t>
      </w:r>
    </w:p>
    <w:p w:rsidR="005A463A" w:rsidRDefault="005A463A" w:rsidP="005A463A">
      <w:pPr>
        <w:ind w:firstLine="709"/>
      </w:pPr>
      <w:r>
        <w:t>Еще 10 лет назад считалось, что ХЛЛ/ЛМЛ заболевают в основном пожилые люди. Однако по мере улучшения диагностики оказалось, что это заболевание может возникать и у молодых людей (40–50 лет), причем в этом возрасте оно протекает менее благоприятно.</w:t>
      </w:r>
    </w:p>
    <w:p w:rsidR="005A463A" w:rsidRDefault="005A463A" w:rsidP="005A463A">
      <w:pPr>
        <w:ind w:firstLine="709"/>
      </w:pPr>
      <w:r>
        <w:t xml:space="preserve">Врач может заподозрить ХЛЛ/ЛМЛ, опираясь на Ваши жалобы и обнаружив соответствующие симптомы при осмотре. В этом случае будет необходимо пройти ряд обследований, включая анализ крови и костного мозга. При ХЛЛ самый важный анализ – это анализ крови, без него диагноз не ставится. В анализе крови выявляется увеличение числа лимфоцитов. Диагноз обязательно подтверждается специальным исследованием – иммунофенотипированием лимфоцитов. Могут понадобиться и другие уточняющие диагноз исследования. При ЛМЛ диагноз ставится по результатам гистологического и иммуногистохимического исследования пораженного </w:t>
      </w:r>
      <w:r>
        <w:rPr>
          <w:spacing w:val="-2"/>
        </w:rPr>
        <w:t xml:space="preserve">лимфатического </w:t>
      </w:r>
      <w:r w:rsidRPr="000F2499">
        <w:rPr>
          <w:spacing w:val="-2"/>
        </w:rPr>
        <w:t>узл</w:t>
      </w:r>
      <w:r>
        <w:rPr>
          <w:spacing w:val="-2"/>
        </w:rPr>
        <w:t>а</w:t>
      </w:r>
      <w:r>
        <w:t>.</w:t>
      </w:r>
    </w:p>
    <w:p w:rsidR="005A463A" w:rsidRDefault="005A463A" w:rsidP="005A463A">
      <w:pPr>
        <w:ind w:firstLine="709"/>
      </w:pPr>
      <w:r>
        <w:t>К сожалению, на сегодняшний день ХЛЛ/ЛМЛ неизлечим. Однако у некоторых пациентов необходимость в лечении не возникает никогда – ХЛЛ/ЛМЛ может оставаться в стабильном состоянии в течение многих лет и даже десятилетий. Было проведено много исследований, в которых сравнивалось выжидательное наблюдение и раннее начало терапии (сразу после установления диагноза). Оказалось, что лечение на ранних этапах никакого преимущества не дает, но вызывает токсические эффекты. Поэтому тактика ведения ХЛЛ/ЛМЛ выстраивается с учетом течения этой болезни – лечение применяют по мере необходимости, поскольку оно само по себе небезопасно, и тактика выжидательного наблюдения остается стандартом для многих пациентов.</w:t>
      </w:r>
    </w:p>
    <w:p w:rsidR="005A463A" w:rsidRDefault="005A463A" w:rsidP="005A463A">
      <w:pPr>
        <w:ind w:firstLine="709"/>
      </w:pPr>
      <w:r>
        <w:t xml:space="preserve">Если имеются четкие признаки прогрессирования заболевания – устойчивый рост лимфоцитоза, увеличение </w:t>
      </w:r>
      <w:r>
        <w:rPr>
          <w:spacing w:val="-2"/>
        </w:rPr>
        <w:t xml:space="preserve">лимфатических </w:t>
      </w:r>
      <w:r w:rsidRPr="000F2499">
        <w:rPr>
          <w:spacing w:val="-2"/>
        </w:rPr>
        <w:t>узл</w:t>
      </w:r>
      <w:r>
        <w:rPr>
          <w:spacing w:val="-2"/>
        </w:rPr>
        <w:t>ов</w:t>
      </w:r>
      <w:r>
        <w:t>, селезенки, появление анемии и тромбоцитопении, врач предложит определенный курс лечения.</w:t>
      </w:r>
    </w:p>
    <w:p w:rsidR="005A463A" w:rsidRDefault="005A463A" w:rsidP="005A463A">
      <w:pPr>
        <w:ind w:firstLine="709"/>
      </w:pPr>
    </w:p>
    <w:p w:rsidR="005A463A" w:rsidRDefault="005A463A" w:rsidP="005A463A">
      <w:pPr>
        <w:ind w:firstLine="709"/>
      </w:pPr>
      <w:r>
        <w:t>Выбирая лечение, доктор учитывает:</w:t>
      </w:r>
    </w:p>
    <w:p w:rsidR="005A463A" w:rsidRDefault="005A463A" w:rsidP="005A463A">
      <w:pPr>
        <w:ind w:firstLine="709"/>
      </w:pPr>
      <w:r>
        <w:t>•</w:t>
      </w:r>
      <w:r>
        <w:tab/>
        <w:t>состояние болезни (клиническую картину и прогностические факторы);</w:t>
      </w:r>
    </w:p>
    <w:p w:rsidR="005A463A" w:rsidRDefault="005A463A" w:rsidP="005A463A">
      <w:pPr>
        <w:ind w:firstLine="709"/>
      </w:pPr>
      <w:r>
        <w:t>•</w:t>
      </w:r>
      <w:r>
        <w:tab/>
        <w:t>состояние пациента (возраст, сопутствующие заболевания);</w:t>
      </w:r>
    </w:p>
    <w:p w:rsidR="005A463A" w:rsidRDefault="005A463A" w:rsidP="005A463A">
      <w:pPr>
        <w:ind w:firstLine="709"/>
      </w:pPr>
      <w:r>
        <w:t>•</w:t>
      </w:r>
      <w:r>
        <w:tab/>
        <w:t>какое лечение проводилось раньше и когда наступил рецидив.</w:t>
      </w:r>
    </w:p>
    <w:p w:rsidR="005A463A" w:rsidRDefault="005A463A" w:rsidP="005A463A">
      <w:r>
        <w:t xml:space="preserve">В результате у большинства пациентов заболевание удается эффективно контролировать современными лекарствами. </w:t>
      </w:r>
    </w:p>
    <w:p w:rsidR="00457002" w:rsidRPr="00DB46A1" w:rsidRDefault="005A463A" w:rsidP="005A463A">
      <w:pPr>
        <w:pStyle w:val="aff0"/>
        <w:rPr>
          <w:rFonts w:ascii="Times New Roman" w:hAnsi="Times New Roman"/>
          <w:sz w:val="24"/>
          <w:szCs w:val="24"/>
        </w:rPr>
      </w:pPr>
      <w:r>
        <w:br w:type="page"/>
      </w:r>
      <w:r w:rsidR="00457002" w:rsidRPr="00DB46A1">
        <w:rPr>
          <w:rFonts w:ascii="Times New Roman" w:hAnsi="Times New Roman"/>
          <w:sz w:val="24"/>
          <w:szCs w:val="24"/>
        </w:rPr>
        <w:lastRenderedPageBreak/>
        <w:t xml:space="preserve">Приложение Г. Шкалы оценки, вопросники </w:t>
      </w:r>
      <w:r w:rsidR="00015858" w:rsidRPr="00DB46A1">
        <w:rPr>
          <w:rFonts w:ascii="Times New Roman" w:hAnsi="Times New Roman"/>
          <w:sz w:val="24"/>
          <w:szCs w:val="24"/>
        </w:rPr>
        <w:br/>
      </w:r>
      <w:r w:rsidR="00457002" w:rsidRPr="00DB46A1">
        <w:rPr>
          <w:rFonts w:ascii="Times New Roman" w:hAnsi="Times New Roman"/>
          <w:sz w:val="24"/>
          <w:szCs w:val="24"/>
        </w:rPr>
        <w:t>и другие оценочные инструменты состояния пациента, приведенные в клинических рекомендациях</w:t>
      </w:r>
      <w:bookmarkEnd w:id="100"/>
      <w:bookmarkEnd w:id="101"/>
    </w:p>
    <w:p w:rsidR="00457002" w:rsidRDefault="00457002" w:rsidP="00D73887">
      <w:pPr>
        <w:autoSpaceDE w:val="0"/>
        <w:autoSpaceDN w:val="0"/>
        <w:adjustRightInd w:val="0"/>
        <w:snapToGrid w:val="0"/>
        <w:spacing w:line="240" w:lineRule="auto"/>
        <w:jc w:val="left"/>
      </w:pPr>
    </w:p>
    <w:p w:rsidR="00B93BEE" w:rsidRPr="00D73887" w:rsidRDefault="00B93BEE" w:rsidP="00B93BEE">
      <w:pPr>
        <w:pStyle w:val="2"/>
      </w:pPr>
      <w:bookmarkStart w:id="102" w:name="_Toc24546465"/>
      <w:bookmarkStart w:id="103" w:name="_Toc23601747"/>
      <w:r>
        <w:t xml:space="preserve">Приложение </w:t>
      </w:r>
      <w:r w:rsidRPr="00D73887">
        <w:t>Г</w:t>
      </w:r>
      <w:r w:rsidR="00145A85">
        <w:t>1</w:t>
      </w:r>
      <w:r>
        <w:t>.</w:t>
      </w:r>
      <w:r w:rsidRPr="00D73887">
        <w:t xml:space="preserve"> Шкала оценки общего состояния пациента </w:t>
      </w:r>
      <w:r w:rsidRPr="00D73887">
        <w:rPr>
          <w:lang w:val="en-US"/>
        </w:rPr>
        <w:t>ECOG</w:t>
      </w:r>
      <w:bookmarkEnd w:id="102"/>
    </w:p>
    <w:p w:rsidR="00B93BEE" w:rsidRPr="005A463A" w:rsidRDefault="00B93BEE" w:rsidP="00B93BEE">
      <w:pPr>
        <w:ind w:firstLine="709"/>
      </w:pPr>
      <w:r>
        <w:t xml:space="preserve">Клиническая оценка общего состояния пациента с ХЛЛ/ЛМЛ проводится по шкале, разработанной Восточной объединенной онкологической группой (Eastern Cooperative Oncology Group) </w:t>
      </w:r>
      <w:r w:rsidR="000B0AC3">
        <w:fldChar w:fldCharType="begin" w:fldLock="1"/>
      </w:r>
      <w:r w:rsidR="00055701">
        <w:instrText>ADDIN CSL_CITATION {"citationItems":[{"id":"ITEM-1","itemData":{"PMID":"7165009","author":[{"dropping-particle":"","family":"Oken","given":"M.M.","non-dropping-particle":"","parse-names":false,"suffix":""},{"dropping-particle":"","family":"Creech","given":"R.H.","non-dropping-particle":"","parse-names":false,"suffix":""},{"dropping-particle":"","family":"Tormey","given":"D.C.","non-dropping-particle":"","parse-names":false,"suffix":""},{"dropping-particle":"","family":"Horton","given":"J.","non-dropping-particle":"","parse-names":false,"suffix":""},{"dropping-particle":"","family":"Davis","given":"T.E.","non-dropping-particle":"","parse-names":false,"suffix":""},{"dropping-particle":"","family":"McFadden","given":"E.T.","non-dropping-particle":"","parse-names":false,"suffix":""},{"dropping-particle":"","family":"Carbone","given":"P.P.","non-dropping-particle":"","parse-names":false,"suffix":""}],"container-title":"American Journal of Clinical Oncology","id":"ITEM-1","issue":"6","issued":{"date-parts":[["1982"]]},"page":"649-655","title":"Toxicity and response criteria of the Eastern Cooperative Oncology Group","type":"article-journal","volume":"5"},"uris":["http://www.mendeley.com/documents/?uuid=37e4803f-2468-3082-ae4c-dc5ab1419394"]}],"mendeley":{"formattedCitation":"[65]","plainTextFormattedCitation":"[65]","previouslyFormattedCitation":"[64]"},"properties":{"noteIndex":0},"schema":"https://github.com/citation-style-language/schema/raw/master/csl-citation.json"}</w:instrText>
      </w:r>
      <w:r w:rsidR="000B0AC3">
        <w:fldChar w:fldCharType="separate"/>
      </w:r>
      <w:r w:rsidR="00055701" w:rsidRPr="00055701">
        <w:rPr>
          <w:noProof/>
        </w:rPr>
        <w:t>[65]</w:t>
      </w:r>
      <w:r w:rsidR="000B0AC3">
        <w:fldChar w:fldCharType="end"/>
      </w:r>
      <w:bookmarkEnd w:id="103"/>
      <w:r w:rsidR="00953098" w:rsidRPr="005A463A">
        <w:t>.</w:t>
      </w:r>
    </w:p>
    <w:p w:rsidR="00953098" w:rsidRDefault="00953098" w:rsidP="00953098">
      <w:pPr>
        <w:rPr>
          <w:lang w:val="en-US"/>
        </w:rPr>
      </w:pPr>
      <w:bookmarkStart w:id="104" w:name="_Toc16755716"/>
      <w:r>
        <w:t>Ори</w:t>
      </w:r>
      <w:r w:rsidR="00771091">
        <w:t>г</w:t>
      </w:r>
      <w:r>
        <w:t>инальное</w:t>
      </w:r>
      <w:r w:rsidRPr="00217C30">
        <w:rPr>
          <w:lang w:val="en-US"/>
        </w:rPr>
        <w:t xml:space="preserve"> </w:t>
      </w:r>
      <w:r>
        <w:t>название</w:t>
      </w:r>
      <w:r w:rsidRPr="00217C30">
        <w:rPr>
          <w:lang w:val="en-US"/>
        </w:rPr>
        <w:t xml:space="preserve">: </w:t>
      </w:r>
      <w:r>
        <w:rPr>
          <w:lang w:val="en-US"/>
        </w:rPr>
        <w:t>The ECOG Scale of Performance Status</w:t>
      </w:r>
    </w:p>
    <w:p w:rsidR="00953098" w:rsidRPr="00771091" w:rsidRDefault="00953098" w:rsidP="00953098">
      <w:r>
        <w:t>Источник</w:t>
      </w:r>
      <w:r w:rsidRPr="00002E9D">
        <w:rPr>
          <w:lang w:val="en-US"/>
        </w:rPr>
        <w:t xml:space="preserve">: </w:t>
      </w:r>
      <w:r w:rsidRPr="00217C30">
        <w:rPr>
          <w:lang w:val="en-US"/>
        </w:rPr>
        <w:t xml:space="preserve">Oken M.M. et al. Toxicity and response criteria of the Eastern Cooperative Oncology Group // Am. J. Clin. </w:t>
      </w:r>
      <w:r w:rsidRPr="00002E9D">
        <w:rPr>
          <w:lang w:val="en-US"/>
        </w:rPr>
        <w:t>Oncol</w:t>
      </w:r>
      <w:r w:rsidR="000B0AC3" w:rsidRPr="0008146B">
        <w:t xml:space="preserve">. 1982. </w:t>
      </w:r>
      <w:r w:rsidRPr="00217C30">
        <w:t>Vol. 5, № 6. P. 649–65</w:t>
      </w:r>
      <w:r w:rsidRPr="00C47BAB">
        <w:t xml:space="preserve"> </w:t>
      </w:r>
      <w:bookmarkStart w:id="105" w:name="_Toc23601749"/>
      <w:r w:rsidR="000B0AC3">
        <w:fldChar w:fldCharType="begin" w:fldLock="1"/>
      </w:r>
      <w:r w:rsidR="00055701">
        <w:instrText>ADDIN CSL_CITATION {"citationItems":[{"id":"ITEM-1","itemData":{"PMID":"7165009","author":[{"dropping-particle":"","family":"Oken","given":"M.M.","non-dropping-particle":"","parse-names":false,"suffix":""},{"dropping-particle":"","family":"Creech","given":"R.H.","non-dropping-particle":"","parse-names":false,"suffix":""},{"dropping-particle":"","family":"Tormey","given":"D.C.","non-dropping-particle":"","parse-names":false,"suffix":""},{"dropping-particle":"","family":"Horton","given":"J.","non-dropping-particle":"","parse-names":false,"suffix":""},{"dropping-particle":"","family":"Davis","given":"T.E.","non-dropping-particle":"","parse-names":false,"suffix":""},{"dropping-particle":"","family":"McFadden","given":"E.T.","non-dropping-particle":"","parse-names":false,"suffix":""},{"dropping-particle":"","family":"Carbone","given":"P.P.","non-dropping-particle":"","parse-names":false,"suffix":""}],"container-title":"American Journal of Clinical Oncology","id":"ITEM-1","issue":"6","issued":{"date-parts":[["1982"]]},"page":"649-655","title":"Toxicity and response criteria of the Eastern Cooperative Oncology Group","type":"article-journal","volume":"5"},"uris":["http://www.mendeley.com/documents/?uuid=37e4803f-2468-3082-ae4c-dc5ab1419394"]}],"mendeley":{"formattedCitation":"[65]","plainTextFormattedCitation":"[65]","previouslyFormattedCitation":"[64]"},"properties":{"noteIndex":0},"schema":"https://github.com/citation-style-language/schema/raw/master/csl-citation.json"}</w:instrText>
      </w:r>
      <w:r w:rsidR="000B0AC3">
        <w:fldChar w:fldCharType="separate"/>
      </w:r>
      <w:r w:rsidR="00055701" w:rsidRPr="00055701">
        <w:rPr>
          <w:noProof/>
        </w:rPr>
        <w:t>[65]</w:t>
      </w:r>
      <w:r w:rsidR="000B0AC3">
        <w:fldChar w:fldCharType="end"/>
      </w:r>
    </w:p>
    <w:bookmarkEnd w:id="105"/>
    <w:p w:rsidR="00953098" w:rsidRDefault="00953098" w:rsidP="00953098">
      <w:r>
        <w:t>Тип: шкала оценки</w:t>
      </w:r>
    </w:p>
    <w:p w:rsidR="00953098" w:rsidRDefault="00953098" w:rsidP="00953098">
      <w:r>
        <w:t xml:space="preserve">Назначение: клиническая оценка общего состояния пациента </w:t>
      </w:r>
    </w:p>
    <w:p w:rsidR="00953098" w:rsidRDefault="00953098" w:rsidP="00953098">
      <w:r>
        <w:t xml:space="preserve">Содержание и интерпретация: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950"/>
        <w:gridCol w:w="7615"/>
      </w:tblGrid>
      <w:tr w:rsidR="00953098" w:rsidRPr="00265449" w:rsidTr="00C47BAB">
        <w:tc>
          <w:tcPr>
            <w:tcW w:w="1950" w:type="dxa"/>
          </w:tcPr>
          <w:p w:rsidR="00953098" w:rsidRPr="00B46C10" w:rsidRDefault="00953098" w:rsidP="005A463A">
            <w:pPr>
              <w:pStyle w:val="aff2"/>
              <w:ind w:firstLine="0"/>
              <w:rPr>
                <w:rStyle w:val="aa"/>
                <w:b w:val="0"/>
              </w:rPr>
            </w:pPr>
            <w:r>
              <w:rPr>
                <w:rStyle w:val="aa"/>
                <w:b w:val="0"/>
              </w:rPr>
              <w:t>С</w:t>
            </w:r>
            <w:r>
              <w:rPr>
                <w:rStyle w:val="aa"/>
              </w:rPr>
              <w:t>татус (баллы)</w:t>
            </w:r>
          </w:p>
        </w:tc>
        <w:tc>
          <w:tcPr>
            <w:tcW w:w="7615" w:type="dxa"/>
          </w:tcPr>
          <w:p w:rsidR="00953098" w:rsidRPr="00265449" w:rsidRDefault="00953098" w:rsidP="005A463A">
            <w:pPr>
              <w:pStyle w:val="aff2"/>
              <w:ind w:firstLine="36"/>
              <w:jc w:val="left"/>
              <w:rPr>
                <w:rStyle w:val="aa"/>
                <w:b w:val="0"/>
              </w:rPr>
            </w:pPr>
            <w:r>
              <w:rPr>
                <w:rStyle w:val="aa"/>
                <w:b w:val="0"/>
              </w:rPr>
              <w:t>О</w:t>
            </w:r>
            <w:r>
              <w:rPr>
                <w:rStyle w:val="aa"/>
              </w:rPr>
              <w:t>писание общего состояния пациента</w:t>
            </w:r>
          </w:p>
        </w:tc>
      </w:tr>
      <w:tr w:rsidR="00953098" w:rsidRPr="00265449" w:rsidTr="00C47BAB">
        <w:tc>
          <w:tcPr>
            <w:tcW w:w="1950" w:type="dxa"/>
            <w:hideMark/>
          </w:tcPr>
          <w:p w:rsidR="00953098" w:rsidRPr="00265449" w:rsidRDefault="00953098" w:rsidP="005A463A">
            <w:pPr>
              <w:pStyle w:val="aff2"/>
              <w:rPr>
                <w:rStyle w:val="aa"/>
                <w:b w:val="0"/>
                <w:lang w:val="en-US"/>
              </w:rPr>
            </w:pPr>
            <w:r w:rsidRPr="00265449">
              <w:rPr>
                <w:rStyle w:val="aa"/>
                <w:b w:val="0"/>
                <w:lang w:val="en-US"/>
              </w:rPr>
              <w:t>0</w:t>
            </w:r>
          </w:p>
        </w:tc>
        <w:tc>
          <w:tcPr>
            <w:tcW w:w="7615" w:type="dxa"/>
            <w:hideMark/>
          </w:tcPr>
          <w:p w:rsidR="00953098" w:rsidRPr="00265449" w:rsidRDefault="00006FC5" w:rsidP="005A463A">
            <w:pPr>
              <w:pStyle w:val="aff2"/>
              <w:ind w:firstLine="36"/>
              <w:jc w:val="left"/>
              <w:rPr>
                <w:rStyle w:val="aa"/>
                <w:b w:val="0"/>
              </w:rPr>
            </w:pPr>
            <w:r w:rsidRPr="00006FC5">
              <w:rPr>
                <w:rStyle w:val="aa"/>
                <w:b w:val="0"/>
              </w:rPr>
              <w:t>Па</w:t>
            </w:r>
            <w:r w:rsidRPr="00C47BAB">
              <w:rPr>
                <w:rStyle w:val="aa"/>
                <w:b w:val="0"/>
              </w:rPr>
              <w:t>циент</w:t>
            </w:r>
            <w:r w:rsidR="00953098" w:rsidRPr="00265449">
              <w:rPr>
                <w:rStyle w:val="aa"/>
                <w:b w:val="0"/>
              </w:rPr>
              <w:t xml:space="preserve"> полностью активен, способен выполнять все, как и до заболевания</w:t>
            </w:r>
          </w:p>
        </w:tc>
      </w:tr>
      <w:tr w:rsidR="00953098" w:rsidRPr="00265449" w:rsidTr="00C47BAB">
        <w:tc>
          <w:tcPr>
            <w:tcW w:w="1950" w:type="dxa"/>
            <w:hideMark/>
          </w:tcPr>
          <w:p w:rsidR="00953098" w:rsidRPr="00265449" w:rsidRDefault="00953098" w:rsidP="005A463A">
            <w:pPr>
              <w:pStyle w:val="aff2"/>
              <w:rPr>
                <w:rStyle w:val="aa"/>
                <w:b w:val="0"/>
              </w:rPr>
            </w:pPr>
            <w:r w:rsidRPr="00265449">
              <w:rPr>
                <w:rStyle w:val="aa"/>
                <w:b w:val="0"/>
              </w:rPr>
              <w:t>1</w:t>
            </w:r>
          </w:p>
        </w:tc>
        <w:tc>
          <w:tcPr>
            <w:tcW w:w="7615" w:type="dxa"/>
            <w:hideMark/>
          </w:tcPr>
          <w:p w:rsidR="00953098" w:rsidRPr="00265449" w:rsidRDefault="00006FC5" w:rsidP="005A463A">
            <w:pPr>
              <w:pStyle w:val="aff2"/>
              <w:ind w:firstLine="36"/>
              <w:jc w:val="left"/>
              <w:rPr>
                <w:rStyle w:val="aa"/>
                <w:b w:val="0"/>
              </w:rPr>
            </w:pPr>
            <w:r w:rsidRPr="00006FC5">
              <w:rPr>
                <w:rStyle w:val="aa"/>
                <w:b w:val="0"/>
              </w:rPr>
              <w:t>Па</w:t>
            </w:r>
            <w:r w:rsidRPr="00867125">
              <w:rPr>
                <w:rStyle w:val="aa"/>
                <w:b w:val="0"/>
              </w:rPr>
              <w:t>циент</w:t>
            </w:r>
            <w:r w:rsidR="00953098" w:rsidRPr="00265449">
              <w:rPr>
                <w:rStyle w:val="aa"/>
                <w:b w:val="0"/>
              </w:rPr>
              <w:t xml:space="preserve"> неспособен выполнять тяжелую, но может выполнять легкую или сидячую работу (например, легкую домашнюю или канцелярскую работу)</w:t>
            </w:r>
          </w:p>
        </w:tc>
      </w:tr>
      <w:tr w:rsidR="00953098" w:rsidRPr="00265449" w:rsidTr="00C47BAB">
        <w:tc>
          <w:tcPr>
            <w:tcW w:w="1950" w:type="dxa"/>
            <w:hideMark/>
          </w:tcPr>
          <w:p w:rsidR="00953098" w:rsidRPr="00265449" w:rsidRDefault="00953098" w:rsidP="005A463A">
            <w:pPr>
              <w:pStyle w:val="aff2"/>
              <w:rPr>
                <w:rStyle w:val="aa"/>
                <w:b w:val="0"/>
              </w:rPr>
            </w:pPr>
            <w:r w:rsidRPr="00265449">
              <w:rPr>
                <w:rStyle w:val="aa"/>
                <w:b w:val="0"/>
              </w:rPr>
              <w:t>2</w:t>
            </w:r>
          </w:p>
        </w:tc>
        <w:tc>
          <w:tcPr>
            <w:tcW w:w="7615" w:type="dxa"/>
            <w:hideMark/>
          </w:tcPr>
          <w:p w:rsidR="00953098" w:rsidRPr="00265449" w:rsidRDefault="00006FC5" w:rsidP="005A463A">
            <w:pPr>
              <w:pStyle w:val="aff2"/>
              <w:ind w:firstLine="36"/>
              <w:jc w:val="left"/>
              <w:rPr>
                <w:rStyle w:val="aa"/>
                <w:b w:val="0"/>
              </w:rPr>
            </w:pPr>
            <w:r w:rsidRPr="00006FC5">
              <w:rPr>
                <w:rStyle w:val="aa"/>
                <w:b w:val="0"/>
              </w:rPr>
              <w:t>Па</w:t>
            </w:r>
            <w:r w:rsidRPr="00867125">
              <w:rPr>
                <w:rStyle w:val="aa"/>
                <w:b w:val="0"/>
              </w:rPr>
              <w:t>циент</w:t>
            </w:r>
            <w:r w:rsidRPr="00265449">
              <w:rPr>
                <w:rStyle w:val="aa"/>
                <w:b w:val="0"/>
              </w:rPr>
              <w:t xml:space="preserve"> </w:t>
            </w:r>
            <w:r w:rsidR="00953098" w:rsidRPr="00265449">
              <w:rPr>
                <w:rStyle w:val="aa"/>
                <w:b w:val="0"/>
              </w:rPr>
              <w:t>лечится амбулаторно, способен к самообслуживанию, но не может выполнять работу. Более 50% времени проводит активно – в вертикальном положении.</w:t>
            </w:r>
          </w:p>
        </w:tc>
      </w:tr>
      <w:tr w:rsidR="00953098" w:rsidRPr="00265449" w:rsidTr="00C47BAB">
        <w:tc>
          <w:tcPr>
            <w:tcW w:w="1950" w:type="dxa"/>
            <w:hideMark/>
          </w:tcPr>
          <w:p w:rsidR="00953098" w:rsidRPr="00265449" w:rsidRDefault="00953098" w:rsidP="005A463A">
            <w:pPr>
              <w:pStyle w:val="aff2"/>
              <w:rPr>
                <w:rStyle w:val="aa"/>
                <w:b w:val="0"/>
              </w:rPr>
            </w:pPr>
            <w:r w:rsidRPr="00265449">
              <w:rPr>
                <w:rStyle w:val="aa"/>
                <w:b w:val="0"/>
              </w:rPr>
              <w:t>3</w:t>
            </w:r>
          </w:p>
        </w:tc>
        <w:tc>
          <w:tcPr>
            <w:tcW w:w="7615" w:type="dxa"/>
            <w:hideMark/>
          </w:tcPr>
          <w:p w:rsidR="00953098" w:rsidRPr="00265449" w:rsidRDefault="00006FC5" w:rsidP="005A463A">
            <w:pPr>
              <w:pStyle w:val="aff2"/>
              <w:ind w:firstLine="36"/>
              <w:jc w:val="left"/>
              <w:rPr>
                <w:rStyle w:val="aa"/>
                <w:b w:val="0"/>
              </w:rPr>
            </w:pPr>
            <w:r w:rsidRPr="00006FC5">
              <w:rPr>
                <w:rStyle w:val="aa"/>
                <w:b w:val="0"/>
              </w:rPr>
              <w:t>Па</w:t>
            </w:r>
            <w:r w:rsidRPr="00867125">
              <w:rPr>
                <w:rStyle w:val="aa"/>
                <w:b w:val="0"/>
              </w:rPr>
              <w:t>циент</w:t>
            </w:r>
            <w:r w:rsidR="00953098" w:rsidRPr="00265449">
              <w:rPr>
                <w:rStyle w:val="aa"/>
                <w:b w:val="0"/>
              </w:rPr>
              <w:t xml:space="preserve"> способен лишь к ограниченному самообслуживанию, проводит в кресле или постели более 50% времени бодрствования</w:t>
            </w:r>
          </w:p>
        </w:tc>
      </w:tr>
      <w:tr w:rsidR="00953098" w:rsidRPr="00265449" w:rsidTr="00C47BAB">
        <w:tc>
          <w:tcPr>
            <w:tcW w:w="1950" w:type="dxa"/>
            <w:hideMark/>
          </w:tcPr>
          <w:p w:rsidR="00953098" w:rsidRPr="00265449" w:rsidRDefault="00953098" w:rsidP="005A463A">
            <w:pPr>
              <w:pStyle w:val="aff2"/>
              <w:rPr>
                <w:rStyle w:val="aa"/>
                <w:b w:val="0"/>
              </w:rPr>
            </w:pPr>
            <w:r w:rsidRPr="00265449">
              <w:rPr>
                <w:rStyle w:val="aa"/>
                <w:b w:val="0"/>
              </w:rPr>
              <w:t>4</w:t>
            </w:r>
          </w:p>
        </w:tc>
        <w:tc>
          <w:tcPr>
            <w:tcW w:w="7615" w:type="dxa"/>
            <w:hideMark/>
          </w:tcPr>
          <w:p w:rsidR="00953098" w:rsidRPr="00265449" w:rsidRDefault="00953098" w:rsidP="005A463A">
            <w:pPr>
              <w:pStyle w:val="aff2"/>
              <w:ind w:firstLine="36"/>
              <w:jc w:val="left"/>
              <w:rPr>
                <w:rStyle w:val="aa"/>
                <w:b w:val="0"/>
              </w:rPr>
            </w:pPr>
            <w:r w:rsidRPr="00265449">
              <w:rPr>
                <w:rStyle w:val="aa"/>
                <w:b w:val="0"/>
              </w:rPr>
              <w:t>Инвалид, совершенно не способен к самообслуживанию, прикован к креслу или постели</w:t>
            </w:r>
          </w:p>
        </w:tc>
      </w:tr>
      <w:tr w:rsidR="005A463A" w:rsidRPr="00265449" w:rsidTr="00C47BAB">
        <w:tc>
          <w:tcPr>
            <w:tcW w:w="1950" w:type="dxa"/>
          </w:tcPr>
          <w:p w:rsidR="005A463A" w:rsidRPr="00265449" w:rsidRDefault="005A463A" w:rsidP="005A463A">
            <w:pPr>
              <w:pStyle w:val="aff2"/>
              <w:rPr>
                <w:rStyle w:val="aa"/>
                <w:b w:val="0"/>
              </w:rPr>
            </w:pPr>
            <w:r>
              <w:rPr>
                <w:rStyle w:val="aa"/>
                <w:b w:val="0"/>
              </w:rPr>
              <w:t>5</w:t>
            </w:r>
          </w:p>
        </w:tc>
        <w:tc>
          <w:tcPr>
            <w:tcW w:w="7615" w:type="dxa"/>
          </w:tcPr>
          <w:p w:rsidR="005A463A" w:rsidRPr="00265449" w:rsidRDefault="005A463A" w:rsidP="005A463A">
            <w:pPr>
              <w:pStyle w:val="aff2"/>
              <w:ind w:firstLine="36"/>
              <w:jc w:val="left"/>
              <w:rPr>
                <w:rStyle w:val="aa"/>
                <w:b w:val="0"/>
              </w:rPr>
            </w:pPr>
            <w:r>
              <w:rPr>
                <w:rStyle w:val="aa"/>
                <w:b w:val="0"/>
              </w:rPr>
              <w:t>Смерть</w:t>
            </w:r>
          </w:p>
        </w:tc>
      </w:tr>
      <w:bookmarkEnd w:id="104"/>
    </w:tbl>
    <w:p w:rsidR="00953098" w:rsidRDefault="00953098" w:rsidP="00953098">
      <w:pPr>
        <w:rPr>
          <w:lang w:eastAsia="ru-RU" w:bidi="ru-RU"/>
        </w:rPr>
      </w:pPr>
    </w:p>
    <w:p w:rsidR="008F1171" w:rsidRPr="00D73887" w:rsidRDefault="008F1171" w:rsidP="008F1171">
      <w:pPr>
        <w:pStyle w:val="2"/>
      </w:pPr>
      <w:r>
        <w:t xml:space="preserve">Приложение </w:t>
      </w:r>
      <w:r w:rsidRPr="00D73887">
        <w:t>Г</w:t>
      </w:r>
      <w:r>
        <w:t>2.</w:t>
      </w:r>
      <w:r w:rsidRPr="00D73887">
        <w:t xml:space="preserve"> Шкала оценки </w:t>
      </w:r>
      <w:r>
        <w:t xml:space="preserve">коморбидности </w:t>
      </w:r>
      <w:r>
        <w:rPr>
          <w:lang w:val="en-US"/>
        </w:rPr>
        <w:t>CIRS</w:t>
      </w:r>
    </w:p>
    <w:p w:rsidR="008F1171" w:rsidRPr="005A463A" w:rsidRDefault="008F1171" w:rsidP="008F1171">
      <w:pPr>
        <w:ind w:firstLine="709"/>
      </w:pPr>
      <w:r>
        <w:t xml:space="preserve">Клиническая оценка </w:t>
      </w:r>
      <w:r w:rsidR="00086CF8">
        <w:t xml:space="preserve">коморбидности </w:t>
      </w:r>
      <w:r>
        <w:t xml:space="preserve">пациента с ХЛЛ/ЛМЛ </w:t>
      </w:r>
      <w:r w:rsidR="00086CF8">
        <w:t xml:space="preserve">может проводиться по Кумуляционной шкале коморбидности </w:t>
      </w:r>
      <w:r w:rsidR="000B0AC3">
        <w:fldChar w:fldCharType="begin" w:fldLock="1"/>
      </w:r>
      <w:r w:rsidR="00055701">
        <w:instrText>ADDIN CSL_CITATION {"citationItems":[{"id":"ITEM-1","itemData":{"DOI":"10.1111/j.1532-5415.1968.tb02103.x","ISSN":"15325415","PMID":"5646906","abstract":"Abstract: A Cumulative Illness Rating Scale, designed to meet the need for a brief, comprehensive and reliable instrument for assessing physical impairment, has been developed and tested. The scale format provides for 13 relatively independent areas grouped under body systems. Ratings are made on a 5???point ???degree of severity??? scale, ranging from ???none??? to ???extremely severe.??? Findings, in terms of reliability and validity, reflect statistical significance at the P &lt; .01 level. As a rapid assessment technique which is objective and easily quantified, the scale is well suited to a variety of research uses. 1968 The American Geriatrics Society","author":[{"dropping-particle":"","family":"Linn","given":"BERNARD S.","non-dropping-particle":"","parse-names":false,"suffix":""},{"dropping-particle":"","family":"Linn","given":"MARGARET W.","non-dropping-particle":"","parse-names":false,"suffix":""},{"dropping-particle":"","family":"Gurel","given":"LEE","non-dropping-particle":"","parse-names":false,"suffix":""}],"container-title":"Journal of the American Geriatrics Society","id":"ITEM-1","issue":"5","issued":{"date-parts":[["1968"]]},"page":"622-626","title":"Cumulative illness rating scale","type":"article-journal","volume":"16"},"uris":["http://www.mendeley.com/documents/?uuid=30a48a94-7263-364a-ac00-3343bc5cdec9"]}],"mendeley":{"formattedCitation":"[66]","plainTextFormattedCitation":"[66]","previouslyFormattedCitation":"[65]"},"properties":{"noteIndex":0},"schema":"https://github.com/citation-style-language/schema/raw/master/csl-citation.json"}</w:instrText>
      </w:r>
      <w:r w:rsidR="000B0AC3">
        <w:fldChar w:fldCharType="separate"/>
      </w:r>
      <w:r w:rsidR="00055701" w:rsidRPr="00055701">
        <w:rPr>
          <w:noProof/>
        </w:rPr>
        <w:t>[66]</w:t>
      </w:r>
      <w:r w:rsidR="000B0AC3">
        <w:fldChar w:fldCharType="end"/>
      </w:r>
      <w:r w:rsidRPr="005A463A">
        <w:t>.</w:t>
      </w:r>
    </w:p>
    <w:p w:rsidR="008F1171" w:rsidRPr="00086CF8" w:rsidRDefault="008F1171" w:rsidP="008F1171">
      <w:pPr>
        <w:rPr>
          <w:lang w:val="en-US"/>
        </w:rPr>
      </w:pPr>
      <w:r>
        <w:t>Оригинальное</w:t>
      </w:r>
      <w:r w:rsidRPr="00086CF8">
        <w:rPr>
          <w:lang w:val="en-US"/>
        </w:rPr>
        <w:t xml:space="preserve"> </w:t>
      </w:r>
      <w:r>
        <w:t>название</w:t>
      </w:r>
      <w:r w:rsidRPr="00086CF8">
        <w:rPr>
          <w:lang w:val="en-US"/>
        </w:rPr>
        <w:t xml:space="preserve">: </w:t>
      </w:r>
      <w:r w:rsidR="00086CF8">
        <w:rPr>
          <w:lang w:val="en-US"/>
        </w:rPr>
        <w:t>Cumulative</w:t>
      </w:r>
      <w:r w:rsidR="00086CF8" w:rsidRPr="00086CF8">
        <w:rPr>
          <w:lang w:val="en-US"/>
        </w:rPr>
        <w:t xml:space="preserve"> </w:t>
      </w:r>
      <w:r w:rsidR="00086CF8">
        <w:rPr>
          <w:lang w:val="en-US"/>
        </w:rPr>
        <w:t>Illness</w:t>
      </w:r>
      <w:r w:rsidR="00086CF8" w:rsidRPr="00086CF8">
        <w:rPr>
          <w:lang w:val="en-US"/>
        </w:rPr>
        <w:t xml:space="preserve"> </w:t>
      </w:r>
      <w:r w:rsidR="00086CF8">
        <w:rPr>
          <w:lang w:val="en-US"/>
        </w:rPr>
        <w:t>Rating Scale</w:t>
      </w:r>
    </w:p>
    <w:p w:rsidR="008F1171" w:rsidRPr="0008146B" w:rsidRDefault="008F1171" w:rsidP="00086CF8">
      <w:pPr>
        <w:rPr>
          <w:lang w:val="en-US"/>
        </w:rPr>
      </w:pPr>
      <w:r>
        <w:lastRenderedPageBreak/>
        <w:t>Источник</w:t>
      </w:r>
      <w:r w:rsidR="000B0AC3" w:rsidRPr="0008146B">
        <w:t xml:space="preserve">: </w:t>
      </w:r>
      <w:r w:rsidR="00086CF8">
        <w:rPr>
          <w:lang w:val="en-US"/>
        </w:rPr>
        <w:t>Linn</w:t>
      </w:r>
      <w:r w:rsidR="000B0AC3" w:rsidRPr="0008146B">
        <w:t xml:space="preserve">, </w:t>
      </w:r>
      <w:r w:rsidR="00086CF8">
        <w:rPr>
          <w:lang w:val="en-US"/>
        </w:rPr>
        <w:t>B</w:t>
      </w:r>
      <w:r w:rsidR="000B0AC3" w:rsidRPr="0008146B">
        <w:t xml:space="preserve">. </w:t>
      </w:r>
      <w:r w:rsidRPr="00217C30">
        <w:rPr>
          <w:lang w:val="en-US"/>
        </w:rPr>
        <w:t>et</w:t>
      </w:r>
      <w:r w:rsidR="000B0AC3" w:rsidRPr="0008146B">
        <w:t xml:space="preserve"> </w:t>
      </w:r>
      <w:r w:rsidRPr="00217C30">
        <w:rPr>
          <w:lang w:val="en-US"/>
        </w:rPr>
        <w:t>al</w:t>
      </w:r>
      <w:r w:rsidR="000B0AC3" w:rsidRPr="0008146B">
        <w:t xml:space="preserve">. </w:t>
      </w:r>
      <w:r w:rsidR="00086CF8">
        <w:rPr>
          <w:lang w:val="en-US"/>
        </w:rPr>
        <w:t>Cumulative</w:t>
      </w:r>
      <w:r w:rsidR="00086CF8" w:rsidRPr="00086CF8">
        <w:rPr>
          <w:lang w:val="en-US"/>
        </w:rPr>
        <w:t xml:space="preserve"> </w:t>
      </w:r>
      <w:r w:rsidR="00086CF8">
        <w:rPr>
          <w:lang w:val="en-US"/>
        </w:rPr>
        <w:t>Illness</w:t>
      </w:r>
      <w:r w:rsidR="00086CF8" w:rsidRPr="00086CF8">
        <w:rPr>
          <w:lang w:val="en-US"/>
        </w:rPr>
        <w:t xml:space="preserve"> </w:t>
      </w:r>
      <w:r w:rsidR="00086CF8">
        <w:rPr>
          <w:lang w:val="en-US"/>
        </w:rPr>
        <w:t xml:space="preserve">Rating Scale. Journal of the American Geriatrics Society </w:t>
      </w:r>
      <w:r w:rsidR="000B0AC3">
        <w:fldChar w:fldCharType="begin" w:fldLock="1"/>
      </w:r>
      <w:r w:rsidR="00055701">
        <w:rPr>
          <w:lang w:val="en-US"/>
        </w:rPr>
        <w:instrText>ADDIN CSL_CITATION {"citationItems":[{"id":"ITEM-1","itemData":{"DOI":"10.1111/j.1532-5415.1968.tb02103.x","ISSN":"15325415","PMID":"5646906","abstract":"Abstract: A Cumulative Illness Rating Scale, designed to meet the need for a brief, comprehensive and reliable instrument for assessing physical impairment, has been developed and tested. The scale format provides for 13 relatively independent areas grouped under body systems. Ratings are made on a 5???point ???degree of severity??? scale, ranging from ???none??? to ???extremely severe.??? Findings, in terms of reliability and validity, reflect statistical significance at the P &lt; .01 level. As a rapid assessment technique which is objective and easily quantified, the scale is well suited to a variety of research uses. 1968 The American Geriatrics Society","author":[{"dropping-particle":"","family":"Linn","given":"BERNARD S.","non-dropping-particle":"","parse-names":false,"suffix":""},{"dropping-particle":"","family":"Linn","given":"MARGARET W.","non-dropping-particle":"","parse-names":false,"suffix":""},{"dropping-particle":"","family":"Gurel","given":"LEE","non-dropping-particle":"","parse-names":false,"suffix":""}],"container-title":"Journal of the American Geriatrics Society","id":"ITEM-1","issue":"5","issued":{"date-parts":[["1968"]]},"page":"622-626","title":"Cumulative illness rating scale","type":"article-journal","volume":"16"},"uris":["http://www.mendeley.com/documents/?uuid=30a48a94-7263-364a-ac00-3343bc5cdec9"]}],"mendeley":{"formattedCitation":"[66]","plainTextFormattedCitation":"[66]","previouslyFormattedCitation":"[65]"},"properties":{"noteIndex":0},"schema":"https://github.com/citation-style-language/schema/raw/master/csl-citation.json"}</w:instrText>
      </w:r>
      <w:r w:rsidR="000B0AC3">
        <w:fldChar w:fldCharType="separate"/>
      </w:r>
      <w:r w:rsidR="00055701" w:rsidRPr="00055701">
        <w:rPr>
          <w:noProof/>
          <w:lang w:val="en-US"/>
        </w:rPr>
        <w:t>[66]</w:t>
      </w:r>
      <w:r w:rsidR="000B0AC3">
        <w:fldChar w:fldCharType="end"/>
      </w:r>
      <w:r w:rsidR="00086CF8">
        <w:rPr>
          <w:lang w:val="en-US"/>
        </w:rPr>
        <w:t>.</w:t>
      </w:r>
    </w:p>
    <w:p w:rsidR="008F1171" w:rsidRPr="00086CF8" w:rsidRDefault="008F1171" w:rsidP="008F1171">
      <w:r>
        <w:t>Тип</w:t>
      </w:r>
      <w:r w:rsidRPr="00086CF8">
        <w:t xml:space="preserve">: </w:t>
      </w:r>
      <w:r>
        <w:t>шкала</w:t>
      </w:r>
      <w:r w:rsidRPr="00086CF8">
        <w:t xml:space="preserve"> </w:t>
      </w:r>
      <w:r>
        <w:t>оценки</w:t>
      </w:r>
    </w:p>
    <w:p w:rsidR="008F1171" w:rsidRDefault="008F1171" w:rsidP="008F1171">
      <w:r>
        <w:t>Назначение: клиническая оценка</w:t>
      </w:r>
      <w:r w:rsidR="00086CF8">
        <w:t xml:space="preserve"> коморбидности</w:t>
      </w:r>
      <w:r>
        <w:t xml:space="preserve"> </w:t>
      </w:r>
    </w:p>
    <w:p w:rsidR="008F1171" w:rsidRDefault="008F1171" w:rsidP="008F1171">
      <w:r>
        <w:t xml:space="preserve">Содержание и интерпретация: </w:t>
      </w:r>
    </w:p>
    <w:p w:rsidR="00953098" w:rsidRDefault="00953098" w:rsidP="00B93BEE">
      <w:pPr>
        <w:ind w:firstLine="709"/>
      </w:pPr>
    </w:p>
    <w:tbl>
      <w:tblPr>
        <w:tblStyle w:val="ac"/>
        <w:tblW w:w="0" w:type="auto"/>
        <w:tblLook w:val="04A0" w:firstRow="1" w:lastRow="0" w:firstColumn="1" w:lastColumn="0" w:noHBand="0" w:noVBand="1"/>
      </w:tblPr>
      <w:tblGrid>
        <w:gridCol w:w="6091"/>
        <w:gridCol w:w="650"/>
        <w:gridCol w:w="651"/>
        <w:gridCol w:w="651"/>
        <w:gridCol w:w="651"/>
        <w:gridCol w:w="651"/>
      </w:tblGrid>
      <w:tr w:rsidR="00086CF8" w:rsidTr="00086CF8">
        <w:tc>
          <w:tcPr>
            <w:tcW w:w="6091" w:type="dxa"/>
          </w:tcPr>
          <w:p w:rsidR="00086CF8" w:rsidRDefault="00086CF8" w:rsidP="005A463A">
            <w:pPr>
              <w:keepNext/>
              <w:keepLines/>
              <w:spacing w:before="240"/>
              <w:outlineLvl w:val="1"/>
            </w:pPr>
          </w:p>
        </w:tc>
        <w:tc>
          <w:tcPr>
            <w:tcW w:w="3254" w:type="dxa"/>
            <w:gridSpan w:val="5"/>
          </w:tcPr>
          <w:p w:rsidR="00B078C3" w:rsidRDefault="00086CF8" w:rsidP="0008146B">
            <w:pPr>
              <w:keepNext/>
              <w:keepLines/>
              <w:spacing w:before="240"/>
              <w:jc w:val="center"/>
              <w:outlineLvl w:val="1"/>
            </w:pPr>
            <w:r>
              <w:t>Баллы</w:t>
            </w:r>
          </w:p>
        </w:tc>
      </w:tr>
      <w:tr w:rsidR="00086CF8" w:rsidTr="00086CF8">
        <w:tc>
          <w:tcPr>
            <w:tcW w:w="6091" w:type="dxa"/>
          </w:tcPr>
          <w:p w:rsidR="00086CF8" w:rsidRDefault="00086CF8" w:rsidP="005A463A">
            <w:pPr>
              <w:keepNext/>
              <w:keepLines/>
              <w:spacing w:before="240"/>
              <w:outlineLvl w:val="1"/>
            </w:pPr>
          </w:p>
        </w:tc>
        <w:tc>
          <w:tcPr>
            <w:tcW w:w="650" w:type="dxa"/>
          </w:tcPr>
          <w:p w:rsidR="00B078C3" w:rsidRDefault="00F242FD" w:rsidP="0008146B">
            <w:pPr>
              <w:keepNext/>
              <w:keepLines/>
              <w:spacing w:before="240"/>
              <w:jc w:val="center"/>
              <w:outlineLvl w:val="1"/>
            </w:pPr>
            <w:r>
              <w:t>0</w:t>
            </w:r>
          </w:p>
        </w:tc>
        <w:tc>
          <w:tcPr>
            <w:tcW w:w="651" w:type="dxa"/>
          </w:tcPr>
          <w:p w:rsidR="00B078C3" w:rsidRDefault="00F242FD" w:rsidP="0008146B">
            <w:pPr>
              <w:keepNext/>
              <w:keepLines/>
              <w:spacing w:before="240"/>
              <w:jc w:val="center"/>
              <w:outlineLvl w:val="1"/>
            </w:pPr>
            <w:r>
              <w:t>1</w:t>
            </w:r>
          </w:p>
        </w:tc>
        <w:tc>
          <w:tcPr>
            <w:tcW w:w="651" w:type="dxa"/>
          </w:tcPr>
          <w:p w:rsidR="00B078C3" w:rsidRDefault="00F242FD" w:rsidP="0008146B">
            <w:pPr>
              <w:keepNext/>
              <w:keepLines/>
              <w:spacing w:before="240"/>
              <w:jc w:val="center"/>
              <w:outlineLvl w:val="1"/>
            </w:pPr>
            <w:r>
              <w:t>2</w:t>
            </w:r>
          </w:p>
        </w:tc>
        <w:tc>
          <w:tcPr>
            <w:tcW w:w="651" w:type="dxa"/>
          </w:tcPr>
          <w:p w:rsidR="00B078C3" w:rsidRDefault="00F242FD" w:rsidP="0008146B">
            <w:pPr>
              <w:keepNext/>
              <w:keepLines/>
              <w:spacing w:before="240"/>
              <w:jc w:val="center"/>
              <w:outlineLvl w:val="1"/>
            </w:pPr>
            <w:r>
              <w:t>3</w:t>
            </w:r>
          </w:p>
        </w:tc>
        <w:tc>
          <w:tcPr>
            <w:tcW w:w="651" w:type="dxa"/>
          </w:tcPr>
          <w:p w:rsidR="00B078C3" w:rsidRDefault="00F242FD" w:rsidP="0008146B">
            <w:pPr>
              <w:keepNext/>
              <w:keepLines/>
              <w:spacing w:before="240"/>
              <w:jc w:val="center"/>
              <w:outlineLvl w:val="1"/>
            </w:pPr>
            <w:r>
              <w:t>4</w:t>
            </w:r>
          </w:p>
        </w:tc>
      </w:tr>
      <w:tr w:rsidR="00086CF8" w:rsidTr="00086CF8">
        <w:tc>
          <w:tcPr>
            <w:tcW w:w="6091" w:type="dxa"/>
          </w:tcPr>
          <w:p w:rsidR="00086CF8" w:rsidRDefault="00086CF8" w:rsidP="005A463A">
            <w:pPr>
              <w:keepNext/>
              <w:keepLines/>
              <w:spacing w:before="240"/>
              <w:outlineLvl w:val="1"/>
            </w:pPr>
            <w:r>
              <w:t>Болезни сердца</w:t>
            </w:r>
          </w:p>
        </w:tc>
        <w:tc>
          <w:tcPr>
            <w:tcW w:w="650" w:type="dxa"/>
          </w:tcPr>
          <w:p w:rsidR="00086CF8" w:rsidRDefault="00086CF8" w:rsidP="005A463A">
            <w:pPr>
              <w:keepNext/>
              <w:keepLines/>
              <w:spacing w:before="240"/>
              <w:outlineLvl w:val="1"/>
            </w:pPr>
          </w:p>
        </w:tc>
        <w:tc>
          <w:tcPr>
            <w:tcW w:w="651" w:type="dxa"/>
          </w:tcPr>
          <w:p w:rsidR="00086CF8" w:rsidRDefault="00086CF8" w:rsidP="005A463A">
            <w:pPr>
              <w:keepNext/>
              <w:keepLines/>
              <w:spacing w:before="240"/>
              <w:outlineLvl w:val="1"/>
            </w:pPr>
          </w:p>
        </w:tc>
        <w:tc>
          <w:tcPr>
            <w:tcW w:w="651" w:type="dxa"/>
          </w:tcPr>
          <w:p w:rsidR="00086CF8" w:rsidRDefault="00086CF8" w:rsidP="005A463A">
            <w:pPr>
              <w:keepNext/>
              <w:keepLines/>
              <w:spacing w:before="240"/>
              <w:outlineLvl w:val="1"/>
            </w:pPr>
          </w:p>
        </w:tc>
        <w:tc>
          <w:tcPr>
            <w:tcW w:w="651" w:type="dxa"/>
          </w:tcPr>
          <w:p w:rsidR="00086CF8" w:rsidRDefault="00086CF8" w:rsidP="005A463A">
            <w:pPr>
              <w:keepNext/>
              <w:keepLines/>
              <w:spacing w:before="240"/>
              <w:outlineLvl w:val="1"/>
            </w:pPr>
          </w:p>
        </w:tc>
        <w:tc>
          <w:tcPr>
            <w:tcW w:w="651" w:type="dxa"/>
          </w:tcPr>
          <w:p w:rsidR="00086CF8" w:rsidRDefault="00086CF8" w:rsidP="005A463A">
            <w:pPr>
              <w:keepNext/>
              <w:keepLines/>
              <w:spacing w:before="240"/>
              <w:outlineLvl w:val="1"/>
            </w:pPr>
          </w:p>
        </w:tc>
      </w:tr>
      <w:tr w:rsidR="00086CF8" w:rsidTr="00086CF8">
        <w:tc>
          <w:tcPr>
            <w:tcW w:w="6091" w:type="dxa"/>
          </w:tcPr>
          <w:p w:rsidR="00086CF8" w:rsidRDefault="00086CF8" w:rsidP="005A463A">
            <w:pPr>
              <w:keepNext/>
              <w:keepLines/>
              <w:spacing w:before="240"/>
              <w:outlineLvl w:val="1"/>
            </w:pPr>
            <w:r>
              <w:t>Болезни сосудов (кровеносных и лимфатических)</w:t>
            </w:r>
          </w:p>
        </w:tc>
        <w:tc>
          <w:tcPr>
            <w:tcW w:w="650" w:type="dxa"/>
          </w:tcPr>
          <w:p w:rsidR="00086CF8" w:rsidRDefault="00086CF8" w:rsidP="005A463A">
            <w:pPr>
              <w:keepNext/>
              <w:keepLines/>
              <w:spacing w:before="240"/>
              <w:outlineLvl w:val="1"/>
            </w:pPr>
          </w:p>
        </w:tc>
        <w:tc>
          <w:tcPr>
            <w:tcW w:w="651" w:type="dxa"/>
          </w:tcPr>
          <w:p w:rsidR="00086CF8" w:rsidRDefault="00086CF8" w:rsidP="005A463A">
            <w:pPr>
              <w:keepNext/>
              <w:keepLines/>
              <w:spacing w:before="240"/>
              <w:outlineLvl w:val="1"/>
            </w:pPr>
          </w:p>
        </w:tc>
        <w:tc>
          <w:tcPr>
            <w:tcW w:w="651" w:type="dxa"/>
          </w:tcPr>
          <w:p w:rsidR="00086CF8" w:rsidRDefault="00086CF8" w:rsidP="005A463A">
            <w:pPr>
              <w:keepNext/>
              <w:keepLines/>
              <w:spacing w:before="240"/>
              <w:outlineLvl w:val="1"/>
            </w:pPr>
          </w:p>
        </w:tc>
        <w:tc>
          <w:tcPr>
            <w:tcW w:w="651" w:type="dxa"/>
          </w:tcPr>
          <w:p w:rsidR="00086CF8" w:rsidRDefault="00086CF8" w:rsidP="005A463A">
            <w:pPr>
              <w:keepNext/>
              <w:keepLines/>
              <w:spacing w:before="240"/>
              <w:outlineLvl w:val="1"/>
            </w:pPr>
          </w:p>
        </w:tc>
        <w:tc>
          <w:tcPr>
            <w:tcW w:w="651" w:type="dxa"/>
          </w:tcPr>
          <w:p w:rsidR="00086CF8" w:rsidRDefault="00086CF8" w:rsidP="005A463A">
            <w:pPr>
              <w:keepNext/>
              <w:keepLines/>
              <w:spacing w:before="240"/>
              <w:outlineLvl w:val="1"/>
            </w:pPr>
          </w:p>
        </w:tc>
      </w:tr>
      <w:tr w:rsidR="00086CF8" w:rsidTr="00086CF8">
        <w:tc>
          <w:tcPr>
            <w:tcW w:w="6091" w:type="dxa"/>
          </w:tcPr>
          <w:p w:rsidR="00086CF8" w:rsidRDefault="00086CF8" w:rsidP="005A463A">
            <w:pPr>
              <w:keepNext/>
              <w:keepLines/>
              <w:spacing w:before="240"/>
              <w:outlineLvl w:val="1"/>
            </w:pPr>
            <w:r>
              <w:t>Болезни крови (костного мозга, селезенки и периферической крови</w:t>
            </w:r>
          </w:p>
        </w:tc>
        <w:tc>
          <w:tcPr>
            <w:tcW w:w="650" w:type="dxa"/>
          </w:tcPr>
          <w:p w:rsidR="00086CF8" w:rsidRDefault="00086CF8" w:rsidP="005A463A">
            <w:pPr>
              <w:keepNext/>
              <w:keepLines/>
              <w:spacing w:before="240"/>
              <w:outlineLvl w:val="1"/>
            </w:pPr>
          </w:p>
        </w:tc>
        <w:tc>
          <w:tcPr>
            <w:tcW w:w="651" w:type="dxa"/>
          </w:tcPr>
          <w:p w:rsidR="00086CF8" w:rsidRDefault="00086CF8" w:rsidP="005A463A">
            <w:pPr>
              <w:keepNext/>
              <w:keepLines/>
              <w:spacing w:before="240"/>
              <w:outlineLvl w:val="1"/>
            </w:pPr>
          </w:p>
        </w:tc>
        <w:tc>
          <w:tcPr>
            <w:tcW w:w="651" w:type="dxa"/>
          </w:tcPr>
          <w:p w:rsidR="00086CF8" w:rsidRDefault="00086CF8" w:rsidP="005A463A">
            <w:pPr>
              <w:keepNext/>
              <w:keepLines/>
              <w:spacing w:before="240"/>
              <w:outlineLvl w:val="1"/>
            </w:pPr>
          </w:p>
        </w:tc>
        <w:tc>
          <w:tcPr>
            <w:tcW w:w="651" w:type="dxa"/>
          </w:tcPr>
          <w:p w:rsidR="00086CF8" w:rsidRDefault="00086CF8" w:rsidP="005A463A">
            <w:pPr>
              <w:keepNext/>
              <w:keepLines/>
              <w:spacing w:before="240"/>
              <w:outlineLvl w:val="1"/>
            </w:pPr>
          </w:p>
        </w:tc>
        <w:tc>
          <w:tcPr>
            <w:tcW w:w="651" w:type="dxa"/>
          </w:tcPr>
          <w:p w:rsidR="00086CF8" w:rsidRDefault="00086CF8" w:rsidP="005A463A">
            <w:pPr>
              <w:keepNext/>
              <w:keepLines/>
              <w:spacing w:before="240"/>
              <w:outlineLvl w:val="1"/>
            </w:pPr>
          </w:p>
        </w:tc>
      </w:tr>
      <w:tr w:rsidR="00086CF8" w:rsidTr="00086CF8">
        <w:tc>
          <w:tcPr>
            <w:tcW w:w="6091" w:type="dxa"/>
          </w:tcPr>
          <w:p w:rsidR="00086CF8" w:rsidRDefault="00086CF8" w:rsidP="005A463A">
            <w:pPr>
              <w:keepNext/>
              <w:keepLines/>
              <w:spacing w:before="240"/>
              <w:outlineLvl w:val="1"/>
            </w:pPr>
            <w:r>
              <w:t>Болезни органов дыхательной системы (трахеи, бронхов и легких)</w:t>
            </w:r>
          </w:p>
        </w:tc>
        <w:tc>
          <w:tcPr>
            <w:tcW w:w="650" w:type="dxa"/>
          </w:tcPr>
          <w:p w:rsidR="00086CF8" w:rsidRDefault="00086CF8" w:rsidP="005A463A">
            <w:pPr>
              <w:keepNext/>
              <w:keepLines/>
              <w:spacing w:before="240"/>
              <w:outlineLvl w:val="1"/>
            </w:pPr>
          </w:p>
        </w:tc>
        <w:tc>
          <w:tcPr>
            <w:tcW w:w="651" w:type="dxa"/>
          </w:tcPr>
          <w:p w:rsidR="00086CF8" w:rsidRDefault="00086CF8" w:rsidP="005A463A">
            <w:pPr>
              <w:keepNext/>
              <w:keepLines/>
              <w:spacing w:before="240"/>
              <w:outlineLvl w:val="1"/>
            </w:pPr>
          </w:p>
        </w:tc>
        <w:tc>
          <w:tcPr>
            <w:tcW w:w="651" w:type="dxa"/>
          </w:tcPr>
          <w:p w:rsidR="00086CF8" w:rsidRDefault="00086CF8" w:rsidP="005A463A">
            <w:pPr>
              <w:keepNext/>
              <w:keepLines/>
              <w:spacing w:before="240"/>
              <w:outlineLvl w:val="1"/>
            </w:pPr>
          </w:p>
        </w:tc>
        <w:tc>
          <w:tcPr>
            <w:tcW w:w="651" w:type="dxa"/>
          </w:tcPr>
          <w:p w:rsidR="00086CF8" w:rsidRDefault="00086CF8" w:rsidP="005A463A">
            <w:pPr>
              <w:keepNext/>
              <w:keepLines/>
              <w:spacing w:before="240"/>
              <w:outlineLvl w:val="1"/>
            </w:pPr>
          </w:p>
        </w:tc>
        <w:tc>
          <w:tcPr>
            <w:tcW w:w="651" w:type="dxa"/>
          </w:tcPr>
          <w:p w:rsidR="00086CF8" w:rsidRDefault="00086CF8" w:rsidP="005A463A">
            <w:pPr>
              <w:keepNext/>
              <w:keepLines/>
              <w:spacing w:before="240"/>
              <w:outlineLvl w:val="1"/>
            </w:pPr>
          </w:p>
        </w:tc>
      </w:tr>
      <w:tr w:rsidR="00086CF8" w:rsidTr="00086CF8">
        <w:tc>
          <w:tcPr>
            <w:tcW w:w="6091" w:type="dxa"/>
          </w:tcPr>
          <w:p w:rsidR="00086CF8" w:rsidRDefault="00086CF8" w:rsidP="005A463A">
            <w:pPr>
              <w:keepNext/>
              <w:keepLines/>
              <w:spacing w:before="240"/>
              <w:outlineLvl w:val="1"/>
            </w:pPr>
            <w:r>
              <w:t>Болезни органов чувств (глаз, носа, ушей, глотки и гортани)</w:t>
            </w:r>
          </w:p>
        </w:tc>
        <w:tc>
          <w:tcPr>
            <w:tcW w:w="650" w:type="dxa"/>
          </w:tcPr>
          <w:p w:rsidR="00086CF8" w:rsidRDefault="00086CF8" w:rsidP="005A463A">
            <w:pPr>
              <w:keepNext/>
              <w:keepLines/>
              <w:spacing w:before="240"/>
              <w:outlineLvl w:val="1"/>
            </w:pPr>
          </w:p>
        </w:tc>
        <w:tc>
          <w:tcPr>
            <w:tcW w:w="651" w:type="dxa"/>
          </w:tcPr>
          <w:p w:rsidR="00086CF8" w:rsidRDefault="00086CF8" w:rsidP="005A463A">
            <w:pPr>
              <w:keepNext/>
              <w:keepLines/>
              <w:spacing w:before="240"/>
              <w:outlineLvl w:val="1"/>
            </w:pPr>
          </w:p>
        </w:tc>
        <w:tc>
          <w:tcPr>
            <w:tcW w:w="651" w:type="dxa"/>
          </w:tcPr>
          <w:p w:rsidR="00086CF8" w:rsidRDefault="00086CF8" w:rsidP="005A463A">
            <w:pPr>
              <w:keepNext/>
              <w:keepLines/>
              <w:spacing w:before="240"/>
              <w:outlineLvl w:val="1"/>
            </w:pPr>
          </w:p>
        </w:tc>
        <w:tc>
          <w:tcPr>
            <w:tcW w:w="651" w:type="dxa"/>
          </w:tcPr>
          <w:p w:rsidR="00086CF8" w:rsidRDefault="00086CF8" w:rsidP="005A463A">
            <w:pPr>
              <w:keepNext/>
              <w:keepLines/>
              <w:spacing w:before="240"/>
              <w:outlineLvl w:val="1"/>
            </w:pPr>
          </w:p>
        </w:tc>
        <w:tc>
          <w:tcPr>
            <w:tcW w:w="651" w:type="dxa"/>
          </w:tcPr>
          <w:p w:rsidR="00086CF8" w:rsidRDefault="00086CF8" w:rsidP="005A463A">
            <w:pPr>
              <w:keepNext/>
              <w:keepLines/>
              <w:spacing w:before="240"/>
              <w:outlineLvl w:val="1"/>
            </w:pPr>
          </w:p>
        </w:tc>
      </w:tr>
      <w:tr w:rsidR="00086CF8" w:rsidTr="00086CF8">
        <w:tc>
          <w:tcPr>
            <w:tcW w:w="6091" w:type="dxa"/>
          </w:tcPr>
          <w:p w:rsidR="00086CF8" w:rsidRDefault="00086CF8" w:rsidP="005A463A">
            <w:pPr>
              <w:keepNext/>
              <w:keepLines/>
              <w:spacing w:before="240"/>
              <w:outlineLvl w:val="1"/>
            </w:pPr>
            <w:r>
              <w:t>Болезни органов верхних отделов пищеварительной системы (пищевода, желудка, двенадцатиперстной кишки, поджелудочной железы (не включая СД) и желчного пузыря)</w:t>
            </w:r>
          </w:p>
        </w:tc>
        <w:tc>
          <w:tcPr>
            <w:tcW w:w="650" w:type="dxa"/>
          </w:tcPr>
          <w:p w:rsidR="00086CF8" w:rsidRDefault="00086CF8" w:rsidP="005A463A">
            <w:pPr>
              <w:keepNext/>
              <w:keepLines/>
              <w:spacing w:before="240"/>
              <w:outlineLvl w:val="1"/>
            </w:pPr>
          </w:p>
        </w:tc>
        <w:tc>
          <w:tcPr>
            <w:tcW w:w="651" w:type="dxa"/>
          </w:tcPr>
          <w:p w:rsidR="00086CF8" w:rsidRDefault="00086CF8" w:rsidP="005A463A">
            <w:pPr>
              <w:keepNext/>
              <w:keepLines/>
              <w:spacing w:before="240"/>
              <w:outlineLvl w:val="1"/>
            </w:pPr>
          </w:p>
        </w:tc>
        <w:tc>
          <w:tcPr>
            <w:tcW w:w="651" w:type="dxa"/>
          </w:tcPr>
          <w:p w:rsidR="00086CF8" w:rsidRDefault="00086CF8" w:rsidP="005A463A">
            <w:pPr>
              <w:keepNext/>
              <w:keepLines/>
              <w:spacing w:before="240"/>
              <w:outlineLvl w:val="1"/>
            </w:pPr>
          </w:p>
        </w:tc>
        <w:tc>
          <w:tcPr>
            <w:tcW w:w="651" w:type="dxa"/>
          </w:tcPr>
          <w:p w:rsidR="00086CF8" w:rsidRDefault="00086CF8" w:rsidP="005A463A">
            <w:pPr>
              <w:keepNext/>
              <w:keepLines/>
              <w:spacing w:before="240"/>
              <w:outlineLvl w:val="1"/>
            </w:pPr>
          </w:p>
        </w:tc>
        <w:tc>
          <w:tcPr>
            <w:tcW w:w="651" w:type="dxa"/>
          </w:tcPr>
          <w:p w:rsidR="00086CF8" w:rsidRDefault="00086CF8" w:rsidP="005A463A">
            <w:pPr>
              <w:keepNext/>
              <w:keepLines/>
              <w:spacing w:before="240"/>
              <w:outlineLvl w:val="1"/>
            </w:pPr>
          </w:p>
        </w:tc>
      </w:tr>
      <w:tr w:rsidR="00086CF8" w:rsidTr="00086CF8">
        <w:tc>
          <w:tcPr>
            <w:tcW w:w="6091" w:type="dxa"/>
          </w:tcPr>
          <w:p w:rsidR="00086CF8" w:rsidRDefault="00086CF8" w:rsidP="005A463A">
            <w:pPr>
              <w:keepNext/>
              <w:keepLines/>
              <w:spacing w:before="240"/>
              <w:outlineLvl w:val="1"/>
            </w:pPr>
            <w:r>
              <w:t>Болезни органов нижних отделов пищеварительной системы (тонкого и толстого кишечника)</w:t>
            </w:r>
          </w:p>
        </w:tc>
        <w:tc>
          <w:tcPr>
            <w:tcW w:w="650" w:type="dxa"/>
          </w:tcPr>
          <w:p w:rsidR="00086CF8" w:rsidRDefault="00086CF8" w:rsidP="005A463A">
            <w:pPr>
              <w:keepNext/>
              <w:keepLines/>
              <w:spacing w:before="240"/>
              <w:outlineLvl w:val="1"/>
            </w:pPr>
          </w:p>
        </w:tc>
        <w:tc>
          <w:tcPr>
            <w:tcW w:w="651" w:type="dxa"/>
          </w:tcPr>
          <w:p w:rsidR="00086CF8" w:rsidRDefault="00086CF8" w:rsidP="005A463A">
            <w:pPr>
              <w:keepNext/>
              <w:keepLines/>
              <w:spacing w:before="240"/>
              <w:outlineLvl w:val="1"/>
            </w:pPr>
          </w:p>
        </w:tc>
        <w:tc>
          <w:tcPr>
            <w:tcW w:w="651" w:type="dxa"/>
          </w:tcPr>
          <w:p w:rsidR="00086CF8" w:rsidRDefault="00086CF8" w:rsidP="005A463A">
            <w:pPr>
              <w:keepNext/>
              <w:keepLines/>
              <w:spacing w:before="240"/>
              <w:outlineLvl w:val="1"/>
            </w:pPr>
          </w:p>
        </w:tc>
        <w:tc>
          <w:tcPr>
            <w:tcW w:w="651" w:type="dxa"/>
          </w:tcPr>
          <w:p w:rsidR="00086CF8" w:rsidRDefault="00086CF8" w:rsidP="005A463A">
            <w:pPr>
              <w:keepNext/>
              <w:keepLines/>
              <w:spacing w:before="240"/>
              <w:outlineLvl w:val="1"/>
            </w:pPr>
          </w:p>
        </w:tc>
        <w:tc>
          <w:tcPr>
            <w:tcW w:w="651" w:type="dxa"/>
          </w:tcPr>
          <w:p w:rsidR="00086CF8" w:rsidRDefault="00086CF8" w:rsidP="005A463A">
            <w:pPr>
              <w:keepNext/>
              <w:keepLines/>
              <w:spacing w:before="240"/>
              <w:outlineLvl w:val="1"/>
            </w:pPr>
          </w:p>
        </w:tc>
      </w:tr>
      <w:tr w:rsidR="00086CF8" w:rsidTr="00086CF8">
        <w:tc>
          <w:tcPr>
            <w:tcW w:w="6091" w:type="dxa"/>
          </w:tcPr>
          <w:p w:rsidR="00086CF8" w:rsidRDefault="00F242FD" w:rsidP="005A463A">
            <w:pPr>
              <w:keepNext/>
              <w:keepLines/>
              <w:spacing w:before="240"/>
              <w:outlineLvl w:val="1"/>
            </w:pPr>
            <w:r>
              <w:t>Болезни печени</w:t>
            </w:r>
          </w:p>
        </w:tc>
        <w:tc>
          <w:tcPr>
            <w:tcW w:w="650" w:type="dxa"/>
          </w:tcPr>
          <w:p w:rsidR="00086CF8" w:rsidRDefault="00086CF8" w:rsidP="005A463A">
            <w:pPr>
              <w:keepNext/>
              <w:keepLines/>
              <w:spacing w:before="240"/>
              <w:outlineLvl w:val="1"/>
            </w:pPr>
          </w:p>
        </w:tc>
        <w:tc>
          <w:tcPr>
            <w:tcW w:w="651" w:type="dxa"/>
          </w:tcPr>
          <w:p w:rsidR="00086CF8" w:rsidRDefault="00086CF8" w:rsidP="005A463A">
            <w:pPr>
              <w:keepNext/>
              <w:keepLines/>
              <w:spacing w:before="240"/>
              <w:outlineLvl w:val="1"/>
            </w:pPr>
          </w:p>
        </w:tc>
        <w:tc>
          <w:tcPr>
            <w:tcW w:w="651" w:type="dxa"/>
          </w:tcPr>
          <w:p w:rsidR="00086CF8" w:rsidRDefault="00086CF8" w:rsidP="005A463A">
            <w:pPr>
              <w:keepNext/>
              <w:keepLines/>
              <w:spacing w:before="240"/>
              <w:outlineLvl w:val="1"/>
            </w:pPr>
          </w:p>
        </w:tc>
        <w:tc>
          <w:tcPr>
            <w:tcW w:w="651" w:type="dxa"/>
          </w:tcPr>
          <w:p w:rsidR="00086CF8" w:rsidRDefault="00086CF8" w:rsidP="005A463A">
            <w:pPr>
              <w:keepNext/>
              <w:keepLines/>
              <w:spacing w:before="240"/>
              <w:outlineLvl w:val="1"/>
            </w:pPr>
          </w:p>
        </w:tc>
        <w:tc>
          <w:tcPr>
            <w:tcW w:w="651" w:type="dxa"/>
          </w:tcPr>
          <w:p w:rsidR="00086CF8" w:rsidRDefault="00086CF8" w:rsidP="005A463A">
            <w:pPr>
              <w:keepNext/>
              <w:keepLines/>
              <w:spacing w:before="240"/>
              <w:outlineLvl w:val="1"/>
            </w:pPr>
          </w:p>
        </w:tc>
      </w:tr>
      <w:tr w:rsidR="00086CF8" w:rsidTr="00086CF8">
        <w:tc>
          <w:tcPr>
            <w:tcW w:w="6091" w:type="dxa"/>
          </w:tcPr>
          <w:p w:rsidR="00086CF8" w:rsidRDefault="00F242FD" w:rsidP="005A463A">
            <w:pPr>
              <w:keepNext/>
              <w:keepLines/>
              <w:spacing w:before="240"/>
              <w:outlineLvl w:val="1"/>
            </w:pPr>
            <w:r>
              <w:t>Болезни почек</w:t>
            </w:r>
          </w:p>
        </w:tc>
        <w:tc>
          <w:tcPr>
            <w:tcW w:w="650" w:type="dxa"/>
          </w:tcPr>
          <w:p w:rsidR="00086CF8" w:rsidRDefault="00086CF8" w:rsidP="005A463A">
            <w:pPr>
              <w:keepNext/>
              <w:keepLines/>
              <w:spacing w:before="240"/>
              <w:outlineLvl w:val="1"/>
            </w:pPr>
          </w:p>
        </w:tc>
        <w:tc>
          <w:tcPr>
            <w:tcW w:w="651" w:type="dxa"/>
          </w:tcPr>
          <w:p w:rsidR="00086CF8" w:rsidRDefault="00086CF8" w:rsidP="005A463A">
            <w:pPr>
              <w:keepNext/>
              <w:keepLines/>
              <w:spacing w:before="240"/>
              <w:outlineLvl w:val="1"/>
            </w:pPr>
          </w:p>
        </w:tc>
        <w:tc>
          <w:tcPr>
            <w:tcW w:w="651" w:type="dxa"/>
          </w:tcPr>
          <w:p w:rsidR="00086CF8" w:rsidRDefault="00086CF8" w:rsidP="005A463A">
            <w:pPr>
              <w:keepNext/>
              <w:keepLines/>
              <w:spacing w:before="240"/>
              <w:outlineLvl w:val="1"/>
            </w:pPr>
          </w:p>
        </w:tc>
        <w:tc>
          <w:tcPr>
            <w:tcW w:w="651" w:type="dxa"/>
          </w:tcPr>
          <w:p w:rsidR="00086CF8" w:rsidRDefault="00086CF8" w:rsidP="005A463A">
            <w:pPr>
              <w:keepNext/>
              <w:keepLines/>
              <w:spacing w:before="240"/>
              <w:outlineLvl w:val="1"/>
            </w:pPr>
          </w:p>
        </w:tc>
        <w:tc>
          <w:tcPr>
            <w:tcW w:w="651" w:type="dxa"/>
          </w:tcPr>
          <w:p w:rsidR="00086CF8" w:rsidRDefault="00086CF8" w:rsidP="005A463A">
            <w:pPr>
              <w:keepNext/>
              <w:keepLines/>
              <w:spacing w:before="240"/>
              <w:outlineLvl w:val="1"/>
            </w:pPr>
          </w:p>
        </w:tc>
      </w:tr>
      <w:tr w:rsidR="00086CF8" w:rsidTr="00086CF8">
        <w:tc>
          <w:tcPr>
            <w:tcW w:w="6091" w:type="dxa"/>
          </w:tcPr>
          <w:p w:rsidR="00086CF8" w:rsidRDefault="00F242FD" w:rsidP="005A463A">
            <w:pPr>
              <w:keepNext/>
              <w:keepLines/>
              <w:spacing w:before="240"/>
              <w:outlineLvl w:val="1"/>
            </w:pPr>
            <w:r>
              <w:t>Болезни органов мочеполовой системы (мочеточников, мочевого пузыря, мочеиспускательного канала, предстательной железы и половых органов)</w:t>
            </w:r>
          </w:p>
        </w:tc>
        <w:tc>
          <w:tcPr>
            <w:tcW w:w="650" w:type="dxa"/>
          </w:tcPr>
          <w:p w:rsidR="00086CF8" w:rsidRDefault="00086CF8" w:rsidP="005A463A">
            <w:pPr>
              <w:keepNext/>
              <w:keepLines/>
              <w:spacing w:before="240"/>
              <w:outlineLvl w:val="1"/>
            </w:pPr>
          </w:p>
        </w:tc>
        <w:tc>
          <w:tcPr>
            <w:tcW w:w="651" w:type="dxa"/>
          </w:tcPr>
          <w:p w:rsidR="00086CF8" w:rsidRDefault="00086CF8" w:rsidP="005A463A">
            <w:pPr>
              <w:keepNext/>
              <w:keepLines/>
              <w:spacing w:before="240"/>
              <w:outlineLvl w:val="1"/>
            </w:pPr>
          </w:p>
        </w:tc>
        <w:tc>
          <w:tcPr>
            <w:tcW w:w="651" w:type="dxa"/>
          </w:tcPr>
          <w:p w:rsidR="00086CF8" w:rsidRDefault="00086CF8" w:rsidP="005A463A">
            <w:pPr>
              <w:keepNext/>
              <w:keepLines/>
              <w:spacing w:before="240"/>
              <w:outlineLvl w:val="1"/>
            </w:pPr>
          </w:p>
        </w:tc>
        <w:tc>
          <w:tcPr>
            <w:tcW w:w="651" w:type="dxa"/>
          </w:tcPr>
          <w:p w:rsidR="00086CF8" w:rsidRDefault="00086CF8" w:rsidP="005A463A">
            <w:pPr>
              <w:keepNext/>
              <w:keepLines/>
              <w:spacing w:before="240"/>
              <w:outlineLvl w:val="1"/>
            </w:pPr>
          </w:p>
        </w:tc>
        <w:tc>
          <w:tcPr>
            <w:tcW w:w="651" w:type="dxa"/>
          </w:tcPr>
          <w:p w:rsidR="00086CF8" w:rsidRDefault="00086CF8" w:rsidP="005A463A">
            <w:pPr>
              <w:keepNext/>
              <w:keepLines/>
              <w:spacing w:before="240"/>
              <w:outlineLvl w:val="1"/>
            </w:pPr>
          </w:p>
        </w:tc>
      </w:tr>
      <w:tr w:rsidR="00086CF8" w:rsidTr="00086CF8">
        <w:tc>
          <w:tcPr>
            <w:tcW w:w="6091" w:type="dxa"/>
          </w:tcPr>
          <w:p w:rsidR="00086CF8" w:rsidRDefault="00F242FD" w:rsidP="005A463A">
            <w:pPr>
              <w:keepNext/>
              <w:keepLines/>
              <w:spacing w:before="240"/>
              <w:outlineLvl w:val="1"/>
            </w:pPr>
            <w:r>
              <w:t>Болезни органов опорно-двигательной системы (мышц, суставов, костей) и кожных покровов</w:t>
            </w:r>
          </w:p>
        </w:tc>
        <w:tc>
          <w:tcPr>
            <w:tcW w:w="650" w:type="dxa"/>
          </w:tcPr>
          <w:p w:rsidR="00086CF8" w:rsidRDefault="00086CF8" w:rsidP="005A463A">
            <w:pPr>
              <w:keepNext/>
              <w:keepLines/>
              <w:spacing w:before="240"/>
              <w:outlineLvl w:val="1"/>
            </w:pPr>
          </w:p>
        </w:tc>
        <w:tc>
          <w:tcPr>
            <w:tcW w:w="651" w:type="dxa"/>
          </w:tcPr>
          <w:p w:rsidR="00086CF8" w:rsidRDefault="00086CF8" w:rsidP="005A463A">
            <w:pPr>
              <w:keepNext/>
              <w:keepLines/>
              <w:spacing w:before="240"/>
              <w:outlineLvl w:val="1"/>
            </w:pPr>
          </w:p>
        </w:tc>
        <w:tc>
          <w:tcPr>
            <w:tcW w:w="651" w:type="dxa"/>
          </w:tcPr>
          <w:p w:rsidR="00086CF8" w:rsidRDefault="00086CF8" w:rsidP="005A463A">
            <w:pPr>
              <w:keepNext/>
              <w:keepLines/>
              <w:spacing w:before="240"/>
              <w:outlineLvl w:val="1"/>
            </w:pPr>
          </w:p>
        </w:tc>
        <w:tc>
          <w:tcPr>
            <w:tcW w:w="651" w:type="dxa"/>
          </w:tcPr>
          <w:p w:rsidR="00086CF8" w:rsidRDefault="00086CF8" w:rsidP="005A463A">
            <w:pPr>
              <w:keepNext/>
              <w:keepLines/>
              <w:spacing w:before="240"/>
              <w:outlineLvl w:val="1"/>
            </w:pPr>
          </w:p>
        </w:tc>
        <w:tc>
          <w:tcPr>
            <w:tcW w:w="651" w:type="dxa"/>
          </w:tcPr>
          <w:p w:rsidR="00086CF8" w:rsidRDefault="00086CF8" w:rsidP="005A463A">
            <w:pPr>
              <w:keepNext/>
              <w:keepLines/>
              <w:spacing w:before="240"/>
              <w:outlineLvl w:val="1"/>
            </w:pPr>
          </w:p>
        </w:tc>
      </w:tr>
      <w:tr w:rsidR="00F242FD" w:rsidTr="00086CF8">
        <w:tc>
          <w:tcPr>
            <w:tcW w:w="6091" w:type="dxa"/>
          </w:tcPr>
          <w:p w:rsidR="00F242FD" w:rsidRDefault="00F242FD" w:rsidP="005A463A">
            <w:pPr>
              <w:keepNext/>
              <w:keepLines/>
              <w:spacing w:before="240"/>
              <w:outlineLvl w:val="1"/>
            </w:pPr>
            <w:r>
              <w:t>Болезни органов центральной и периферической нервной системы (головного мозга, спинного мозга и нервов)</w:t>
            </w:r>
          </w:p>
        </w:tc>
        <w:tc>
          <w:tcPr>
            <w:tcW w:w="650" w:type="dxa"/>
          </w:tcPr>
          <w:p w:rsidR="00F242FD" w:rsidRDefault="00F242FD" w:rsidP="005A463A">
            <w:pPr>
              <w:keepNext/>
              <w:keepLines/>
              <w:spacing w:before="240"/>
              <w:outlineLvl w:val="1"/>
            </w:pPr>
          </w:p>
        </w:tc>
        <w:tc>
          <w:tcPr>
            <w:tcW w:w="651" w:type="dxa"/>
          </w:tcPr>
          <w:p w:rsidR="00F242FD" w:rsidRDefault="00F242FD" w:rsidP="005A463A">
            <w:pPr>
              <w:keepNext/>
              <w:keepLines/>
              <w:spacing w:before="240"/>
              <w:outlineLvl w:val="1"/>
            </w:pPr>
          </w:p>
        </w:tc>
        <w:tc>
          <w:tcPr>
            <w:tcW w:w="651" w:type="dxa"/>
          </w:tcPr>
          <w:p w:rsidR="00F242FD" w:rsidRDefault="00F242FD" w:rsidP="005A463A">
            <w:pPr>
              <w:keepNext/>
              <w:keepLines/>
              <w:spacing w:before="240"/>
              <w:outlineLvl w:val="1"/>
            </w:pPr>
          </w:p>
        </w:tc>
        <w:tc>
          <w:tcPr>
            <w:tcW w:w="651" w:type="dxa"/>
          </w:tcPr>
          <w:p w:rsidR="00F242FD" w:rsidRDefault="00F242FD" w:rsidP="005A463A">
            <w:pPr>
              <w:keepNext/>
              <w:keepLines/>
              <w:spacing w:before="240"/>
              <w:outlineLvl w:val="1"/>
            </w:pPr>
          </w:p>
        </w:tc>
        <w:tc>
          <w:tcPr>
            <w:tcW w:w="651" w:type="dxa"/>
          </w:tcPr>
          <w:p w:rsidR="00F242FD" w:rsidRDefault="00F242FD" w:rsidP="005A463A">
            <w:pPr>
              <w:keepNext/>
              <w:keepLines/>
              <w:spacing w:before="240"/>
              <w:outlineLvl w:val="1"/>
            </w:pPr>
          </w:p>
        </w:tc>
      </w:tr>
      <w:tr w:rsidR="00F242FD" w:rsidTr="00086CF8">
        <w:tc>
          <w:tcPr>
            <w:tcW w:w="6091" w:type="dxa"/>
          </w:tcPr>
          <w:p w:rsidR="00F242FD" w:rsidRDefault="00F242FD" w:rsidP="005A463A">
            <w:pPr>
              <w:keepNext/>
              <w:keepLines/>
              <w:spacing w:before="240"/>
              <w:outlineLvl w:val="1"/>
            </w:pPr>
            <w:r>
              <w:lastRenderedPageBreak/>
              <w:t>Болезни органов эндокринной системы и нарушения метаболизма (включая сахарный диабет)</w:t>
            </w:r>
          </w:p>
        </w:tc>
        <w:tc>
          <w:tcPr>
            <w:tcW w:w="650" w:type="dxa"/>
          </w:tcPr>
          <w:p w:rsidR="00F242FD" w:rsidRDefault="00F242FD" w:rsidP="005A463A">
            <w:pPr>
              <w:keepNext/>
              <w:keepLines/>
              <w:spacing w:before="240"/>
              <w:outlineLvl w:val="1"/>
            </w:pPr>
          </w:p>
        </w:tc>
        <w:tc>
          <w:tcPr>
            <w:tcW w:w="651" w:type="dxa"/>
          </w:tcPr>
          <w:p w:rsidR="00F242FD" w:rsidRDefault="00F242FD" w:rsidP="005A463A">
            <w:pPr>
              <w:keepNext/>
              <w:keepLines/>
              <w:spacing w:before="240"/>
              <w:outlineLvl w:val="1"/>
            </w:pPr>
          </w:p>
        </w:tc>
        <w:tc>
          <w:tcPr>
            <w:tcW w:w="651" w:type="dxa"/>
          </w:tcPr>
          <w:p w:rsidR="00F242FD" w:rsidRDefault="00F242FD" w:rsidP="005A463A">
            <w:pPr>
              <w:keepNext/>
              <w:keepLines/>
              <w:spacing w:before="240"/>
              <w:outlineLvl w:val="1"/>
            </w:pPr>
          </w:p>
        </w:tc>
        <w:tc>
          <w:tcPr>
            <w:tcW w:w="651" w:type="dxa"/>
          </w:tcPr>
          <w:p w:rsidR="00F242FD" w:rsidRDefault="00F242FD" w:rsidP="005A463A">
            <w:pPr>
              <w:keepNext/>
              <w:keepLines/>
              <w:spacing w:before="240"/>
              <w:outlineLvl w:val="1"/>
            </w:pPr>
          </w:p>
        </w:tc>
        <w:tc>
          <w:tcPr>
            <w:tcW w:w="651" w:type="dxa"/>
          </w:tcPr>
          <w:p w:rsidR="00F242FD" w:rsidRDefault="00F242FD" w:rsidP="005A463A">
            <w:pPr>
              <w:keepNext/>
              <w:keepLines/>
              <w:spacing w:before="240"/>
              <w:outlineLvl w:val="1"/>
            </w:pPr>
          </w:p>
        </w:tc>
      </w:tr>
      <w:tr w:rsidR="00F242FD" w:rsidTr="00086CF8">
        <w:tc>
          <w:tcPr>
            <w:tcW w:w="6091" w:type="dxa"/>
          </w:tcPr>
          <w:p w:rsidR="00F242FD" w:rsidRDefault="00F242FD" w:rsidP="005A463A">
            <w:pPr>
              <w:keepNext/>
              <w:keepLines/>
              <w:spacing w:before="240"/>
              <w:outlineLvl w:val="1"/>
            </w:pPr>
            <w:r>
              <w:t>Психические нарушения</w:t>
            </w:r>
          </w:p>
        </w:tc>
        <w:tc>
          <w:tcPr>
            <w:tcW w:w="650" w:type="dxa"/>
          </w:tcPr>
          <w:p w:rsidR="00F242FD" w:rsidRDefault="00F242FD" w:rsidP="005A463A">
            <w:pPr>
              <w:keepNext/>
              <w:keepLines/>
              <w:spacing w:before="240"/>
              <w:outlineLvl w:val="1"/>
            </w:pPr>
          </w:p>
        </w:tc>
        <w:tc>
          <w:tcPr>
            <w:tcW w:w="651" w:type="dxa"/>
          </w:tcPr>
          <w:p w:rsidR="00F242FD" w:rsidRDefault="00F242FD" w:rsidP="005A463A">
            <w:pPr>
              <w:keepNext/>
              <w:keepLines/>
              <w:spacing w:before="240"/>
              <w:outlineLvl w:val="1"/>
            </w:pPr>
          </w:p>
        </w:tc>
        <w:tc>
          <w:tcPr>
            <w:tcW w:w="651" w:type="dxa"/>
          </w:tcPr>
          <w:p w:rsidR="00F242FD" w:rsidRDefault="00F242FD" w:rsidP="005A463A">
            <w:pPr>
              <w:keepNext/>
              <w:keepLines/>
              <w:spacing w:before="240"/>
              <w:outlineLvl w:val="1"/>
            </w:pPr>
          </w:p>
        </w:tc>
        <w:tc>
          <w:tcPr>
            <w:tcW w:w="651" w:type="dxa"/>
          </w:tcPr>
          <w:p w:rsidR="00F242FD" w:rsidRDefault="00F242FD" w:rsidP="005A463A">
            <w:pPr>
              <w:keepNext/>
              <w:keepLines/>
              <w:spacing w:before="240"/>
              <w:outlineLvl w:val="1"/>
            </w:pPr>
          </w:p>
        </w:tc>
        <w:tc>
          <w:tcPr>
            <w:tcW w:w="651" w:type="dxa"/>
          </w:tcPr>
          <w:p w:rsidR="00F242FD" w:rsidRDefault="00F242FD" w:rsidP="005A463A">
            <w:pPr>
              <w:keepNext/>
              <w:keepLines/>
              <w:spacing w:before="240"/>
              <w:outlineLvl w:val="1"/>
            </w:pPr>
          </w:p>
        </w:tc>
      </w:tr>
      <w:tr w:rsidR="00F242FD" w:rsidTr="0020308B">
        <w:tc>
          <w:tcPr>
            <w:tcW w:w="6091" w:type="dxa"/>
          </w:tcPr>
          <w:p w:rsidR="00F242FD" w:rsidRDefault="00F242FD" w:rsidP="005A463A">
            <w:pPr>
              <w:keepNext/>
              <w:keepLines/>
              <w:spacing w:before="240"/>
              <w:outlineLvl w:val="1"/>
            </w:pPr>
            <w:r>
              <w:t>Сумма баллов</w:t>
            </w:r>
          </w:p>
        </w:tc>
        <w:tc>
          <w:tcPr>
            <w:tcW w:w="3254" w:type="dxa"/>
            <w:gridSpan w:val="5"/>
          </w:tcPr>
          <w:p w:rsidR="00F242FD" w:rsidRDefault="00F242FD" w:rsidP="005A463A">
            <w:pPr>
              <w:keepNext/>
              <w:keepLines/>
              <w:spacing w:before="240"/>
              <w:outlineLvl w:val="1"/>
            </w:pPr>
          </w:p>
        </w:tc>
      </w:tr>
    </w:tbl>
    <w:p w:rsidR="00B078C3" w:rsidRPr="0008146B" w:rsidRDefault="000B0AC3" w:rsidP="0008146B">
      <w:pPr>
        <w:keepNext/>
        <w:keepLines/>
        <w:outlineLvl w:val="1"/>
        <w:rPr>
          <w:u w:val="single"/>
        </w:rPr>
      </w:pPr>
      <w:r w:rsidRPr="0008146B">
        <w:rPr>
          <w:u w:val="single"/>
        </w:rPr>
        <w:t>Оценка органов и систем:</w:t>
      </w:r>
    </w:p>
    <w:p w:rsidR="00B078C3" w:rsidRDefault="00F242FD" w:rsidP="0008146B">
      <w:pPr>
        <w:keepNext/>
        <w:keepLines/>
        <w:outlineLvl w:val="1"/>
      </w:pPr>
      <w:r w:rsidRPr="00F242FD">
        <w:t>0 баллов</w:t>
      </w:r>
      <w:r>
        <w:t xml:space="preserve">: </w:t>
      </w:r>
      <w:r w:rsidRPr="00F242FD">
        <w:t>отсутстви</w:t>
      </w:r>
      <w:r>
        <w:t>е</w:t>
      </w:r>
      <w:r w:rsidRPr="00F242FD">
        <w:t xml:space="preserve"> заболеваний в этой системе органов или </w:t>
      </w:r>
      <w:r>
        <w:t xml:space="preserve">наличие </w:t>
      </w:r>
      <w:r w:rsidRPr="00F242FD">
        <w:t>патологи</w:t>
      </w:r>
      <w:r>
        <w:t>и</w:t>
      </w:r>
      <w:r w:rsidRPr="00F242FD">
        <w:t>, которая не мешает нормальной жизнедеятельности, не влияет на прогноз и не требует лечения</w:t>
      </w:r>
      <w:r>
        <w:t>.</w:t>
      </w:r>
      <w:r w:rsidRPr="00F242FD">
        <w:t xml:space="preserve"> </w:t>
      </w:r>
    </w:p>
    <w:p w:rsidR="00F242FD" w:rsidRDefault="00F242FD" w:rsidP="00F242FD">
      <w:pPr>
        <w:keepNext/>
        <w:keepLines/>
        <w:outlineLvl w:val="1"/>
      </w:pPr>
      <w:r w:rsidRPr="00F242FD">
        <w:t>1</w:t>
      </w:r>
      <w:r>
        <w:t xml:space="preserve"> балл: </w:t>
      </w:r>
      <w:r w:rsidRPr="00F242FD">
        <w:t>лёгкие отклонения от нормы или перенесенные в прошлом заболевания</w:t>
      </w:r>
      <w:r>
        <w:t>.</w:t>
      </w:r>
      <w:r w:rsidRPr="00F242FD">
        <w:t xml:space="preserve"> </w:t>
      </w:r>
    </w:p>
    <w:p w:rsidR="00F242FD" w:rsidRDefault="00F242FD" w:rsidP="00F242FD">
      <w:pPr>
        <w:keepNext/>
        <w:keepLines/>
        <w:outlineLvl w:val="1"/>
      </w:pPr>
      <w:r w:rsidRPr="00F242FD">
        <w:t>2</w:t>
      </w:r>
      <w:r>
        <w:t xml:space="preserve"> балла: </w:t>
      </w:r>
      <w:r w:rsidRPr="00F242FD">
        <w:t>заболевани</w:t>
      </w:r>
      <w:r>
        <w:t>е</w:t>
      </w:r>
      <w:r w:rsidRPr="00F242FD">
        <w:t>, при котором необходимо назначение медикаментозной терапии</w:t>
      </w:r>
      <w:r>
        <w:t>.</w:t>
      </w:r>
      <w:r w:rsidRPr="00F242FD">
        <w:t xml:space="preserve"> </w:t>
      </w:r>
    </w:p>
    <w:p w:rsidR="00F242FD" w:rsidRDefault="00F242FD" w:rsidP="00F242FD">
      <w:pPr>
        <w:keepNext/>
        <w:keepLines/>
        <w:outlineLvl w:val="1"/>
      </w:pPr>
      <w:r w:rsidRPr="00F242FD">
        <w:t>3 балла</w:t>
      </w:r>
      <w:r>
        <w:t>:</w:t>
      </w:r>
      <w:r w:rsidRPr="00F242FD">
        <w:t xml:space="preserve"> заболевани</w:t>
      </w:r>
      <w:r>
        <w:t>е</w:t>
      </w:r>
      <w:r w:rsidRPr="00F242FD">
        <w:t>, ставше</w:t>
      </w:r>
      <w:r>
        <w:t>е</w:t>
      </w:r>
      <w:r w:rsidRPr="00F242FD">
        <w:t xml:space="preserve"> причиной инвалидности</w:t>
      </w:r>
      <w:r>
        <w:t>.</w:t>
      </w:r>
      <w:r w:rsidRPr="00F242FD">
        <w:t xml:space="preserve"> </w:t>
      </w:r>
    </w:p>
    <w:p w:rsidR="00F242FD" w:rsidRDefault="00F242FD" w:rsidP="00F242FD">
      <w:pPr>
        <w:keepNext/>
        <w:keepLines/>
        <w:outlineLvl w:val="1"/>
      </w:pPr>
      <w:r w:rsidRPr="00F242FD">
        <w:t>4</w:t>
      </w:r>
      <w:r>
        <w:t xml:space="preserve"> балла: жизнеугрожающее </w:t>
      </w:r>
      <w:r w:rsidRPr="00F242FD">
        <w:t>заболевани</w:t>
      </w:r>
      <w:r>
        <w:t xml:space="preserve">е, </w:t>
      </w:r>
      <w:r w:rsidRPr="00F242FD">
        <w:t>требующее проведения неотложной терапии</w:t>
      </w:r>
      <w:r>
        <w:t>.</w:t>
      </w:r>
    </w:p>
    <w:p w:rsidR="00F242FD" w:rsidRPr="00F242FD" w:rsidRDefault="00F242FD" w:rsidP="00F242FD">
      <w:pPr>
        <w:keepNext/>
        <w:keepLines/>
        <w:outlineLvl w:val="1"/>
      </w:pPr>
    </w:p>
    <w:sectPr w:rsidR="00F242FD" w:rsidRPr="00F242FD" w:rsidSect="00383556">
      <w:footerReference w:type="default" r:id="rId11"/>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37A16" w:rsidRDefault="00737A16" w:rsidP="00383556">
      <w:pPr>
        <w:spacing w:line="240" w:lineRule="auto"/>
      </w:pPr>
      <w:r>
        <w:separator/>
      </w:r>
    </w:p>
  </w:endnote>
  <w:endnote w:type="continuationSeparator" w:id="0">
    <w:p w:rsidR="00737A16" w:rsidRDefault="00737A16" w:rsidP="00383556">
      <w:pPr>
        <w:spacing w:line="240" w:lineRule="auto"/>
      </w:pPr>
      <w:r>
        <w:continuationSeparator/>
      </w:r>
    </w:p>
  </w:endnote>
  <w:endnote w:type="continuationNotice" w:id="1">
    <w:p w:rsidR="00737A16" w:rsidRDefault="00737A1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20002A87" w:usb1="80000000" w:usb2="00000008" w:usb3="00000000" w:csb0="000001FF" w:csb1="00000000"/>
  </w:font>
  <w:font w:name="Calibri">
    <w:panose1 w:val="020F0502020204030204"/>
    <w:charset w:val="CC"/>
    <w:family w:val="swiss"/>
    <w:pitch w:val="variable"/>
    <w:sig w:usb0="E10002FF" w:usb1="4000ACFF" w:usb2="00000009" w:usb3="00000000" w:csb0="0000019F" w:csb1="00000000"/>
  </w:font>
  <w:font w:name="Courier New">
    <w:panose1 w:val="02070309020205020404"/>
    <w:charset w:val="CC"/>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Roman CYR">
    <w:panose1 w:val="02020603050405020304"/>
    <w:charset w:val="CC"/>
    <w:family w:val="roman"/>
    <w:pitch w:val="variable"/>
    <w:sig w:usb0="20002A87" w:usb1="80000000" w:usb2="00000008" w:usb3="00000000" w:csb0="000001FF" w:csb1="00000000"/>
  </w:font>
  <w:font w:name="Calibri Light">
    <w:altName w:val="Calibri"/>
    <w:charset w:val="CC"/>
    <w:family w:val="swiss"/>
    <w:pitch w:val="variable"/>
    <w:sig w:usb0="00000001" w:usb1="4000207B" w:usb2="00000000" w:usb3="00000000" w:csb0="0000019F" w:csb1="00000000"/>
  </w:font>
  <w:font w:name="Segoe UI">
    <w:panose1 w:val="020B0502040204020203"/>
    <w:charset w:val="CC"/>
    <w:family w:val="swiss"/>
    <w:pitch w:val="variable"/>
    <w:sig w:usb0="E00022FF" w:usb1="C000205B" w:usb2="00000009" w:usb3="00000000" w:csb0="000001DF" w:csb1="00000000"/>
  </w:font>
  <w:font w:name="Sans">
    <w:panose1 w:val="00000000000000000000"/>
    <w:charset w:val="00"/>
    <w:family w:val="roman"/>
    <w:notTrueType/>
    <w:pitch w:val="default"/>
  </w:font>
  <w:font w:name="GalsLightC">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CC"/>
    <w:family w:val="roman"/>
    <w:pitch w:val="variable"/>
    <w:sig w:usb0="E00002FF" w:usb1="420024FF" w:usb2="00000000" w:usb3="00000000" w:csb0="0000019F" w:csb1="00000000"/>
  </w:font>
  <w:font w:name="MS PGothic">
    <w:charset w:val="80"/>
    <w:family w:val="swiss"/>
    <w:pitch w:val="variable"/>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6CF8" w:rsidRDefault="000B0AC3">
    <w:pPr>
      <w:pStyle w:val="a8"/>
      <w:jc w:val="center"/>
    </w:pPr>
    <w:r>
      <w:fldChar w:fldCharType="begin"/>
    </w:r>
    <w:r w:rsidR="00086CF8" w:rsidRPr="00383556">
      <w:instrText>PAGE   \* MERGEFORMAT</w:instrText>
    </w:r>
    <w:r>
      <w:fldChar w:fldCharType="separate"/>
    </w:r>
    <w:r w:rsidR="00255572">
      <w:rPr>
        <w:noProof/>
      </w:rPr>
      <w:t>65</w:t>
    </w:r>
    <w:r>
      <w:fldChar w:fldCharType="end"/>
    </w:r>
  </w:p>
  <w:p w:rsidR="00086CF8" w:rsidRDefault="00086CF8">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37A16" w:rsidRDefault="00737A16" w:rsidP="00383556">
      <w:pPr>
        <w:spacing w:line="240" w:lineRule="auto"/>
      </w:pPr>
      <w:r>
        <w:separator/>
      </w:r>
    </w:p>
  </w:footnote>
  <w:footnote w:type="continuationSeparator" w:id="0">
    <w:p w:rsidR="00737A16" w:rsidRDefault="00737A16" w:rsidP="00383556">
      <w:pPr>
        <w:spacing w:line="240" w:lineRule="auto"/>
      </w:pPr>
      <w:r>
        <w:continuationSeparator/>
      </w:r>
    </w:p>
  </w:footnote>
  <w:footnote w:type="continuationNotice" w:id="1">
    <w:p w:rsidR="00737A16" w:rsidRDefault="00737A16">
      <w:pPr>
        <w:spacing w:line="240" w:lineRule="auto"/>
      </w:pPr>
    </w:p>
  </w:footnote>
  <w:footnote w:id="2">
    <w:p w:rsidR="00086CF8" w:rsidRPr="00015858" w:rsidRDefault="000B0AC3" w:rsidP="00145A85">
      <w:pPr>
        <w:pStyle w:val="afd"/>
        <w:rPr>
          <w:rFonts w:ascii="Times New Roman" w:hAnsi="Times New Roman"/>
        </w:rPr>
      </w:pPr>
      <w:r w:rsidRPr="0008146B">
        <w:rPr>
          <w:rStyle w:val="aff"/>
        </w:rPr>
        <w:footnoteRef/>
      </w:r>
      <w:r w:rsidR="00086CF8" w:rsidRPr="00015858">
        <w:rPr>
          <w:rFonts w:ascii="Times New Roman" w:hAnsi="Times New Roman"/>
        </w:rPr>
        <w:t xml:space="preserve"> К лимфатическим структурам относят лимфатические узлы, селезенку, вилочковую железу, кольцо Вальдейера, червеобразный отросток, пейеровы бляшки.</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C28B3"/>
    <w:multiLevelType w:val="hybridMultilevel"/>
    <w:tmpl w:val="0C2C7546"/>
    <w:lvl w:ilvl="0" w:tplc="0419000F">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1">
    <w:nsid w:val="04294E9D"/>
    <w:multiLevelType w:val="hybridMultilevel"/>
    <w:tmpl w:val="EF4E4C06"/>
    <w:lvl w:ilvl="0" w:tplc="E62A876E">
      <w:start w:val="3"/>
      <w:numFmt w:val="bullet"/>
      <w:lvlText w:val="•"/>
      <w:lvlJc w:val="left"/>
      <w:pPr>
        <w:ind w:left="1417" w:hanging="708"/>
      </w:pPr>
      <w:rPr>
        <w:rFonts w:ascii="Times New Roman" w:eastAsia="Calibri" w:hAnsi="Times New Roman" w:cs="Times New Roman"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2">
    <w:nsid w:val="0A6917BA"/>
    <w:multiLevelType w:val="hybridMultilevel"/>
    <w:tmpl w:val="D9B4693C"/>
    <w:lvl w:ilvl="0" w:tplc="04190003">
      <w:start w:val="1"/>
      <w:numFmt w:val="bullet"/>
      <w:lvlText w:val="o"/>
      <w:lvlJc w:val="left"/>
      <w:pPr>
        <w:ind w:left="1413" w:hanging="705"/>
      </w:pPr>
      <w:rPr>
        <w:rFonts w:ascii="Courier New" w:hAnsi="Courier New" w:cs="Courier New" w:hint="default"/>
      </w:rPr>
    </w:lvl>
    <w:lvl w:ilvl="1" w:tplc="04190003">
      <w:start w:val="1"/>
      <w:numFmt w:val="bullet"/>
      <w:lvlText w:val="o"/>
      <w:lvlJc w:val="left"/>
      <w:pPr>
        <w:ind w:left="1784" w:hanging="705"/>
      </w:pPr>
      <w:rPr>
        <w:rFonts w:ascii="Courier New" w:hAnsi="Courier New" w:cs="Courier New" w:hint="default"/>
      </w:rPr>
    </w:lvl>
    <w:lvl w:ilvl="2" w:tplc="04190005" w:tentative="1">
      <w:start w:val="1"/>
      <w:numFmt w:val="bullet"/>
      <w:lvlText w:val=""/>
      <w:lvlJc w:val="left"/>
      <w:pPr>
        <w:ind w:left="2159" w:hanging="360"/>
      </w:pPr>
      <w:rPr>
        <w:rFonts w:ascii="Wingdings" w:hAnsi="Wingdings" w:hint="default"/>
      </w:rPr>
    </w:lvl>
    <w:lvl w:ilvl="3" w:tplc="04190001" w:tentative="1">
      <w:start w:val="1"/>
      <w:numFmt w:val="bullet"/>
      <w:lvlText w:val=""/>
      <w:lvlJc w:val="left"/>
      <w:pPr>
        <w:ind w:left="2879" w:hanging="360"/>
      </w:pPr>
      <w:rPr>
        <w:rFonts w:ascii="Symbol" w:hAnsi="Symbol" w:hint="default"/>
      </w:rPr>
    </w:lvl>
    <w:lvl w:ilvl="4" w:tplc="04190003" w:tentative="1">
      <w:start w:val="1"/>
      <w:numFmt w:val="bullet"/>
      <w:lvlText w:val="o"/>
      <w:lvlJc w:val="left"/>
      <w:pPr>
        <w:ind w:left="3599" w:hanging="360"/>
      </w:pPr>
      <w:rPr>
        <w:rFonts w:ascii="Courier New" w:hAnsi="Courier New" w:cs="Courier New" w:hint="default"/>
      </w:rPr>
    </w:lvl>
    <w:lvl w:ilvl="5" w:tplc="04190005" w:tentative="1">
      <w:start w:val="1"/>
      <w:numFmt w:val="bullet"/>
      <w:lvlText w:val=""/>
      <w:lvlJc w:val="left"/>
      <w:pPr>
        <w:ind w:left="4319" w:hanging="360"/>
      </w:pPr>
      <w:rPr>
        <w:rFonts w:ascii="Wingdings" w:hAnsi="Wingdings" w:hint="default"/>
      </w:rPr>
    </w:lvl>
    <w:lvl w:ilvl="6" w:tplc="04190001" w:tentative="1">
      <w:start w:val="1"/>
      <w:numFmt w:val="bullet"/>
      <w:lvlText w:val=""/>
      <w:lvlJc w:val="left"/>
      <w:pPr>
        <w:ind w:left="5039" w:hanging="360"/>
      </w:pPr>
      <w:rPr>
        <w:rFonts w:ascii="Symbol" w:hAnsi="Symbol" w:hint="default"/>
      </w:rPr>
    </w:lvl>
    <w:lvl w:ilvl="7" w:tplc="04190003" w:tentative="1">
      <w:start w:val="1"/>
      <w:numFmt w:val="bullet"/>
      <w:lvlText w:val="o"/>
      <w:lvlJc w:val="left"/>
      <w:pPr>
        <w:ind w:left="5759" w:hanging="360"/>
      </w:pPr>
      <w:rPr>
        <w:rFonts w:ascii="Courier New" w:hAnsi="Courier New" w:cs="Courier New" w:hint="default"/>
      </w:rPr>
    </w:lvl>
    <w:lvl w:ilvl="8" w:tplc="04190005" w:tentative="1">
      <w:start w:val="1"/>
      <w:numFmt w:val="bullet"/>
      <w:lvlText w:val=""/>
      <w:lvlJc w:val="left"/>
      <w:pPr>
        <w:ind w:left="6479" w:hanging="360"/>
      </w:pPr>
      <w:rPr>
        <w:rFonts w:ascii="Wingdings" w:hAnsi="Wingdings" w:hint="default"/>
      </w:rPr>
    </w:lvl>
  </w:abstractNum>
  <w:abstractNum w:abstractNumId="3">
    <w:nsid w:val="0D87190B"/>
    <w:multiLevelType w:val="hybridMultilevel"/>
    <w:tmpl w:val="D914698E"/>
    <w:lvl w:ilvl="0" w:tplc="04190003">
      <w:start w:val="1"/>
      <w:numFmt w:val="bullet"/>
      <w:lvlText w:val="o"/>
      <w:lvlJc w:val="left"/>
      <w:pPr>
        <w:ind w:left="1413" w:hanging="705"/>
      </w:pPr>
      <w:rPr>
        <w:rFonts w:ascii="Courier New" w:hAnsi="Courier New" w:cs="Courier New" w:hint="default"/>
      </w:rPr>
    </w:lvl>
    <w:lvl w:ilvl="1" w:tplc="04190003">
      <w:start w:val="1"/>
      <w:numFmt w:val="bullet"/>
      <w:lvlText w:val="o"/>
      <w:lvlJc w:val="left"/>
      <w:pPr>
        <w:ind w:left="1784" w:hanging="705"/>
      </w:pPr>
      <w:rPr>
        <w:rFonts w:ascii="Courier New" w:hAnsi="Courier New" w:cs="Courier New" w:hint="default"/>
      </w:rPr>
    </w:lvl>
    <w:lvl w:ilvl="2" w:tplc="04190005" w:tentative="1">
      <w:start w:val="1"/>
      <w:numFmt w:val="bullet"/>
      <w:lvlText w:val=""/>
      <w:lvlJc w:val="left"/>
      <w:pPr>
        <w:ind w:left="2159" w:hanging="360"/>
      </w:pPr>
      <w:rPr>
        <w:rFonts w:ascii="Wingdings" w:hAnsi="Wingdings" w:hint="default"/>
      </w:rPr>
    </w:lvl>
    <w:lvl w:ilvl="3" w:tplc="04190001" w:tentative="1">
      <w:start w:val="1"/>
      <w:numFmt w:val="bullet"/>
      <w:lvlText w:val=""/>
      <w:lvlJc w:val="left"/>
      <w:pPr>
        <w:ind w:left="2879" w:hanging="360"/>
      </w:pPr>
      <w:rPr>
        <w:rFonts w:ascii="Symbol" w:hAnsi="Symbol" w:hint="default"/>
      </w:rPr>
    </w:lvl>
    <w:lvl w:ilvl="4" w:tplc="04190003" w:tentative="1">
      <w:start w:val="1"/>
      <w:numFmt w:val="bullet"/>
      <w:lvlText w:val="o"/>
      <w:lvlJc w:val="left"/>
      <w:pPr>
        <w:ind w:left="3599" w:hanging="360"/>
      </w:pPr>
      <w:rPr>
        <w:rFonts w:ascii="Courier New" w:hAnsi="Courier New" w:cs="Courier New" w:hint="default"/>
      </w:rPr>
    </w:lvl>
    <w:lvl w:ilvl="5" w:tplc="04190005" w:tentative="1">
      <w:start w:val="1"/>
      <w:numFmt w:val="bullet"/>
      <w:lvlText w:val=""/>
      <w:lvlJc w:val="left"/>
      <w:pPr>
        <w:ind w:left="4319" w:hanging="360"/>
      </w:pPr>
      <w:rPr>
        <w:rFonts w:ascii="Wingdings" w:hAnsi="Wingdings" w:hint="default"/>
      </w:rPr>
    </w:lvl>
    <w:lvl w:ilvl="6" w:tplc="04190001" w:tentative="1">
      <w:start w:val="1"/>
      <w:numFmt w:val="bullet"/>
      <w:lvlText w:val=""/>
      <w:lvlJc w:val="left"/>
      <w:pPr>
        <w:ind w:left="5039" w:hanging="360"/>
      </w:pPr>
      <w:rPr>
        <w:rFonts w:ascii="Symbol" w:hAnsi="Symbol" w:hint="default"/>
      </w:rPr>
    </w:lvl>
    <w:lvl w:ilvl="7" w:tplc="04190003" w:tentative="1">
      <w:start w:val="1"/>
      <w:numFmt w:val="bullet"/>
      <w:lvlText w:val="o"/>
      <w:lvlJc w:val="left"/>
      <w:pPr>
        <w:ind w:left="5759" w:hanging="360"/>
      </w:pPr>
      <w:rPr>
        <w:rFonts w:ascii="Courier New" w:hAnsi="Courier New" w:cs="Courier New" w:hint="default"/>
      </w:rPr>
    </w:lvl>
    <w:lvl w:ilvl="8" w:tplc="04190005" w:tentative="1">
      <w:start w:val="1"/>
      <w:numFmt w:val="bullet"/>
      <w:lvlText w:val=""/>
      <w:lvlJc w:val="left"/>
      <w:pPr>
        <w:ind w:left="6479" w:hanging="360"/>
      </w:pPr>
      <w:rPr>
        <w:rFonts w:ascii="Wingdings" w:hAnsi="Wingdings" w:hint="default"/>
      </w:rPr>
    </w:lvl>
  </w:abstractNum>
  <w:abstractNum w:abstractNumId="4">
    <w:nsid w:val="0E9F0E99"/>
    <w:multiLevelType w:val="hybridMultilevel"/>
    <w:tmpl w:val="EA7AEDF8"/>
    <w:lvl w:ilvl="0" w:tplc="99D27424">
      <w:start w:val="7"/>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5">
    <w:nsid w:val="0EB60142"/>
    <w:multiLevelType w:val="hybridMultilevel"/>
    <w:tmpl w:val="EBB29E38"/>
    <w:lvl w:ilvl="0" w:tplc="04190003">
      <w:start w:val="1"/>
      <w:numFmt w:val="bullet"/>
      <w:lvlText w:val="o"/>
      <w:lvlJc w:val="left"/>
      <w:pPr>
        <w:ind w:left="1413" w:hanging="705"/>
      </w:pPr>
      <w:rPr>
        <w:rFonts w:ascii="Courier New" w:hAnsi="Courier New" w:cs="Courier New" w:hint="default"/>
      </w:rPr>
    </w:lvl>
    <w:lvl w:ilvl="1" w:tplc="04190003">
      <w:start w:val="1"/>
      <w:numFmt w:val="bullet"/>
      <w:lvlText w:val="o"/>
      <w:lvlJc w:val="left"/>
      <w:pPr>
        <w:ind w:left="1784" w:hanging="705"/>
      </w:pPr>
      <w:rPr>
        <w:rFonts w:ascii="Courier New" w:hAnsi="Courier New" w:cs="Courier New" w:hint="default"/>
      </w:rPr>
    </w:lvl>
    <w:lvl w:ilvl="2" w:tplc="04190005" w:tentative="1">
      <w:start w:val="1"/>
      <w:numFmt w:val="bullet"/>
      <w:lvlText w:val=""/>
      <w:lvlJc w:val="left"/>
      <w:pPr>
        <w:ind w:left="2159" w:hanging="360"/>
      </w:pPr>
      <w:rPr>
        <w:rFonts w:ascii="Wingdings" w:hAnsi="Wingdings" w:hint="default"/>
      </w:rPr>
    </w:lvl>
    <w:lvl w:ilvl="3" w:tplc="04190001" w:tentative="1">
      <w:start w:val="1"/>
      <w:numFmt w:val="bullet"/>
      <w:lvlText w:val=""/>
      <w:lvlJc w:val="left"/>
      <w:pPr>
        <w:ind w:left="2879" w:hanging="360"/>
      </w:pPr>
      <w:rPr>
        <w:rFonts w:ascii="Symbol" w:hAnsi="Symbol" w:hint="default"/>
      </w:rPr>
    </w:lvl>
    <w:lvl w:ilvl="4" w:tplc="04190003" w:tentative="1">
      <w:start w:val="1"/>
      <w:numFmt w:val="bullet"/>
      <w:lvlText w:val="o"/>
      <w:lvlJc w:val="left"/>
      <w:pPr>
        <w:ind w:left="3599" w:hanging="360"/>
      </w:pPr>
      <w:rPr>
        <w:rFonts w:ascii="Courier New" w:hAnsi="Courier New" w:cs="Courier New" w:hint="default"/>
      </w:rPr>
    </w:lvl>
    <w:lvl w:ilvl="5" w:tplc="04190005" w:tentative="1">
      <w:start w:val="1"/>
      <w:numFmt w:val="bullet"/>
      <w:lvlText w:val=""/>
      <w:lvlJc w:val="left"/>
      <w:pPr>
        <w:ind w:left="4319" w:hanging="360"/>
      </w:pPr>
      <w:rPr>
        <w:rFonts w:ascii="Wingdings" w:hAnsi="Wingdings" w:hint="default"/>
      </w:rPr>
    </w:lvl>
    <w:lvl w:ilvl="6" w:tplc="04190001" w:tentative="1">
      <w:start w:val="1"/>
      <w:numFmt w:val="bullet"/>
      <w:lvlText w:val=""/>
      <w:lvlJc w:val="left"/>
      <w:pPr>
        <w:ind w:left="5039" w:hanging="360"/>
      </w:pPr>
      <w:rPr>
        <w:rFonts w:ascii="Symbol" w:hAnsi="Symbol" w:hint="default"/>
      </w:rPr>
    </w:lvl>
    <w:lvl w:ilvl="7" w:tplc="04190003" w:tentative="1">
      <w:start w:val="1"/>
      <w:numFmt w:val="bullet"/>
      <w:lvlText w:val="o"/>
      <w:lvlJc w:val="left"/>
      <w:pPr>
        <w:ind w:left="5759" w:hanging="360"/>
      </w:pPr>
      <w:rPr>
        <w:rFonts w:ascii="Courier New" w:hAnsi="Courier New" w:cs="Courier New" w:hint="default"/>
      </w:rPr>
    </w:lvl>
    <w:lvl w:ilvl="8" w:tplc="04190005" w:tentative="1">
      <w:start w:val="1"/>
      <w:numFmt w:val="bullet"/>
      <w:lvlText w:val=""/>
      <w:lvlJc w:val="left"/>
      <w:pPr>
        <w:ind w:left="6479" w:hanging="360"/>
      </w:pPr>
      <w:rPr>
        <w:rFonts w:ascii="Wingdings" w:hAnsi="Wingdings" w:hint="default"/>
      </w:rPr>
    </w:lvl>
  </w:abstractNum>
  <w:abstractNum w:abstractNumId="6">
    <w:nsid w:val="11F52288"/>
    <w:multiLevelType w:val="hybridMultilevel"/>
    <w:tmpl w:val="EE804006"/>
    <w:lvl w:ilvl="0" w:tplc="0419000F">
      <w:start w:val="5"/>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nsid w:val="12992565"/>
    <w:multiLevelType w:val="hybridMultilevel"/>
    <w:tmpl w:val="279CD3BA"/>
    <w:lvl w:ilvl="0" w:tplc="04190001">
      <w:start w:val="1"/>
      <w:numFmt w:val="bullet"/>
      <w:lvlText w:val=""/>
      <w:lvlJc w:val="left"/>
      <w:pPr>
        <w:ind w:left="360" w:hanging="360"/>
      </w:pPr>
      <w:rPr>
        <w:rFonts w:ascii="Symbol" w:hAnsi="Symbol" w:hint="default"/>
      </w:rPr>
    </w:lvl>
    <w:lvl w:ilvl="1" w:tplc="04190003">
      <w:start w:val="1"/>
      <w:numFmt w:val="bullet"/>
      <w:lvlText w:val="o"/>
      <w:lvlJc w:val="left"/>
      <w:pPr>
        <w:ind w:left="1080" w:hanging="360"/>
      </w:pPr>
      <w:rPr>
        <w:rFonts w:ascii="Courier New" w:hAnsi="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8">
    <w:nsid w:val="129B7911"/>
    <w:multiLevelType w:val="hybridMultilevel"/>
    <w:tmpl w:val="AC002448"/>
    <w:lvl w:ilvl="0" w:tplc="E62A876E">
      <w:start w:val="3"/>
      <w:numFmt w:val="bullet"/>
      <w:lvlText w:val="•"/>
      <w:lvlJc w:val="left"/>
      <w:pPr>
        <w:ind w:left="1417" w:hanging="708"/>
      </w:pPr>
      <w:rPr>
        <w:rFonts w:ascii="Times New Roman" w:eastAsia="Calibr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nsid w:val="17D32F31"/>
    <w:multiLevelType w:val="hybridMultilevel"/>
    <w:tmpl w:val="550E859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
    <w:nsid w:val="1868006F"/>
    <w:multiLevelType w:val="hybridMultilevel"/>
    <w:tmpl w:val="8D465E4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nsid w:val="20C60378"/>
    <w:multiLevelType w:val="hybridMultilevel"/>
    <w:tmpl w:val="EDF8CAE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nsid w:val="256973B5"/>
    <w:multiLevelType w:val="hybridMultilevel"/>
    <w:tmpl w:val="64CEB10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
    <w:nsid w:val="2A274518"/>
    <w:multiLevelType w:val="hybridMultilevel"/>
    <w:tmpl w:val="B75CE4EE"/>
    <w:lvl w:ilvl="0" w:tplc="04190011">
      <w:start w:val="1"/>
      <w:numFmt w:val="bullet"/>
      <w:lvlText w:val=""/>
      <w:lvlJc w:val="left"/>
      <w:pPr>
        <w:ind w:left="360" w:hanging="360"/>
      </w:pPr>
      <w:rPr>
        <w:rFonts w:ascii="Symbol" w:hAnsi="Symbol" w:hint="default"/>
      </w:rPr>
    </w:lvl>
    <w:lvl w:ilvl="1" w:tplc="04190019" w:tentative="1">
      <w:start w:val="1"/>
      <w:numFmt w:val="bullet"/>
      <w:lvlText w:val="o"/>
      <w:lvlJc w:val="left"/>
      <w:pPr>
        <w:ind w:left="1080" w:hanging="360"/>
      </w:pPr>
      <w:rPr>
        <w:rFonts w:ascii="Courier New" w:hAnsi="Courier New" w:hint="default"/>
      </w:rPr>
    </w:lvl>
    <w:lvl w:ilvl="2" w:tplc="0419001B" w:tentative="1">
      <w:start w:val="1"/>
      <w:numFmt w:val="bullet"/>
      <w:lvlText w:val=""/>
      <w:lvlJc w:val="left"/>
      <w:pPr>
        <w:ind w:left="1800" w:hanging="360"/>
      </w:pPr>
      <w:rPr>
        <w:rFonts w:ascii="Wingdings" w:hAnsi="Wingdings" w:hint="default"/>
      </w:rPr>
    </w:lvl>
    <w:lvl w:ilvl="3" w:tplc="0419000F" w:tentative="1">
      <w:start w:val="1"/>
      <w:numFmt w:val="bullet"/>
      <w:lvlText w:val=""/>
      <w:lvlJc w:val="left"/>
      <w:pPr>
        <w:ind w:left="2520" w:hanging="360"/>
      </w:pPr>
      <w:rPr>
        <w:rFonts w:ascii="Symbol" w:hAnsi="Symbol" w:hint="default"/>
      </w:rPr>
    </w:lvl>
    <w:lvl w:ilvl="4" w:tplc="04190019" w:tentative="1">
      <w:start w:val="1"/>
      <w:numFmt w:val="bullet"/>
      <w:lvlText w:val="o"/>
      <w:lvlJc w:val="left"/>
      <w:pPr>
        <w:ind w:left="3240" w:hanging="360"/>
      </w:pPr>
      <w:rPr>
        <w:rFonts w:ascii="Courier New" w:hAnsi="Courier New" w:hint="default"/>
      </w:rPr>
    </w:lvl>
    <w:lvl w:ilvl="5" w:tplc="0419001B" w:tentative="1">
      <w:start w:val="1"/>
      <w:numFmt w:val="bullet"/>
      <w:lvlText w:val=""/>
      <w:lvlJc w:val="left"/>
      <w:pPr>
        <w:ind w:left="3960" w:hanging="360"/>
      </w:pPr>
      <w:rPr>
        <w:rFonts w:ascii="Wingdings" w:hAnsi="Wingdings" w:hint="default"/>
      </w:rPr>
    </w:lvl>
    <w:lvl w:ilvl="6" w:tplc="0419000F" w:tentative="1">
      <w:start w:val="1"/>
      <w:numFmt w:val="bullet"/>
      <w:lvlText w:val=""/>
      <w:lvlJc w:val="left"/>
      <w:pPr>
        <w:ind w:left="4680" w:hanging="360"/>
      </w:pPr>
      <w:rPr>
        <w:rFonts w:ascii="Symbol" w:hAnsi="Symbol" w:hint="default"/>
      </w:rPr>
    </w:lvl>
    <w:lvl w:ilvl="7" w:tplc="04190019" w:tentative="1">
      <w:start w:val="1"/>
      <w:numFmt w:val="bullet"/>
      <w:lvlText w:val="o"/>
      <w:lvlJc w:val="left"/>
      <w:pPr>
        <w:ind w:left="5400" w:hanging="360"/>
      </w:pPr>
      <w:rPr>
        <w:rFonts w:ascii="Courier New" w:hAnsi="Courier New" w:hint="default"/>
      </w:rPr>
    </w:lvl>
    <w:lvl w:ilvl="8" w:tplc="0419001B" w:tentative="1">
      <w:start w:val="1"/>
      <w:numFmt w:val="bullet"/>
      <w:lvlText w:val=""/>
      <w:lvlJc w:val="left"/>
      <w:pPr>
        <w:ind w:left="6120" w:hanging="360"/>
      </w:pPr>
      <w:rPr>
        <w:rFonts w:ascii="Wingdings" w:hAnsi="Wingdings" w:hint="default"/>
      </w:rPr>
    </w:lvl>
  </w:abstractNum>
  <w:abstractNum w:abstractNumId="14">
    <w:nsid w:val="2A6520EC"/>
    <w:multiLevelType w:val="hybridMultilevel"/>
    <w:tmpl w:val="6614661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nsid w:val="2C934373"/>
    <w:multiLevelType w:val="hybridMultilevel"/>
    <w:tmpl w:val="9D042492"/>
    <w:lvl w:ilvl="0" w:tplc="04190003">
      <w:start w:val="1"/>
      <w:numFmt w:val="bullet"/>
      <w:lvlText w:val="o"/>
      <w:lvlJc w:val="left"/>
      <w:pPr>
        <w:ind w:left="1413" w:hanging="705"/>
      </w:pPr>
      <w:rPr>
        <w:rFonts w:ascii="Courier New" w:hAnsi="Courier New" w:cs="Courier New" w:hint="default"/>
      </w:rPr>
    </w:lvl>
    <w:lvl w:ilvl="1" w:tplc="04190003">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6">
    <w:nsid w:val="2F1A334D"/>
    <w:multiLevelType w:val="hybridMultilevel"/>
    <w:tmpl w:val="84B81764"/>
    <w:lvl w:ilvl="0" w:tplc="179AE4DA">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nsid w:val="2F766C59"/>
    <w:multiLevelType w:val="hybridMultilevel"/>
    <w:tmpl w:val="A192E7A4"/>
    <w:lvl w:ilvl="0" w:tplc="04190003">
      <w:start w:val="1"/>
      <w:numFmt w:val="bullet"/>
      <w:lvlText w:val="o"/>
      <w:lvlJc w:val="left"/>
      <w:pPr>
        <w:ind w:left="1414" w:hanging="705"/>
      </w:pPr>
      <w:rPr>
        <w:rFonts w:ascii="Courier New" w:hAnsi="Courier New" w:cs="Courier New" w:hint="default"/>
      </w:rPr>
    </w:lvl>
    <w:lvl w:ilvl="1" w:tplc="04190001">
      <w:start w:val="1"/>
      <w:numFmt w:val="bullet"/>
      <w:lvlText w:val=""/>
      <w:lvlJc w:val="left"/>
      <w:pPr>
        <w:ind w:left="2134" w:hanging="705"/>
      </w:pPr>
      <w:rPr>
        <w:rFonts w:ascii="Symbol" w:hAnsi="Symbol"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18">
    <w:nsid w:val="30015A8D"/>
    <w:multiLevelType w:val="hybridMultilevel"/>
    <w:tmpl w:val="142E7444"/>
    <w:lvl w:ilvl="0" w:tplc="04190001">
      <w:start w:val="1"/>
      <w:numFmt w:val="bullet"/>
      <w:lvlText w:val=""/>
      <w:lvlJc w:val="left"/>
      <w:pPr>
        <w:ind w:left="1854" w:hanging="360"/>
      </w:pPr>
      <w:rPr>
        <w:rFonts w:ascii="Symbol" w:hAnsi="Symbol" w:hint="default"/>
      </w:rPr>
    </w:lvl>
    <w:lvl w:ilvl="1" w:tplc="04190003" w:tentative="1">
      <w:start w:val="1"/>
      <w:numFmt w:val="bullet"/>
      <w:lvlText w:val="o"/>
      <w:lvlJc w:val="left"/>
      <w:pPr>
        <w:ind w:left="2574" w:hanging="360"/>
      </w:pPr>
      <w:rPr>
        <w:rFonts w:ascii="Courier New" w:hAnsi="Courier New" w:cs="Courier New" w:hint="default"/>
      </w:rPr>
    </w:lvl>
    <w:lvl w:ilvl="2" w:tplc="04190005" w:tentative="1">
      <w:start w:val="1"/>
      <w:numFmt w:val="bullet"/>
      <w:lvlText w:val=""/>
      <w:lvlJc w:val="left"/>
      <w:pPr>
        <w:ind w:left="3294" w:hanging="360"/>
      </w:pPr>
      <w:rPr>
        <w:rFonts w:ascii="Wingdings" w:hAnsi="Wingdings" w:hint="default"/>
      </w:rPr>
    </w:lvl>
    <w:lvl w:ilvl="3" w:tplc="04190001" w:tentative="1">
      <w:start w:val="1"/>
      <w:numFmt w:val="bullet"/>
      <w:lvlText w:val=""/>
      <w:lvlJc w:val="left"/>
      <w:pPr>
        <w:ind w:left="4014" w:hanging="360"/>
      </w:pPr>
      <w:rPr>
        <w:rFonts w:ascii="Symbol" w:hAnsi="Symbol" w:hint="default"/>
      </w:rPr>
    </w:lvl>
    <w:lvl w:ilvl="4" w:tplc="04190003" w:tentative="1">
      <w:start w:val="1"/>
      <w:numFmt w:val="bullet"/>
      <w:lvlText w:val="o"/>
      <w:lvlJc w:val="left"/>
      <w:pPr>
        <w:ind w:left="4734" w:hanging="360"/>
      </w:pPr>
      <w:rPr>
        <w:rFonts w:ascii="Courier New" w:hAnsi="Courier New" w:cs="Courier New" w:hint="default"/>
      </w:rPr>
    </w:lvl>
    <w:lvl w:ilvl="5" w:tplc="04190005" w:tentative="1">
      <w:start w:val="1"/>
      <w:numFmt w:val="bullet"/>
      <w:lvlText w:val=""/>
      <w:lvlJc w:val="left"/>
      <w:pPr>
        <w:ind w:left="5454" w:hanging="360"/>
      </w:pPr>
      <w:rPr>
        <w:rFonts w:ascii="Wingdings" w:hAnsi="Wingdings" w:hint="default"/>
      </w:rPr>
    </w:lvl>
    <w:lvl w:ilvl="6" w:tplc="04190001" w:tentative="1">
      <w:start w:val="1"/>
      <w:numFmt w:val="bullet"/>
      <w:lvlText w:val=""/>
      <w:lvlJc w:val="left"/>
      <w:pPr>
        <w:ind w:left="6174" w:hanging="360"/>
      </w:pPr>
      <w:rPr>
        <w:rFonts w:ascii="Symbol" w:hAnsi="Symbol" w:hint="default"/>
      </w:rPr>
    </w:lvl>
    <w:lvl w:ilvl="7" w:tplc="04190003" w:tentative="1">
      <w:start w:val="1"/>
      <w:numFmt w:val="bullet"/>
      <w:lvlText w:val="o"/>
      <w:lvlJc w:val="left"/>
      <w:pPr>
        <w:ind w:left="6894" w:hanging="360"/>
      </w:pPr>
      <w:rPr>
        <w:rFonts w:ascii="Courier New" w:hAnsi="Courier New" w:cs="Courier New" w:hint="default"/>
      </w:rPr>
    </w:lvl>
    <w:lvl w:ilvl="8" w:tplc="04190005" w:tentative="1">
      <w:start w:val="1"/>
      <w:numFmt w:val="bullet"/>
      <w:lvlText w:val=""/>
      <w:lvlJc w:val="left"/>
      <w:pPr>
        <w:ind w:left="7614" w:hanging="360"/>
      </w:pPr>
      <w:rPr>
        <w:rFonts w:ascii="Wingdings" w:hAnsi="Wingdings" w:hint="default"/>
      </w:rPr>
    </w:lvl>
  </w:abstractNum>
  <w:abstractNum w:abstractNumId="19">
    <w:nsid w:val="32D002B2"/>
    <w:multiLevelType w:val="hybridMultilevel"/>
    <w:tmpl w:val="D77E79DC"/>
    <w:lvl w:ilvl="0" w:tplc="0419000F">
      <w:start w:val="1"/>
      <w:numFmt w:val="decimal"/>
      <w:lvlText w:val="%1."/>
      <w:lvlJc w:val="left"/>
      <w:pPr>
        <w:ind w:left="360" w:hanging="360"/>
      </w:pPr>
    </w:lvl>
    <w:lvl w:ilvl="1" w:tplc="04190019">
      <w:start w:val="1"/>
      <w:numFmt w:val="lowerLetter"/>
      <w:lvlText w:val="%2."/>
      <w:lvlJc w:val="left"/>
      <w:pPr>
        <w:ind w:left="1080" w:hanging="360"/>
      </w:pPr>
    </w:lvl>
    <w:lvl w:ilvl="2" w:tplc="0419001B">
      <w:start w:val="1"/>
      <w:numFmt w:val="lowerRoman"/>
      <w:lvlText w:val="%3."/>
      <w:lvlJc w:val="right"/>
      <w:pPr>
        <w:ind w:left="1800" w:hanging="180"/>
      </w:pPr>
    </w:lvl>
    <w:lvl w:ilvl="3" w:tplc="0419000F">
      <w:start w:val="1"/>
      <w:numFmt w:val="decimal"/>
      <w:lvlText w:val="%4."/>
      <w:lvlJc w:val="left"/>
      <w:pPr>
        <w:ind w:left="2520" w:hanging="360"/>
      </w:pPr>
    </w:lvl>
    <w:lvl w:ilvl="4" w:tplc="04190019">
      <w:start w:val="1"/>
      <w:numFmt w:val="lowerLetter"/>
      <w:lvlText w:val="%5."/>
      <w:lvlJc w:val="left"/>
      <w:pPr>
        <w:ind w:left="3240" w:hanging="360"/>
      </w:pPr>
    </w:lvl>
    <w:lvl w:ilvl="5" w:tplc="0419001B">
      <w:start w:val="1"/>
      <w:numFmt w:val="lowerRoman"/>
      <w:lvlText w:val="%6."/>
      <w:lvlJc w:val="right"/>
      <w:pPr>
        <w:ind w:left="3960" w:hanging="180"/>
      </w:pPr>
    </w:lvl>
    <w:lvl w:ilvl="6" w:tplc="0419000F">
      <w:start w:val="1"/>
      <w:numFmt w:val="decimal"/>
      <w:lvlText w:val="%7."/>
      <w:lvlJc w:val="left"/>
      <w:pPr>
        <w:ind w:left="4680" w:hanging="360"/>
      </w:pPr>
    </w:lvl>
    <w:lvl w:ilvl="7" w:tplc="04190019">
      <w:start w:val="1"/>
      <w:numFmt w:val="lowerLetter"/>
      <w:lvlText w:val="%8."/>
      <w:lvlJc w:val="left"/>
      <w:pPr>
        <w:ind w:left="5400" w:hanging="360"/>
      </w:pPr>
    </w:lvl>
    <w:lvl w:ilvl="8" w:tplc="0419001B">
      <w:start w:val="1"/>
      <w:numFmt w:val="lowerRoman"/>
      <w:lvlText w:val="%9."/>
      <w:lvlJc w:val="right"/>
      <w:pPr>
        <w:ind w:left="6120" w:hanging="180"/>
      </w:pPr>
    </w:lvl>
  </w:abstractNum>
  <w:abstractNum w:abstractNumId="20">
    <w:nsid w:val="34FA05C4"/>
    <w:multiLevelType w:val="hybridMultilevel"/>
    <w:tmpl w:val="9CBE8CCE"/>
    <w:lvl w:ilvl="0" w:tplc="66F4208C">
      <w:start w:val="1"/>
      <w:numFmt w:val="bullet"/>
      <w:lvlText w:val=""/>
      <w:lvlJc w:val="left"/>
      <w:pPr>
        <w:ind w:left="1414" w:hanging="705"/>
      </w:pPr>
      <w:rPr>
        <w:rFonts w:ascii="Symbol" w:hAnsi="Symbol" w:hint="default"/>
      </w:rPr>
    </w:lvl>
    <w:lvl w:ilvl="1" w:tplc="04190003">
      <w:start w:val="1"/>
      <w:numFmt w:val="bullet"/>
      <w:lvlText w:val="o"/>
      <w:lvlJc w:val="left"/>
      <w:pPr>
        <w:ind w:left="2134" w:hanging="705"/>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21">
    <w:nsid w:val="353B46F4"/>
    <w:multiLevelType w:val="hybridMultilevel"/>
    <w:tmpl w:val="5E4862A4"/>
    <w:lvl w:ilvl="0" w:tplc="04190011">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nsid w:val="360945F5"/>
    <w:multiLevelType w:val="hybridMultilevel"/>
    <w:tmpl w:val="0B727090"/>
    <w:lvl w:ilvl="0" w:tplc="04190011">
      <w:start w:val="1"/>
      <w:numFmt w:val="decimal"/>
      <w:lvlText w:val="%1)"/>
      <w:lvlJc w:val="left"/>
      <w:pPr>
        <w:ind w:left="1428" w:hanging="360"/>
      </w:pPr>
    </w:lvl>
    <w:lvl w:ilvl="1" w:tplc="04190019">
      <w:start w:val="1"/>
      <w:numFmt w:val="lowerLetter"/>
      <w:lvlText w:val="%2."/>
      <w:lvlJc w:val="left"/>
      <w:pPr>
        <w:ind w:left="2148" w:hanging="360"/>
      </w:pPr>
    </w:lvl>
    <w:lvl w:ilvl="2" w:tplc="0419001B">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23">
    <w:nsid w:val="362E36A5"/>
    <w:multiLevelType w:val="hybridMultilevel"/>
    <w:tmpl w:val="CD3C2112"/>
    <w:lvl w:ilvl="0" w:tplc="0419000F">
      <w:start w:val="1"/>
      <w:numFmt w:val="bullet"/>
      <w:lvlText w:val=""/>
      <w:lvlJc w:val="left"/>
      <w:pPr>
        <w:ind w:left="360" w:hanging="360"/>
      </w:pPr>
      <w:rPr>
        <w:rFonts w:ascii="Symbol" w:hAnsi="Symbol" w:hint="default"/>
      </w:rPr>
    </w:lvl>
    <w:lvl w:ilvl="1" w:tplc="EB60626C" w:tentative="1">
      <w:start w:val="1"/>
      <w:numFmt w:val="bullet"/>
      <w:lvlText w:val="o"/>
      <w:lvlJc w:val="left"/>
      <w:pPr>
        <w:ind w:left="1080" w:hanging="360"/>
      </w:pPr>
      <w:rPr>
        <w:rFonts w:ascii="Courier New" w:hAnsi="Courier New" w:hint="default"/>
      </w:rPr>
    </w:lvl>
    <w:lvl w:ilvl="2" w:tplc="EB60626C"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24">
    <w:nsid w:val="379D3DF9"/>
    <w:multiLevelType w:val="hybridMultilevel"/>
    <w:tmpl w:val="7C6CB128"/>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25">
    <w:nsid w:val="3A29092D"/>
    <w:multiLevelType w:val="hybridMultilevel"/>
    <w:tmpl w:val="4E06AC02"/>
    <w:lvl w:ilvl="0" w:tplc="04190001">
      <w:start w:val="1"/>
      <w:numFmt w:val="bullet"/>
      <w:lvlText w:val=""/>
      <w:lvlJc w:val="left"/>
      <w:pPr>
        <w:ind w:left="720" w:hanging="360"/>
      </w:pPr>
      <w:rPr>
        <w:rFonts w:ascii="Symbol" w:hAnsi="Symbol" w:hint="default"/>
      </w:rPr>
    </w:lvl>
    <w:lvl w:ilvl="1" w:tplc="F7143DF4"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
    <w:nsid w:val="3CA300F4"/>
    <w:multiLevelType w:val="hybridMultilevel"/>
    <w:tmpl w:val="8220932C"/>
    <w:lvl w:ilvl="0" w:tplc="E62A876E">
      <w:start w:val="3"/>
      <w:numFmt w:val="bullet"/>
      <w:lvlText w:val="•"/>
      <w:lvlJc w:val="left"/>
      <w:pPr>
        <w:ind w:left="720" w:hanging="360"/>
      </w:pPr>
      <w:rPr>
        <w:rFonts w:ascii="Times New Roman" w:eastAsia="Calibri" w:hAnsi="Times New Roman" w:cs="Times New Roman"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nsid w:val="424A4315"/>
    <w:multiLevelType w:val="hybridMultilevel"/>
    <w:tmpl w:val="884E90B2"/>
    <w:lvl w:ilvl="0" w:tplc="04190011">
      <w:start w:val="1"/>
      <w:numFmt w:val="decimal"/>
      <w:lvlText w:val="%1)"/>
      <w:lvlJc w:val="left"/>
      <w:pPr>
        <w:ind w:left="1069" w:hanging="360"/>
      </w:p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8">
    <w:nsid w:val="433D3BB2"/>
    <w:multiLevelType w:val="hybridMultilevel"/>
    <w:tmpl w:val="9EEEB794"/>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9">
    <w:nsid w:val="47497BE7"/>
    <w:multiLevelType w:val="hybridMultilevel"/>
    <w:tmpl w:val="7A101D74"/>
    <w:lvl w:ilvl="0" w:tplc="66F4208C">
      <w:start w:val="1"/>
      <w:numFmt w:val="bullet"/>
      <w:pStyle w:val="a"/>
      <w:lvlText w:val=""/>
      <w:lvlJc w:val="left"/>
      <w:pPr>
        <w:ind w:left="1414" w:hanging="705"/>
      </w:pPr>
      <w:rPr>
        <w:rFonts w:ascii="Symbol" w:hAnsi="Symbol" w:hint="default"/>
      </w:rPr>
    </w:lvl>
    <w:lvl w:ilvl="1" w:tplc="04190001">
      <w:start w:val="1"/>
      <w:numFmt w:val="bullet"/>
      <w:lvlText w:val=""/>
      <w:lvlJc w:val="left"/>
      <w:pPr>
        <w:ind w:left="2134" w:hanging="705"/>
      </w:pPr>
      <w:rPr>
        <w:rFonts w:ascii="Symbol" w:hAnsi="Symbol"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30">
    <w:nsid w:val="49533624"/>
    <w:multiLevelType w:val="hybridMultilevel"/>
    <w:tmpl w:val="A44C699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1">
    <w:nsid w:val="4C216438"/>
    <w:multiLevelType w:val="hybridMultilevel"/>
    <w:tmpl w:val="1C10030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2">
    <w:nsid w:val="52D4474E"/>
    <w:multiLevelType w:val="hybridMultilevel"/>
    <w:tmpl w:val="0D0E3E8C"/>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3">
    <w:nsid w:val="55E90484"/>
    <w:multiLevelType w:val="hybridMultilevel"/>
    <w:tmpl w:val="C8608998"/>
    <w:lvl w:ilvl="0" w:tplc="04190003">
      <w:start w:val="1"/>
      <w:numFmt w:val="bullet"/>
      <w:lvlText w:val="o"/>
      <w:lvlJc w:val="left"/>
      <w:pPr>
        <w:ind w:left="1068" w:hanging="360"/>
      </w:pPr>
      <w:rPr>
        <w:rFonts w:ascii="Courier New" w:hAnsi="Courier New" w:cs="Courier New" w:hint="default"/>
      </w:rPr>
    </w:lvl>
    <w:lvl w:ilvl="1" w:tplc="04190003">
      <w:start w:val="1"/>
      <w:numFmt w:val="lowerLetter"/>
      <w:lvlText w:val="%2."/>
      <w:lvlJc w:val="left"/>
      <w:pPr>
        <w:ind w:left="1788" w:hanging="360"/>
      </w:pPr>
    </w:lvl>
    <w:lvl w:ilvl="2" w:tplc="E3526D9A">
      <w:start w:val="1"/>
      <w:numFmt w:val="decimal"/>
      <w:lvlText w:val="%3)"/>
      <w:lvlJc w:val="left"/>
      <w:pPr>
        <w:ind w:left="3036" w:hanging="708"/>
      </w:pPr>
      <w:rPr>
        <w:rFonts w:hint="default"/>
      </w:rPr>
    </w:lvl>
    <w:lvl w:ilvl="3" w:tplc="338849D2">
      <w:start w:val="1"/>
      <w:numFmt w:val="decimal"/>
      <w:lvlText w:val="%4."/>
      <w:lvlJc w:val="left"/>
      <w:pPr>
        <w:ind w:left="3576" w:hanging="708"/>
      </w:pPr>
      <w:rPr>
        <w:rFonts w:hint="default"/>
      </w:rPr>
    </w:lvl>
    <w:lvl w:ilvl="4" w:tplc="04190003" w:tentative="1">
      <w:start w:val="1"/>
      <w:numFmt w:val="lowerLetter"/>
      <w:lvlText w:val="%5."/>
      <w:lvlJc w:val="left"/>
      <w:pPr>
        <w:ind w:left="3948" w:hanging="360"/>
      </w:pPr>
    </w:lvl>
    <w:lvl w:ilvl="5" w:tplc="04190005" w:tentative="1">
      <w:start w:val="1"/>
      <w:numFmt w:val="lowerRoman"/>
      <w:lvlText w:val="%6."/>
      <w:lvlJc w:val="right"/>
      <w:pPr>
        <w:ind w:left="4668" w:hanging="180"/>
      </w:pPr>
    </w:lvl>
    <w:lvl w:ilvl="6" w:tplc="04190001" w:tentative="1">
      <w:start w:val="1"/>
      <w:numFmt w:val="decimal"/>
      <w:lvlText w:val="%7."/>
      <w:lvlJc w:val="left"/>
      <w:pPr>
        <w:ind w:left="5388" w:hanging="360"/>
      </w:pPr>
    </w:lvl>
    <w:lvl w:ilvl="7" w:tplc="04190003" w:tentative="1">
      <w:start w:val="1"/>
      <w:numFmt w:val="lowerLetter"/>
      <w:lvlText w:val="%8."/>
      <w:lvlJc w:val="left"/>
      <w:pPr>
        <w:ind w:left="6108" w:hanging="360"/>
      </w:pPr>
    </w:lvl>
    <w:lvl w:ilvl="8" w:tplc="04190005" w:tentative="1">
      <w:start w:val="1"/>
      <w:numFmt w:val="lowerRoman"/>
      <w:lvlText w:val="%9."/>
      <w:lvlJc w:val="right"/>
      <w:pPr>
        <w:ind w:left="6828" w:hanging="180"/>
      </w:pPr>
    </w:lvl>
  </w:abstractNum>
  <w:abstractNum w:abstractNumId="34">
    <w:nsid w:val="590B4210"/>
    <w:multiLevelType w:val="hybridMultilevel"/>
    <w:tmpl w:val="C75A7B30"/>
    <w:lvl w:ilvl="0" w:tplc="04190001">
      <w:start w:val="1"/>
      <w:numFmt w:val="decimal"/>
      <w:lvlText w:val="%1."/>
      <w:lvlJc w:val="left"/>
      <w:pPr>
        <w:tabs>
          <w:tab w:val="num" w:pos="360"/>
        </w:tabs>
        <w:ind w:left="360" w:hanging="360"/>
      </w:pPr>
      <w:rPr>
        <w:rFonts w:hint="default"/>
      </w:rPr>
    </w:lvl>
    <w:lvl w:ilvl="1" w:tplc="04190003">
      <w:start w:val="1"/>
      <w:numFmt w:val="lowerLetter"/>
      <w:lvlText w:val="%2."/>
      <w:lvlJc w:val="left"/>
      <w:pPr>
        <w:ind w:left="1080" w:hanging="360"/>
      </w:pPr>
    </w:lvl>
    <w:lvl w:ilvl="2" w:tplc="04190005">
      <w:start w:val="1"/>
      <w:numFmt w:val="lowerRoman"/>
      <w:lvlText w:val="%3."/>
      <w:lvlJc w:val="right"/>
      <w:pPr>
        <w:ind w:left="1800" w:hanging="180"/>
      </w:pPr>
    </w:lvl>
    <w:lvl w:ilvl="3" w:tplc="04190001">
      <w:start w:val="1"/>
      <w:numFmt w:val="decimal"/>
      <w:lvlText w:val="%4."/>
      <w:lvlJc w:val="left"/>
      <w:pPr>
        <w:ind w:left="2520" w:hanging="360"/>
      </w:pPr>
    </w:lvl>
    <w:lvl w:ilvl="4" w:tplc="04190003">
      <w:start w:val="1"/>
      <w:numFmt w:val="lowerLetter"/>
      <w:lvlText w:val="%5."/>
      <w:lvlJc w:val="left"/>
      <w:pPr>
        <w:ind w:left="3240" w:hanging="360"/>
      </w:pPr>
    </w:lvl>
    <w:lvl w:ilvl="5" w:tplc="04190005">
      <w:start w:val="1"/>
      <w:numFmt w:val="lowerRoman"/>
      <w:lvlText w:val="%6."/>
      <w:lvlJc w:val="right"/>
      <w:pPr>
        <w:ind w:left="3960" w:hanging="180"/>
      </w:pPr>
    </w:lvl>
    <w:lvl w:ilvl="6" w:tplc="04190001">
      <w:start w:val="1"/>
      <w:numFmt w:val="decimal"/>
      <w:lvlText w:val="%7."/>
      <w:lvlJc w:val="left"/>
      <w:pPr>
        <w:ind w:left="4680" w:hanging="360"/>
      </w:pPr>
    </w:lvl>
    <w:lvl w:ilvl="7" w:tplc="04190003">
      <w:start w:val="1"/>
      <w:numFmt w:val="lowerLetter"/>
      <w:lvlText w:val="%8."/>
      <w:lvlJc w:val="left"/>
      <w:pPr>
        <w:ind w:left="5400" w:hanging="360"/>
      </w:pPr>
    </w:lvl>
    <w:lvl w:ilvl="8" w:tplc="04190005">
      <w:start w:val="1"/>
      <w:numFmt w:val="lowerRoman"/>
      <w:lvlText w:val="%9."/>
      <w:lvlJc w:val="right"/>
      <w:pPr>
        <w:ind w:left="6120" w:hanging="180"/>
      </w:pPr>
    </w:lvl>
  </w:abstractNum>
  <w:abstractNum w:abstractNumId="35">
    <w:nsid w:val="5C7C5815"/>
    <w:multiLevelType w:val="hybridMultilevel"/>
    <w:tmpl w:val="CB704062"/>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cs="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6">
    <w:nsid w:val="644C0821"/>
    <w:multiLevelType w:val="hybridMultilevel"/>
    <w:tmpl w:val="085E818A"/>
    <w:lvl w:ilvl="0" w:tplc="04190003">
      <w:start w:val="1"/>
      <w:numFmt w:val="bullet"/>
      <w:lvlText w:val="o"/>
      <w:lvlJc w:val="left"/>
      <w:pPr>
        <w:ind w:left="1414" w:hanging="705"/>
      </w:pPr>
      <w:rPr>
        <w:rFonts w:ascii="Courier New" w:hAnsi="Courier New" w:cs="Courier New" w:hint="default"/>
      </w:rPr>
    </w:lvl>
    <w:lvl w:ilvl="1" w:tplc="04190003">
      <w:start w:val="1"/>
      <w:numFmt w:val="bullet"/>
      <w:lvlText w:val="o"/>
      <w:lvlJc w:val="left"/>
      <w:pPr>
        <w:ind w:left="2134" w:hanging="705"/>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37">
    <w:nsid w:val="69CF7F77"/>
    <w:multiLevelType w:val="hybridMultilevel"/>
    <w:tmpl w:val="9CFC00F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8">
    <w:nsid w:val="6E212806"/>
    <w:multiLevelType w:val="hybridMultilevel"/>
    <w:tmpl w:val="5C60331E"/>
    <w:lvl w:ilvl="0" w:tplc="04190001">
      <w:start w:val="1"/>
      <w:numFmt w:val="bullet"/>
      <w:lvlText w:val=""/>
      <w:lvlJc w:val="left"/>
      <w:pPr>
        <w:ind w:left="360" w:hanging="360"/>
      </w:pPr>
      <w:rPr>
        <w:rFonts w:ascii="Symbol" w:hAnsi="Symbol" w:hint="default"/>
      </w:rPr>
    </w:lvl>
    <w:lvl w:ilvl="1" w:tplc="04190003" w:tentative="1">
      <w:start w:val="1"/>
      <w:numFmt w:val="bullet"/>
      <w:lvlText w:val="o"/>
      <w:lvlJc w:val="left"/>
      <w:pPr>
        <w:ind w:left="1080" w:hanging="360"/>
      </w:pPr>
      <w:rPr>
        <w:rFonts w:ascii="Courier New" w:hAnsi="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39">
    <w:nsid w:val="6E35428B"/>
    <w:multiLevelType w:val="hybridMultilevel"/>
    <w:tmpl w:val="111816BA"/>
    <w:lvl w:ilvl="0" w:tplc="0419000F">
      <w:start w:val="1"/>
      <w:numFmt w:val="decimal"/>
      <w:lvlText w:val="%1."/>
      <w:lvlJc w:val="left"/>
      <w:pPr>
        <w:ind w:left="1414" w:hanging="705"/>
      </w:pPr>
      <w:rPr>
        <w:rFonts w:hint="default"/>
      </w:rPr>
    </w:lvl>
    <w:lvl w:ilvl="1" w:tplc="04190003">
      <w:start w:val="1"/>
      <w:numFmt w:val="bullet"/>
      <w:lvlText w:val="o"/>
      <w:lvlJc w:val="left"/>
      <w:pPr>
        <w:ind w:left="2134" w:hanging="705"/>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40">
    <w:nsid w:val="70750981"/>
    <w:multiLevelType w:val="hybridMultilevel"/>
    <w:tmpl w:val="388496DE"/>
    <w:lvl w:ilvl="0" w:tplc="C6F414D0">
      <w:start w:val="1"/>
      <w:numFmt w:val="bullet"/>
      <w:lvlText w:val=""/>
      <w:lvlJc w:val="left"/>
      <w:pPr>
        <w:ind w:left="360" w:hanging="360"/>
      </w:pPr>
      <w:rPr>
        <w:rFonts w:ascii="Symbol" w:hAnsi="Symbol" w:hint="default"/>
      </w:rPr>
    </w:lvl>
    <w:lvl w:ilvl="1" w:tplc="C0E6D234" w:tentative="1">
      <w:start w:val="1"/>
      <w:numFmt w:val="bullet"/>
      <w:lvlText w:val="o"/>
      <w:lvlJc w:val="left"/>
      <w:pPr>
        <w:ind w:left="1080" w:hanging="360"/>
      </w:pPr>
      <w:rPr>
        <w:rFonts w:ascii="Courier New" w:hAnsi="Courier New" w:hint="default"/>
      </w:rPr>
    </w:lvl>
    <w:lvl w:ilvl="2" w:tplc="C076F468" w:tentative="1">
      <w:start w:val="1"/>
      <w:numFmt w:val="bullet"/>
      <w:lvlText w:val=""/>
      <w:lvlJc w:val="left"/>
      <w:pPr>
        <w:ind w:left="1800" w:hanging="360"/>
      </w:pPr>
      <w:rPr>
        <w:rFonts w:ascii="Wingdings" w:hAnsi="Wingdings" w:hint="default"/>
      </w:rPr>
    </w:lvl>
    <w:lvl w:ilvl="3" w:tplc="E3BC4980" w:tentative="1">
      <w:start w:val="1"/>
      <w:numFmt w:val="bullet"/>
      <w:lvlText w:val=""/>
      <w:lvlJc w:val="left"/>
      <w:pPr>
        <w:ind w:left="2520" w:hanging="360"/>
      </w:pPr>
      <w:rPr>
        <w:rFonts w:ascii="Symbol" w:hAnsi="Symbol" w:hint="default"/>
      </w:rPr>
    </w:lvl>
    <w:lvl w:ilvl="4" w:tplc="277E88FE" w:tentative="1">
      <w:start w:val="1"/>
      <w:numFmt w:val="bullet"/>
      <w:lvlText w:val="o"/>
      <w:lvlJc w:val="left"/>
      <w:pPr>
        <w:ind w:left="3240" w:hanging="360"/>
      </w:pPr>
      <w:rPr>
        <w:rFonts w:ascii="Courier New" w:hAnsi="Courier New" w:hint="default"/>
      </w:rPr>
    </w:lvl>
    <w:lvl w:ilvl="5" w:tplc="0A7A623E" w:tentative="1">
      <w:start w:val="1"/>
      <w:numFmt w:val="bullet"/>
      <w:lvlText w:val=""/>
      <w:lvlJc w:val="left"/>
      <w:pPr>
        <w:ind w:left="3960" w:hanging="360"/>
      </w:pPr>
      <w:rPr>
        <w:rFonts w:ascii="Wingdings" w:hAnsi="Wingdings" w:hint="default"/>
      </w:rPr>
    </w:lvl>
    <w:lvl w:ilvl="6" w:tplc="4A7272AC" w:tentative="1">
      <w:start w:val="1"/>
      <w:numFmt w:val="bullet"/>
      <w:lvlText w:val=""/>
      <w:lvlJc w:val="left"/>
      <w:pPr>
        <w:ind w:left="4680" w:hanging="360"/>
      </w:pPr>
      <w:rPr>
        <w:rFonts w:ascii="Symbol" w:hAnsi="Symbol" w:hint="default"/>
      </w:rPr>
    </w:lvl>
    <w:lvl w:ilvl="7" w:tplc="C5B0A0DA" w:tentative="1">
      <w:start w:val="1"/>
      <w:numFmt w:val="bullet"/>
      <w:lvlText w:val="o"/>
      <w:lvlJc w:val="left"/>
      <w:pPr>
        <w:ind w:left="5400" w:hanging="360"/>
      </w:pPr>
      <w:rPr>
        <w:rFonts w:ascii="Courier New" w:hAnsi="Courier New" w:hint="default"/>
      </w:rPr>
    </w:lvl>
    <w:lvl w:ilvl="8" w:tplc="54465664" w:tentative="1">
      <w:start w:val="1"/>
      <w:numFmt w:val="bullet"/>
      <w:lvlText w:val=""/>
      <w:lvlJc w:val="left"/>
      <w:pPr>
        <w:ind w:left="6120" w:hanging="360"/>
      </w:pPr>
      <w:rPr>
        <w:rFonts w:ascii="Wingdings" w:hAnsi="Wingdings" w:hint="default"/>
      </w:rPr>
    </w:lvl>
  </w:abstractNum>
  <w:abstractNum w:abstractNumId="41">
    <w:nsid w:val="723E776F"/>
    <w:multiLevelType w:val="hybridMultilevel"/>
    <w:tmpl w:val="49EA0992"/>
    <w:lvl w:ilvl="0" w:tplc="E62A876E">
      <w:start w:val="3"/>
      <w:numFmt w:val="bullet"/>
      <w:lvlText w:val="•"/>
      <w:lvlJc w:val="left"/>
      <w:pPr>
        <w:ind w:left="1417" w:hanging="708"/>
      </w:pPr>
      <w:rPr>
        <w:rFonts w:ascii="Times New Roman" w:eastAsia="Calibr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2">
    <w:nsid w:val="75D82873"/>
    <w:multiLevelType w:val="hybridMultilevel"/>
    <w:tmpl w:val="EFDA3916"/>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3">
    <w:nsid w:val="774D269A"/>
    <w:multiLevelType w:val="hybridMultilevel"/>
    <w:tmpl w:val="38CA103A"/>
    <w:lvl w:ilvl="0" w:tplc="04190003">
      <w:start w:val="1"/>
      <w:numFmt w:val="bullet"/>
      <w:lvlText w:val="o"/>
      <w:lvlJc w:val="left"/>
      <w:pPr>
        <w:ind w:left="1429" w:hanging="360"/>
      </w:pPr>
      <w:rPr>
        <w:rFonts w:ascii="Courier New" w:hAnsi="Courier New" w:cs="Courier New" w:hint="default"/>
      </w:rPr>
    </w:lvl>
    <w:lvl w:ilvl="1" w:tplc="04190003">
      <w:start w:val="1"/>
      <w:numFmt w:val="bullet"/>
      <w:lvlText w:val="o"/>
      <w:lvlJc w:val="left"/>
      <w:pPr>
        <w:ind w:left="2494" w:hanging="705"/>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4">
    <w:nsid w:val="777C101A"/>
    <w:multiLevelType w:val="hybridMultilevel"/>
    <w:tmpl w:val="D3E8F6D8"/>
    <w:lvl w:ilvl="0" w:tplc="0419000F">
      <w:start w:val="1"/>
      <w:numFmt w:val="decimal"/>
      <w:lvlText w:val="%1."/>
      <w:lvlJc w:val="left"/>
      <w:pPr>
        <w:ind w:left="1414" w:hanging="705"/>
      </w:pPr>
      <w:rPr>
        <w:rFonts w:hint="default"/>
      </w:rPr>
    </w:lvl>
    <w:lvl w:ilvl="1" w:tplc="04190003">
      <w:start w:val="1"/>
      <w:numFmt w:val="bullet"/>
      <w:lvlText w:val="o"/>
      <w:lvlJc w:val="left"/>
      <w:pPr>
        <w:ind w:left="2134" w:hanging="705"/>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45">
    <w:nsid w:val="7F314CA6"/>
    <w:multiLevelType w:val="hybridMultilevel"/>
    <w:tmpl w:val="815E754E"/>
    <w:lvl w:ilvl="0" w:tplc="04190003">
      <w:start w:val="1"/>
      <w:numFmt w:val="bullet"/>
      <w:lvlText w:val="o"/>
      <w:lvlJc w:val="left"/>
      <w:pPr>
        <w:ind w:left="1414" w:hanging="705"/>
      </w:pPr>
      <w:rPr>
        <w:rFonts w:ascii="Courier New" w:hAnsi="Courier New" w:cs="Courier New" w:hint="default"/>
      </w:rPr>
    </w:lvl>
    <w:lvl w:ilvl="1" w:tplc="04190003">
      <w:start w:val="1"/>
      <w:numFmt w:val="bullet"/>
      <w:lvlText w:val="o"/>
      <w:lvlJc w:val="left"/>
      <w:pPr>
        <w:ind w:left="2134" w:hanging="705"/>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num w:numId="1">
    <w:abstractNumId w:val="29"/>
  </w:num>
  <w:num w:numId="2">
    <w:abstractNumId w:val="34"/>
  </w:num>
  <w:num w:numId="3">
    <w:abstractNumId w:val="11"/>
  </w:num>
  <w:num w:numId="4">
    <w:abstractNumId w:val="42"/>
  </w:num>
  <w:num w:numId="5">
    <w:abstractNumId w:val="32"/>
  </w:num>
  <w:num w:numId="6">
    <w:abstractNumId w:val="16"/>
  </w:num>
  <w:num w:numId="7">
    <w:abstractNumId w:val="37"/>
  </w:num>
  <w:num w:numId="8">
    <w:abstractNumId w:val="25"/>
  </w:num>
  <w:num w:numId="9">
    <w:abstractNumId w:val="12"/>
  </w:num>
  <w:num w:numId="10">
    <w:abstractNumId w:val="10"/>
  </w:num>
  <w:num w:numId="11">
    <w:abstractNumId w:val="6"/>
  </w:num>
  <w:num w:numId="12">
    <w:abstractNumId w:val="38"/>
  </w:num>
  <w:num w:numId="13">
    <w:abstractNumId w:val="13"/>
  </w:num>
  <w:num w:numId="14">
    <w:abstractNumId w:val="23"/>
  </w:num>
  <w:num w:numId="15">
    <w:abstractNumId w:val="40"/>
  </w:num>
  <w:num w:numId="16">
    <w:abstractNumId w:val="7"/>
  </w:num>
  <w:num w:numId="17">
    <w:abstractNumId w:val="24"/>
  </w:num>
  <w:num w:numId="18">
    <w:abstractNumId w:val="17"/>
  </w:num>
  <w:num w:numId="19">
    <w:abstractNumId w:val="18"/>
  </w:num>
  <w:num w:numId="20">
    <w:abstractNumId w:val="0"/>
  </w:num>
  <w:num w:numId="21">
    <w:abstractNumId w:val="33"/>
  </w:num>
  <w:num w:numId="22">
    <w:abstractNumId w:val="20"/>
  </w:num>
  <w:num w:numId="23">
    <w:abstractNumId w:val="27"/>
  </w:num>
  <w:num w:numId="24">
    <w:abstractNumId w:val="15"/>
  </w:num>
  <w:num w:numId="25">
    <w:abstractNumId w:val="5"/>
  </w:num>
  <w:num w:numId="26">
    <w:abstractNumId w:val="43"/>
  </w:num>
  <w:num w:numId="27">
    <w:abstractNumId w:val="3"/>
  </w:num>
  <w:num w:numId="28">
    <w:abstractNumId w:val="2"/>
  </w:num>
  <w:num w:numId="29">
    <w:abstractNumId w:val="36"/>
  </w:num>
  <w:num w:numId="30">
    <w:abstractNumId w:val="45"/>
  </w:num>
  <w:num w:numId="31">
    <w:abstractNumId w:val="39"/>
  </w:num>
  <w:num w:numId="32">
    <w:abstractNumId w:val="44"/>
  </w:num>
  <w:num w:numId="33">
    <w:abstractNumId w:val="22"/>
  </w:num>
  <w:num w:numId="34">
    <w:abstractNumId w:val="21"/>
  </w:num>
  <w:num w:numId="35">
    <w:abstractNumId w:val="28"/>
  </w:num>
  <w:num w:numId="36">
    <w:abstractNumId w:val="35"/>
  </w:num>
  <w:num w:numId="37">
    <w:abstractNumId w:val="9"/>
  </w:num>
  <w:num w:numId="38">
    <w:abstractNumId w:val="1"/>
  </w:num>
  <w:num w:numId="39">
    <w:abstractNumId w:val="8"/>
  </w:num>
  <w:num w:numId="40">
    <w:abstractNumId w:val="41"/>
  </w:num>
  <w:num w:numId="41">
    <w:abstractNumId w:val="31"/>
  </w:num>
  <w:num w:numId="42">
    <w:abstractNumId w:val="26"/>
  </w:num>
  <w:num w:numId="43">
    <w:abstractNumId w:val="30"/>
  </w:num>
  <w:num w:numId="44">
    <w:abstractNumId w:val="14"/>
  </w:num>
  <w:num w:numId="45">
    <w:abstractNumId w:val="4"/>
  </w:num>
  <w:num w:numId="4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7"/>
  <w:hideSpellingErrors/>
  <w:activeWritingStyle w:appName="MSWord" w:lang="ru-RU" w:vendorID="64" w:dllVersion="6" w:nlCheck="1" w:checkStyle="0"/>
  <w:activeWritingStyle w:appName="MSWord" w:lang="en-US" w:vendorID="64" w:dllVersion="6" w:nlCheck="1" w:checkStyle="1"/>
  <w:activeWritingStyle w:appName="MSWord" w:lang="ru-RU" w:vendorID="64" w:dllVersion="4096" w:nlCheck="1" w:checkStyle="0"/>
  <w:activeWritingStyle w:appName="MSWord" w:lang="en-US" w:vendorID="64" w:dllVersion="4096" w:nlCheck="1" w:checkStyle="0"/>
  <w:activeWritingStyle w:appName="MSWord" w:lang="en-US" w:vendorID="64" w:dllVersion="131078" w:nlCheck="1" w:checkStyle="1"/>
  <w:trackRevisions/>
  <w:defaultTabStop w:val="708"/>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5C5E"/>
    <w:rsid w:val="00005C38"/>
    <w:rsid w:val="00006FC5"/>
    <w:rsid w:val="00007106"/>
    <w:rsid w:val="000078EC"/>
    <w:rsid w:val="00011845"/>
    <w:rsid w:val="000137B7"/>
    <w:rsid w:val="00015814"/>
    <w:rsid w:val="00015858"/>
    <w:rsid w:val="00015C5E"/>
    <w:rsid w:val="00017496"/>
    <w:rsid w:val="00020931"/>
    <w:rsid w:val="000216A8"/>
    <w:rsid w:val="0002391B"/>
    <w:rsid w:val="00024036"/>
    <w:rsid w:val="00025CCB"/>
    <w:rsid w:val="00030520"/>
    <w:rsid w:val="000316F5"/>
    <w:rsid w:val="00032009"/>
    <w:rsid w:val="00032FC0"/>
    <w:rsid w:val="0004059D"/>
    <w:rsid w:val="00040674"/>
    <w:rsid w:val="00041FF6"/>
    <w:rsid w:val="00043EAD"/>
    <w:rsid w:val="000453B0"/>
    <w:rsid w:val="00052F2E"/>
    <w:rsid w:val="000535BB"/>
    <w:rsid w:val="000535C7"/>
    <w:rsid w:val="000536CB"/>
    <w:rsid w:val="000552FF"/>
    <w:rsid w:val="00055701"/>
    <w:rsid w:val="000565F5"/>
    <w:rsid w:val="00063E91"/>
    <w:rsid w:val="000648CB"/>
    <w:rsid w:val="00066F0E"/>
    <w:rsid w:val="00074257"/>
    <w:rsid w:val="00076434"/>
    <w:rsid w:val="000772E3"/>
    <w:rsid w:val="0007733C"/>
    <w:rsid w:val="0008146B"/>
    <w:rsid w:val="00081FA5"/>
    <w:rsid w:val="0008327D"/>
    <w:rsid w:val="000833C3"/>
    <w:rsid w:val="000865D5"/>
    <w:rsid w:val="00086CF8"/>
    <w:rsid w:val="0009076E"/>
    <w:rsid w:val="00092FB2"/>
    <w:rsid w:val="00093475"/>
    <w:rsid w:val="000973F9"/>
    <w:rsid w:val="000A139D"/>
    <w:rsid w:val="000A2B89"/>
    <w:rsid w:val="000A442F"/>
    <w:rsid w:val="000A56B3"/>
    <w:rsid w:val="000A6C90"/>
    <w:rsid w:val="000B0144"/>
    <w:rsid w:val="000B037A"/>
    <w:rsid w:val="000B0AC3"/>
    <w:rsid w:val="000B1751"/>
    <w:rsid w:val="000B196B"/>
    <w:rsid w:val="000B2A21"/>
    <w:rsid w:val="000B309A"/>
    <w:rsid w:val="000B3F2E"/>
    <w:rsid w:val="000B4290"/>
    <w:rsid w:val="000B6073"/>
    <w:rsid w:val="000C05AF"/>
    <w:rsid w:val="000C11C4"/>
    <w:rsid w:val="000C5D87"/>
    <w:rsid w:val="000D26FE"/>
    <w:rsid w:val="000D479B"/>
    <w:rsid w:val="000D5099"/>
    <w:rsid w:val="000E06DC"/>
    <w:rsid w:val="000E1D74"/>
    <w:rsid w:val="000E32C0"/>
    <w:rsid w:val="000E3963"/>
    <w:rsid w:val="000E3DE6"/>
    <w:rsid w:val="000E4A49"/>
    <w:rsid w:val="000E4B68"/>
    <w:rsid w:val="000F0FD9"/>
    <w:rsid w:val="000F2499"/>
    <w:rsid w:val="000F2A44"/>
    <w:rsid w:val="000F6931"/>
    <w:rsid w:val="001018E4"/>
    <w:rsid w:val="00110390"/>
    <w:rsid w:val="00111C80"/>
    <w:rsid w:val="00122E4B"/>
    <w:rsid w:val="0012405A"/>
    <w:rsid w:val="00124E49"/>
    <w:rsid w:val="00127120"/>
    <w:rsid w:val="00127E46"/>
    <w:rsid w:val="00132B9F"/>
    <w:rsid w:val="00136052"/>
    <w:rsid w:val="0013631D"/>
    <w:rsid w:val="00141F87"/>
    <w:rsid w:val="00142726"/>
    <w:rsid w:val="00142938"/>
    <w:rsid w:val="0014361E"/>
    <w:rsid w:val="00145A85"/>
    <w:rsid w:val="0015009B"/>
    <w:rsid w:val="00151710"/>
    <w:rsid w:val="00155A0C"/>
    <w:rsid w:val="00155FD9"/>
    <w:rsid w:val="001565DE"/>
    <w:rsid w:val="00160354"/>
    <w:rsid w:val="0016133E"/>
    <w:rsid w:val="001614D4"/>
    <w:rsid w:val="00163166"/>
    <w:rsid w:val="00165B9C"/>
    <w:rsid w:val="00165FD3"/>
    <w:rsid w:val="0016638B"/>
    <w:rsid w:val="001722D3"/>
    <w:rsid w:val="001724E0"/>
    <w:rsid w:val="00172FA6"/>
    <w:rsid w:val="001732E9"/>
    <w:rsid w:val="00173C4C"/>
    <w:rsid w:val="001761DC"/>
    <w:rsid w:val="00177EFD"/>
    <w:rsid w:val="001811D1"/>
    <w:rsid w:val="001838D7"/>
    <w:rsid w:val="00186DD7"/>
    <w:rsid w:val="001925DA"/>
    <w:rsid w:val="00194677"/>
    <w:rsid w:val="00195396"/>
    <w:rsid w:val="00197D8B"/>
    <w:rsid w:val="001A512C"/>
    <w:rsid w:val="001A5F7C"/>
    <w:rsid w:val="001A7456"/>
    <w:rsid w:val="001A7FF4"/>
    <w:rsid w:val="001B105B"/>
    <w:rsid w:val="001B28D3"/>
    <w:rsid w:val="001C168A"/>
    <w:rsid w:val="001C2A64"/>
    <w:rsid w:val="001C367B"/>
    <w:rsid w:val="001C52DA"/>
    <w:rsid w:val="001C6F06"/>
    <w:rsid w:val="001C74D8"/>
    <w:rsid w:val="001D21C5"/>
    <w:rsid w:val="001D2CBE"/>
    <w:rsid w:val="001D3873"/>
    <w:rsid w:val="001D54F2"/>
    <w:rsid w:val="001D55A6"/>
    <w:rsid w:val="001D75FE"/>
    <w:rsid w:val="001E3D61"/>
    <w:rsid w:val="001E4BB1"/>
    <w:rsid w:val="001F4A9B"/>
    <w:rsid w:val="001F5994"/>
    <w:rsid w:val="001F6DE6"/>
    <w:rsid w:val="001F7596"/>
    <w:rsid w:val="0020365D"/>
    <w:rsid w:val="0020651F"/>
    <w:rsid w:val="002072AF"/>
    <w:rsid w:val="00211CEE"/>
    <w:rsid w:val="00213502"/>
    <w:rsid w:val="00217639"/>
    <w:rsid w:val="00222B3F"/>
    <w:rsid w:val="00222D49"/>
    <w:rsid w:val="00225430"/>
    <w:rsid w:val="00227CA3"/>
    <w:rsid w:val="00230E59"/>
    <w:rsid w:val="00231C54"/>
    <w:rsid w:val="0023210E"/>
    <w:rsid w:val="002358A9"/>
    <w:rsid w:val="00237C55"/>
    <w:rsid w:val="00237E10"/>
    <w:rsid w:val="00240C64"/>
    <w:rsid w:val="00241FDA"/>
    <w:rsid w:val="00242EB0"/>
    <w:rsid w:val="00244421"/>
    <w:rsid w:val="002448A6"/>
    <w:rsid w:val="00247FDA"/>
    <w:rsid w:val="00253083"/>
    <w:rsid w:val="00255572"/>
    <w:rsid w:val="0025616A"/>
    <w:rsid w:val="00256713"/>
    <w:rsid w:val="00261023"/>
    <w:rsid w:val="002660D0"/>
    <w:rsid w:val="002728BA"/>
    <w:rsid w:val="00272B28"/>
    <w:rsid w:val="002735CB"/>
    <w:rsid w:val="002777C4"/>
    <w:rsid w:val="00280391"/>
    <w:rsid w:val="0028354C"/>
    <w:rsid w:val="00291C04"/>
    <w:rsid w:val="00294FDF"/>
    <w:rsid w:val="002A4EE5"/>
    <w:rsid w:val="002B1C5B"/>
    <w:rsid w:val="002C0898"/>
    <w:rsid w:val="002D4BBD"/>
    <w:rsid w:val="002E17F4"/>
    <w:rsid w:val="002E1CB9"/>
    <w:rsid w:val="002E3794"/>
    <w:rsid w:val="002E4F84"/>
    <w:rsid w:val="002F0C58"/>
    <w:rsid w:val="002F1F80"/>
    <w:rsid w:val="002F2298"/>
    <w:rsid w:val="002F6861"/>
    <w:rsid w:val="00300CE8"/>
    <w:rsid w:val="003010EA"/>
    <w:rsid w:val="003019FD"/>
    <w:rsid w:val="003024C3"/>
    <w:rsid w:val="003028FA"/>
    <w:rsid w:val="00302AA4"/>
    <w:rsid w:val="00303C4D"/>
    <w:rsid w:val="00303E7D"/>
    <w:rsid w:val="0030568B"/>
    <w:rsid w:val="00305DDD"/>
    <w:rsid w:val="00312132"/>
    <w:rsid w:val="003134D5"/>
    <w:rsid w:val="0031455F"/>
    <w:rsid w:val="003147A2"/>
    <w:rsid w:val="0031704D"/>
    <w:rsid w:val="0032282D"/>
    <w:rsid w:val="0033039D"/>
    <w:rsid w:val="00331696"/>
    <w:rsid w:val="003322AC"/>
    <w:rsid w:val="003379AE"/>
    <w:rsid w:val="003444D4"/>
    <w:rsid w:val="00345B05"/>
    <w:rsid w:val="0035179C"/>
    <w:rsid w:val="003518E9"/>
    <w:rsid w:val="00351D7B"/>
    <w:rsid w:val="00355F0B"/>
    <w:rsid w:val="00357B92"/>
    <w:rsid w:val="00362D90"/>
    <w:rsid w:val="003647C6"/>
    <w:rsid w:val="00367667"/>
    <w:rsid w:val="00371847"/>
    <w:rsid w:val="00371E34"/>
    <w:rsid w:val="00373AA3"/>
    <w:rsid w:val="00376125"/>
    <w:rsid w:val="00376133"/>
    <w:rsid w:val="00376EFB"/>
    <w:rsid w:val="00383556"/>
    <w:rsid w:val="00386423"/>
    <w:rsid w:val="00387410"/>
    <w:rsid w:val="0039171D"/>
    <w:rsid w:val="003939BB"/>
    <w:rsid w:val="00393E55"/>
    <w:rsid w:val="00397360"/>
    <w:rsid w:val="003A13D2"/>
    <w:rsid w:val="003A1E47"/>
    <w:rsid w:val="003B00B5"/>
    <w:rsid w:val="003B0273"/>
    <w:rsid w:val="003B230C"/>
    <w:rsid w:val="003B302E"/>
    <w:rsid w:val="003B3C73"/>
    <w:rsid w:val="003B4377"/>
    <w:rsid w:val="003B6638"/>
    <w:rsid w:val="003C165C"/>
    <w:rsid w:val="003D069A"/>
    <w:rsid w:val="003D1C3C"/>
    <w:rsid w:val="003D2BFF"/>
    <w:rsid w:val="003D3798"/>
    <w:rsid w:val="003E1C75"/>
    <w:rsid w:val="003E2F52"/>
    <w:rsid w:val="003E3C13"/>
    <w:rsid w:val="003F18B5"/>
    <w:rsid w:val="003F71E8"/>
    <w:rsid w:val="00402C42"/>
    <w:rsid w:val="00405913"/>
    <w:rsid w:val="0040662F"/>
    <w:rsid w:val="00406D38"/>
    <w:rsid w:val="00406E7E"/>
    <w:rsid w:val="00410821"/>
    <w:rsid w:val="0041352B"/>
    <w:rsid w:val="00416F68"/>
    <w:rsid w:val="004263B1"/>
    <w:rsid w:val="004267F5"/>
    <w:rsid w:val="004306A3"/>
    <w:rsid w:val="0043640E"/>
    <w:rsid w:val="0043716B"/>
    <w:rsid w:val="004375FA"/>
    <w:rsid w:val="00437AD9"/>
    <w:rsid w:val="004423D7"/>
    <w:rsid w:val="00443167"/>
    <w:rsid w:val="00444B93"/>
    <w:rsid w:val="00444E42"/>
    <w:rsid w:val="00451C55"/>
    <w:rsid w:val="00456340"/>
    <w:rsid w:val="00457002"/>
    <w:rsid w:val="00461C98"/>
    <w:rsid w:val="0046587A"/>
    <w:rsid w:val="00467947"/>
    <w:rsid w:val="00471AC6"/>
    <w:rsid w:val="00473776"/>
    <w:rsid w:val="004753EB"/>
    <w:rsid w:val="00475D61"/>
    <w:rsid w:val="0048027B"/>
    <w:rsid w:val="00487250"/>
    <w:rsid w:val="004876B6"/>
    <w:rsid w:val="0049013F"/>
    <w:rsid w:val="0049285B"/>
    <w:rsid w:val="00492BAB"/>
    <w:rsid w:val="00493992"/>
    <w:rsid w:val="0049410E"/>
    <w:rsid w:val="004A0625"/>
    <w:rsid w:val="004A0932"/>
    <w:rsid w:val="004A1FA5"/>
    <w:rsid w:val="004A2656"/>
    <w:rsid w:val="004B0584"/>
    <w:rsid w:val="004B19FE"/>
    <w:rsid w:val="004B247C"/>
    <w:rsid w:val="004B284E"/>
    <w:rsid w:val="004B2C00"/>
    <w:rsid w:val="004B53D6"/>
    <w:rsid w:val="004B6318"/>
    <w:rsid w:val="004C0497"/>
    <w:rsid w:val="004C0A84"/>
    <w:rsid w:val="004C2479"/>
    <w:rsid w:val="004C35FE"/>
    <w:rsid w:val="004D0709"/>
    <w:rsid w:val="004D637C"/>
    <w:rsid w:val="004D639D"/>
    <w:rsid w:val="004D6541"/>
    <w:rsid w:val="004D7283"/>
    <w:rsid w:val="004D7374"/>
    <w:rsid w:val="004D75CA"/>
    <w:rsid w:val="004E268D"/>
    <w:rsid w:val="004E40A4"/>
    <w:rsid w:val="004E5EEF"/>
    <w:rsid w:val="004E6BF1"/>
    <w:rsid w:val="004F3187"/>
    <w:rsid w:val="004F4212"/>
    <w:rsid w:val="004F517E"/>
    <w:rsid w:val="004F629D"/>
    <w:rsid w:val="004F6C5C"/>
    <w:rsid w:val="004F78E0"/>
    <w:rsid w:val="005033F1"/>
    <w:rsid w:val="00504D96"/>
    <w:rsid w:val="00510F3E"/>
    <w:rsid w:val="0051376C"/>
    <w:rsid w:val="005163D3"/>
    <w:rsid w:val="00517A9E"/>
    <w:rsid w:val="005208EC"/>
    <w:rsid w:val="005300D6"/>
    <w:rsid w:val="00542928"/>
    <w:rsid w:val="005433D9"/>
    <w:rsid w:val="005438C8"/>
    <w:rsid w:val="00544312"/>
    <w:rsid w:val="00545D5A"/>
    <w:rsid w:val="00551BED"/>
    <w:rsid w:val="00553794"/>
    <w:rsid w:val="00554484"/>
    <w:rsid w:val="00555233"/>
    <w:rsid w:val="005554E5"/>
    <w:rsid w:val="005601BB"/>
    <w:rsid w:val="00560CBA"/>
    <w:rsid w:val="00562AB9"/>
    <w:rsid w:val="005720E9"/>
    <w:rsid w:val="00572422"/>
    <w:rsid w:val="00572797"/>
    <w:rsid w:val="005727F3"/>
    <w:rsid w:val="00572E8D"/>
    <w:rsid w:val="00573250"/>
    <w:rsid w:val="005734CC"/>
    <w:rsid w:val="00573998"/>
    <w:rsid w:val="00575E55"/>
    <w:rsid w:val="00577F69"/>
    <w:rsid w:val="005802F3"/>
    <w:rsid w:val="005845EE"/>
    <w:rsid w:val="0058595A"/>
    <w:rsid w:val="00590CE7"/>
    <w:rsid w:val="00594588"/>
    <w:rsid w:val="00594D35"/>
    <w:rsid w:val="005A0BFC"/>
    <w:rsid w:val="005A277A"/>
    <w:rsid w:val="005A463A"/>
    <w:rsid w:val="005A6B77"/>
    <w:rsid w:val="005B033F"/>
    <w:rsid w:val="005B27A1"/>
    <w:rsid w:val="005B4044"/>
    <w:rsid w:val="005B4606"/>
    <w:rsid w:val="005C5E8F"/>
    <w:rsid w:val="005C6207"/>
    <w:rsid w:val="005C7FBA"/>
    <w:rsid w:val="005D0694"/>
    <w:rsid w:val="005D523C"/>
    <w:rsid w:val="005D6AC4"/>
    <w:rsid w:val="005E0F21"/>
    <w:rsid w:val="005E336A"/>
    <w:rsid w:val="005E5406"/>
    <w:rsid w:val="005F5D15"/>
    <w:rsid w:val="005F63DF"/>
    <w:rsid w:val="005F74E8"/>
    <w:rsid w:val="0060109E"/>
    <w:rsid w:val="00602B3B"/>
    <w:rsid w:val="00606068"/>
    <w:rsid w:val="00607358"/>
    <w:rsid w:val="00610C1C"/>
    <w:rsid w:val="00612DD7"/>
    <w:rsid w:val="0061352E"/>
    <w:rsid w:val="00615859"/>
    <w:rsid w:val="006172FC"/>
    <w:rsid w:val="006211BD"/>
    <w:rsid w:val="00624019"/>
    <w:rsid w:val="00631591"/>
    <w:rsid w:val="006322EB"/>
    <w:rsid w:val="00633330"/>
    <w:rsid w:val="00634703"/>
    <w:rsid w:val="00636656"/>
    <w:rsid w:val="00640800"/>
    <w:rsid w:val="00641F84"/>
    <w:rsid w:val="006422C1"/>
    <w:rsid w:val="00646FFF"/>
    <w:rsid w:val="00650012"/>
    <w:rsid w:val="006600A3"/>
    <w:rsid w:val="00660DEE"/>
    <w:rsid w:val="00660E17"/>
    <w:rsid w:val="00667887"/>
    <w:rsid w:val="0067127E"/>
    <w:rsid w:val="0067498E"/>
    <w:rsid w:val="00680AE5"/>
    <w:rsid w:val="00683CB0"/>
    <w:rsid w:val="00686393"/>
    <w:rsid w:val="006864B8"/>
    <w:rsid w:val="0068690B"/>
    <w:rsid w:val="006919DC"/>
    <w:rsid w:val="00691D0D"/>
    <w:rsid w:val="00693699"/>
    <w:rsid w:val="00694154"/>
    <w:rsid w:val="00696CC2"/>
    <w:rsid w:val="0069767A"/>
    <w:rsid w:val="006A4A6A"/>
    <w:rsid w:val="006A63C1"/>
    <w:rsid w:val="006B1011"/>
    <w:rsid w:val="006B35E5"/>
    <w:rsid w:val="006B39C6"/>
    <w:rsid w:val="006B3E67"/>
    <w:rsid w:val="006B609E"/>
    <w:rsid w:val="006B6A74"/>
    <w:rsid w:val="006B70DB"/>
    <w:rsid w:val="006B7A3E"/>
    <w:rsid w:val="006C1B1B"/>
    <w:rsid w:val="006C4B86"/>
    <w:rsid w:val="006D00D7"/>
    <w:rsid w:val="006D0598"/>
    <w:rsid w:val="006D166E"/>
    <w:rsid w:val="006D1E7B"/>
    <w:rsid w:val="006D2F04"/>
    <w:rsid w:val="006D3EA6"/>
    <w:rsid w:val="006D4884"/>
    <w:rsid w:val="006D567B"/>
    <w:rsid w:val="006D58D5"/>
    <w:rsid w:val="006E031E"/>
    <w:rsid w:val="006F0405"/>
    <w:rsid w:val="006F4703"/>
    <w:rsid w:val="006F547D"/>
    <w:rsid w:val="00700C74"/>
    <w:rsid w:val="00701D11"/>
    <w:rsid w:val="007042DE"/>
    <w:rsid w:val="00704341"/>
    <w:rsid w:val="0071450A"/>
    <w:rsid w:val="00714F21"/>
    <w:rsid w:val="0071737F"/>
    <w:rsid w:val="00717FA6"/>
    <w:rsid w:val="00720884"/>
    <w:rsid w:val="00722FD2"/>
    <w:rsid w:val="00725EA1"/>
    <w:rsid w:val="0072780B"/>
    <w:rsid w:val="007342AB"/>
    <w:rsid w:val="00737A16"/>
    <w:rsid w:val="00741B6B"/>
    <w:rsid w:val="00741BEA"/>
    <w:rsid w:val="0074489F"/>
    <w:rsid w:val="00744A5F"/>
    <w:rsid w:val="0075001D"/>
    <w:rsid w:val="00752513"/>
    <w:rsid w:val="00755147"/>
    <w:rsid w:val="00760E82"/>
    <w:rsid w:val="007629D4"/>
    <w:rsid w:val="00764C3F"/>
    <w:rsid w:val="00771091"/>
    <w:rsid w:val="007756ED"/>
    <w:rsid w:val="00780F52"/>
    <w:rsid w:val="00783B3B"/>
    <w:rsid w:val="00786352"/>
    <w:rsid w:val="00791A83"/>
    <w:rsid w:val="007A35FB"/>
    <w:rsid w:val="007A57F9"/>
    <w:rsid w:val="007A778D"/>
    <w:rsid w:val="007A7B1F"/>
    <w:rsid w:val="007B378F"/>
    <w:rsid w:val="007B532E"/>
    <w:rsid w:val="007B55D5"/>
    <w:rsid w:val="007B5AE5"/>
    <w:rsid w:val="007C0380"/>
    <w:rsid w:val="007C26CE"/>
    <w:rsid w:val="007C4C3E"/>
    <w:rsid w:val="007C602C"/>
    <w:rsid w:val="007D0783"/>
    <w:rsid w:val="007D1103"/>
    <w:rsid w:val="007E1CDD"/>
    <w:rsid w:val="007E288D"/>
    <w:rsid w:val="007F15BE"/>
    <w:rsid w:val="007F2736"/>
    <w:rsid w:val="007F2F09"/>
    <w:rsid w:val="007F43CF"/>
    <w:rsid w:val="007F5246"/>
    <w:rsid w:val="00800DA9"/>
    <w:rsid w:val="00801638"/>
    <w:rsid w:val="00801EC7"/>
    <w:rsid w:val="008027D5"/>
    <w:rsid w:val="00804814"/>
    <w:rsid w:val="008077E8"/>
    <w:rsid w:val="008135E7"/>
    <w:rsid w:val="00815F8E"/>
    <w:rsid w:val="00822273"/>
    <w:rsid w:val="008240EC"/>
    <w:rsid w:val="00824F7E"/>
    <w:rsid w:val="008253CD"/>
    <w:rsid w:val="00826575"/>
    <w:rsid w:val="00830499"/>
    <w:rsid w:val="008311A0"/>
    <w:rsid w:val="00831818"/>
    <w:rsid w:val="008502F5"/>
    <w:rsid w:val="00851664"/>
    <w:rsid w:val="0085183A"/>
    <w:rsid w:val="00855342"/>
    <w:rsid w:val="008602F0"/>
    <w:rsid w:val="00861DE3"/>
    <w:rsid w:val="008620F1"/>
    <w:rsid w:val="0086213E"/>
    <w:rsid w:val="0086332D"/>
    <w:rsid w:val="00866C68"/>
    <w:rsid w:val="00873DA3"/>
    <w:rsid w:val="0087672A"/>
    <w:rsid w:val="00877443"/>
    <w:rsid w:val="00881EA8"/>
    <w:rsid w:val="00883FF1"/>
    <w:rsid w:val="00884D69"/>
    <w:rsid w:val="0088552E"/>
    <w:rsid w:val="00886663"/>
    <w:rsid w:val="008869B0"/>
    <w:rsid w:val="008906CF"/>
    <w:rsid w:val="0089332F"/>
    <w:rsid w:val="0089510D"/>
    <w:rsid w:val="008A183B"/>
    <w:rsid w:val="008A3D3B"/>
    <w:rsid w:val="008A5579"/>
    <w:rsid w:val="008A5D2D"/>
    <w:rsid w:val="008A641C"/>
    <w:rsid w:val="008B02FF"/>
    <w:rsid w:val="008B3AF3"/>
    <w:rsid w:val="008B4141"/>
    <w:rsid w:val="008B64A3"/>
    <w:rsid w:val="008C2C51"/>
    <w:rsid w:val="008C3A74"/>
    <w:rsid w:val="008C576B"/>
    <w:rsid w:val="008D26D4"/>
    <w:rsid w:val="008D4121"/>
    <w:rsid w:val="008D44A6"/>
    <w:rsid w:val="008D7D9E"/>
    <w:rsid w:val="008E011C"/>
    <w:rsid w:val="008E03EC"/>
    <w:rsid w:val="008E17D4"/>
    <w:rsid w:val="008E393B"/>
    <w:rsid w:val="008E3AC0"/>
    <w:rsid w:val="008E45D6"/>
    <w:rsid w:val="008E5B75"/>
    <w:rsid w:val="008E5E58"/>
    <w:rsid w:val="008F1171"/>
    <w:rsid w:val="008F1902"/>
    <w:rsid w:val="008F3621"/>
    <w:rsid w:val="008F42D8"/>
    <w:rsid w:val="008F5956"/>
    <w:rsid w:val="008F62A5"/>
    <w:rsid w:val="008F7D04"/>
    <w:rsid w:val="00900404"/>
    <w:rsid w:val="00902551"/>
    <w:rsid w:val="00904167"/>
    <w:rsid w:val="009055DE"/>
    <w:rsid w:val="00905D08"/>
    <w:rsid w:val="00906D3E"/>
    <w:rsid w:val="00907D07"/>
    <w:rsid w:val="00912FAC"/>
    <w:rsid w:val="00914D5A"/>
    <w:rsid w:val="009214C9"/>
    <w:rsid w:val="00924BCE"/>
    <w:rsid w:val="00926A3F"/>
    <w:rsid w:val="00927936"/>
    <w:rsid w:val="00930B4C"/>
    <w:rsid w:val="00931A0F"/>
    <w:rsid w:val="009334F3"/>
    <w:rsid w:val="00934BAD"/>
    <w:rsid w:val="00943737"/>
    <w:rsid w:val="00943A3B"/>
    <w:rsid w:val="009514ED"/>
    <w:rsid w:val="00951834"/>
    <w:rsid w:val="009520E9"/>
    <w:rsid w:val="0095233F"/>
    <w:rsid w:val="00953066"/>
    <w:rsid w:val="00953098"/>
    <w:rsid w:val="0095309F"/>
    <w:rsid w:val="00953E36"/>
    <w:rsid w:val="00955DB9"/>
    <w:rsid w:val="00964C0B"/>
    <w:rsid w:val="009666FC"/>
    <w:rsid w:val="00971147"/>
    <w:rsid w:val="009856BB"/>
    <w:rsid w:val="00986B62"/>
    <w:rsid w:val="00994323"/>
    <w:rsid w:val="00994EFD"/>
    <w:rsid w:val="0099679A"/>
    <w:rsid w:val="009A0687"/>
    <w:rsid w:val="009B0208"/>
    <w:rsid w:val="009B0864"/>
    <w:rsid w:val="009B2535"/>
    <w:rsid w:val="009B27D2"/>
    <w:rsid w:val="009B309C"/>
    <w:rsid w:val="009B642F"/>
    <w:rsid w:val="009B7DF7"/>
    <w:rsid w:val="009C374B"/>
    <w:rsid w:val="009C76E5"/>
    <w:rsid w:val="009C770D"/>
    <w:rsid w:val="009D0A81"/>
    <w:rsid w:val="009D406D"/>
    <w:rsid w:val="009D6444"/>
    <w:rsid w:val="009D6AF4"/>
    <w:rsid w:val="009E3191"/>
    <w:rsid w:val="009E4C3D"/>
    <w:rsid w:val="009E5D19"/>
    <w:rsid w:val="009F638D"/>
    <w:rsid w:val="00A02B4F"/>
    <w:rsid w:val="00A032CF"/>
    <w:rsid w:val="00A032F4"/>
    <w:rsid w:val="00A04E7F"/>
    <w:rsid w:val="00A069B1"/>
    <w:rsid w:val="00A102BC"/>
    <w:rsid w:val="00A10E2A"/>
    <w:rsid w:val="00A16F3E"/>
    <w:rsid w:val="00A172FA"/>
    <w:rsid w:val="00A223BC"/>
    <w:rsid w:val="00A23292"/>
    <w:rsid w:val="00A24E62"/>
    <w:rsid w:val="00A25D74"/>
    <w:rsid w:val="00A33FC0"/>
    <w:rsid w:val="00A3423A"/>
    <w:rsid w:val="00A34245"/>
    <w:rsid w:val="00A35934"/>
    <w:rsid w:val="00A43693"/>
    <w:rsid w:val="00A4386F"/>
    <w:rsid w:val="00A44DC3"/>
    <w:rsid w:val="00A46563"/>
    <w:rsid w:val="00A65FA3"/>
    <w:rsid w:val="00A7235D"/>
    <w:rsid w:val="00A750EC"/>
    <w:rsid w:val="00A75A11"/>
    <w:rsid w:val="00A75A30"/>
    <w:rsid w:val="00A77001"/>
    <w:rsid w:val="00A81638"/>
    <w:rsid w:val="00A840A1"/>
    <w:rsid w:val="00A86629"/>
    <w:rsid w:val="00A91174"/>
    <w:rsid w:val="00A91EED"/>
    <w:rsid w:val="00AA0E3B"/>
    <w:rsid w:val="00AA43CB"/>
    <w:rsid w:val="00AA4634"/>
    <w:rsid w:val="00AA4B03"/>
    <w:rsid w:val="00AB3D75"/>
    <w:rsid w:val="00AB48FE"/>
    <w:rsid w:val="00AB56FA"/>
    <w:rsid w:val="00AB5DE3"/>
    <w:rsid w:val="00AC0E00"/>
    <w:rsid w:val="00AC39FB"/>
    <w:rsid w:val="00AC3B0C"/>
    <w:rsid w:val="00AC4AA6"/>
    <w:rsid w:val="00AD6066"/>
    <w:rsid w:val="00AD6AE8"/>
    <w:rsid w:val="00AD7318"/>
    <w:rsid w:val="00AE2A88"/>
    <w:rsid w:val="00AE2EE4"/>
    <w:rsid w:val="00AE69C4"/>
    <w:rsid w:val="00AE6C08"/>
    <w:rsid w:val="00AF086E"/>
    <w:rsid w:val="00AF08E3"/>
    <w:rsid w:val="00B0145E"/>
    <w:rsid w:val="00B033C3"/>
    <w:rsid w:val="00B04B70"/>
    <w:rsid w:val="00B078C3"/>
    <w:rsid w:val="00B07BAB"/>
    <w:rsid w:val="00B108D9"/>
    <w:rsid w:val="00B11FF3"/>
    <w:rsid w:val="00B12F40"/>
    <w:rsid w:val="00B139B1"/>
    <w:rsid w:val="00B14A82"/>
    <w:rsid w:val="00B21719"/>
    <w:rsid w:val="00B2204A"/>
    <w:rsid w:val="00B334B7"/>
    <w:rsid w:val="00B33976"/>
    <w:rsid w:val="00B3535C"/>
    <w:rsid w:val="00B378F0"/>
    <w:rsid w:val="00B41E37"/>
    <w:rsid w:val="00B42DDA"/>
    <w:rsid w:val="00B441F4"/>
    <w:rsid w:val="00B4558B"/>
    <w:rsid w:val="00B458B6"/>
    <w:rsid w:val="00B458D2"/>
    <w:rsid w:val="00B46658"/>
    <w:rsid w:val="00B466BF"/>
    <w:rsid w:val="00B50A12"/>
    <w:rsid w:val="00B5142F"/>
    <w:rsid w:val="00B549A0"/>
    <w:rsid w:val="00B57859"/>
    <w:rsid w:val="00B6054C"/>
    <w:rsid w:val="00B63021"/>
    <w:rsid w:val="00B63BF6"/>
    <w:rsid w:val="00B64C45"/>
    <w:rsid w:val="00B65D6D"/>
    <w:rsid w:val="00B6655F"/>
    <w:rsid w:val="00B74F42"/>
    <w:rsid w:val="00B7531C"/>
    <w:rsid w:val="00B76E9B"/>
    <w:rsid w:val="00B806B8"/>
    <w:rsid w:val="00B8212A"/>
    <w:rsid w:val="00B84EFE"/>
    <w:rsid w:val="00B87A3D"/>
    <w:rsid w:val="00B87AA6"/>
    <w:rsid w:val="00B90AB1"/>
    <w:rsid w:val="00B91BC4"/>
    <w:rsid w:val="00B93B9E"/>
    <w:rsid w:val="00B93BEE"/>
    <w:rsid w:val="00BA284D"/>
    <w:rsid w:val="00BA2FBD"/>
    <w:rsid w:val="00BA3B8F"/>
    <w:rsid w:val="00BA4C49"/>
    <w:rsid w:val="00BA5245"/>
    <w:rsid w:val="00BA62E4"/>
    <w:rsid w:val="00BB58D0"/>
    <w:rsid w:val="00BB7621"/>
    <w:rsid w:val="00BC258D"/>
    <w:rsid w:val="00BC524F"/>
    <w:rsid w:val="00BC77DD"/>
    <w:rsid w:val="00BD0784"/>
    <w:rsid w:val="00BD38B2"/>
    <w:rsid w:val="00BD4F28"/>
    <w:rsid w:val="00BE00CA"/>
    <w:rsid w:val="00BE2FF0"/>
    <w:rsid w:val="00BE5B4C"/>
    <w:rsid w:val="00BE6A1C"/>
    <w:rsid w:val="00BE6F76"/>
    <w:rsid w:val="00BE7488"/>
    <w:rsid w:val="00BF0125"/>
    <w:rsid w:val="00BF0941"/>
    <w:rsid w:val="00BF14FC"/>
    <w:rsid w:val="00BF44B8"/>
    <w:rsid w:val="00BF586B"/>
    <w:rsid w:val="00BF5882"/>
    <w:rsid w:val="00C01013"/>
    <w:rsid w:val="00C01401"/>
    <w:rsid w:val="00C0589B"/>
    <w:rsid w:val="00C079D2"/>
    <w:rsid w:val="00C103E3"/>
    <w:rsid w:val="00C20509"/>
    <w:rsid w:val="00C2196E"/>
    <w:rsid w:val="00C2302D"/>
    <w:rsid w:val="00C26D56"/>
    <w:rsid w:val="00C27E51"/>
    <w:rsid w:val="00C3384D"/>
    <w:rsid w:val="00C33E95"/>
    <w:rsid w:val="00C348F4"/>
    <w:rsid w:val="00C37C69"/>
    <w:rsid w:val="00C403C8"/>
    <w:rsid w:val="00C41A30"/>
    <w:rsid w:val="00C41AD2"/>
    <w:rsid w:val="00C47B87"/>
    <w:rsid w:val="00C47BAB"/>
    <w:rsid w:val="00C512DE"/>
    <w:rsid w:val="00C52C85"/>
    <w:rsid w:val="00C53ABD"/>
    <w:rsid w:val="00C606B8"/>
    <w:rsid w:val="00C612AF"/>
    <w:rsid w:val="00C61327"/>
    <w:rsid w:val="00C62230"/>
    <w:rsid w:val="00C65F5B"/>
    <w:rsid w:val="00C679B1"/>
    <w:rsid w:val="00C73BC7"/>
    <w:rsid w:val="00C740F1"/>
    <w:rsid w:val="00C74629"/>
    <w:rsid w:val="00C75BCD"/>
    <w:rsid w:val="00C7670B"/>
    <w:rsid w:val="00C8130E"/>
    <w:rsid w:val="00C848DD"/>
    <w:rsid w:val="00C861EF"/>
    <w:rsid w:val="00C87193"/>
    <w:rsid w:val="00C872CD"/>
    <w:rsid w:val="00C95468"/>
    <w:rsid w:val="00C97509"/>
    <w:rsid w:val="00CA1A56"/>
    <w:rsid w:val="00CA1B30"/>
    <w:rsid w:val="00CA33E6"/>
    <w:rsid w:val="00CA605A"/>
    <w:rsid w:val="00CA6A6D"/>
    <w:rsid w:val="00CB1E71"/>
    <w:rsid w:val="00CB201E"/>
    <w:rsid w:val="00CB2DF7"/>
    <w:rsid w:val="00CB730B"/>
    <w:rsid w:val="00CC2A3D"/>
    <w:rsid w:val="00CD0D99"/>
    <w:rsid w:val="00CD1592"/>
    <w:rsid w:val="00CD364D"/>
    <w:rsid w:val="00CD4079"/>
    <w:rsid w:val="00CD4CDC"/>
    <w:rsid w:val="00CD5B95"/>
    <w:rsid w:val="00CE0696"/>
    <w:rsid w:val="00CE2A4E"/>
    <w:rsid w:val="00CE6AE9"/>
    <w:rsid w:val="00CF0415"/>
    <w:rsid w:val="00CF20D8"/>
    <w:rsid w:val="00CF7503"/>
    <w:rsid w:val="00CF7D57"/>
    <w:rsid w:val="00D012C9"/>
    <w:rsid w:val="00D016A7"/>
    <w:rsid w:val="00D03872"/>
    <w:rsid w:val="00D03D94"/>
    <w:rsid w:val="00D06487"/>
    <w:rsid w:val="00D1497C"/>
    <w:rsid w:val="00D207E2"/>
    <w:rsid w:val="00D226CD"/>
    <w:rsid w:val="00D25605"/>
    <w:rsid w:val="00D33EF1"/>
    <w:rsid w:val="00D346FF"/>
    <w:rsid w:val="00D40529"/>
    <w:rsid w:val="00D4168D"/>
    <w:rsid w:val="00D449BB"/>
    <w:rsid w:val="00D44A1A"/>
    <w:rsid w:val="00D4533A"/>
    <w:rsid w:val="00D459FA"/>
    <w:rsid w:val="00D460B9"/>
    <w:rsid w:val="00D47667"/>
    <w:rsid w:val="00D47F0A"/>
    <w:rsid w:val="00D55FB6"/>
    <w:rsid w:val="00D57E05"/>
    <w:rsid w:val="00D61AB5"/>
    <w:rsid w:val="00D65491"/>
    <w:rsid w:val="00D65D05"/>
    <w:rsid w:val="00D67BFF"/>
    <w:rsid w:val="00D702C2"/>
    <w:rsid w:val="00D71797"/>
    <w:rsid w:val="00D72B88"/>
    <w:rsid w:val="00D73887"/>
    <w:rsid w:val="00D852E2"/>
    <w:rsid w:val="00D8685D"/>
    <w:rsid w:val="00D90C34"/>
    <w:rsid w:val="00D961CE"/>
    <w:rsid w:val="00D97F30"/>
    <w:rsid w:val="00D97FC7"/>
    <w:rsid w:val="00DA3654"/>
    <w:rsid w:val="00DA412A"/>
    <w:rsid w:val="00DA5232"/>
    <w:rsid w:val="00DA6D77"/>
    <w:rsid w:val="00DB1247"/>
    <w:rsid w:val="00DB1C70"/>
    <w:rsid w:val="00DB46A1"/>
    <w:rsid w:val="00DB689F"/>
    <w:rsid w:val="00DB70B8"/>
    <w:rsid w:val="00DC3895"/>
    <w:rsid w:val="00DC7440"/>
    <w:rsid w:val="00DD3D1E"/>
    <w:rsid w:val="00DD5F69"/>
    <w:rsid w:val="00DD7EA6"/>
    <w:rsid w:val="00DE4BB9"/>
    <w:rsid w:val="00DE62FF"/>
    <w:rsid w:val="00DE7500"/>
    <w:rsid w:val="00DF6F54"/>
    <w:rsid w:val="00DF7A39"/>
    <w:rsid w:val="00E005AA"/>
    <w:rsid w:val="00E01809"/>
    <w:rsid w:val="00E01E1F"/>
    <w:rsid w:val="00E02ECB"/>
    <w:rsid w:val="00E03ACF"/>
    <w:rsid w:val="00E0632F"/>
    <w:rsid w:val="00E14FC2"/>
    <w:rsid w:val="00E17610"/>
    <w:rsid w:val="00E20B90"/>
    <w:rsid w:val="00E23C59"/>
    <w:rsid w:val="00E308AD"/>
    <w:rsid w:val="00E30AF3"/>
    <w:rsid w:val="00E31726"/>
    <w:rsid w:val="00E332B4"/>
    <w:rsid w:val="00E36621"/>
    <w:rsid w:val="00E37C35"/>
    <w:rsid w:val="00E44215"/>
    <w:rsid w:val="00E45A5B"/>
    <w:rsid w:val="00E5333E"/>
    <w:rsid w:val="00E56107"/>
    <w:rsid w:val="00E574FF"/>
    <w:rsid w:val="00E603F4"/>
    <w:rsid w:val="00E60AEF"/>
    <w:rsid w:val="00E80717"/>
    <w:rsid w:val="00E851E6"/>
    <w:rsid w:val="00E8707C"/>
    <w:rsid w:val="00E9054B"/>
    <w:rsid w:val="00E90B7E"/>
    <w:rsid w:val="00E91A5E"/>
    <w:rsid w:val="00E94B98"/>
    <w:rsid w:val="00E9771A"/>
    <w:rsid w:val="00E97E28"/>
    <w:rsid w:val="00EA0910"/>
    <w:rsid w:val="00EA156E"/>
    <w:rsid w:val="00EA1C0D"/>
    <w:rsid w:val="00EA1D36"/>
    <w:rsid w:val="00EA3851"/>
    <w:rsid w:val="00EA78A8"/>
    <w:rsid w:val="00EB069B"/>
    <w:rsid w:val="00EB3C81"/>
    <w:rsid w:val="00EB622B"/>
    <w:rsid w:val="00EB79C7"/>
    <w:rsid w:val="00EC320E"/>
    <w:rsid w:val="00EC3642"/>
    <w:rsid w:val="00EC57B9"/>
    <w:rsid w:val="00EC5A18"/>
    <w:rsid w:val="00EC5F15"/>
    <w:rsid w:val="00EC626C"/>
    <w:rsid w:val="00EC7B91"/>
    <w:rsid w:val="00ED272E"/>
    <w:rsid w:val="00ED3E82"/>
    <w:rsid w:val="00ED5B4B"/>
    <w:rsid w:val="00ED7522"/>
    <w:rsid w:val="00EE1493"/>
    <w:rsid w:val="00EE2A4C"/>
    <w:rsid w:val="00EF17E7"/>
    <w:rsid w:val="00EF27D9"/>
    <w:rsid w:val="00EF2F6F"/>
    <w:rsid w:val="00EF5FA4"/>
    <w:rsid w:val="00EF739D"/>
    <w:rsid w:val="00F02312"/>
    <w:rsid w:val="00F0422A"/>
    <w:rsid w:val="00F05FF1"/>
    <w:rsid w:val="00F070A4"/>
    <w:rsid w:val="00F075CA"/>
    <w:rsid w:val="00F07AA9"/>
    <w:rsid w:val="00F07F6F"/>
    <w:rsid w:val="00F109CD"/>
    <w:rsid w:val="00F12C20"/>
    <w:rsid w:val="00F158CF"/>
    <w:rsid w:val="00F168B2"/>
    <w:rsid w:val="00F16D99"/>
    <w:rsid w:val="00F21A6F"/>
    <w:rsid w:val="00F242FD"/>
    <w:rsid w:val="00F2630F"/>
    <w:rsid w:val="00F30B3C"/>
    <w:rsid w:val="00F337EB"/>
    <w:rsid w:val="00F354B5"/>
    <w:rsid w:val="00F37BD0"/>
    <w:rsid w:val="00F37C80"/>
    <w:rsid w:val="00F406A8"/>
    <w:rsid w:val="00F4378F"/>
    <w:rsid w:val="00F46609"/>
    <w:rsid w:val="00F5085D"/>
    <w:rsid w:val="00F53B1D"/>
    <w:rsid w:val="00F56C96"/>
    <w:rsid w:val="00F610C3"/>
    <w:rsid w:val="00F616B7"/>
    <w:rsid w:val="00F63CEF"/>
    <w:rsid w:val="00F66BB8"/>
    <w:rsid w:val="00F7168D"/>
    <w:rsid w:val="00F760FF"/>
    <w:rsid w:val="00F80934"/>
    <w:rsid w:val="00F842BB"/>
    <w:rsid w:val="00F90E5B"/>
    <w:rsid w:val="00F94109"/>
    <w:rsid w:val="00FA1589"/>
    <w:rsid w:val="00FB441E"/>
    <w:rsid w:val="00FC2956"/>
    <w:rsid w:val="00FC663A"/>
    <w:rsid w:val="00FD0C0E"/>
    <w:rsid w:val="00FD132B"/>
    <w:rsid w:val="00FD2083"/>
    <w:rsid w:val="00FD2B3B"/>
    <w:rsid w:val="00FD3D2B"/>
    <w:rsid w:val="00FD5E2A"/>
    <w:rsid w:val="00FD691F"/>
    <w:rsid w:val="00FD6F83"/>
    <w:rsid w:val="00FD7632"/>
    <w:rsid w:val="00FE3B47"/>
    <w:rsid w:val="00FE758C"/>
    <w:rsid w:val="00FF043E"/>
    <w:rsid w:val="00FF3F7D"/>
    <w:rsid w:val="00FF55B2"/>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qFormat="1"/>
    <w:lsdException w:name="caption" w:uiPriority="35" w:qFormat="1"/>
    <w:lsdException w:name="annotation reference"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EF27D9"/>
    <w:pPr>
      <w:spacing w:line="360" w:lineRule="auto"/>
      <w:jc w:val="both"/>
    </w:pPr>
    <w:rPr>
      <w:rFonts w:ascii="Times New Roman" w:hAnsi="Times New Roman"/>
      <w:sz w:val="24"/>
      <w:szCs w:val="22"/>
      <w:lang w:eastAsia="en-US"/>
    </w:rPr>
  </w:style>
  <w:style w:type="paragraph" w:styleId="1">
    <w:name w:val="heading 1"/>
    <w:basedOn w:val="a0"/>
    <w:next w:val="a0"/>
    <w:link w:val="10"/>
    <w:uiPriority w:val="9"/>
    <w:qFormat/>
    <w:rsid w:val="00AA4B03"/>
    <w:pPr>
      <w:keepNext/>
      <w:keepLines/>
      <w:spacing w:before="360" w:after="240"/>
      <w:jc w:val="center"/>
      <w:outlineLvl w:val="0"/>
    </w:pPr>
    <w:rPr>
      <w:rFonts w:ascii="Times New Roman CYR" w:eastAsia="Times New Roman" w:hAnsi="Times New Roman CYR" w:cs="Times New Roman CYR"/>
      <w:b/>
      <w:color w:val="000000"/>
      <w:sz w:val="28"/>
      <w:szCs w:val="28"/>
    </w:rPr>
  </w:style>
  <w:style w:type="paragraph" w:styleId="2">
    <w:name w:val="heading 2"/>
    <w:basedOn w:val="a0"/>
    <w:next w:val="a0"/>
    <w:link w:val="20"/>
    <w:uiPriority w:val="9"/>
    <w:unhideWhenUsed/>
    <w:qFormat/>
    <w:rsid w:val="00BE6A1C"/>
    <w:pPr>
      <w:keepNext/>
      <w:keepLines/>
      <w:spacing w:before="240"/>
      <w:outlineLvl w:val="1"/>
    </w:pPr>
    <w:rPr>
      <w:rFonts w:eastAsia="Times New Roman"/>
      <w:b/>
      <w:szCs w:val="26"/>
      <w:u w:val="single"/>
    </w:rPr>
  </w:style>
  <w:style w:type="paragraph" w:styleId="3">
    <w:name w:val="heading 3"/>
    <w:basedOn w:val="a0"/>
    <w:next w:val="a0"/>
    <w:link w:val="30"/>
    <w:uiPriority w:val="9"/>
    <w:unhideWhenUsed/>
    <w:qFormat/>
    <w:rsid w:val="00371E34"/>
    <w:pPr>
      <w:keepNext/>
      <w:keepLines/>
      <w:spacing w:before="240"/>
      <w:jc w:val="left"/>
      <w:outlineLvl w:val="2"/>
    </w:pPr>
    <w:rPr>
      <w:rFonts w:eastAsia="Times New Roman"/>
      <w:b/>
      <w:szCs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Заголовок 1 Знак"/>
    <w:link w:val="1"/>
    <w:uiPriority w:val="9"/>
    <w:rsid w:val="00AA4B03"/>
    <w:rPr>
      <w:rFonts w:ascii="Times New Roman CYR" w:eastAsia="Times New Roman" w:hAnsi="Times New Roman CYR" w:cs="Times New Roman CYR"/>
      <w:b/>
      <w:color w:val="000000"/>
      <w:sz w:val="28"/>
      <w:szCs w:val="28"/>
      <w:lang w:eastAsia="en-US"/>
    </w:rPr>
  </w:style>
  <w:style w:type="character" w:customStyle="1" w:styleId="20">
    <w:name w:val="Заголовок 2 Знак"/>
    <w:link w:val="2"/>
    <w:uiPriority w:val="9"/>
    <w:rsid w:val="00BE6A1C"/>
    <w:rPr>
      <w:rFonts w:ascii="Times New Roman" w:eastAsia="Times New Roman" w:hAnsi="Times New Roman"/>
      <w:b/>
      <w:sz w:val="24"/>
      <w:szCs w:val="26"/>
      <w:u w:val="single"/>
      <w:lang w:eastAsia="en-US"/>
    </w:rPr>
  </w:style>
  <w:style w:type="paragraph" w:customStyle="1" w:styleId="11">
    <w:name w:val="Обычный (веб)1"/>
    <w:basedOn w:val="a0"/>
    <w:uiPriority w:val="99"/>
    <w:unhideWhenUsed/>
    <w:qFormat/>
    <w:rsid w:val="00B11FF3"/>
    <w:pPr>
      <w:spacing w:beforeAutospacing="1" w:afterAutospacing="1" w:line="288" w:lineRule="auto"/>
      <w:jc w:val="left"/>
    </w:pPr>
    <w:rPr>
      <w:rFonts w:eastAsia="Times New Roman"/>
      <w:szCs w:val="24"/>
      <w:lang w:eastAsia="ru-RU"/>
    </w:rPr>
  </w:style>
  <w:style w:type="character" w:styleId="a4">
    <w:name w:val="Emphasis"/>
    <w:uiPriority w:val="20"/>
    <w:qFormat/>
    <w:rsid w:val="00B11FF3"/>
    <w:rPr>
      <w:i/>
      <w:iCs/>
    </w:rPr>
  </w:style>
  <w:style w:type="paragraph" w:styleId="a">
    <w:name w:val="List Paragraph"/>
    <w:basedOn w:val="a0"/>
    <w:link w:val="a5"/>
    <w:uiPriority w:val="34"/>
    <w:qFormat/>
    <w:rsid w:val="00BE6A1C"/>
    <w:pPr>
      <w:numPr>
        <w:numId w:val="1"/>
      </w:numPr>
      <w:spacing w:before="240"/>
      <w:ind w:left="0" w:hanging="284"/>
    </w:pPr>
  </w:style>
  <w:style w:type="paragraph" w:styleId="a6">
    <w:name w:val="header"/>
    <w:basedOn w:val="a0"/>
    <w:link w:val="a7"/>
    <w:uiPriority w:val="99"/>
    <w:unhideWhenUsed/>
    <w:rsid w:val="00383556"/>
    <w:pPr>
      <w:tabs>
        <w:tab w:val="center" w:pos="4677"/>
        <w:tab w:val="right" w:pos="9355"/>
      </w:tabs>
      <w:spacing w:line="240" w:lineRule="auto"/>
    </w:pPr>
  </w:style>
  <w:style w:type="character" w:customStyle="1" w:styleId="a7">
    <w:name w:val="Верхний колонтитул Знак"/>
    <w:link w:val="a6"/>
    <w:uiPriority w:val="99"/>
    <w:rsid w:val="00383556"/>
    <w:rPr>
      <w:rFonts w:ascii="Times New Roman" w:hAnsi="Times New Roman"/>
      <w:sz w:val="24"/>
    </w:rPr>
  </w:style>
  <w:style w:type="paragraph" w:styleId="a8">
    <w:name w:val="footer"/>
    <w:basedOn w:val="a0"/>
    <w:link w:val="a9"/>
    <w:uiPriority w:val="99"/>
    <w:unhideWhenUsed/>
    <w:rsid w:val="00383556"/>
    <w:pPr>
      <w:tabs>
        <w:tab w:val="center" w:pos="4677"/>
        <w:tab w:val="right" w:pos="9355"/>
      </w:tabs>
      <w:spacing w:line="240" w:lineRule="auto"/>
    </w:pPr>
  </w:style>
  <w:style w:type="character" w:customStyle="1" w:styleId="a9">
    <w:name w:val="Нижний колонтитул Знак"/>
    <w:link w:val="a8"/>
    <w:uiPriority w:val="99"/>
    <w:rsid w:val="00383556"/>
    <w:rPr>
      <w:rFonts w:ascii="Times New Roman" w:hAnsi="Times New Roman"/>
      <w:sz w:val="24"/>
    </w:rPr>
  </w:style>
  <w:style w:type="character" w:styleId="aa">
    <w:name w:val="Strong"/>
    <w:uiPriority w:val="22"/>
    <w:qFormat/>
    <w:rsid w:val="00C512DE"/>
    <w:rPr>
      <w:b/>
      <w:bCs/>
    </w:rPr>
  </w:style>
  <w:style w:type="table" w:customStyle="1" w:styleId="-131">
    <w:name w:val="Список-таблица 1 светлая — акцент 31"/>
    <w:basedOn w:val="a2"/>
    <w:uiPriority w:val="46"/>
    <w:rsid w:val="00562AB9"/>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TableParagraph">
    <w:name w:val="Table Paragraph"/>
    <w:basedOn w:val="a0"/>
    <w:rsid w:val="008F3621"/>
    <w:pPr>
      <w:widowControl w:val="0"/>
      <w:spacing w:line="240" w:lineRule="auto"/>
      <w:ind w:left="103"/>
      <w:jc w:val="left"/>
    </w:pPr>
    <w:rPr>
      <w:rFonts w:ascii="Calibri" w:eastAsia="Times New Roman" w:hAnsi="Calibri" w:cs="Calibri"/>
      <w:sz w:val="22"/>
      <w:lang w:val="en-US"/>
    </w:rPr>
  </w:style>
  <w:style w:type="character" w:customStyle="1" w:styleId="pop-slug-vol">
    <w:name w:val="pop-slug-vol"/>
    <w:uiPriority w:val="99"/>
    <w:qFormat/>
    <w:rsid w:val="008F3621"/>
    <w:rPr>
      <w:rFonts w:cs="Times New Roman"/>
    </w:rPr>
  </w:style>
  <w:style w:type="paragraph" w:customStyle="1" w:styleId="ab">
    <w:name w:val="Содержимое врезки"/>
    <w:basedOn w:val="a0"/>
    <w:uiPriority w:val="99"/>
    <w:qFormat/>
    <w:rsid w:val="008F3621"/>
    <w:pPr>
      <w:jc w:val="left"/>
    </w:pPr>
  </w:style>
  <w:style w:type="table" w:styleId="ac">
    <w:name w:val="Table Grid"/>
    <w:basedOn w:val="a2"/>
    <w:uiPriority w:val="39"/>
    <w:rsid w:val="008F36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d">
    <w:name w:val="Текст примечания Знак"/>
    <w:uiPriority w:val="99"/>
    <w:semiHidden/>
    <w:qFormat/>
    <w:rsid w:val="008F3621"/>
    <w:rPr>
      <w:rFonts w:ascii="Times New Roman" w:hAnsi="Times New Roman"/>
      <w:sz w:val="20"/>
      <w:szCs w:val="20"/>
    </w:rPr>
  </w:style>
  <w:style w:type="paragraph" w:styleId="ae">
    <w:name w:val="No Spacing"/>
    <w:uiPriority w:val="1"/>
    <w:qFormat/>
    <w:rsid w:val="008F3621"/>
    <w:pPr>
      <w:jc w:val="both"/>
    </w:pPr>
    <w:rPr>
      <w:rFonts w:ascii="Times New Roman" w:hAnsi="Times New Roman"/>
      <w:sz w:val="24"/>
      <w:szCs w:val="22"/>
      <w:lang w:eastAsia="en-US"/>
    </w:rPr>
  </w:style>
  <w:style w:type="paragraph" w:styleId="af">
    <w:name w:val="TOC Heading"/>
    <w:basedOn w:val="1"/>
    <w:next w:val="a0"/>
    <w:uiPriority w:val="39"/>
    <w:unhideWhenUsed/>
    <w:qFormat/>
    <w:rsid w:val="008F3621"/>
    <w:pPr>
      <w:spacing w:after="0" w:line="259" w:lineRule="auto"/>
      <w:jc w:val="left"/>
      <w:outlineLvl w:val="9"/>
    </w:pPr>
    <w:rPr>
      <w:rFonts w:ascii="Calibri Light" w:hAnsi="Calibri Light"/>
      <w:b w:val="0"/>
      <w:color w:val="2F5496"/>
      <w:sz w:val="32"/>
      <w:lang w:eastAsia="ru-RU"/>
    </w:rPr>
  </w:style>
  <w:style w:type="paragraph" w:styleId="12">
    <w:name w:val="toc 1"/>
    <w:basedOn w:val="a0"/>
    <w:next w:val="a0"/>
    <w:autoRedefine/>
    <w:uiPriority w:val="39"/>
    <w:unhideWhenUsed/>
    <w:rsid w:val="008F3621"/>
    <w:pPr>
      <w:spacing w:after="100"/>
    </w:pPr>
  </w:style>
  <w:style w:type="paragraph" w:styleId="21">
    <w:name w:val="toc 2"/>
    <w:basedOn w:val="a0"/>
    <w:next w:val="a0"/>
    <w:autoRedefine/>
    <w:uiPriority w:val="39"/>
    <w:unhideWhenUsed/>
    <w:rsid w:val="008F3621"/>
    <w:pPr>
      <w:spacing w:after="100"/>
      <w:ind w:left="240"/>
    </w:pPr>
  </w:style>
  <w:style w:type="character" w:styleId="af0">
    <w:name w:val="Hyperlink"/>
    <w:uiPriority w:val="99"/>
    <w:unhideWhenUsed/>
    <w:rsid w:val="008F3621"/>
    <w:rPr>
      <w:color w:val="0563C1"/>
      <w:u w:val="single"/>
    </w:rPr>
  </w:style>
  <w:style w:type="character" w:styleId="af1">
    <w:name w:val="annotation reference"/>
    <w:uiPriority w:val="99"/>
    <w:semiHidden/>
    <w:unhideWhenUsed/>
    <w:qFormat/>
    <w:rsid w:val="00EF27D9"/>
    <w:rPr>
      <w:sz w:val="16"/>
      <w:szCs w:val="16"/>
    </w:rPr>
  </w:style>
  <w:style w:type="paragraph" w:styleId="af2">
    <w:name w:val="annotation text"/>
    <w:basedOn w:val="a0"/>
    <w:link w:val="13"/>
    <w:uiPriority w:val="99"/>
    <w:unhideWhenUsed/>
    <w:qFormat/>
    <w:rsid w:val="00EF27D9"/>
    <w:pPr>
      <w:spacing w:line="240" w:lineRule="auto"/>
    </w:pPr>
    <w:rPr>
      <w:sz w:val="20"/>
      <w:szCs w:val="20"/>
    </w:rPr>
  </w:style>
  <w:style w:type="character" w:customStyle="1" w:styleId="13">
    <w:name w:val="Текст примечания Знак1"/>
    <w:link w:val="af2"/>
    <w:uiPriority w:val="99"/>
    <w:rsid w:val="00367667"/>
    <w:rPr>
      <w:rFonts w:ascii="Times New Roman" w:hAnsi="Times New Roman"/>
      <w:lang w:eastAsia="en-US"/>
    </w:rPr>
  </w:style>
  <w:style w:type="paragraph" w:styleId="af3">
    <w:name w:val="annotation subject"/>
    <w:basedOn w:val="af2"/>
    <w:next w:val="af2"/>
    <w:link w:val="af4"/>
    <w:uiPriority w:val="99"/>
    <w:semiHidden/>
    <w:unhideWhenUsed/>
    <w:rsid w:val="00367667"/>
    <w:rPr>
      <w:b/>
      <w:bCs/>
    </w:rPr>
  </w:style>
  <w:style w:type="character" w:customStyle="1" w:styleId="af4">
    <w:name w:val="Тема примечания Знак"/>
    <w:link w:val="af3"/>
    <w:uiPriority w:val="99"/>
    <w:semiHidden/>
    <w:rsid w:val="00367667"/>
    <w:rPr>
      <w:rFonts w:ascii="Times New Roman" w:hAnsi="Times New Roman"/>
      <w:b/>
      <w:bCs/>
      <w:sz w:val="20"/>
      <w:szCs w:val="20"/>
    </w:rPr>
  </w:style>
  <w:style w:type="paragraph" w:styleId="af5">
    <w:name w:val="Balloon Text"/>
    <w:basedOn w:val="a0"/>
    <w:link w:val="af6"/>
    <w:uiPriority w:val="99"/>
    <w:semiHidden/>
    <w:unhideWhenUsed/>
    <w:rsid w:val="00367667"/>
    <w:pPr>
      <w:spacing w:line="240" w:lineRule="auto"/>
    </w:pPr>
    <w:rPr>
      <w:rFonts w:ascii="Segoe UI" w:hAnsi="Segoe UI" w:cs="Segoe UI"/>
      <w:sz w:val="18"/>
      <w:szCs w:val="18"/>
    </w:rPr>
  </w:style>
  <w:style w:type="character" w:customStyle="1" w:styleId="af6">
    <w:name w:val="Текст выноски Знак"/>
    <w:link w:val="af5"/>
    <w:uiPriority w:val="99"/>
    <w:semiHidden/>
    <w:rsid w:val="00367667"/>
    <w:rPr>
      <w:rFonts w:ascii="Segoe UI" w:hAnsi="Segoe UI" w:cs="Segoe UI"/>
      <w:sz w:val="18"/>
      <w:szCs w:val="18"/>
    </w:rPr>
  </w:style>
  <w:style w:type="character" w:customStyle="1" w:styleId="a5">
    <w:name w:val="Абзац списка Знак"/>
    <w:link w:val="a"/>
    <w:uiPriority w:val="34"/>
    <w:rsid w:val="00BE6A1C"/>
    <w:rPr>
      <w:rFonts w:ascii="Times New Roman" w:hAnsi="Times New Roman"/>
      <w:sz w:val="24"/>
      <w:szCs w:val="22"/>
      <w:lang w:eastAsia="en-US"/>
    </w:rPr>
  </w:style>
  <w:style w:type="character" w:customStyle="1" w:styleId="af7">
    <w:name w:val="Памятки Знак"/>
    <w:link w:val="af8"/>
    <w:uiPriority w:val="99"/>
    <w:locked/>
    <w:rsid w:val="00020931"/>
    <w:rPr>
      <w:i/>
      <w:iCs/>
      <w:color w:val="FF0000"/>
    </w:rPr>
  </w:style>
  <w:style w:type="paragraph" w:customStyle="1" w:styleId="af8">
    <w:name w:val="Памятки"/>
    <w:basedOn w:val="a0"/>
    <w:link w:val="af7"/>
    <w:uiPriority w:val="99"/>
    <w:qFormat/>
    <w:rsid w:val="00020931"/>
    <w:pPr>
      <w:ind w:firstLine="709"/>
    </w:pPr>
    <w:rPr>
      <w:rFonts w:ascii="Calibri" w:hAnsi="Calibri"/>
      <w:i/>
      <w:iCs/>
      <w:color w:val="FF0000"/>
      <w:sz w:val="22"/>
    </w:rPr>
  </w:style>
  <w:style w:type="paragraph" w:customStyle="1" w:styleId="14">
    <w:name w:val="Оглавление 1 Знак"/>
    <w:basedOn w:val="a0"/>
    <w:qFormat/>
    <w:rsid w:val="0025616A"/>
    <w:pPr>
      <w:widowControl w:val="0"/>
      <w:ind w:left="709" w:hanging="283"/>
    </w:pPr>
    <w:rPr>
      <w:rFonts w:eastAsia="Times New Roman"/>
      <w:szCs w:val="24"/>
      <w:lang w:eastAsia="ru-RU"/>
    </w:rPr>
  </w:style>
  <w:style w:type="paragraph" w:customStyle="1" w:styleId="af9">
    <w:name w:val="Наим. раздела"/>
    <w:basedOn w:val="a0"/>
    <w:link w:val="afa"/>
    <w:qFormat/>
    <w:rsid w:val="0025616A"/>
    <w:pPr>
      <w:keepNext/>
      <w:keepLines/>
      <w:spacing w:before="240"/>
      <w:contextualSpacing/>
      <w:jc w:val="center"/>
      <w:outlineLvl w:val="0"/>
    </w:pPr>
    <w:rPr>
      <w:rFonts w:eastAsia="Sans"/>
      <w:b/>
      <w:sz w:val="28"/>
    </w:rPr>
  </w:style>
  <w:style w:type="character" w:customStyle="1" w:styleId="afa">
    <w:name w:val="Наим. раздела Знак"/>
    <w:link w:val="af9"/>
    <w:rsid w:val="0025616A"/>
    <w:rPr>
      <w:rFonts w:ascii="Times New Roman" w:eastAsia="Sans" w:hAnsi="Times New Roman"/>
      <w:b/>
      <w:sz w:val="28"/>
    </w:rPr>
  </w:style>
  <w:style w:type="paragraph" w:customStyle="1" w:styleId="15">
    <w:name w:val="Название1"/>
    <w:aliases w:val="Заголовок мой"/>
    <w:basedOn w:val="a0"/>
    <w:next w:val="a0"/>
    <w:link w:val="afb"/>
    <w:qFormat/>
    <w:rsid w:val="00D226CD"/>
    <w:pPr>
      <w:contextualSpacing/>
      <w:jc w:val="center"/>
    </w:pPr>
    <w:rPr>
      <w:rFonts w:eastAsia="Times New Roman"/>
      <w:spacing w:val="-10"/>
      <w:kern w:val="28"/>
      <w:sz w:val="28"/>
      <w:szCs w:val="56"/>
      <w:u w:val="single"/>
    </w:rPr>
  </w:style>
  <w:style w:type="character" w:customStyle="1" w:styleId="afb">
    <w:name w:val="Название Знак"/>
    <w:aliases w:val="Заголовок мой Знак"/>
    <w:link w:val="15"/>
    <w:rsid w:val="00D226CD"/>
    <w:rPr>
      <w:rFonts w:ascii="Times New Roman" w:eastAsia="Times New Roman" w:hAnsi="Times New Roman" w:cs="Times New Roman"/>
      <w:spacing w:val="-10"/>
      <w:kern w:val="28"/>
      <w:sz w:val="28"/>
      <w:szCs w:val="56"/>
      <w:u w:val="single"/>
    </w:rPr>
  </w:style>
  <w:style w:type="character" w:customStyle="1" w:styleId="jrnl">
    <w:name w:val="jrnl"/>
    <w:basedOn w:val="a1"/>
    <w:rsid w:val="00553794"/>
  </w:style>
  <w:style w:type="character" w:customStyle="1" w:styleId="highlight1">
    <w:name w:val="highlight1"/>
    <w:basedOn w:val="a1"/>
    <w:rsid w:val="00127E46"/>
  </w:style>
  <w:style w:type="table" w:customStyle="1" w:styleId="16">
    <w:name w:val="Сетка таблицы1"/>
    <w:basedOn w:val="a2"/>
    <w:next w:val="ac"/>
    <w:uiPriority w:val="59"/>
    <w:rsid w:val="000A442F"/>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lement-citation">
    <w:name w:val="element-citation"/>
    <w:basedOn w:val="a1"/>
    <w:rsid w:val="00025CCB"/>
  </w:style>
  <w:style w:type="character" w:customStyle="1" w:styleId="ref-journal">
    <w:name w:val="ref-journal"/>
    <w:basedOn w:val="a1"/>
    <w:rsid w:val="00025CCB"/>
  </w:style>
  <w:style w:type="character" w:customStyle="1" w:styleId="ref-vol">
    <w:name w:val="ref-vol"/>
    <w:basedOn w:val="a1"/>
    <w:rsid w:val="00025CCB"/>
  </w:style>
  <w:style w:type="character" w:customStyle="1" w:styleId="nowrap">
    <w:name w:val="nowrap"/>
    <w:basedOn w:val="a1"/>
    <w:rsid w:val="00025CCB"/>
  </w:style>
  <w:style w:type="paragraph" w:styleId="afc">
    <w:name w:val="Revision"/>
    <w:hidden/>
    <w:uiPriority w:val="99"/>
    <w:semiHidden/>
    <w:rsid w:val="00D207E2"/>
    <w:rPr>
      <w:rFonts w:ascii="Times New Roman" w:hAnsi="Times New Roman"/>
      <w:sz w:val="24"/>
      <w:szCs w:val="22"/>
      <w:lang w:eastAsia="en-US"/>
    </w:rPr>
  </w:style>
  <w:style w:type="paragraph" w:styleId="afd">
    <w:name w:val="footnote text"/>
    <w:basedOn w:val="a0"/>
    <w:link w:val="afe"/>
    <w:uiPriority w:val="99"/>
    <w:qFormat/>
    <w:rsid w:val="00DE62FF"/>
    <w:pPr>
      <w:spacing w:line="240" w:lineRule="auto"/>
      <w:jc w:val="left"/>
    </w:pPr>
    <w:rPr>
      <w:rFonts w:ascii="Calibri" w:hAnsi="Calibri"/>
      <w:sz w:val="20"/>
      <w:szCs w:val="20"/>
    </w:rPr>
  </w:style>
  <w:style w:type="character" w:customStyle="1" w:styleId="afe">
    <w:name w:val="Текст сноски Знак"/>
    <w:link w:val="afd"/>
    <w:uiPriority w:val="99"/>
    <w:rsid w:val="00DE62FF"/>
    <w:rPr>
      <w:lang w:eastAsia="en-US"/>
    </w:rPr>
  </w:style>
  <w:style w:type="character" w:styleId="aff">
    <w:name w:val="footnote reference"/>
    <w:uiPriority w:val="99"/>
    <w:rsid w:val="00DE62FF"/>
    <w:rPr>
      <w:rFonts w:cs="Times New Roman"/>
      <w:vertAlign w:val="superscript"/>
    </w:rPr>
  </w:style>
  <w:style w:type="paragraph" w:styleId="aff0">
    <w:name w:val="Title"/>
    <w:basedOn w:val="a0"/>
    <w:next w:val="a0"/>
    <w:link w:val="17"/>
    <w:qFormat/>
    <w:rsid w:val="00D4168D"/>
    <w:pPr>
      <w:spacing w:before="240" w:after="60"/>
      <w:jc w:val="center"/>
      <w:outlineLvl w:val="0"/>
    </w:pPr>
    <w:rPr>
      <w:rFonts w:ascii="Calibri Light" w:eastAsia="Times New Roman" w:hAnsi="Calibri Light"/>
      <w:b/>
      <w:bCs/>
      <w:kern w:val="28"/>
      <w:sz w:val="32"/>
      <w:szCs w:val="32"/>
    </w:rPr>
  </w:style>
  <w:style w:type="character" w:customStyle="1" w:styleId="17">
    <w:name w:val="Название Знак1"/>
    <w:link w:val="aff0"/>
    <w:rsid w:val="00D4168D"/>
    <w:rPr>
      <w:rFonts w:ascii="Calibri Light" w:eastAsia="Times New Roman" w:hAnsi="Calibri Light" w:cs="Times New Roman"/>
      <w:b/>
      <w:bCs/>
      <w:kern w:val="28"/>
      <w:sz w:val="32"/>
      <w:szCs w:val="32"/>
      <w:lang w:eastAsia="en-US"/>
    </w:rPr>
  </w:style>
  <w:style w:type="character" w:customStyle="1" w:styleId="30">
    <w:name w:val="Заголовок 3 Знак"/>
    <w:link w:val="3"/>
    <w:uiPriority w:val="9"/>
    <w:rsid w:val="00371E34"/>
    <w:rPr>
      <w:rFonts w:ascii="Times New Roman" w:eastAsia="Times New Roman" w:hAnsi="Times New Roman"/>
      <w:b/>
      <w:sz w:val="24"/>
      <w:szCs w:val="24"/>
      <w:lang w:eastAsia="en-US"/>
    </w:rPr>
  </w:style>
  <w:style w:type="paragraph" w:customStyle="1" w:styleId="Default">
    <w:name w:val="Default"/>
    <w:rsid w:val="0030568B"/>
    <w:pPr>
      <w:autoSpaceDE w:val="0"/>
      <w:autoSpaceDN w:val="0"/>
      <w:adjustRightInd w:val="0"/>
    </w:pPr>
    <w:rPr>
      <w:rFonts w:ascii="Times New Roman" w:hAnsi="Times New Roman"/>
      <w:color w:val="000000"/>
      <w:sz w:val="24"/>
      <w:szCs w:val="24"/>
      <w:lang w:eastAsia="en-US"/>
    </w:rPr>
  </w:style>
  <w:style w:type="character" w:customStyle="1" w:styleId="aff1">
    <w:name w:val="Без интервала Знак"/>
    <w:uiPriority w:val="1"/>
    <w:rsid w:val="00953098"/>
    <w:rPr>
      <w:rFonts w:ascii="Times New Roman" w:hAnsi="Times New Roman" w:cs="Times New Roman"/>
      <w:sz w:val="24"/>
      <w:szCs w:val="24"/>
    </w:rPr>
  </w:style>
  <w:style w:type="character" w:customStyle="1" w:styleId="apple-converted-space">
    <w:name w:val="apple-converted-space"/>
    <w:basedOn w:val="a1"/>
    <w:rsid w:val="00953098"/>
  </w:style>
  <w:style w:type="paragraph" w:customStyle="1" w:styleId="aff2">
    <w:basedOn w:val="a0"/>
    <w:next w:val="aff3"/>
    <w:link w:val="aff4"/>
    <w:uiPriority w:val="99"/>
    <w:unhideWhenUsed/>
    <w:qFormat/>
    <w:rsid w:val="00953098"/>
    <w:pPr>
      <w:ind w:firstLine="709"/>
    </w:pPr>
    <w:rPr>
      <w:rFonts w:eastAsia="Times New Roman"/>
      <w:szCs w:val="24"/>
      <w:lang w:eastAsia="ru-RU"/>
    </w:rPr>
  </w:style>
  <w:style w:type="character" w:customStyle="1" w:styleId="aff4">
    <w:name w:val="Обычный (веб) Знак"/>
    <w:link w:val="aff2"/>
    <w:rsid w:val="00953098"/>
    <w:rPr>
      <w:rFonts w:ascii="Times New Roman" w:eastAsia="Times New Roman" w:hAnsi="Times New Roman"/>
      <w:sz w:val="24"/>
      <w:szCs w:val="24"/>
    </w:rPr>
  </w:style>
  <w:style w:type="paragraph" w:styleId="aff3">
    <w:name w:val="Normal (Web)"/>
    <w:basedOn w:val="a0"/>
    <w:uiPriority w:val="99"/>
    <w:semiHidden/>
    <w:unhideWhenUsed/>
    <w:qFormat/>
    <w:rsid w:val="00953098"/>
    <w:rPr>
      <w:szCs w:val="24"/>
    </w:rPr>
  </w:style>
  <w:style w:type="paragraph" w:customStyle="1" w:styleId="18">
    <w:name w:val="Заголовок оглавления1"/>
    <w:basedOn w:val="1"/>
    <w:rsid w:val="00FD2083"/>
    <w:pPr>
      <w:keepNext w:val="0"/>
      <w:keepLines w:val="0"/>
      <w:spacing w:before="240" w:after="120" w:line="276" w:lineRule="auto"/>
    </w:pPr>
    <w:rPr>
      <w:rFonts w:ascii="Times New Roman" w:hAnsi="Times New Roman" w:cs="Times New Roman"/>
      <w:color w:val="auto"/>
      <w:sz w:val="22"/>
      <w:szCs w:val="20"/>
    </w:rPr>
  </w:style>
  <w:style w:type="paragraph" w:customStyle="1" w:styleId="31">
    <w:name w:val="3"/>
    <w:basedOn w:val="a0"/>
    <w:link w:val="32"/>
    <w:qFormat/>
    <w:rsid w:val="00555233"/>
    <w:pPr>
      <w:ind w:left="142"/>
      <w:contextualSpacing/>
    </w:pPr>
  </w:style>
  <w:style w:type="character" w:customStyle="1" w:styleId="32">
    <w:name w:val="3 Знак"/>
    <w:basedOn w:val="a1"/>
    <w:link w:val="31"/>
    <w:rsid w:val="00555233"/>
    <w:rPr>
      <w:rFonts w:ascii="Times New Roman" w:hAnsi="Times New Roman"/>
      <w:sz w:val="24"/>
      <w:szCs w:val="22"/>
      <w:lang w:eastAsia="en-US"/>
    </w:rPr>
  </w:style>
  <w:style w:type="character" w:styleId="aff5">
    <w:name w:val="endnote reference"/>
    <w:basedOn w:val="a1"/>
    <w:uiPriority w:val="99"/>
    <w:semiHidden/>
    <w:unhideWhenUsed/>
    <w:rsid w:val="000536CB"/>
    <w:rPr>
      <w:vertAlign w:val="superscript"/>
    </w:rPr>
  </w:style>
  <w:style w:type="character" w:customStyle="1" w:styleId="19">
    <w:name w:val="Абзац списка Знак1"/>
    <w:basedOn w:val="a1"/>
    <w:uiPriority w:val="34"/>
    <w:rsid w:val="00ED5B4B"/>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qFormat="1"/>
    <w:lsdException w:name="caption" w:uiPriority="35" w:qFormat="1"/>
    <w:lsdException w:name="annotation reference"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EF27D9"/>
    <w:pPr>
      <w:spacing w:line="360" w:lineRule="auto"/>
      <w:jc w:val="both"/>
    </w:pPr>
    <w:rPr>
      <w:rFonts w:ascii="Times New Roman" w:hAnsi="Times New Roman"/>
      <w:sz w:val="24"/>
      <w:szCs w:val="22"/>
      <w:lang w:eastAsia="en-US"/>
    </w:rPr>
  </w:style>
  <w:style w:type="paragraph" w:styleId="1">
    <w:name w:val="heading 1"/>
    <w:basedOn w:val="a0"/>
    <w:next w:val="a0"/>
    <w:link w:val="10"/>
    <w:uiPriority w:val="9"/>
    <w:qFormat/>
    <w:rsid w:val="00AA4B03"/>
    <w:pPr>
      <w:keepNext/>
      <w:keepLines/>
      <w:spacing w:before="360" w:after="240"/>
      <w:jc w:val="center"/>
      <w:outlineLvl w:val="0"/>
    </w:pPr>
    <w:rPr>
      <w:rFonts w:ascii="Times New Roman CYR" w:eastAsia="Times New Roman" w:hAnsi="Times New Roman CYR" w:cs="Times New Roman CYR"/>
      <w:b/>
      <w:color w:val="000000"/>
      <w:sz w:val="28"/>
      <w:szCs w:val="28"/>
    </w:rPr>
  </w:style>
  <w:style w:type="paragraph" w:styleId="2">
    <w:name w:val="heading 2"/>
    <w:basedOn w:val="a0"/>
    <w:next w:val="a0"/>
    <w:link w:val="20"/>
    <w:uiPriority w:val="9"/>
    <w:unhideWhenUsed/>
    <w:qFormat/>
    <w:rsid w:val="00BE6A1C"/>
    <w:pPr>
      <w:keepNext/>
      <w:keepLines/>
      <w:spacing w:before="240"/>
      <w:outlineLvl w:val="1"/>
    </w:pPr>
    <w:rPr>
      <w:rFonts w:eastAsia="Times New Roman"/>
      <w:b/>
      <w:szCs w:val="26"/>
      <w:u w:val="single"/>
    </w:rPr>
  </w:style>
  <w:style w:type="paragraph" w:styleId="3">
    <w:name w:val="heading 3"/>
    <w:basedOn w:val="a0"/>
    <w:next w:val="a0"/>
    <w:link w:val="30"/>
    <w:uiPriority w:val="9"/>
    <w:unhideWhenUsed/>
    <w:qFormat/>
    <w:rsid w:val="00371E34"/>
    <w:pPr>
      <w:keepNext/>
      <w:keepLines/>
      <w:spacing w:before="240"/>
      <w:jc w:val="left"/>
      <w:outlineLvl w:val="2"/>
    </w:pPr>
    <w:rPr>
      <w:rFonts w:eastAsia="Times New Roman"/>
      <w:b/>
      <w:szCs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Заголовок 1 Знак"/>
    <w:link w:val="1"/>
    <w:uiPriority w:val="9"/>
    <w:rsid w:val="00AA4B03"/>
    <w:rPr>
      <w:rFonts w:ascii="Times New Roman CYR" w:eastAsia="Times New Roman" w:hAnsi="Times New Roman CYR" w:cs="Times New Roman CYR"/>
      <w:b/>
      <w:color w:val="000000"/>
      <w:sz w:val="28"/>
      <w:szCs w:val="28"/>
      <w:lang w:eastAsia="en-US"/>
    </w:rPr>
  </w:style>
  <w:style w:type="character" w:customStyle="1" w:styleId="20">
    <w:name w:val="Заголовок 2 Знак"/>
    <w:link w:val="2"/>
    <w:uiPriority w:val="9"/>
    <w:rsid w:val="00BE6A1C"/>
    <w:rPr>
      <w:rFonts w:ascii="Times New Roman" w:eastAsia="Times New Roman" w:hAnsi="Times New Roman"/>
      <w:b/>
      <w:sz w:val="24"/>
      <w:szCs w:val="26"/>
      <w:u w:val="single"/>
      <w:lang w:eastAsia="en-US"/>
    </w:rPr>
  </w:style>
  <w:style w:type="paragraph" w:customStyle="1" w:styleId="11">
    <w:name w:val="Обычный (веб)1"/>
    <w:basedOn w:val="a0"/>
    <w:uiPriority w:val="99"/>
    <w:unhideWhenUsed/>
    <w:qFormat/>
    <w:rsid w:val="00B11FF3"/>
    <w:pPr>
      <w:spacing w:beforeAutospacing="1" w:afterAutospacing="1" w:line="288" w:lineRule="auto"/>
      <w:jc w:val="left"/>
    </w:pPr>
    <w:rPr>
      <w:rFonts w:eastAsia="Times New Roman"/>
      <w:szCs w:val="24"/>
      <w:lang w:eastAsia="ru-RU"/>
    </w:rPr>
  </w:style>
  <w:style w:type="character" w:styleId="a4">
    <w:name w:val="Emphasis"/>
    <w:uiPriority w:val="20"/>
    <w:qFormat/>
    <w:rsid w:val="00B11FF3"/>
    <w:rPr>
      <w:i/>
      <w:iCs/>
    </w:rPr>
  </w:style>
  <w:style w:type="paragraph" w:styleId="a">
    <w:name w:val="List Paragraph"/>
    <w:basedOn w:val="a0"/>
    <w:link w:val="a5"/>
    <w:uiPriority w:val="34"/>
    <w:qFormat/>
    <w:rsid w:val="00BE6A1C"/>
    <w:pPr>
      <w:numPr>
        <w:numId w:val="1"/>
      </w:numPr>
      <w:spacing w:before="240"/>
      <w:ind w:left="0" w:hanging="284"/>
    </w:pPr>
  </w:style>
  <w:style w:type="paragraph" w:styleId="a6">
    <w:name w:val="header"/>
    <w:basedOn w:val="a0"/>
    <w:link w:val="a7"/>
    <w:uiPriority w:val="99"/>
    <w:unhideWhenUsed/>
    <w:rsid w:val="00383556"/>
    <w:pPr>
      <w:tabs>
        <w:tab w:val="center" w:pos="4677"/>
        <w:tab w:val="right" w:pos="9355"/>
      </w:tabs>
      <w:spacing w:line="240" w:lineRule="auto"/>
    </w:pPr>
  </w:style>
  <w:style w:type="character" w:customStyle="1" w:styleId="a7">
    <w:name w:val="Верхний колонтитул Знак"/>
    <w:link w:val="a6"/>
    <w:uiPriority w:val="99"/>
    <w:rsid w:val="00383556"/>
    <w:rPr>
      <w:rFonts w:ascii="Times New Roman" w:hAnsi="Times New Roman"/>
      <w:sz w:val="24"/>
    </w:rPr>
  </w:style>
  <w:style w:type="paragraph" w:styleId="a8">
    <w:name w:val="footer"/>
    <w:basedOn w:val="a0"/>
    <w:link w:val="a9"/>
    <w:uiPriority w:val="99"/>
    <w:unhideWhenUsed/>
    <w:rsid w:val="00383556"/>
    <w:pPr>
      <w:tabs>
        <w:tab w:val="center" w:pos="4677"/>
        <w:tab w:val="right" w:pos="9355"/>
      </w:tabs>
      <w:spacing w:line="240" w:lineRule="auto"/>
    </w:pPr>
  </w:style>
  <w:style w:type="character" w:customStyle="1" w:styleId="a9">
    <w:name w:val="Нижний колонтитул Знак"/>
    <w:link w:val="a8"/>
    <w:uiPriority w:val="99"/>
    <w:rsid w:val="00383556"/>
    <w:rPr>
      <w:rFonts w:ascii="Times New Roman" w:hAnsi="Times New Roman"/>
      <w:sz w:val="24"/>
    </w:rPr>
  </w:style>
  <w:style w:type="character" w:styleId="aa">
    <w:name w:val="Strong"/>
    <w:uiPriority w:val="22"/>
    <w:qFormat/>
    <w:rsid w:val="00C512DE"/>
    <w:rPr>
      <w:b/>
      <w:bCs/>
    </w:rPr>
  </w:style>
  <w:style w:type="table" w:customStyle="1" w:styleId="-131">
    <w:name w:val="Список-таблица 1 светлая — акцент 31"/>
    <w:basedOn w:val="a2"/>
    <w:uiPriority w:val="46"/>
    <w:rsid w:val="00562AB9"/>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TableParagraph">
    <w:name w:val="Table Paragraph"/>
    <w:basedOn w:val="a0"/>
    <w:rsid w:val="008F3621"/>
    <w:pPr>
      <w:widowControl w:val="0"/>
      <w:spacing w:line="240" w:lineRule="auto"/>
      <w:ind w:left="103"/>
      <w:jc w:val="left"/>
    </w:pPr>
    <w:rPr>
      <w:rFonts w:ascii="Calibri" w:eastAsia="Times New Roman" w:hAnsi="Calibri" w:cs="Calibri"/>
      <w:sz w:val="22"/>
      <w:lang w:val="en-US"/>
    </w:rPr>
  </w:style>
  <w:style w:type="character" w:customStyle="1" w:styleId="pop-slug-vol">
    <w:name w:val="pop-slug-vol"/>
    <w:uiPriority w:val="99"/>
    <w:qFormat/>
    <w:rsid w:val="008F3621"/>
    <w:rPr>
      <w:rFonts w:cs="Times New Roman"/>
    </w:rPr>
  </w:style>
  <w:style w:type="paragraph" w:customStyle="1" w:styleId="ab">
    <w:name w:val="Содержимое врезки"/>
    <w:basedOn w:val="a0"/>
    <w:uiPriority w:val="99"/>
    <w:qFormat/>
    <w:rsid w:val="008F3621"/>
    <w:pPr>
      <w:jc w:val="left"/>
    </w:pPr>
  </w:style>
  <w:style w:type="table" w:styleId="ac">
    <w:name w:val="Table Grid"/>
    <w:basedOn w:val="a2"/>
    <w:uiPriority w:val="39"/>
    <w:rsid w:val="008F36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d">
    <w:name w:val="Текст примечания Знак"/>
    <w:uiPriority w:val="99"/>
    <w:semiHidden/>
    <w:qFormat/>
    <w:rsid w:val="008F3621"/>
    <w:rPr>
      <w:rFonts w:ascii="Times New Roman" w:hAnsi="Times New Roman"/>
      <w:sz w:val="20"/>
      <w:szCs w:val="20"/>
    </w:rPr>
  </w:style>
  <w:style w:type="paragraph" w:styleId="ae">
    <w:name w:val="No Spacing"/>
    <w:uiPriority w:val="1"/>
    <w:qFormat/>
    <w:rsid w:val="008F3621"/>
    <w:pPr>
      <w:jc w:val="both"/>
    </w:pPr>
    <w:rPr>
      <w:rFonts w:ascii="Times New Roman" w:hAnsi="Times New Roman"/>
      <w:sz w:val="24"/>
      <w:szCs w:val="22"/>
      <w:lang w:eastAsia="en-US"/>
    </w:rPr>
  </w:style>
  <w:style w:type="paragraph" w:styleId="af">
    <w:name w:val="TOC Heading"/>
    <w:basedOn w:val="1"/>
    <w:next w:val="a0"/>
    <w:uiPriority w:val="39"/>
    <w:unhideWhenUsed/>
    <w:qFormat/>
    <w:rsid w:val="008F3621"/>
    <w:pPr>
      <w:spacing w:after="0" w:line="259" w:lineRule="auto"/>
      <w:jc w:val="left"/>
      <w:outlineLvl w:val="9"/>
    </w:pPr>
    <w:rPr>
      <w:rFonts w:ascii="Calibri Light" w:hAnsi="Calibri Light"/>
      <w:b w:val="0"/>
      <w:color w:val="2F5496"/>
      <w:sz w:val="32"/>
      <w:lang w:eastAsia="ru-RU"/>
    </w:rPr>
  </w:style>
  <w:style w:type="paragraph" w:styleId="12">
    <w:name w:val="toc 1"/>
    <w:basedOn w:val="a0"/>
    <w:next w:val="a0"/>
    <w:autoRedefine/>
    <w:uiPriority w:val="39"/>
    <w:unhideWhenUsed/>
    <w:rsid w:val="008F3621"/>
    <w:pPr>
      <w:spacing w:after="100"/>
    </w:pPr>
  </w:style>
  <w:style w:type="paragraph" w:styleId="21">
    <w:name w:val="toc 2"/>
    <w:basedOn w:val="a0"/>
    <w:next w:val="a0"/>
    <w:autoRedefine/>
    <w:uiPriority w:val="39"/>
    <w:unhideWhenUsed/>
    <w:rsid w:val="008F3621"/>
    <w:pPr>
      <w:spacing w:after="100"/>
      <w:ind w:left="240"/>
    </w:pPr>
  </w:style>
  <w:style w:type="character" w:styleId="af0">
    <w:name w:val="Hyperlink"/>
    <w:uiPriority w:val="99"/>
    <w:unhideWhenUsed/>
    <w:rsid w:val="008F3621"/>
    <w:rPr>
      <w:color w:val="0563C1"/>
      <w:u w:val="single"/>
    </w:rPr>
  </w:style>
  <w:style w:type="character" w:styleId="af1">
    <w:name w:val="annotation reference"/>
    <w:uiPriority w:val="99"/>
    <w:semiHidden/>
    <w:unhideWhenUsed/>
    <w:qFormat/>
    <w:rsid w:val="00EF27D9"/>
    <w:rPr>
      <w:sz w:val="16"/>
      <w:szCs w:val="16"/>
    </w:rPr>
  </w:style>
  <w:style w:type="paragraph" w:styleId="af2">
    <w:name w:val="annotation text"/>
    <w:basedOn w:val="a0"/>
    <w:link w:val="13"/>
    <w:uiPriority w:val="99"/>
    <w:unhideWhenUsed/>
    <w:qFormat/>
    <w:rsid w:val="00EF27D9"/>
    <w:pPr>
      <w:spacing w:line="240" w:lineRule="auto"/>
    </w:pPr>
    <w:rPr>
      <w:sz w:val="20"/>
      <w:szCs w:val="20"/>
    </w:rPr>
  </w:style>
  <w:style w:type="character" w:customStyle="1" w:styleId="13">
    <w:name w:val="Текст примечания Знак1"/>
    <w:link w:val="af2"/>
    <w:uiPriority w:val="99"/>
    <w:rsid w:val="00367667"/>
    <w:rPr>
      <w:rFonts w:ascii="Times New Roman" w:hAnsi="Times New Roman"/>
      <w:lang w:eastAsia="en-US"/>
    </w:rPr>
  </w:style>
  <w:style w:type="paragraph" w:styleId="af3">
    <w:name w:val="annotation subject"/>
    <w:basedOn w:val="af2"/>
    <w:next w:val="af2"/>
    <w:link w:val="af4"/>
    <w:uiPriority w:val="99"/>
    <w:semiHidden/>
    <w:unhideWhenUsed/>
    <w:rsid w:val="00367667"/>
    <w:rPr>
      <w:b/>
      <w:bCs/>
    </w:rPr>
  </w:style>
  <w:style w:type="character" w:customStyle="1" w:styleId="af4">
    <w:name w:val="Тема примечания Знак"/>
    <w:link w:val="af3"/>
    <w:uiPriority w:val="99"/>
    <w:semiHidden/>
    <w:rsid w:val="00367667"/>
    <w:rPr>
      <w:rFonts w:ascii="Times New Roman" w:hAnsi="Times New Roman"/>
      <w:b/>
      <w:bCs/>
      <w:sz w:val="20"/>
      <w:szCs w:val="20"/>
    </w:rPr>
  </w:style>
  <w:style w:type="paragraph" w:styleId="af5">
    <w:name w:val="Balloon Text"/>
    <w:basedOn w:val="a0"/>
    <w:link w:val="af6"/>
    <w:uiPriority w:val="99"/>
    <w:semiHidden/>
    <w:unhideWhenUsed/>
    <w:rsid w:val="00367667"/>
    <w:pPr>
      <w:spacing w:line="240" w:lineRule="auto"/>
    </w:pPr>
    <w:rPr>
      <w:rFonts w:ascii="Segoe UI" w:hAnsi="Segoe UI" w:cs="Segoe UI"/>
      <w:sz w:val="18"/>
      <w:szCs w:val="18"/>
    </w:rPr>
  </w:style>
  <w:style w:type="character" w:customStyle="1" w:styleId="af6">
    <w:name w:val="Текст выноски Знак"/>
    <w:link w:val="af5"/>
    <w:uiPriority w:val="99"/>
    <w:semiHidden/>
    <w:rsid w:val="00367667"/>
    <w:rPr>
      <w:rFonts w:ascii="Segoe UI" w:hAnsi="Segoe UI" w:cs="Segoe UI"/>
      <w:sz w:val="18"/>
      <w:szCs w:val="18"/>
    </w:rPr>
  </w:style>
  <w:style w:type="character" w:customStyle="1" w:styleId="a5">
    <w:name w:val="Абзац списка Знак"/>
    <w:link w:val="a"/>
    <w:uiPriority w:val="34"/>
    <w:rsid w:val="00BE6A1C"/>
    <w:rPr>
      <w:rFonts w:ascii="Times New Roman" w:hAnsi="Times New Roman"/>
      <w:sz w:val="24"/>
      <w:szCs w:val="22"/>
      <w:lang w:eastAsia="en-US"/>
    </w:rPr>
  </w:style>
  <w:style w:type="character" w:customStyle="1" w:styleId="af7">
    <w:name w:val="Памятки Знак"/>
    <w:link w:val="af8"/>
    <w:uiPriority w:val="99"/>
    <w:locked/>
    <w:rsid w:val="00020931"/>
    <w:rPr>
      <w:i/>
      <w:iCs/>
      <w:color w:val="FF0000"/>
    </w:rPr>
  </w:style>
  <w:style w:type="paragraph" w:customStyle="1" w:styleId="af8">
    <w:name w:val="Памятки"/>
    <w:basedOn w:val="a0"/>
    <w:link w:val="af7"/>
    <w:uiPriority w:val="99"/>
    <w:qFormat/>
    <w:rsid w:val="00020931"/>
    <w:pPr>
      <w:ind w:firstLine="709"/>
    </w:pPr>
    <w:rPr>
      <w:rFonts w:ascii="Calibri" w:hAnsi="Calibri"/>
      <w:i/>
      <w:iCs/>
      <w:color w:val="FF0000"/>
      <w:sz w:val="22"/>
    </w:rPr>
  </w:style>
  <w:style w:type="paragraph" w:customStyle="1" w:styleId="14">
    <w:name w:val="Оглавление 1 Знак"/>
    <w:basedOn w:val="a0"/>
    <w:qFormat/>
    <w:rsid w:val="0025616A"/>
    <w:pPr>
      <w:widowControl w:val="0"/>
      <w:ind w:left="709" w:hanging="283"/>
    </w:pPr>
    <w:rPr>
      <w:rFonts w:eastAsia="Times New Roman"/>
      <w:szCs w:val="24"/>
      <w:lang w:eastAsia="ru-RU"/>
    </w:rPr>
  </w:style>
  <w:style w:type="paragraph" w:customStyle="1" w:styleId="af9">
    <w:name w:val="Наим. раздела"/>
    <w:basedOn w:val="a0"/>
    <w:link w:val="afa"/>
    <w:qFormat/>
    <w:rsid w:val="0025616A"/>
    <w:pPr>
      <w:keepNext/>
      <w:keepLines/>
      <w:spacing w:before="240"/>
      <w:contextualSpacing/>
      <w:jc w:val="center"/>
      <w:outlineLvl w:val="0"/>
    </w:pPr>
    <w:rPr>
      <w:rFonts w:eastAsia="Sans"/>
      <w:b/>
      <w:sz w:val="28"/>
    </w:rPr>
  </w:style>
  <w:style w:type="character" w:customStyle="1" w:styleId="afa">
    <w:name w:val="Наим. раздела Знак"/>
    <w:link w:val="af9"/>
    <w:rsid w:val="0025616A"/>
    <w:rPr>
      <w:rFonts w:ascii="Times New Roman" w:eastAsia="Sans" w:hAnsi="Times New Roman"/>
      <w:b/>
      <w:sz w:val="28"/>
    </w:rPr>
  </w:style>
  <w:style w:type="paragraph" w:customStyle="1" w:styleId="15">
    <w:name w:val="Название1"/>
    <w:aliases w:val="Заголовок мой"/>
    <w:basedOn w:val="a0"/>
    <w:next w:val="a0"/>
    <w:link w:val="afb"/>
    <w:qFormat/>
    <w:rsid w:val="00D226CD"/>
    <w:pPr>
      <w:contextualSpacing/>
      <w:jc w:val="center"/>
    </w:pPr>
    <w:rPr>
      <w:rFonts w:eastAsia="Times New Roman"/>
      <w:spacing w:val="-10"/>
      <w:kern w:val="28"/>
      <w:sz w:val="28"/>
      <w:szCs w:val="56"/>
      <w:u w:val="single"/>
    </w:rPr>
  </w:style>
  <w:style w:type="character" w:customStyle="1" w:styleId="afb">
    <w:name w:val="Название Знак"/>
    <w:aliases w:val="Заголовок мой Знак"/>
    <w:link w:val="15"/>
    <w:rsid w:val="00D226CD"/>
    <w:rPr>
      <w:rFonts w:ascii="Times New Roman" w:eastAsia="Times New Roman" w:hAnsi="Times New Roman" w:cs="Times New Roman"/>
      <w:spacing w:val="-10"/>
      <w:kern w:val="28"/>
      <w:sz w:val="28"/>
      <w:szCs w:val="56"/>
      <w:u w:val="single"/>
    </w:rPr>
  </w:style>
  <w:style w:type="character" w:customStyle="1" w:styleId="jrnl">
    <w:name w:val="jrnl"/>
    <w:basedOn w:val="a1"/>
    <w:rsid w:val="00553794"/>
  </w:style>
  <w:style w:type="character" w:customStyle="1" w:styleId="highlight1">
    <w:name w:val="highlight1"/>
    <w:basedOn w:val="a1"/>
    <w:rsid w:val="00127E46"/>
  </w:style>
  <w:style w:type="table" w:customStyle="1" w:styleId="16">
    <w:name w:val="Сетка таблицы1"/>
    <w:basedOn w:val="a2"/>
    <w:next w:val="ac"/>
    <w:uiPriority w:val="59"/>
    <w:rsid w:val="000A442F"/>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lement-citation">
    <w:name w:val="element-citation"/>
    <w:basedOn w:val="a1"/>
    <w:rsid w:val="00025CCB"/>
  </w:style>
  <w:style w:type="character" w:customStyle="1" w:styleId="ref-journal">
    <w:name w:val="ref-journal"/>
    <w:basedOn w:val="a1"/>
    <w:rsid w:val="00025CCB"/>
  </w:style>
  <w:style w:type="character" w:customStyle="1" w:styleId="ref-vol">
    <w:name w:val="ref-vol"/>
    <w:basedOn w:val="a1"/>
    <w:rsid w:val="00025CCB"/>
  </w:style>
  <w:style w:type="character" w:customStyle="1" w:styleId="nowrap">
    <w:name w:val="nowrap"/>
    <w:basedOn w:val="a1"/>
    <w:rsid w:val="00025CCB"/>
  </w:style>
  <w:style w:type="paragraph" w:styleId="afc">
    <w:name w:val="Revision"/>
    <w:hidden/>
    <w:uiPriority w:val="99"/>
    <w:semiHidden/>
    <w:rsid w:val="00D207E2"/>
    <w:rPr>
      <w:rFonts w:ascii="Times New Roman" w:hAnsi="Times New Roman"/>
      <w:sz w:val="24"/>
      <w:szCs w:val="22"/>
      <w:lang w:eastAsia="en-US"/>
    </w:rPr>
  </w:style>
  <w:style w:type="paragraph" w:styleId="afd">
    <w:name w:val="footnote text"/>
    <w:basedOn w:val="a0"/>
    <w:link w:val="afe"/>
    <w:uiPriority w:val="99"/>
    <w:qFormat/>
    <w:rsid w:val="00DE62FF"/>
    <w:pPr>
      <w:spacing w:line="240" w:lineRule="auto"/>
      <w:jc w:val="left"/>
    </w:pPr>
    <w:rPr>
      <w:rFonts w:ascii="Calibri" w:hAnsi="Calibri"/>
      <w:sz w:val="20"/>
      <w:szCs w:val="20"/>
    </w:rPr>
  </w:style>
  <w:style w:type="character" w:customStyle="1" w:styleId="afe">
    <w:name w:val="Текст сноски Знак"/>
    <w:link w:val="afd"/>
    <w:uiPriority w:val="99"/>
    <w:rsid w:val="00DE62FF"/>
    <w:rPr>
      <w:lang w:eastAsia="en-US"/>
    </w:rPr>
  </w:style>
  <w:style w:type="character" w:styleId="aff">
    <w:name w:val="footnote reference"/>
    <w:uiPriority w:val="99"/>
    <w:rsid w:val="00DE62FF"/>
    <w:rPr>
      <w:rFonts w:cs="Times New Roman"/>
      <w:vertAlign w:val="superscript"/>
    </w:rPr>
  </w:style>
  <w:style w:type="paragraph" w:styleId="aff0">
    <w:name w:val="Title"/>
    <w:basedOn w:val="a0"/>
    <w:next w:val="a0"/>
    <w:link w:val="17"/>
    <w:qFormat/>
    <w:rsid w:val="00D4168D"/>
    <w:pPr>
      <w:spacing w:before="240" w:after="60"/>
      <w:jc w:val="center"/>
      <w:outlineLvl w:val="0"/>
    </w:pPr>
    <w:rPr>
      <w:rFonts w:ascii="Calibri Light" w:eastAsia="Times New Roman" w:hAnsi="Calibri Light"/>
      <w:b/>
      <w:bCs/>
      <w:kern w:val="28"/>
      <w:sz w:val="32"/>
      <w:szCs w:val="32"/>
    </w:rPr>
  </w:style>
  <w:style w:type="character" w:customStyle="1" w:styleId="17">
    <w:name w:val="Название Знак1"/>
    <w:link w:val="aff0"/>
    <w:rsid w:val="00D4168D"/>
    <w:rPr>
      <w:rFonts w:ascii="Calibri Light" w:eastAsia="Times New Roman" w:hAnsi="Calibri Light" w:cs="Times New Roman"/>
      <w:b/>
      <w:bCs/>
      <w:kern w:val="28"/>
      <w:sz w:val="32"/>
      <w:szCs w:val="32"/>
      <w:lang w:eastAsia="en-US"/>
    </w:rPr>
  </w:style>
  <w:style w:type="character" w:customStyle="1" w:styleId="30">
    <w:name w:val="Заголовок 3 Знак"/>
    <w:link w:val="3"/>
    <w:uiPriority w:val="9"/>
    <w:rsid w:val="00371E34"/>
    <w:rPr>
      <w:rFonts w:ascii="Times New Roman" w:eastAsia="Times New Roman" w:hAnsi="Times New Roman"/>
      <w:b/>
      <w:sz w:val="24"/>
      <w:szCs w:val="24"/>
      <w:lang w:eastAsia="en-US"/>
    </w:rPr>
  </w:style>
  <w:style w:type="paragraph" w:customStyle="1" w:styleId="Default">
    <w:name w:val="Default"/>
    <w:rsid w:val="0030568B"/>
    <w:pPr>
      <w:autoSpaceDE w:val="0"/>
      <w:autoSpaceDN w:val="0"/>
      <w:adjustRightInd w:val="0"/>
    </w:pPr>
    <w:rPr>
      <w:rFonts w:ascii="Times New Roman" w:hAnsi="Times New Roman"/>
      <w:color w:val="000000"/>
      <w:sz w:val="24"/>
      <w:szCs w:val="24"/>
      <w:lang w:eastAsia="en-US"/>
    </w:rPr>
  </w:style>
  <w:style w:type="character" w:customStyle="1" w:styleId="aff1">
    <w:name w:val="Без интервала Знак"/>
    <w:uiPriority w:val="1"/>
    <w:rsid w:val="00953098"/>
    <w:rPr>
      <w:rFonts w:ascii="Times New Roman" w:hAnsi="Times New Roman" w:cs="Times New Roman"/>
      <w:sz w:val="24"/>
      <w:szCs w:val="24"/>
    </w:rPr>
  </w:style>
  <w:style w:type="character" w:customStyle="1" w:styleId="apple-converted-space">
    <w:name w:val="apple-converted-space"/>
    <w:basedOn w:val="a1"/>
    <w:rsid w:val="00953098"/>
  </w:style>
  <w:style w:type="paragraph" w:customStyle="1" w:styleId="aff2">
    <w:basedOn w:val="a0"/>
    <w:next w:val="aff3"/>
    <w:link w:val="aff4"/>
    <w:uiPriority w:val="99"/>
    <w:unhideWhenUsed/>
    <w:qFormat/>
    <w:rsid w:val="00953098"/>
    <w:pPr>
      <w:ind w:firstLine="709"/>
    </w:pPr>
    <w:rPr>
      <w:rFonts w:eastAsia="Times New Roman"/>
      <w:szCs w:val="24"/>
      <w:lang w:eastAsia="ru-RU"/>
    </w:rPr>
  </w:style>
  <w:style w:type="character" w:customStyle="1" w:styleId="aff4">
    <w:name w:val="Обычный (веб) Знак"/>
    <w:link w:val="aff2"/>
    <w:rsid w:val="00953098"/>
    <w:rPr>
      <w:rFonts w:ascii="Times New Roman" w:eastAsia="Times New Roman" w:hAnsi="Times New Roman"/>
      <w:sz w:val="24"/>
      <w:szCs w:val="24"/>
    </w:rPr>
  </w:style>
  <w:style w:type="paragraph" w:styleId="aff3">
    <w:name w:val="Normal (Web)"/>
    <w:basedOn w:val="a0"/>
    <w:uiPriority w:val="99"/>
    <w:semiHidden/>
    <w:unhideWhenUsed/>
    <w:qFormat/>
    <w:rsid w:val="00953098"/>
    <w:rPr>
      <w:szCs w:val="24"/>
    </w:rPr>
  </w:style>
  <w:style w:type="paragraph" w:customStyle="1" w:styleId="18">
    <w:name w:val="Заголовок оглавления1"/>
    <w:basedOn w:val="1"/>
    <w:rsid w:val="00FD2083"/>
    <w:pPr>
      <w:keepNext w:val="0"/>
      <w:keepLines w:val="0"/>
      <w:spacing w:before="240" w:after="120" w:line="276" w:lineRule="auto"/>
    </w:pPr>
    <w:rPr>
      <w:rFonts w:ascii="Times New Roman" w:hAnsi="Times New Roman" w:cs="Times New Roman"/>
      <w:color w:val="auto"/>
      <w:sz w:val="22"/>
      <w:szCs w:val="20"/>
    </w:rPr>
  </w:style>
  <w:style w:type="paragraph" w:customStyle="1" w:styleId="31">
    <w:name w:val="3"/>
    <w:basedOn w:val="a0"/>
    <w:link w:val="32"/>
    <w:qFormat/>
    <w:rsid w:val="00555233"/>
    <w:pPr>
      <w:ind w:left="142"/>
      <w:contextualSpacing/>
    </w:pPr>
  </w:style>
  <w:style w:type="character" w:customStyle="1" w:styleId="32">
    <w:name w:val="3 Знак"/>
    <w:basedOn w:val="a1"/>
    <w:link w:val="31"/>
    <w:rsid w:val="00555233"/>
    <w:rPr>
      <w:rFonts w:ascii="Times New Roman" w:hAnsi="Times New Roman"/>
      <w:sz w:val="24"/>
      <w:szCs w:val="22"/>
      <w:lang w:eastAsia="en-US"/>
    </w:rPr>
  </w:style>
  <w:style w:type="character" w:styleId="aff5">
    <w:name w:val="endnote reference"/>
    <w:basedOn w:val="a1"/>
    <w:uiPriority w:val="99"/>
    <w:semiHidden/>
    <w:unhideWhenUsed/>
    <w:rsid w:val="000536CB"/>
    <w:rPr>
      <w:vertAlign w:val="superscript"/>
    </w:rPr>
  </w:style>
  <w:style w:type="character" w:customStyle="1" w:styleId="19">
    <w:name w:val="Абзац списка Знак1"/>
    <w:basedOn w:val="a1"/>
    <w:uiPriority w:val="34"/>
    <w:rsid w:val="00ED5B4B"/>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488369">
      <w:bodyDiv w:val="1"/>
      <w:marLeft w:val="0"/>
      <w:marRight w:val="0"/>
      <w:marTop w:val="0"/>
      <w:marBottom w:val="0"/>
      <w:divBdr>
        <w:top w:val="none" w:sz="0" w:space="0" w:color="auto"/>
        <w:left w:val="none" w:sz="0" w:space="0" w:color="auto"/>
        <w:bottom w:val="none" w:sz="0" w:space="0" w:color="auto"/>
        <w:right w:val="none" w:sz="0" w:space="0" w:color="auto"/>
      </w:divBdr>
    </w:div>
    <w:div w:id="84347295">
      <w:bodyDiv w:val="1"/>
      <w:marLeft w:val="0"/>
      <w:marRight w:val="0"/>
      <w:marTop w:val="0"/>
      <w:marBottom w:val="0"/>
      <w:divBdr>
        <w:top w:val="none" w:sz="0" w:space="0" w:color="auto"/>
        <w:left w:val="none" w:sz="0" w:space="0" w:color="auto"/>
        <w:bottom w:val="none" w:sz="0" w:space="0" w:color="auto"/>
        <w:right w:val="none" w:sz="0" w:space="0" w:color="auto"/>
      </w:divBdr>
    </w:div>
    <w:div w:id="164243731">
      <w:bodyDiv w:val="1"/>
      <w:marLeft w:val="0"/>
      <w:marRight w:val="0"/>
      <w:marTop w:val="0"/>
      <w:marBottom w:val="0"/>
      <w:divBdr>
        <w:top w:val="none" w:sz="0" w:space="0" w:color="auto"/>
        <w:left w:val="none" w:sz="0" w:space="0" w:color="auto"/>
        <w:bottom w:val="none" w:sz="0" w:space="0" w:color="auto"/>
        <w:right w:val="none" w:sz="0" w:space="0" w:color="auto"/>
      </w:divBdr>
    </w:div>
    <w:div w:id="347874348">
      <w:bodyDiv w:val="1"/>
      <w:marLeft w:val="0"/>
      <w:marRight w:val="0"/>
      <w:marTop w:val="0"/>
      <w:marBottom w:val="0"/>
      <w:divBdr>
        <w:top w:val="none" w:sz="0" w:space="0" w:color="auto"/>
        <w:left w:val="none" w:sz="0" w:space="0" w:color="auto"/>
        <w:bottom w:val="none" w:sz="0" w:space="0" w:color="auto"/>
        <w:right w:val="none" w:sz="0" w:space="0" w:color="auto"/>
      </w:divBdr>
    </w:div>
    <w:div w:id="644972396">
      <w:bodyDiv w:val="1"/>
      <w:marLeft w:val="0"/>
      <w:marRight w:val="0"/>
      <w:marTop w:val="0"/>
      <w:marBottom w:val="0"/>
      <w:divBdr>
        <w:top w:val="none" w:sz="0" w:space="0" w:color="auto"/>
        <w:left w:val="none" w:sz="0" w:space="0" w:color="auto"/>
        <w:bottom w:val="none" w:sz="0" w:space="0" w:color="auto"/>
        <w:right w:val="none" w:sz="0" w:space="0" w:color="auto"/>
      </w:divBdr>
    </w:div>
    <w:div w:id="729423566">
      <w:bodyDiv w:val="1"/>
      <w:marLeft w:val="0"/>
      <w:marRight w:val="0"/>
      <w:marTop w:val="0"/>
      <w:marBottom w:val="0"/>
      <w:divBdr>
        <w:top w:val="none" w:sz="0" w:space="0" w:color="auto"/>
        <w:left w:val="none" w:sz="0" w:space="0" w:color="auto"/>
        <w:bottom w:val="none" w:sz="0" w:space="0" w:color="auto"/>
        <w:right w:val="none" w:sz="0" w:space="0" w:color="auto"/>
      </w:divBdr>
    </w:div>
    <w:div w:id="1241057316">
      <w:bodyDiv w:val="1"/>
      <w:marLeft w:val="0"/>
      <w:marRight w:val="0"/>
      <w:marTop w:val="0"/>
      <w:marBottom w:val="0"/>
      <w:divBdr>
        <w:top w:val="none" w:sz="0" w:space="0" w:color="auto"/>
        <w:left w:val="none" w:sz="0" w:space="0" w:color="auto"/>
        <w:bottom w:val="none" w:sz="0" w:space="0" w:color="auto"/>
        <w:right w:val="none" w:sz="0" w:space="0" w:color="auto"/>
      </w:divBdr>
    </w:div>
    <w:div w:id="2021660190">
      <w:bodyDiv w:val="1"/>
      <w:marLeft w:val="0"/>
      <w:marRight w:val="0"/>
      <w:marTop w:val="0"/>
      <w:marBottom w:val="0"/>
      <w:divBdr>
        <w:top w:val="none" w:sz="0" w:space="0" w:color="auto"/>
        <w:left w:val="none" w:sz="0" w:space="0" w:color="auto"/>
        <w:bottom w:val="none" w:sz="0" w:space="0" w:color="auto"/>
        <w:right w:val="none" w:sz="0" w:space="0" w:color="auto"/>
      </w:divBdr>
    </w:div>
    <w:div w:id="2097676779">
      <w:bodyDiv w:val="1"/>
      <w:marLeft w:val="0"/>
      <w:marRight w:val="0"/>
      <w:marTop w:val="0"/>
      <w:marBottom w:val="0"/>
      <w:divBdr>
        <w:top w:val="none" w:sz="0" w:space="0" w:color="auto"/>
        <w:left w:val="none" w:sz="0" w:space="0" w:color="auto"/>
        <w:bottom w:val="none" w:sz="0" w:space="0" w:color="auto"/>
        <w:right w:val="none" w:sz="0" w:space="0" w:color="auto"/>
      </w:divBdr>
      <w:divsChild>
        <w:div w:id="897939364">
          <w:marLeft w:val="0"/>
          <w:marRight w:val="0"/>
          <w:marTop w:val="166"/>
          <w:marBottom w:val="166"/>
          <w:divBdr>
            <w:top w:val="none" w:sz="0" w:space="0" w:color="auto"/>
            <w:left w:val="none" w:sz="0" w:space="0" w:color="auto"/>
            <w:bottom w:val="none" w:sz="0" w:space="0" w:color="auto"/>
            <w:right w:val="none" w:sz="0" w:space="0" w:color="auto"/>
          </w:divBdr>
        </w:div>
        <w:div w:id="1173295904">
          <w:marLeft w:val="0"/>
          <w:marRight w:val="0"/>
          <w:marTop w:val="166"/>
          <w:marBottom w:val="166"/>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872FF9-9E1E-4718-9ABA-ACE43345A4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5</Pages>
  <Words>91753</Words>
  <Characters>522995</Characters>
  <Application>Microsoft Office Word</Application>
  <DocSecurity>0</DocSecurity>
  <Lines>4358</Lines>
  <Paragraphs>1227</Paragraphs>
  <ScaleCrop>false</ScaleCrop>
  <HeadingPairs>
    <vt:vector size="2" baseType="variant">
      <vt:variant>
        <vt:lpstr>Название</vt:lpstr>
      </vt:variant>
      <vt:variant>
        <vt:i4>1</vt:i4>
      </vt:variant>
    </vt:vector>
  </HeadingPairs>
  <TitlesOfParts>
    <vt:vector size="1" baseType="lpstr">
      <vt:lpstr/>
    </vt:vector>
  </TitlesOfParts>
  <Company>Grizli777</Company>
  <LinksUpToDate>false</LinksUpToDate>
  <CharactersWithSpaces>613521</CharactersWithSpaces>
  <SharedDoc>false</SharedDoc>
  <HLinks>
    <vt:vector size="246" baseType="variant">
      <vt:variant>
        <vt:i4>1245244</vt:i4>
      </vt:variant>
      <vt:variant>
        <vt:i4>242</vt:i4>
      </vt:variant>
      <vt:variant>
        <vt:i4>0</vt:i4>
      </vt:variant>
      <vt:variant>
        <vt:i4>5</vt:i4>
      </vt:variant>
      <vt:variant>
        <vt:lpwstr/>
      </vt:variant>
      <vt:variant>
        <vt:lpwstr>_Toc19629629</vt:lpwstr>
      </vt:variant>
      <vt:variant>
        <vt:i4>1179708</vt:i4>
      </vt:variant>
      <vt:variant>
        <vt:i4>236</vt:i4>
      </vt:variant>
      <vt:variant>
        <vt:i4>0</vt:i4>
      </vt:variant>
      <vt:variant>
        <vt:i4>5</vt:i4>
      </vt:variant>
      <vt:variant>
        <vt:lpwstr/>
      </vt:variant>
      <vt:variant>
        <vt:lpwstr>_Toc19629628</vt:lpwstr>
      </vt:variant>
      <vt:variant>
        <vt:i4>1900604</vt:i4>
      </vt:variant>
      <vt:variant>
        <vt:i4>230</vt:i4>
      </vt:variant>
      <vt:variant>
        <vt:i4>0</vt:i4>
      </vt:variant>
      <vt:variant>
        <vt:i4>5</vt:i4>
      </vt:variant>
      <vt:variant>
        <vt:lpwstr/>
      </vt:variant>
      <vt:variant>
        <vt:lpwstr>_Toc19629627</vt:lpwstr>
      </vt:variant>
      <vt:variant>
        <vt:i4>1835068</vt:i4>
      </vt:variant>
      <vt:variant>
        <vt:i4>224</vt:i4>
      </vt:variant>
      <vt:variant>
        <vt:i4>0</vt:i4>
      </vt:variant>
      <vt:variant>
        <vt:i4>5</vt:i4>
      </vt:variant>
      <vt:variant>
        <vt:lpwstr/>
      </vt:variant>
      <vt:variant>
        <vt:lpwstr>_Toc19629626</vt:lpwstr>
      </vt:variant>
      <vt:variant>
        <vt:i4>2031676</vt:i4>
      </vt:variant>
      <vt:variant>
        <vt:i4>218</vt:i4>
      </vt:variant>
      <vt:variant>
        <vt:i4>0</vt:i4>
      </vt:variant>
      <vt:variant>
        <vt:i4>5</vt:i4>
      </vt:variant>
      <vt:variant>
        <vt:lpwstr/>
      </vt:variant>
      <vt:variant>
        <vt:lpwstr>_Toc19629625</vt:lpwstr>
      </vt:variant>
      <vt:variant>
        <vt:i4>1966140</vt:i4>
      </vt:variant>
      <vt:variant>
        <vt:i4>212</vt:i4>
      </vt:variant>
      <vt:variant>
        <vt:i4>0</vt:i4>
      </vt:variant>
      <vt:variant>
        <vt:i4>5</vt:i4>
      </vt:variant>
      <vt:variant>
        <vt:lpwstr/>
      </vt:variant>
      <vt:variant>
        <vt:lpwstr>_Toc19629624</vt:lpwstr>
      </vt:variant>
      <vt:variant>
        <vt:i4>1638460</vt:i4>
      </vt:variant>
      <vt:variant>
        <vt:i4>206</vt:i4>
      </vt:variant>
      <vt:variant>
        <vt:i4>0</vt:i4>
      </vt:variant>
      <vt:variant>
        <vt:i4>5</vt:i4>
      </vt:variant>
      <vt:variant>
        <vt:lpwstr/>
      </vt:variant>
      <vt:variant>
        <vt:lpwstr>_Toc19629623</vt:lpwstr>
      </vt:variant>
      <vt:variant>
        <vt:i4>1572924</vt:i4>
      </vt:variant>
      <vt:variant>
        <vt:i4>200</vt:i4>
      </vt:variant>
      <vt:variant>
        <vt:i4>0</vt:i4>
      </vt:variant>
      <vt:variant>
        <vt:i4>5</vt:i4>
      </vt:variant>
      <vt:variant>
        <vt:lpwstr/>
      </vt:variant>
      <vt:variant>
        <vt:lpwstr>_Toc19629622</vt:lpwstr>
      </vt:variant>
      <vt:variant>
        <vt:i4>1769532</vt:i4>
      </vt:variant>
      <vt:variant>
        <vt:i4>194</vt:i4>
      </vt:variant>
      <vt:variant>
        <vt:i4>0</vt:i4>
      </vt:variant>
      <vt:variant>
        <vt:i4>5</vt:i4>
      </vt:variant>
      <vt:variant>
        <vt:lpwstr/>
      </vt:variant>
      <vt:variant>
        <vt:lpwstr>_Toc19629621</vt:lpwstr>
      </vt:variant>
      <vt:variant>
        <vt:i4>1703996</vt:i4>
      </vt:variant>
      <vt:variant>
        <vt:i4>188</vt:i4>
      </vt:variant>
      <vt:variant>
        <vt:i4>0</vt:i4>
      </vt:variant>
      <vt:variant>
        <vt:i4>5</vt:i4>
      </vt:variant>
      <vt:variant>
        <vt:lpwstr/>
      </vt:variant>
      <vt:variant>
        <vt:lpwstr>_Toc19629620</vt:lpwstr>
      </vt:variant>
      <vt:variant>
        <vt:i4>1245247</vt:i4>
      </vt:variant>
      <vt:variant>
        <vt:i4>182</vt:i4>
      </vt:variant>
      <vt:variant>
        <vt:i4>0</vt:i4>
      </vt:variant>
      <vt:variant>
        <vt:i4>5</vt:i4>
      </vt:variant>
      <vt:variant>
        <vt:lpwstr/>
      </vt:variant>
      <vt:variant>
        <vt:lpwstr>_Toc19629619</vt:lpwstr>
      </vt:variant>
      <vt:variant>
        <vt:i4>1179711</vt:i4>
      </vt:variant>
      <vt:variant>
        <vt:i4>176</vt:i4>
      </vt:variant>
      <vt:variant>
        <vt:i4>0</vt:i4>
      </vt:variant>
      <vt:variant>
        <vt:i4>5</vt:i4>
      </vt:variant>
      <vt:variant>
        <vt:lpwstr/>
      </vt:variant>
      <vt:variant>
        <vt:lpwstr>_Toc19629618</vt:lpwstr>
      </vt:variant>
      <vt:variant>
        <vt:i4>1900607</vt:i4>
      </vt:variant>
      <vt:variant>
        <vt:i4>170</vt:i4>
      </vt:variant>
      <vt:variant>
        <vt:i4>0</vt:i4>
      </vt:variant>
      <vt:variant>
        <vt:i4>5</vt:i4>
      </vt:variant>
      <vt:variant>
        <vt:lpwstr/>
      </vt:variant>
      <vt:variant>
        <vt:lpwstr>_Toc19629617</vt:lpwstr>
      </vt:variant>
      <vt:variant>
        <vt:i4>1835071</vt:i4>
      </vt:variant>
      <vt:variant>
        <vt:i4>164</vt:i4>
      </vt:variant>
      <vt:variant>
        <vt:i4>0</vt:i4>
      </vt:variant>
      <vt:variant>
        <vt:i4>5</vt:i4>
      </vt:variant>
      <vt:variant>
        <vt:lpwstr/>
      </vt:variant>
      <vt:variant>
        <vt:lpwstr>_Toc19629616</vt:lpwstr>
      </vt:variant>
      <vt:variant>
        <vt:i4>2031679</vt:i4>
      </vt:variant>
      <vt:variant>
        <vt:i4>158</vt:i4>
      </vt:variant>
      <vt:variant>
        <vt:i4>0</vt:i4>
      </vt:variant>
      <vt:variant>
        <vt:i4>5</vt:i4>
      </vt:variant>
      <vt:variant>
        <vt:lpwstr/>
      </vt:variant>
      <vt:variant>
        <vt:lpwstr>_Toc19629615</vt:lpwstr>
      </vt:variant>
      <vt:variant>
        <vt:i4>1966143</vt:i4>
      </vt:variant>
      <vt:variant>
        <vt:i4>152</vt:i4>
      </vt:variant>
      <vt:variant>
        <vt:i4>0</vt:i4>
      </vt:variant>
      <vt:variant>
        <vt:i4>5</vt:i4>
      </vt:variant>
      <vt:variant>
        <vt:lpwstr/>
      </vt:variant>
      <vt:variant>
        <vt:lpwstr>_Toc19629614</vt:lpwstr>
      </vt:variant>
      <vt:variant>
        <vt:i4>1638463</vt:i4>
      </vt:variant>
      <vt:variant>
        <vt:i4>146</vt:i4>
      </vt:variant>
      <vt:variant>
        <vt:i4>0</vt:i4>
      </vt:variant>
      <vt:variant>
        <vt:i4>5</vt:i4>
      </vt:variant>
      <vt:variant>
        <vt:lpwstr/>
      </vt:variant>
      <vt:variant>
        <vt:lpwstr>_Toc19629613</vt:lpwstr>
      </vt:variant>
      <vt:variant>
        <vt:i4>1572927</vt:i4>
      </vt:variant>
      <vt:variant>
        <vt:i4>140</vt:i4>
      </vt:variant>
      <vt:variant>
        <vt:i4>0</vt:i4>
      </vt:variant>
      <vt:variant>
        <vt:i4>5</vt:i4>
      </vt:variant>
      <vt:variant>
        <vt:lpwstr/>
      </vt:variant>
      <vt:variant>
        <vt:lpwstr>_Toc19629612</vt:lpwstr>
      </vt:variant>
      <vt:variant>
        <vt:i4>1769535</vt:i4>
      </vt:variant>
      <vt:variant>
        <vt:i4>134</vt:i4>
      </vt:variant>
      <vt:variant>
        <vt:i4>0</vt:i4>
      </vt:variant>
      <vt:variant>
        <vt:i4>5</vt:i4>
      </vt:variant>
      <vt:variant>
        <vt:lpwstr/>
      </vt:variant>
      <vt:variant>
        <vt:lpwstr>_Toc19629611</vt:lpwstr>
      </vt:variant>
      <vt:variant>
        <vt:i4>1703999</vt:i4>
      </vt:variant>
      <vt:variant>
        <vt:i4>128</vt:i4>
      </vt:variant>
      <vt:variant>
        <vt:i4>0</vt:i4>
      </vt:variant>
      <vt:variant>
        <vt:i4>5</vt:i4>
      </vt:variant>
      <vt:variant>
        <vt:lpwstr/>
      </vt:variant>
      <vt:variant>
        <vt:lpwstr>_Toc19629610</vt:lpwstr>
      </vt:variant>
      <vt:variant>
        <vt:i4>1245246</vt:i4>
      </vt:variant>
      <vt:variant>
        <vt:i4>122</vt:i4>
      </vt:variant>
      <vt:variant>
        <vt:i4>0</vt:i4>
      </vt:variant>
      <vt:variant>
        <vt:i4>5</vt:i4>
      </vt:variant>
      <vt:variant>
        <vt:lpwstr/>
      </vt:variant>
      <vt:variant>
        <vt:lpwstr>_Toc19629609</vt:lpwstr>
      </vt:variant>
      <vt:variant>
        <vt:i4>1179710</vt:i4>
      </vt:variant>
      <vt:variant>
        <vt:i4>116</vt:i4>
      </vt:variant>
      <vt:variant>
        <vt:i4>0</vt:i4>
      </vt:variant>
      <vt:variant>
        <vt:i4>5</vt:i4>
      </vt:variant>
      <vt:variant>
        <vt:lpwstr/>
      </vt:variant>
      <vt:variant>
        <vt:lpwstr>_Toc19629608</vt:lpwstr>
      </vt:variant>
      <vt:variant>
        <vt:i4>1900606</vt:i4>
      </vt:variant>
      <vt:variant>
        <vt:i4>110</vt:i4>
      </vt:variant>
      <vt:variant>
        <vt:i4>0</vt:i4>
      </vt:variant>
      <vt:variant>
        <vt:i4>5</vt:i4>
      </vt:variant>
      <vt:variant>
        <vt:lpwstr/>
      </vt:variant>
      <vt:variant>
        <vt:lpwstr>_Toc19629607</vt:lpwstr>
      </vt:variant>
      <vt:variant>
        <vt:i4>1835070</vt:i4>
      </vt:variant>
      <vt:variant>
        <vt:i4>104</vt:i4>
      </vt:variant>
      <vt:variant>
        <vt:i4>0</vt:i4>
      </vt:variant>
      <vt:variant>
        <vt:i4>5</vt:i4>
      </vt:variant>
      <vt:variant>
        <vt:lpwstr/>
      </vt:variant>
      <vt:variant>
        <vt:lpwstr>_Toc19629606</vt:lpwstr>
      </vt:variant>
      <vt:variant>
        <vt:i4>2031678</vt:i4>
      </vt:variant>
      <vt:variant>
        <vt:i4>98</vt:i4>
      </vt:variant>
      <vt:variant>
        <vt:i4>0</vt:i4>
      </vt:variant>
      <vt:variant>
        <vt:i4>5</vt:i4>
      </vt:variant>
      <vt:variant>
        <vt:lpwstr/>
      </vt:variant>
      <vt:variant>
        <vt:lpwstr>_Toc19629605</vt:lpwstr>
      </vt:variant>
      <vt:variant>
        <vt:i4>1966142</vt:i4>
      </vt:variant>
      <vt:variant>
        <vt:i4>92</vt:i4>
      </vt:variant>
      <vt:variant>
        <vt:i4>0</vt:i4>
      </vt:variant>
      <vt:variant>
        <vt:i4>5</vt:i4>
      </vt:variant>
      <vt:variant>
        <vt:lpwstr/>
      </vt:variant>
      <vt:variant>
        <vt:lpwstr>_Toc19629604</vt:lpwstr>
      </vt:variant>
      <vt:variant>
        <vt:i4>1638462</vt:i4>
      </vt:variant>
      <vt:variant>
        <vt:i4>86</vt:i4>
      </vt:variant>
      <vt:variant>
        <vt:i4>0</vt:i4>
      </vt:variant>
      <vt:variant>
        <vt:i4>5</vt:i4>
      </vt:variant>
      <vt:variant>
        <vt:lpwstr/>
      </vt:variant>
      <vt:variant>
        <vt:lpwstr>_Toc19629603</vt:lpwstr>
      </vt:variant>
      <vt:variant>
        <vt:i4>1572926</vt:i4>
      </vt:variant>
      <vt:variant>
        <vt:i4>80</vt:i4>
      </vt:variant>
      <vt:variant>
        <vt:i4>0</vt:i4>
      </vt:variant>
      <vt:variant>
        <vt:i4>5</vt:i4>
      </vt:variant>
      <vt:variant>
        <vt:lpwstr/>
      </vt:variant>
      <vt:variant>
        <vt:lpwstr>_Toc19629602</vt:lpwstr>
      </vt:variant>
      <vt:variant>
        <vt:i4>1769534</vt:i4>
      </vt:variant>
      <vt:variant>
        <vt:i4>74</vt:i4>
      </vt:variant>
      <vt:variant>
        <vt:i4>0</vt:i4>
      </vt:variant>
      <vt:variant>
        <vt:i4>5</vt:i4>
      </vt:variant>
      <vt:variant>
        <vt:lpwstr/>
      </vt:variant>
      <vt:variant>
        <vt:lpwstr>_Toc19629601</vt:lpwstr>
      </vt:variant>
      <vt:variant>
        <vt:i4>1703998</vt:i4>
      </vt:variant>
      <vt:variant>
        <vt:i4>68</vt:i4>
      </vt:variant>
      <vt:variant>
        <vt:i4>0</vt:i4>
      </vt:variant>
      <vt:variant>
        <vt:i4>5</vt:i4>
      </vt:variant>
      <vt:variant>
        <vt:lpwstr/>
      </vt:variant>
      <vt:variant>
        <vt:lpwstr>_Toc19629600</vt:lpwstr>
      </vt:variant>
      <vt:variant>
        <vt:i4>1048631</vt:i4>
      </vt:variant>
      <vt:variant>
        <vt:i4>62</vt:i4>
      </vt:variant>
      <vt:variant>
        <vt:i4>0</vt:i4>
      </vt:variant>
      <vt:variant>
        <vt:i4>5</vt:i4>
      </vt:variant>
      <vt:variant>
        <vt:lpwstr/>
      </vt:variant>
      <vt:variant>
        <vt:lpwstr>_Toc19629599</vt:lpwstr>
      </vt:variant>
      <vt:variant>
        <vt:i4>1114167</vt:i4>
      </vt:variant>
      <vt:variant>
        <vt:i4>56</vt:i4>
      </vt:variant>
      <vt:variant>
        <vt:i4>0</vt:i4>
      </vt:variant>
      <vt:variant>
        <vt:i4>5</vt:i4>
      </vt:variant>
      <vt:variant>
        <vt:lpwstr/>
      </vt:variant>
      <vt:variant>
        <vt:lpwstr>_Toc19629598</vt:lpwstr>
      </vt:variant>
      <vt:variant>
        <vt:i4>1966135</vt:i4>
      </vt:variant>
      <vt:variant>
        <vt:i4>50</vt:i4>
      </vt:variant>
      <vt:variant>
        <vt:i4>0</vt:i4>
      </vt:variant>
      <vt:variant>
        <vt:i4>5</vt:i4>
      </vt:variant>
      <vt:variant>
        <vt:lpwstr/>
      </vt:variant>
      <vt:variant>
        <vt:lpwstr>_Toc19629597</vt:lpwstr>
      </vt:variant>
      <vt:variant>
        <vt:i4>2031671</vt:i4>
      </vt:variant>
      <vt:variant>
        <vt:i4>44</vt:i4>
      </vt:variant>
      <vt:variant>
        <vt:i4>0</vt:i4>
      </vt:variant>
      <vt:variant>
        <vt:i4>5</vt:i4>
      </vt:variant>
      <vt:variant>
        <vt:lpwstr/>
      </vt:variant>
      <vt:variant>
        <vt:lpwstr>_Toc19629596</vt:lpwstr>
      </vt:variant>
      <vt:variant>
        <vt:i4>1835063</vt:i4>
      </vt:variant>
      <vt:variant>
        <vt:i4>38</vt:i4>
      </vt:variant>
      <vt:variant>
        <vt:i4>0</vt:i4>
      </vt:variant>
      <vt:variant>
        <vt:i4>5</vt:i4>
      </vt:variant>
      <vt:variant>
        <vt:lpwstr/>
      </vt:variant>
      <vt:variant>
        <vt:lpwstr>_Toc19629595</vt:lpwstr>
      </vt:variant>
      <vt:variant>
        <vt:i4>1900599</vt:i4>
      </vt:variant>
      <vt:variant>
        <vt:i4>32</vt:i4>
      </vt:variant>
      <vt:variant>
        <vt:i4>0</vt:i4>
      </vt:variant>
      <vt:variant>
        <vt:i4>5</vt:i4>
      </vt:variant>
      <vt:variant>
        <vt:lpwstr/>
      </vt:variant>
      <vt:variant>
        <vt:lpwstr>_Toc19629594</vt:lpwstr>
      </vt:variant>
      <vt:variant>
        <vt:i4>1703991</vt:i4>
      </vt:variant>
      <vt:variant>
        <vt:i4>26</vt:i4>
      </vt:variant>
      <vt:variant>
        <vt:i4>0</vt:i4>
      </vt:variant>
      <vt:variant>
        <vt:i4>5</vt:i4>
      </vt:variant>
      <vt:variant>
        <vt:lpwstr/>
      </vt:variant>
      <vt:variant>
        <vt:lpwstr>_Toc19629593</vt:lpwstr>
      </vt:variant>
      <vt:variant>
        <vt:i4>1769527</vt:i4>
      </vt:variant>
      <vt:variant>
        <vt:i4>20</vt:i4>
      </vt:variant>
      <vt:variant>
        <vt:i4>0</vt:i4>
      </vt:variant>
      <vt:variant>
        <vt:i4>5</vt:i4>
      </vt:variant>
      <vt:variant>
        <vt:lpwstr/>
      </vt:variant>
      <vt:variant>
        <vt:lpwstr>_Toc19629592</vt:lpwstr>
      </vt:variant>
      <vt:variant>
        <vt:i4>1572919</vt:i4>
      </vt:variant>
      <vt:variant>
        <vt:i4>14</vt:i4>
      </vt:variant>
      <vt:variant>
        <vt:i4>0</vt:i4>
      </vt:variant>
      <vt:variant>
        <vt:i4>5</vt:i4>
      </vt:variant>
      <vt:variant>
        <vt:lpwstr/>
      </vt:variant>
      <vt:variant>
        <vt:lpwstr>_Toc19629591</vt:lpwstr>
      </vt:variant>
      <vt:variant>
        <vt:i4>1638455</vt:i4>
      </vt:variant>
      <vt:variant>
        <vt:i4>8</vt:i4>
      </vt:variant>
      <vt:variant>
        <vt:i4>0</vt:i4>
      </vt:variant>
      <vt:variant>
        <vt:i4>5</vt:i4>
      </vt:variant>
      <vt:variant>
        <vt:lpwstr/>
      </vt:variant>
      <vt:variant>
        <vt:lpwstr>_Toc19629590</vt:lpwstr>
      </vt:variant>
      <vt:variant>
        <vt:i4>1048630</vt:i4>
      </vt:variant>
      <vt:variant>
        <vt:i4>2</vt:i4>
      </vt:variant>
      <vt:variant>
        <vt:i4>0</vt:i4>
      </vt:variant>
      <vt:variant>
        <vt:i4>5</vt:i4>
      </vt:variant>
      <vt:variant>
        <vt:lpwstr/>
      </vt:variant>
      <vt:variant>
        <vt:lpwstr>_Toc19629589</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Пользователь</dc:creator>
  <cp:keywords/>
  <dc:description/>
  <cp:lastModifiedBy>alradi</cp:lastModifiedBy>
  <cp:revision>2</cp:revision>
  <cp:lastPrinted>2019-09-20T07:23:00Z</cp:lastPrinted>
  <dcterms:created xsi:type="dcterms:W3CDTF">2019-11-23T12:35:00Z</dcterms:created>
  <dcterms:modified xsi:type="dcterms:W3CDTF">2019-11-23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557ca738-a0c4-3a69-aff2-aa601aaa397d</vt:lpwstr>
  </property>
  <property fmtid="{D5CDD505-2E9C-101B-9397-08002B2CF9AE}" pid="24" name="Mendeley Citation Style_1">
    <vt:lpwstr>http://www.zotero.org/styles/gost-r-7-0-5-2008-numeric</vt:lpwstr>
  </property>
</Properties>
</file>